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7496" w:rsidRPr="007227D2" w:rsidRDefault="00667496" w:rsidP="0000267D">
      <w:pPr>
        <w:spacing w:line="360" w:lineRule="auto"/>
        <w:ind w:left="2835" w:hanging="2835"/>
        <w:rPr>
          <w:rFonts w:ascii="Book Antiqua" w:hAnsi="Book Antiqua"/>
        </w:rPr>
      </w:pPr>
      <w:r w:rsidRPr="007227D2">
        <w:rPr>
          <w:rFonts w:ascii="Book Antiqua" w:hAnsi="Book Antiqua"/>
          <w:b/>
        </w:rPr>
        <w:t>TITLE</w:t>
      </w:r>
      <w:r w:rsidRPr="007227D2">
        <w:rPr>
          <w:rFonts w:ascii="Book Antiqua" w:hAnsi="Book Antiqua"/>
          <w:b/>
        </w:rPr>
        <w:tab/>
      </w:r>
      <w:r w:rsidRPr="007227D2">
        <w:rPr>
          <w:rFonts w:ascii="Book Antiqua" w:hAnsi="Book Antiqua"/>
        </w:rPr>
        <w:t>Misclassification of smoking habits.  An updated review of the literature</w:t>
      </w:r>
    </w:p>
    <w:p w:rsidR="00667496" w:rsidRPr="007227D2" w:rsidRDefault="00667496" w:rsidP="0000267D">
      <w:pPr>
        <w:spacing w:line="360" w:lineRule="auto"/>
        <w:rPr>
          <w:rFonts w:ascii="Book Antiqua" w:hAnsi="Book Antiqua"/>
        </w:rPr>
      </w:pPr>
    </w:p>
    <w:p w:rsidR="00667496" w:rsidRPr="007227D2" w:rsidRDefault="00667496" w:rsidP="0000267D">
      <w:pPr>
        <w:spacing w:line="360" w:lineRule="auto"/>
        <w:ind w:left="2835" w:hanging="2835"/>
        <w:rPr>
          <w:rFonts w:ascii="Book Antiqua" w:hAnsi="Book Antiqua"/>
          <w:vertAlign w:val="superscript"/>
        </w:rPr>
      </w:pPr>
      <w:r w:rsidRPr="007227D2">
        <w:rPr>
          <w:rFonts w:ascii="Book Antiqua" w:hAnsi="Book Antiqua"/>
          <w:b/>
        </w:rPr>
        <w:t>Authors</w:t>
      </w:r>
      <w:r w:rsidRPr="007227D2">
        <w:rPr>
          <w:rFonts w:ascii="Book Antiqua" w:hAnsi="Book Antiqua"/>
        </w:rPr>
        <w:tab/>
        <w:t>J.S. Hamling</w:t>
      </w:r>
      <w:r w:rsidRPr="007227D2">
        <w:rPr>
          <w:rFonts w:ascii="Book Antiqua" w:hAnsi="Book Antiqua"/>
          <w:vertAlign w:val="superscript"/>
        </w:rPr>
        <w:t>1</w:t>
      </w:r>
      <w:r w:rsidRPr="007227D2">
        <w:rPr>
          <w:rFonts w:ascii="Book Antiqua" w:hAnsi="Book Antiqua"/>
        </w:rPr>
        <w:t>, K.J. Coombs</w:t>
      </w:r>
      <w:r w:rsidRPr="007227D2">
        <w:rPr>
          <w:rFonts w:ascii="Book Antiqua" w:hAnsi="Book Antiqua"/>
          <w:vertAlign w:val="superscript"/>
        </w:rPr>
        <w:t>2</w:t>
      </w:r>
      <w:r w:rsidRPr="007227D2">
        <w:rPr>
          <w:rFonts w:ascii="Book Antiqua" w:hAnsi="Book Antiqua"/>
        </w:rPr>
        <w:t>, P.N. Lee</w:t>
      </w:r>
      <w:r w:rsidRPr="007227D2">
        <w:rPr>
          <w:rFonts w:ascii="Book Antiqua" w:hAnsi="Book Antiqua"/>
          <w:vertAlign w:val="superscript"/>
        </w:rPr>
        <w:t>2</w:t>
      </w:r>
    </w:p>
    <w:p w:rsidR="00667496" w:rsidRPr="007227D2" w:rsidRDefault="00667496" w:rsidP="0000267D">
      <w:pPr>
        <w:spacing w:line="360" w:lineRule="auto"/>
        <w:ind w:left="2835" w:hanging="2835"/>
        <w:rPr>
          <w:rFonts w:ascii="Book Antiqua" w:hAnsi="Book Antiqua"/>
        </w:rPr>
      </w:pPr>
    </w:p>
    <w:p w:rsidR="00667496" w:rsidRPr="007227D2" w:rsidRDefault="00667496" w:rsidP="0000267D">
      <w:pPr>
        <w:spacing w:line="360" w:lineRule="auto"/>
        <w:ind w:left="2835" w:hanging="2835"/>
        <w:rPr>
          <w:rFonts w:ascii="Book Antiqua" w:hAnsi="Book Antiqua"/>
        </w:rPr>
      </w:pPr>
    </w:p>
    <w:p w:rsidR="00667496" w:rsidRPr="007227D2" w:rsidRDefault="00667496" w:rsidP="0000267D">
      <w:pPr>
        <w:spacing w:line="360" w:lineRule="auto"/>
        <w:ind w:left="2835" w:hanging="2835"/>
        <w:rPr>
          <w:rFonts w:ascii="Book Antiqua" w:hAnsi="Book Antiqua"/>
        </w:rPr>
      </w:pPr>
    </w:p>
    <w:p w:rsidR="00667496" w:rsidRPr="007227D2" w:rsidRDefault="00667496" w:rsidP="0000267D">
      <w:pPr>
        <w:spacing w:line="360" w:lineRule="auto"/>
        <w:ind w:left="2835" w:hanging="2835"/>
        <w:rPr>
          <w:rFonts w:ascii="Book Antiqua" w:hAnsi="Book Antiqua"/>
        </w:rPr>
      </w:pPr>
    </w:p>
    <w:p w:rsidR="00281203" w:rsidRPr="007227D2" w:rsidRDefault="00667496" w:rsidP="0000267D">
      <w:pPr>
        <w:spacing w:line="360" w:lineRule="auto"/>
        <w:jc w:val="center"/>
        <w:rPr>
          <w:rFonts w:ascii="Book Antiqua" w:hAnsi="Book Antiqua"/>
          <w:b/>
        </w:rPr>
      </w:pPr>
      <w:r w:rsidRPr="007227D2">
        <w:rPr>
          <w:rFonts w:ascii="Book Antiqua" w:hAnsi="Book Antiqua"/>
          <w:b/>
        </w:rPr>
        <w:t xml:space="preserve">Supplementary </w:t>
      </w:r>
      <w:r w:rsidR="00AF447B" w:rsidRPr="007227D2">
        <w:rPr>
          <w:rFonts w:ascii="Book Antiqua" w:hAnsi="Book Antiqua"/>
          <w:b/>
        </w:rPr>
        <w:t>F</w:t>
      </w:r>
      <w:r w:rsidRPr="007227D2">
        <w:rPr>
          <w:rFonts w:ascii="Book Antiqua" w:hAnsi="Book Antiqua"/>
          <w:b/>
        </w:rPr>
        <w:t>ile 1</w:t>
      </w:r>
    </w:p>
    <w:p w:rsidR="00667496" w:rsidRPr="007227D2" w:rsidRDefault="00667496" w:rsidP="0000267D">
      <w:pPr>
        <w:spacing w:line="360" w:lineRule="auto"/>
        <w:jc w:val="center"/>
        <w:rPr>
          <w:rFonts w:ascii="Book Antiqua" w:hAnsi="Book Antiqua"/>
          <w:b/>
        </w:rPr>
      </w:pPr>
    </w:p>
    <w:p w:rsidR="00667496" w:rsidRPr="007227D2" w:rsidRDefault="00667496" w:rsidP="0000267D">
      <w:pPr>
        <w:spacing w:line="360" w:lineRule="auto"/>
        <w:jc w:val="center"/>
        <w:rPr>
          <w:rFonts w:ascii="Book Antiqua" w:hAnsi="Book Antiqua"/>
          <w:b/>
        </w:rPr>
      </w:pPr>
      <w:r w:rsidRPr="007227D2">
        <w:rPr>
          <w:rFonts w:ascii="Book Antiqua" w:hAnsi="Book Antiqua"/>
          <w:b/>
        </w:rPr>
        <w:t>Avoidance of overlaps</w:t>
      </w:r>
    </w:p>
    <w:p w:rsidR="003C4F11" w:rsidRPr="007227D2" w:rsidRDefault="003C4F11" w:rsidP="0000267D">
      <w:pPr>
        <w:spacing w:line="360" w:lineRule="auto"/>
        <w:rPr>
          <w:rFonts w:ascii="Book Antiqua" w:hAnsi="Book Antiqua"/>
          <w:b/>
        </w:rPr>
      </w:pPr>
      <w:r w:rsidRPr="007227D2">
        <w:rPr>
          <w:rFonts w:ascii="Book Antiqua" w:hAnsi="Book Antiqua"/>
          <w:b/>
        </w:rPr>
        <w:br w:type="page"/>
      </w:r>
    </w:p>
    <w:p w:rsidR="00891CAD" w:rsidRPr="007227D2" w:rsidRDefault="00891CAD" w:rsidP="007227D2">
      <w:pPr>
        <w:spacing w:after="200" w:line="360" w:lineRule="auto"/>
        <w:jc w:val="both"/>
        <w:rPr>
          <w:rFonts w:ascii="Book Antiqua" w:hAnsi="Book Antiqua"/>
        </w:rPr>
      </w:pPr>
      <w:r w:rsidRPr="007227D2">
        <w:rPr>
          <w:rFonts w:ascii="Book Antiqua" w:hAnsi="Book Antiqua"/>
        </w:rPr>
        <w:lastRenderedPageBreak/>
        <w:t xml:space="preserve">For some studies, misclassification results are provided </w:t>
      </w:r>
      <w:r w:rsidR="000004C8" w:rsidRPr="007227D2">
        <w:rPr>
          <w:rFonts w:ascii="Book Antiqua" w:hAnsi="Book Antiqua"/>
        </w:rPr>
        <w:t>in</w:t>
      </w:r>
      <w:r w:rsidRPr="007227D2">
        <w:rPr>
          <w:rFonts w:ascii="Book Antiqua" w:hAnsi="Book Antiqua"/>
        </w:rPr>
        <w:t xml:space="preserve"> several reports. Our analyses aim to include the greatest amount of data available but not include the same participants more than once</w:t>
      </w:r>
      <w:r w:rsidR="0078578A" w:rsidRPr="007227D2">
        <w:rPr>
          <w:rFonts w:ascii="Book Antiqua" w:hAnsi="Book Antiqua"/>
        </w:rPr>
        <w:t>, that is to say</w:t>
      </w:r>
      <w:r w:rsidRPr="007227D2">
        <w:rPr>
          <w:rFonts w:ascii="Book Antiqua" w:hAnsi="Book Antiqua"/>
        </w:rPr>
        <w:t xml:space="preserve"> they </w:t>
      </w:r>
      <w:r w:rsidR="000004C8" w:rsidRPr="007227D2">
        <w:rPr>
          <w:rFonts w:ascii="Book Antiqua" w:hAnsi="Book Antiqua"/>
        </w:rPr>
        <w:t>aim to</w:t>
      </w:r>
      <w:r w:rsidRPr="007227D2">
        <w:rPr>
          <w:rFonts w:ascii="Book Antiqua" w:hAnsi="Book Antiqua"/>
        </w:rPr>
        <w:t xml:space="preserve"> avoid double-counting. The details included in each study report vary</w:t>
      </w:r>
      <w:r w:rsidR="000004C8" w:rsidRPr="007227D2">
        <w:rPr>
          <w:rFonts w:ascii="Book Antiqua" w:hAnsi="Book Antiqua"/>
        </w:rPr>
        <w:t>,</w:t>
      </w:r>
      <w:r w:rsidRPr="007227D2">
        <w:rPr>
          <w:rFonts w:ascii="Book Antiqua" w:hAnsi="Book Antiqua"/>
        </w:rPr>
        <w:t xml:space="preserve"> so some difficult decisions had to be made on which of them to include. Also, some reports give details that are useful </w:t>
      </w:r>
      <w:r w:rsidR="000004C8" w:rsidRPr="007227D2">
        <w:rPr>
          <w:rFonts w:ascii="Book Antiqua" w:hAnsi="Book Antiqua"/>
        </w:rPr>
        <w:t xml:space="preserve">for </w:t>
      </w:r>
      <w:r w:rsidRPr="007227D2">
        <w:rPr>
          <w:rFonts w:ascii="Book Antiqua" w:hAnsi="Book Antiqua"/>
        </w:rPr>
        <w:t xml:space="preserve">some of our analyses but not </w:t>
      </w:r>
      <w:r w:rsidR="000004C8" w:rsidRPr="007227D2">
        <w:rPr>
          <w:rFonts w:ascii="Book Antiqua" w:hAnsi="Book Antiqua"/>
        </w:rPr>
        <w:t>for</w:t>
      </w:r>
      <w:r w:rsidRPr="007227D2">
        <w:rPr>
          <w:rFonts w:ascii="Book Antiqua" w:hAnsi="Book Antiqua"/>
        </w:rPr>
        <w:t xml:space="preserve"> others. For example, a study report may compare misclassification as measured using several different body fluids. For such a study, our analyses of misclassification categorised by the body fluid should include all these results, but our overall analyses should include just one of them. This means that some study reports can be excluded from all analyses while others are excluded only from some of them, by careful selection of the result used in each analysis. The table below </w:t>
      </w:r>
      <w:r w:rsidR="000004C8" w:rsidRPr="007227D2">
        <w:rPr>
          <w:rFonts w:ascii="Book Antiqua" w:hAnsi="Book Antiqua"/>
        </w:rPr>
        <w:t>concerns</w:t>
      </w:r>
      <w:r w:rsidRPr="007227D2">
        <w:rPr>
          <w:rFonts w:ascii="Book Antiqua" w:hAnsi="Book Antiqua"/>
        </w:rPr>
        <w:t xml:space="preserve"> each study for which there is more than one study report and each report that provides multiple estimates of misclassification. It identifies those that are excluded from all analyses (as “Reports excluded”). It also identifies those study reports that should be included in only some analyses.</w:t>
      </w:r>
    </w:p>
    <w:p w:rsidR="00891CAD" w:rsidRPr="007227D2" w:rsidRDefault="00891CAD" w:rsidP="007227D2">
      <w:pPr>
        <w:spacing w:after="200" w:line="360" w:lineRule="auto"/>
        <w:jc w:val="both"/>
        <w:rPr>
          <w:rFonts w:ascii="Book Antiqua" w:hAnsi="Book Antiqua"/>
        </w:rPr>
      </w:pPr>
      <w:r w:rsidRPr="007227D2">
        <w:rPr>
          <w:rFonts w:ascii="Book Antiqua" w:hAnsi="Book Antiqua"/>
        </w:rPr>
        <w:t xml:space="preserve">The study reports are listed according to the name of the study they report (or a study name based on the first author’s name) and then by the earliest study year reported. Study reports of more than one year generally report data pooled for those years. Where results for individual years are available, this is mentioned. Under “Reports included” and “Reports excluded” the source reference is given, together with details of the types of information available from that source. The smoker categories mentioned are those for which misclassification details are available; they exclude those categories reporting only the number of participants with cotinine measurements. “M, F” means that details are provided for the sexes separately. Cut point 1 is the </w:t>
      </w:r>
      <w:r w:rsidR="0078578A" w:rsidRPr="007227D2">
        <w:rPr>
          <w:rFonts w:ascii="Book Antiqua" w:hAnsi="Book Antiqua"/>
        </w:rPr>
        <w:t xml:space="preserve">lower </w:t>
      </w:r>
      <w:r w:rsidRPr="007227D2">
        <w:rPr>
          <w:rFonts w:ascii="Book Antiqua" w:hAnsi="Book Antiqua"/>
        </w:rPr>
        <w:t xml:space="preserve">cut point; cut point 2 is the </w:t>
      </w:r>
      <w:r w:rsidR="0078578A" w:rsidRPr="007227D2">
        <w:rPr>
          <w:rFonts w:ascii="Book Antiqua" w:hAnsi="Book Antiqua"/>
        </w:rPr>
        <w:t>higher</w:t>
      </w:r>
      <w:r w:rsidR="00804242" w:rsidRPr="007227D2">
        <w:rPr>
          <w:rFonts w:ascii="Book Antiqua" w:hAnsi="Book Antiqua"/>
        </w:rPr>
        <w:t>, more conservative</w:t>
      </w:r>
      <w:r w:rsidRPr="007227D2">
        <w:rPr>
          <w:rFonts w:ascii="Book Antiqua" w:hAnsi="Book Antiqua"/>
        </w:rPr>
        <w:t xml:space="preserve"> cut point. The Notes column gives additional information. For excluded reports it gives the reason for exclusion.</w:t>
      </w:r>
    </w:p>
    <w:p w:rsidR="00891CAD" w:rsidRDefault="00891CAD" w:rsidP="00891CAD">
      <w:pPr>
        <w:sectPr w:rsidR="00891CAD" w:rsidSect="0019014C">
          <w:footerReference w:type="default" r:id="rId9"/>
          <w:footerReference w:type="first" r:id="rId10"/>
          <w:pgSz w:w="11906" w:h="16838" w:code="9"/>
          <w:pgMar w:top="1440" w:right="1440" w:bottom="1440" w:left="1440" w:header="709" w:footer="709" w:gutter="0"/>
          <w:cols w:space="708"/>
          <w:titlePg/>
          <w:docGrid w:linePitch="360"/>
        </w:sectPr>
      </w:pPr>
    </w:p>
    <w:tbl>
      <w:tblPr>
        <w:tblW w:w="14000" w:type="dxa"/>
        <w:tblLook w:val="0000" w:firstRow="0" w:lastRow="0" w:firstColumn="0" w:lastColumn="0" w:noHBand="0" w:noVBand="0"/>
      </w:tblPr>
      <w:tblGrid>
        <w:gridCol w:w="2376"/>
        <w:gridCol w:w="1843"/>
        <w:gridCol w:w="3260"/>
        <w:gridCol w:w="3261"/>
        <w:gridCol w:w="3260"/>
      </w:tblGrid>
      <w:tr w:rsidR="00891CAD" w:rsidRPr="007227D2" w:rsidTr="00A41C88">
        <w:trPr>
          <w:cantSplit/>
          <w:tblHeader/>
        </w:trPr>
        <w:tc>
          <w:tcPr>
            <w:tcW w:w="2376"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b/>
                <w:sz w:val="20"/>
                <w:szCs w:val="20"/>
              </w:rPr>
            </w:pPr>
            <w:r w:rsidRPr="007227D2">
              <w:rPr>
                <w:rFonts w:ascii="Book Antiqua" w:hAnsi="Book Antiqua"/>
                <w:b/>
                <w:sz w:val="20"/>
                <w:szCs w:val="20"/>
              </w:rPr>
              <w:lastRenderedPageBreak/>
              <w:t>Study</w:t>
            </w:r>
          </w:p>
        </w:tc>
        <w:tc>
          <w:tcPr>
            <w:tcW w:w="1843"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b/>
                <w:sz w:val="20"/>
                <w:szCs w:val="20"/>
              </w:rPr>
            </w:pPr>
            <w:r w:rsidRPr="007227D2">
              <w:rPr>
                <w:rFonts w:ascii="Book Antiqua" w:hAnsi="Book Antiqua"/>
                <w:b/>
                <w:sz w:val="20"/>
                <w:szCs w:val="20"/>
              </w:rPr>
              <w:t>Years reported</w:t>
            </w:r>
          </w:p>
        </w:tc>
        <w:tc>
          <w:tcPr>
            <w:tcW w:w="3260"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b/>
                <w:sz w:val="20"/>
                <w:szCs w:val="20"/>
              </w:rPr>
            </w:pPr>
            <w:r w:rsidRPr="007227D2">
              <w:rPr>
                <w:rFonts w:ascii="Book Antiqua" w:hAnsi="Book Antiqua"/>
                <w:b/>
                <w:sz w:val="20"/>
                <w:szCs w:val="20"/>
              </w:rPr>
              <w:t>Reports included</w:t>
            </w:r>
          </w:p>
        </w:tc>
        <w:tc>
          <w:tcPr>
            <w:tcW w:w="3261"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b/>
                <w:sz w:val="20"/>
                <w:szCs w:val="20"/>
              </w:rPr>
            </w:pPr>
            <w:r w:rsidRPr="007227D2">
              <w:rPr>
                <w:rFonts w:ascii="Book Antiqua" w:hAnsi="Book Antiqua"/>
                <w:b/>
                <w:sz w:val="20"/>
                <w:szCs w:val="20"/>
              </w:rPr>
              <w:t>Reports excluded</w:t>
            </w:r>
          </w:p>
        </w:tc>
        <w:tc>
          <w:tcPr>
            <w:tcW w:w="3260"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b/>
                <w:sz w:val="20"/>
                <w:szCs w:val="20"/>
              </w:rPr>
            </w:pPr>
            <w:r w:rsidRPr="007227D2">
              <w:rPr>
                <w:rFonts w:ascii="Book Antiqua" w:hAnsi="Book Antiqua"/>
                <w:b/>
                <w:sz w:val="20"/>
                <w:szCs w:val="20"/>
              </w:rPr>
              <w:t>Notes</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BC (Aboriginal Birth Cohort)</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5-08</w:t>
            </w:r>
          </w:p>
        </w:tc>
        <w:tc>
          <w:tcPr>
            <w:tcW w:w="3260"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M, F</w:t>
            </w:r>
            <w:r w:rsidR="00E0743C" w:rsidRPr="007227D2">
              <w:rPr>
                <w:rFonts w:ascii="Book Antiqua" w:hAnsi="Book Antiqua"/>
                <w:sz w:val="20"/>
                <w:szCs w:val="20"/>
              </w:rPr>
              <w:fldChar w:fldCharType="begin">
                <w:fldData xml:space="preserve">PEVuZE5vdGU+PENpdGU+PEF1dGhvcj5QZWFyY2U8L0F1dGhvcj48WWVhcj4yMDE0PC9ZZWFyPjxS
ZWNOdW0+NDk0ODA8L1JlY051bT48SURUZXh0PlBFQVJDRTIwMTR+PC9JRFRleHQ+PERpc3BsYXlU
ZXh0PjxzdHlsZSBmYWNlPSJzdXBlcnNjcmlwdCI+WzF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QZWFyY2U8L0F1dGhvcj48WWVhcj4yMDE0PC9ZZWFyPjxS
ZWNOdW0+NDk0ODA8L1JlY051bT48SURUZXh0PlBFQVJDRTIwMTR+PC9JRFRleHQ+PERpc3BsYXlU
ZXh0PjxzdHlsZSBmYWNlPSJzdXBlcnNjcmlwdCI+WzF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1]</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Sexes combined</w:t>
            </w:r>
            <w:r w:rsidR="00E0743C" w:rsidRPr="007227D2">
              <w:rPr>
                <w:rFonts w:ascii="Book Antiqua" w:hAnsi="Book Antiqua"/>
                <w:sz w:val="20"/>
                <w:szCs w:val="20"/>
              </w:rPr>
              <w:fldChar w:fldCharType="begin">
                <w:fldData xml:space="preserve">PEVuZE5vdGU+PENpdGU+PEF1dGhvcj5QZWFyY2U8L0F1dGhvcj48WWVhcj4yMDE0PC9ZZWFyPjxS
ZWNOdW0+NDk0ODA8L1JlY051bT48SURUZXh0PlBFQVJDRTIwMTR+PC9JRFRleHQ+PERpc3BsYXlU
ZXh0PjxzdHlsZSBmYWNlPSJzdXBlcnNjcmlwdCI+WzF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QZWFyY2U8L0F1dGhvcj48WWVhcj4yMDE0PC9ZZWFyPjxS
ZWNOdW0+NDk0ODA8L1JlY051bT48SURUZXh0PlBFQVJDRTIwMTR+PC9JRFRleHQ+PERpc3BsYXlU
ZXh0PjxzdHlsZSBmYWNlPSJzdXBlcnNjcmlwdCI+WzF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1]</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ingle sex results preferred.</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rnold</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5-96</w:t>
            </w:r>
          </w:p>
        </w:tc>
        <w:tc>
          <w:tcPr>
            <w:tcW w:w="3260"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F; African American</w:t>
            </w:r>
            <w:r w:rsidR="00E0743C" w:rsidRPr="007227D2">
              <w:rPr>
                <w:rFonts w:ascii="Book Antiqua" w:hAnsi="Book Antiqua"/>
                <w:sz w:val="20"/>
                <w:szCs w:val="20"/>
              </w:rPr>
              <w:fldChar w:fldCharType="begin">
                <w:fldData xml:space="preserve">PEVuZE5vdGU+PENpdGU+PEF1dGhvcj5Bcm5vbGQ8L0F1dGhvcj48WWVhcj4yMDAxPC9ZZWFyPjxS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Bcm5vbGQ8L0F1dGhvcj48WWVhcj4yMDAxPC9ZZWFyPjxS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2]</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eparate populations: no overlap of data.</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5-96</w:t>
            </w:r>
          </w:p>
        </w:tc>
        <w:tc>
          <w:tcPr>
            <w:tcW w:w="3260" w:type="dxa"/>
            <w:tcBorders>
              <w:bottom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F; White</w:t>
            </w:r>
            <w:r w:rsidR="00E0743C" w:rsidRPr="007227D2">
              <w:rPr>
                <w:rFonts w:ascii="Book Antiqua" w:hAnsi="Book Antiqua"/>
                <w:sz w:val="20"/>
                <w:szCs w:val="20"/>
              </w:rPr>
              <w:fldChar w:fldCharType="begin">
                <w:fldData xml:space="preserve">PEVuZE5vdGU+PENpdGU+PEF1dGhvcj5Bcm5vbGQ8L0F1dGhvcj48WWVhcj4yMDAxPC9ZZWFyPjxS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Bcm5vbGQ8L0F1dGhvcj48WWVhcj4yMDAxPC9ZZWFyPjxS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2]</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udrain-McGovern</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7-09</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kers; sex</w:t>
            </w:r>
            <w:r w:rsidR="00F449C7">
              <w:rPr>
                <w:rFonts w:ascii="Book Antiqua" w:hAnsi="Book Antiqua"/>
                <w:sz w:val="20"/>
                <w:szCs w:val="20"/>
              </w:rPr>
              <w:t>es combined; 12-week follow-up</w:t>
            </w:r>
            <w:r w:rsidR="00E0743C" w:rsidRPr="007227D2">
              <w:rPr>
                <w:rFonts w:ascii="Book Antiqua" w:hAnsi="Book Antiqua"/>
                <w:sz w:val="20"/>
                <w:szCs w:val="20"/>
              </w:rPr>
              <w:fldChar w:fldCharType="begin">
                <w:fldData xml:space="preserve">PEVuZE5vdGU+PENpdGU+PEF1dGhvcj5BdWRyYWluLU1jR292ZXJuPC9BdXRob3I+PFllYXI+MjAx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==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BdWRyYWluLU1jR292ZXJuPC9BdXRob3I+PFllYXI+MjAx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==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54.</w:t>
            </w:r>
            <w:r w:rsidRPr="007227D2">
              <w:rPr>
                <w:rFonts w:ascii="Book Antiqua" w:hAnsi="Book Antiqua"/>
                <w:sz w:val="20"/>
                <w:szCs w:val="20"/>
              </w:rPr>
              <w:br/>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7-09</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kers; sexes combined; 24-week follow-up (</w:t>
            </w:r>
            <w:r w:rsidR="00E0743C" w:rsidRPr="007227D2">
              <w:rPr>
                <w:rFonts w:ascii="Book Antiqua" w:hAnsi="Book Antiqua"/>
                <w:sz w:val="20"/>
                <w:szCs w:val="20"/>
              </w:rPr>
              <w:fldChar w:fldCharType="begin">
                <w:fldData xml:space="preserve">PEVuZE5vdGU+PENpdGU+PEF1dGhvcj5BdWRyYWluLU1jR292ZXJuPC9BdXRob3I+PFllYXI+MjAx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==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BdWRyYWluLU1jR292ZXJuPC9BdXRob3I+PFllYXI+MjAx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==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w:t>
            </w:r>
            <w:r w:rsidR="00E0743C" w:rsidRPr="007227D2">
              <w:rPr>
                <w:rFonts w:ascii="Book Antiqua" w:hAnsi="Book Antiqua"/>
                <w:sz w:val="20"/>
                <w:szCs w:val="20"/>
              </w:rPr>
              <w:fldChar w:fldCharType="end"/>
            </w:r>
            <w:r w:rsidRPr="007227D2">
              <w:rPr>
                <w:rFonts w:ascii="Book Antiqua" w:hAnsi="Book Antiqua"/>
                <w:sz w:val="20"/>
                <w:szCs w:val="20"/>
              </w:rPr>
              <w:t>)</w:t>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43.</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Birmingham II</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6-91</w:t>
            </w:r>
          </w:p>
        </w:tc>
        <w:tc>
          <w:tcPr>
            <w:tcW w:w="3260"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Ex and current smokers; F</w:t>
            </w:r>
            <w:r w:rsidR="00E0743C" w:rsidRPr="007227D2">
              <w:rPr>
                <w:rFonts w:ascii="Book Antiqua" w:hAnsi="Book Antiqua"/>
                <w:sz w:val="20"/>
                <w:szCs w:val="20"/>
              </w:rPr>
              <w:fldChar w:fldCharType="begin">
                <w:fldData xml:space="preserve">PEVuZE5vdGU+PENpdGU+PEF1dGhvcj5XaW5kc29yPC9BdXRob3I+PFllYXI+MTk5MzwvWWVhcj48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=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XaW5kc29yPC9BdXRob3I+PFllYXI+MTk5MzwvWWVhcj48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=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4]</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Ex-smokers: 126.</w:t>
            </w:r>
            <w:r w:rsidRPr="007227D2">
              <w:rPr>
                <w:rFonts w:ascii="Book Antiqua" w:hAnsi="Book Antiqua"/>
                <w:sz w:val="20"/>
                <w:szCs w:val="20"/>
              </w:rPr>
              <w:br/>
              <w:t>Current smokers: 566.</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NS</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Ex and current smokers; F</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Boyd&lt;/Author&gt;&lt;Year&gt;1998&lt;/Year&gt;&lt;RecNum&gt;3645&lt;/RecNum&gt;&lt;IDText&gt;BOYD1998~&lt;/IDText&gt;&lt;DisplayText&gt;&lt;style face="superscript"&gt;[5]&lt;/style&gt;&lt;/DisplayText&gt;&lt;record&gt;&lt;rec-number&gt;3645&lt;/rec-number&gt;&lt;foreign-keys&gt;&lt;key app="EN" db-id="p50wz59frfwzzlets97pxw5haspsdrffwdtr" timestamp="1469635074"&gt;3645&lt;/key&gt;&lt;/foreign-keys&gt;&lt;ref-type name="Journal Article"&gt;17&lt;/ref-type&gt;&lt;contributors&gt;&lt;authors&gt;&lt;author&gt;Boyd, N.R.&lt;/author&gt;&lt;author&gt;Windsor, R.A.&lt;/author&gt;&lt;author&gt;Perkins, L.L.&lt;/author&gt;&lt;author&gt;Lowe, J.B.&lt;/author&gt;&lt;/authors&gt;&lt;/contributors&gt;&lt;titles&gt;&lt;title&gt;Quality of measurement of smoking status by self-report and saliva cotinine among pregnant women&lt;/title&gt;&lt;secondary-title&gt;Maternal and Child Health Journal&lt;/secondary-title&gt;&lt;translated-title&gt;&lt;style face="underline" font="default" size="100%"&gt;file:\\\x:\refscan\BOYD2000.pdf&lt;/style&gt;&lt;/translated-title&gt;&lt;/titles&gt;&lt;periodical&gt;&lt;full-title&gt;Maternal and Child Health Journal&lt;/full-title&gt;&lt;abbr-1&gt;Matern. Child Health J.&lt;/abbr-1&gt;&lt;abbr-2&gt;Matern Child Health J&lt;/abbr-2&gt;&lt;/periodical&gt;&lt;pages&gt;77-83&lt;/pages&gt;&lt;volume&gt;2&lt;/volume&gt;&lt;number&gt;2&lt;/number&gt;&lt;section&gt;10728263&lt;/section&gt;&lt;dates&gt;&lt;year&gt;1998&lt;/year&gt;&lt;/dates&gt;&lt;orig-pub&gt;COTININE;MISCLASSI;ADULT;USA;MARKSMOK;PREGNANCY;SALIVA&lt;/orig-pub&gt;&lt;call-num&gt;&lt;style face="underline" font="default" size="100%"&gt;COT&lt;/style&gt;&lt;/call-num&gt;&lt;label&gt;BOYD1998~&lt;/label&gt;&lt;urls&gt;&lt;/urls&gt;&lt;custom5&gt;02082000/y&lt;/custom5&gt;&lt;custom6&gt;24072000&amp;#xD;16062015&lt;/custom6&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5]</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Ex-smokers: 107.</w:t>
            </w:r>
            <w:r w:rsidRPr="007227D2">
              <w:rPr>
                <w:rFonts w:ascii="Book Antiqua" w:hAnsi="Book Antiqua"/>
                <w:sz w:val="20"/>
                <w:szCs w:val="20"/>
              </w:rPr>
              <w:br/>
              <w:t>Current smokers: 441.</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Cites </w:t>
            </w:r>
            <w:r w:rsidR="00E0743C" w:rsidRPr="007227D2">
              <w:rPr>
                <w:rFonts w:ascii="Book Antiqua" w:hAnsi="Book Antiqua"/>
                <w:sz w:val="20"/>
                <w:szCs w:val="20"/>
              </w:rPr>
              <w:fldChar w:fldCharType="begin">
                <w:fldData xml:space="preserve">PEVuZE5vdGU+PENpdGU+PEF1dGhvcj5XaW5kc29yPC9BdXRob3I+PFllYXI+MTk5MzwvWWVhcj48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=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XaW5kc29yPC9BdXRob3I+PFllYXI+MTk5MzwvWWVhcj48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=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w:t>
            </w:r>
            <w:r w:rsidR="00E0743C" w:rsidRPr="007227D2">
              <w:rPr>
                <w:rFonts w:ascii="Book Antiqua" w:hAnsi="Book Antiqua"/>
                <w:sz w:val="20"/>
                <w:szCs w:val="20"/>
              </w:rPr>
              <w:fldChar w:fldCharType="end"/>
            </w:r>
            <w:r w:rsidRPr="007227D2">
              <w:rPr>
                <w:rFonts w:ascii="Book Antiqua" w:hAnsi="Book Antiqua"/>
                <w:sz w:val="20"/>
                <w:szCs w:val="20"/>
              </w:rPr>
              <w:t xml:space="preserve"> as its source reference.</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BRHS baseline (British Regional Heart Study)</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78-80</w:t>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on-smokers; M only; age 40-59</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Whincup&lt;/Author&gt;&lt;Year&gt;2004&lt;/Year&gt;&lt;RecNum&gt;30440&lt;/RecNum&gt;&lt;IDText&gt;WHINCU2004~&lt;/IDText&gt;&lt;DisplayText&gt;&lt;style face="superscript"&gt;[6]&lt;/style&gt;&lt;/DisplayText&gt;&lt;record&gt;&lt;rec-number&gt;30440&lt;/rec-number&gt;&lt;foreign-keys&gt;&lt;key app="EN" db-id="p50wz59frfwzzlets97pxw5haspsdrffwdtr" timestamp="1469638489"&gt;30440&lt;/key&gt;&lt;/foreign-keys&gt;&lt;ref-type name="Journal Article"&gt;17&lt;/ref-type&gt;&lt;contributors&gt;&lt;authors&gt;&lt;author&gt;Whincup, P.H.&lt;/author&gt;&lt;author&gt;Gilg, J.A.&lt;/author&gt;&lt;author&gt;Emberson, J.R.&lt;/author&gt;&lt;author&gt;Jarvis, M.J.&lt;/author&gt;&lt;author&gt;Feyerabend, C.&lt;/author&gt;&lt;author&gt;Bryant, A.&lt;/author&gt;&lt;author&gt;Walker, M.&lt;/author&gt;&lt;author&gt;Cook, D.G.&lt;/author&gt;&lt;/authors&gt;&lt;/contributors&gt;&lt;titles&gt;&lt;title&gt;Passive smoking and risk of coronary heart disease and stroke: prospective study with cotinine measurement&lt;/title&gt;&lt;secondary-title&gt;BMJ&lt;/secondary-title&gt;&lt;translated-title&gt;&lt;style face="underline" font="default" size="100%"&gt;file:\\\x:\refscan\WHINCU2004_abridged.pdf&amp;#xD;file:\\\x:\refscan\WHINCU2004_full.pdf&amp;#xD;file:\\\t:\pauline\reviews\pdf\1375.pdf&lt;/style&gt;&lt;/translated-title&gt;&lt;/titles&gt;&lt;periodical&gt;&lt;full-title&gt;BMJ&lt;/full-title&gt;&lt;abbr-1&gt;BMJ&lt;/abbr-1&gt;&lt;abbr-2&gt;BMJ&lt;/abbr-2&gt;&lt;/periodical&gt;&lt;pages&gt;200-204&lt;/pages&gt;&lt;volume&gt;329&lt;/volume&gt;&lt;section&gt;15229131&lt;/section&gt;&lt;dates&gt;&lt;year&gt;2004&lt;/year&gt;&lt;/dates&gt;&lt;orig-pub&gt;CHD;ETS;STROKE;TMAHD1;TMAST1;TOTMUKN;COTININE&lt;/orig-pub&gt;&lt;call-num&gt;&lt;style face="underline" font="default" size="100%"&gt;P3(K)&lt;/style&gt;&lt;style face="normal" font="default" size="100%"&gt; &lt;/style&gt;&lt;style face="underline" font="default" size="100%"&gt;P5&lt;/style&gt;&lt;style face="normal" font="default" size="100%"&gt; COT&lt;/style&gt;&lt;/call-num&gt;&lt;label&gt;WHINCU2004~&lt;/label&gt;&lt;urls&gt;&lt;/urls&gt;&lt;custom3&gt;1375&lt;/custom3&gt;&lt;custom5&gt;26072004/Y&lt;/custom5&gt;&lt;custom6&gt;01072004&amp;#xD;31012014&lt;/custom6&gt;&lt;electronic-resource-num&gt;10.1136/bmj.38146.427188.55&lt;/electronic-resource-num&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6]</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158.</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78-80</w:t>
            </w:r>
          </w:p>
        </w:tc>
        <w:tc>
          <w:tcPr>
            <w:tcW w:w="3260" w:type="dxa"/>
            <w:tcBorders>
              <w:bottom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on-smokers; M only; age 40-59</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Jefferis&lt;/Author&gt;&lt;Year&gt;2009&lt;/Year&gt;&lt;RecNum&gt;33718&lt;/RecNum&gt;&lt;IDText&gt;JEFFER2009~&lt;/IDText&gt;&lt;DisplayText&gt;&lt;style face="superscript"&gt;[7]&lt;/style&gt;&lt;/DisplayText&gt;&lt;record&gt;&lt;rec-number&gt;33718&lt;/rec-number&gt;&lt;foreign-keys&gt;&lt;key app="EN" db-id="p50wz59frfwzzlets97pxw5haspsdrffwdtr" timestamp="1469638950"&gt;33718&lt;/key&gt;&lt;/foreign-keys&gt;&lt;ref-type name="Journal Article"&gt;17&lt;/ref-type&gt;&lt;contributors&gt;&lt;authors&gt;&lt;author&gt;Jefferis, B.J.&lt;/author&gt;&lt;author&gt;Thomson, A.G.&lt;/author&gt;&lt;author&gt;Lennon, L.T.&lt;/author&gt;&lt;author&gt;Feyerabend, C.&lt;/author&gt;&lt;author&gt;Doig, M.&lt;/author&gt;&lt;author&gt;McMeekin, L.&lt;/author&gt;&lt;author&gt;Wannamethee, S.G.&lt;/author&gt;&lt;author&gt;Cook, D.G.&lt;/author&gt;&lt;author&gt;Whincup, P.H.&lt;/author&gt;&lt;/authors&gt;&lt;/contributors&gt;&lt;titles&gt;&lt;title&gt;Changes in environmental tobacco smoke (ETS) exposure over a 20-year period: cross-sectional and longitudinal analyses&lt;/title&gt;&lt;secondary-title&gt;Addiction&lt;/secondary-title&gt;&lt;translated-title&gt;&lt;style face="underline" font="default" size="100%"&gt;file:\\\x:\refscan\JEFFER2009.pdf&amp;#xD;file:\\\t:\pauline\reviews\pdf\1631.pdf&lt;/style&gt;&lt;/translated-title&gt;&lt;/titles&gt;&lt;periodical&gt;&lt;full-title&gt;Addiction&lt;/full-title&gt;&lt;abbr-1&gt;Addiction&lt;/abbr-1&gt;&lt;abbr-2&gt;Addiction&lt;/abbr-2&gt;&lt;/periodical&gt;&lt;pages&gt;496-503&lt;/pages&gt;&lt;volume&gt;104&lt;/volume&gt;&lt;section&gt;19207361&lt;/section&gt;&lt;dates&gt;&lt;year&gt;2009&lt;/year&gt;&lt;/dates&gt;&lt;orig-pub&gt;ADULT;COTININE;MARKPASS;TRENDS;SERUM;TOTMUKN&lt;/orig-pub&gt;&lt;call-num&gt;&lt;style face="underline" font="default" size="100%"&gt;COT&lt;/style&gt;&lt;style face="normal" font="default" size="100%"&gt; 32&lt;/style&gt;&lt;/call-num&gt;&lt;label&gt;JEFFER2009~&lt;/label&gt;&lt;urls&gt;&lt;/urls&gt;&lt;custom3&gt;1631&lt;/custom3&gt;&lt;custom5&gt;17032009/Y&lt;/custom5&gt;&lt;custom6&gt;17032009&amp;#xD;10062015&lt;/custom6&gt;&lt;remote-database-name&gt;&lt;style face="underline" font="default" size="100%"&gt;http://www3.interscience.wiley.com/cgi-bin/fulltext/121685319/PDFSTART&lt;/style&gt;&lt;/remote-database-name&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7]</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183.</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BRHS follow-up (British Regional Heart Study + study of women)</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8-2000</w:t>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on-smokers; M only; age 60-79</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Jefferis&lt;/Author&gt;&lt;Year&gt;2009&lt;/Year&gt;&lt;RecNum&gt;33718&lt;/RecNum&gt;&lt;IDText&gt;JEFFER2009~&lt;/IDText&gt;&lt;DisplayText&gt;&lt;style face="superscript"&gt;[7]&lt;/style&gt;&lt;/DisplayText&gt;&lt;record&gt;&lt;rec-number&gt;33718&lt;/rec-number&gt;&lt;foreign-keys&gt;&lt;key app="EN" db-id="p50wz59frfwzzlets97pxw5haspsdrffwdtr" timestamp="1469638950"&gt;33718&lt;/key&gt;&lt;/foreign-keys&gt;&lt;ref-type name="Journal Article"&gt;17&lt;/ref-type&gt;&lt;contributors&gt;&lt;authors&gt;&lt;author&gt;Jefferis, B.J.&lt;/author&gt;&lt;author&gt;Thomson, A.G.&lt;/author&gt;&lt;author&gt;Lennon, L.T.&lt;/author&gt;&lt;author&gt;Feyerabend, C.&lt;/author&gt;&lt;author&gt;Doig, M.&lt;/author&gt;&lt;author&gt;McMeekin, L.&lt;/author&gt;&lt;author&gt;Wannamethee, S.G.&lt;/author&gt;&lt;author&gt;Cook, D.G.&lt;/author&gt;&lt;author&gt;Whincup, P.H.&lt;/author&gt;&lt;/authors&gt;&lt;/contributors&gt;&lt;titles&gt;&lt;title&gt;Changes in environmental tobacco smoke (ETS) exposure over a 20-year period: cross-sectional and longitudinal analyses&lt;/title&gt;&lt;secondary-title&gt;Addiction&lt;/secondary-title&gt;&lt;translated-title&gt;&lt;style face="underline" font="default" size="100%"&gt;file:\\\x:\refscan\JEFFER2009.pdf&amp;#xD;file:\\\t:\pauline\reviews\pdf\1631.pdf&lt;/style&gt;&lt;/translated-title&gt;&lt;/titles&gt;&lt;periodical&gt;&lt;full-title&gt;Addiction&lt;/full-title&gt;&lt;abbr-1&gt;Addiction&lt;/abbr-1&gt;&lt;abbr-2&gt;Addiction&lt;/abbr-2&gt;&lt;/periodical&gt;&lt;pages&gt;496-503&lt;/pages&gt;&lt;volume&gt;104&lt;/volume&gt;&lt;section&gt;19207361&lt;/section&gt;&lt;dates&gt;&lt;year&gt;2009&lt;/year&gt;&lt;/dates&gt;&lt;orig-pub&gt;ADULT;COTININE;MARKPASS;TRENDS;SERUM;TOTMUKN&lt;/orig-pub&gt;&lt;call-num&gt;&lt;style face="underline" font="default" size="100%"&gt;COT&lt;/style&gt;&lt;style face="normal" font="default" size="100%"&gt; 32&lt;/style&gt;&lt;/call-num&gt;&lt;label&gt;JEFFER2009~&lt;/label&gt;&lt;urls&gt;&lt;/urls&gt;&lt;custom3&gt;1631&lt;/custom3&gt;&lt;custom5&gt;17032009/Y&lt;/custom5&gt;&lt;custom6&gt;17032009&amp;#xD;10062015&lt;/custom6&gt;&lt;remote-database-name&gt;&lt;style face="underline" font="default" size="100%"&gt;http://www3.interscience.wiley.com/cgi-bin/fulltext/121685319/PDFSTART&lt;/style&gt;&lt;/remote-database-name&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7]</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183.</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8-2001</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Non-smokers; sexes </w:t>
            </w:r>
            <w:r w:rsidR="00F449C7">
              <w:rPr>
                <w:rFonts w:ascii="Book Antiqua" w:hAnsi="Book Antiqua"/>
                <w:sz w:val="20"/>
                <w:szCs w:val="20"/>
              </w:rPr>
              <w:t>combined; age 60-79</w:t>
            </w:r>
            <w:r w:rsidR="00E0743C" w:rsidRPr="007227D2">
              <w:rPr>
                <w:rFonts w:ascii="Book Antiqua" w:hAnsi="Book Antiqua"/>
                <w:sz w:val="20"/>
                <w:szCs w:val="20"/>
              </w:rPr>
              <w:fldChar w:fldCharType="begin">
                <w:fldData xml:space="preserve">PEVuZE5vdGU+PENpdGU+PEF1dGhvcj5KZWZmZXJpczwvQXV0aG9yPjxZZWFyPjIwMTA8L1llYXI+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KZWZmZXJpczwvQXV0aG9yPjxZZWFyPjIwMTA8L1llYXI+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7161.</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8-2001</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k</w:t>
            </w:r>
            <w:r w:rsidR="00F449C7">
              <w:rPr>
                <w:rFonts w:ascii="Book Antiqua" w:hAnsi="Book Antiqua"/>
                <w:sz w:val="20"/>
                <w:szCs w:val="20"/>
              </w:rPr>
              <w:t>ers; sexes combined; age 60-79</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Jefferis&lt;/Author&gt;&lt;Year&gt;2010&lt;/Year&gt;&lt;RecNum&gt;35166&lt;/RecNum&gt;&lt;IDText&gt;JEFFER2010~&lt;/IDText&gt;&lt;DisplayText&gt;&lt;style face="superscript"&gt;[9]&lt;/style&gt;&lt;/DisplayText&gt;&lt;record&gt;&lt;rec-number&gt;35166&lt;/rec-number&gt;&lt;foreign-keys&gt;&lt;key app="EN" db-id="p50wz59frfwzzlets97pxw5haspsdrffwdtr" timestamp="1469639171"&gt;35166&lt;/key&gt;&lt;/foreign-keys&gt;&lt;ref-type name="Journal Article"&gt;17&lt;/ref-type&gt;&lt;contributors&gt;&lt;authors&gt;&lt;author&gt;Jefferis, B.J.&lt;/author&gt;&lt;author&gt;Lowe, G.D.O.&lt;/author&gt;&lt;author&gt;Welsh, P.&lt;/author&gt;&lt;author&gt;Rumley, A.&lt;/author&gt;&lt;author&gt;Lawlor, D.A.&lt;/author&gt;&lt;author&gt;Ebrahim, S.&lt;/author&gt;&lt;author&gt;Carson, C.&lt;/author&gt;&lt;author&gt;Doig, M.&lt;/author&gt;&lt;author&gt;Feyerabend, C.&lt;/author&gt;&lt;author&gt;McMeekin, L.&lt;/author&gt;&lt;author&gt;Wannamethee, S.G.&lt;/author&gt;&lt;author&gt;Cook, D.G.&lt;/author&gt;&lt;author&gt;Whincup, P.H.&lt;/author&gt;&lt;/authors&gt;&lt;/contributors&gt;&lt;titles&gt;&lt;title&gt;Secondhand smoke (SHS) exposure is associated with circulating markers of inflammation and endothelial function in adult men and women&lt;/title&gt;&lt;secondary-title&gt;Atherosclerosis&lt;/secondary-title&gt;&lt;translated-title&gt;&lt;style face="underline" font="default" size="100%"&gt;file:\\\x:\refscan\JEFFER2010.pdf&amp;#xD;file:\\\x:\refscan\JEFFER2010_supplementary.doc&lt;/style&gt;&lt;/translated-title&gt;&lt;/titles&gt;&lt;periodical&gt;&lt;full-title&gt;Atherosclerosis&lt;/full-title&gt;&lt;abbr-1&gt;Atherosclerosis&lt;/abbr-1&gt;&lt;abbr-2&gt;Atherosclerosis&lt;/abbr-2&gt;&lt;/periodical&gt;&lt;pages&gt;550-556&lt;/pages&gt;&lt;volume&gt;208&lt;/volume&gt;&lt;number&gt;2&lt;/number&gt;&lt;section&gt;19700161&lt;/section&gt;&lt;dates&gt;&lt;year&gt;2010&lt;/year&gt;&lt;/dates&gt;&lt;orig-pub&gt;CHD;ENDOTHELIUM;TMAHD0;COTININE&lt;/orig-pub&gt;&lt;call-num&gt;&lt;style face="underline" font="default" size="100%"&gt;P3&lt;/style&gt;&lt;style face="normal" font="default" size="100%"&gt; COT&lt;/style&gt;&lt;/call-num&gt;&lt;label&gt;JEFFER2010~&lt;/label&gt;&lt;urls&gt;&lt;/urls&gt;&lt;custom5&gt;06052010/Y&lt;/custom5&gt;&lt;custom6&gt;05052010&amp;#xD;17052010&lt;/custom6&gt;&lt;remote-database-name&gt;https://www.ncbi.nlm.nih.gov/pmc/articles/PMC2822956/&amp;#xD;https://www.ncbi.nlm.nih.gov/pmc/articles/PMC2822956/?report=printable&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4833.</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BUPA</w:t>
            </w:r>
          </w:p>
        </w:tc>
        <w:tc>
          <w:tcPr>
            <w:tcW w:w="1843"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S</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00F449C7">
              <w:rPr>
                <w:rFonts w:ascii="Book Antiqua" w:hAnsi="Book Antiqua"/>
                <w:sz w:val="20"/>
                <w:szCs w:val="20"/>
              </w:rPr>
              <w:t xml:space="preserve"> and current smokers; M only</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Wald&lt;/Author&gt;&lt;Year&gt;1984&lt;/Year&gt;&lt;RecNum&gt;29828&lt;/RecNum&gt;&lt;IDText&gt;WALD1984~&lt;/IDText&gt;&lt;DisplayText&gt;&lt;style face="superscript"&gt;[10]&lt;/style&gt;&lt;/DisplayText&gt;&lt;record&gt;&lt;rec-number&gt;29828&lt;/rec-number&gt;&lt;foreign-keys&gt;&lt;key app="EN" db-id="p50wz59frfwzzlets97pxw5haspsdrffwdtr" timestamp="1469638387"&gt;29828&lt;/key&gt;&lt;/foreign-keys&gt;&lt;ref-type name="Journal Article"&gt;17&lt;/ref-type&gt;&lt;contributors&gt;&lt;authors&gt;&lt;author&gt;Wald, N.J.&lt;/author&gt;&lt;author&gt;Boreham, J.&lt;/author&gt;&lt;author&gt;Bailey, A.&lt;/author&gt;&lt;author&gt;Ritchie, C.&lt;/author&gt;&lt;author&gt;Haddow, J.E.&lt;/author&gt;&lt;author&gt;Knight, G.&lt;/author&gt;&lt;/authors&gt;&lt;/contributors&gt;&lt;titles&gt;&lt;title&gt;Urinary cotinine as marker of breathing other people&amp;apos;s tobacco smoke&lt;/title&gt;&lt;secondary-title&gt;Lancet&lt;/secondary-title&gt;&lt;translated-title&gt;&lt;style face="underline" font="default" size="100%"&gt;file:\\\x:\refscan\WALD1984.pdf&amp;#xD;file:\\\t:\pauline\reviews\pdf\226.pdf&lt;/style&gt;&lt;/translated-title&gt;&lt;/titles&gt;&lt;periodical&gt;&lt;full-title&gt;Lancet&lt;/full-title&gt;&lt;abbr-1&gt;Lancet&lt;/abbr-1&gt;&lt;abbr-2&gt;Lancet&lt;/abbr-2&gt;&lt;abbr-3&gt;The Lancet&lt;/abbr-3&gt;&lt;/periodical&gt;&lt;pages&gt;230-231&lt;/pages&gt;&lt;volume&gt;1&lt;/volume&gt;&lt;section&gt;6141373&lt;/section&gt;&lt;dates&gt;&lt;year&gt;1984&lt;/year&gt;&lt;/dates&gt;&lt;orig-pub&gt;MISCLASSI;COTININE;URINE;ADULT;MARKPASS;PIPECGR&lt;/orig-pub&gt;&lt;call-num&gt;&lt;style face="normal" font="default" size="100%"&gt;M2 &lt;/style&gt;&lt;style face="underline" font="default" size="100%"&gt;COT&lt;/style&gt;&lt;/call-num&gt;&lt;label&gt;WALD1984~&lt;/label&gt;&lt;work-type&gt;Letter&lt;/work-type&gt;&lt;urls&gt;&lt;/urls&gt;&lt;custom3&gt;226&lt;/custom3&gt;&lt;custom5&gt;23072003/Y&lt;/custom5&gt;&lt;custom6&gt;pre95&amp;#xD;2307200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21</w:t>
            </w:r>
            <w:r w:rsidRPr="007227D2">
              <w:rPr>
                <w:rFonts w:ascii="Book Antiqua" w:hAnsi="Book Antiqua"/>
                <w:sz w:val="20"/>
                <w:szCs w:val="20"/>
              </w:rPr>
              <w:br/>
              <w:t>Current smokers: 232</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Includes colleagues in Oxford. </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S</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w:t>
            </w:r>
            <w:r w:rsidR="00F449C7">
              <w:rPr>
                <w:rFonts w:ascii="Book Antiqua" w:hAnsi="Book Antiqua"/>
                <w:sz w:val="20"/>
                <w:szCs w:val="20"/>
              </w:rPr>
              <w:t>urrent 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Thompson&lt;/Author&gt;&lt;Year&gt;1990&lt;/Year&gt;&lt;RecNum&gt;28117&lt;/RecNum&gt;&lt;IDText&gt;THOMPS1990~&lt;/IDText&gt;&lt;DisplayText&gt;&lt;style face="superscript"&gt;[11]&lt;/style&gt;&lt;/DisplayText&gt;&lt;record&gt;&lt;rec-number&gt;28117&lt;/rec-number&gt;&lt;foreign-keys&gt;&lt;key app="EN" db-id="p50wz59frfwzzlets97pxw5haspsdrffwdtr" timestamp="1469638148"&gt;28117&lt;/key&gt;&lt;/foreign-keys&gt;&lt;ref-type name="Journal Article"&gt;17&lt;/ref-type&gt;&lt;contributors&gt;&lt;authors&gt;&lt;author&gt;Thompson, S.G.&lt;/author&gt;&lt;author&gt;Stone, R.&lt;/author&gt;&lt;author&gt;Nanchahal, K.&lt;/author&gt;&lt;author&gt;Wald, N.J.&lt;/author&gt;&lt;/authors&gt;&lt;/contributors&gt;&lt;titles&gt;&lt;title&gt;Relation of urinary cotinine concentrations to cigarette smoking and to exposure to other people&amp;apos;s smoke&lt;/title&gt;&lt;secondary-title&gt;Thorax&lt;/secondary-title&gt;&lt;translated-title&gt;&lt;style face="underline" font="default" size="100%"&gt;file:\\\x:\refscan\THOMPS1990.pdf&amp;#xD;file:\\\x:\refscan\THOMPS1990_ADD.pdf&amp;#xD;file:\\\t:\pauline\reviews\pdf\521.pdf&lt;/style&gt;&lt;/translated-title&gt;&lt;/titles&gt;&lt;periodical&gt;&lt;full-title&gt;Thorax&lt;/full-title&gt;&lt;abbr-1&gt;Thorax&lt;/abbr-1&gt;&lt;abbr-2&gt;Thorax&lt;/abbr-2&gt;&lt;/periodical&gt;&lt;pages&gt;356-361&lt;/pages&gt;&lt;volume&gt;45&lt;/volume&gt;&lt;section&gt;2382242&lt;/section&gt;&lt;dates&gt;&lt;year&gt;1990&lt;/year&gt;&lt;/dates&gt;&lt;orig-pub&gt;COTININE;URINE;ADULT;MARKSMOK;MISCLASSI;MARKPASS;HOMEWORK;UK&lt;/orig-pub&gt;&lt;call-num&gt;&lt;style face="normal" font="default" size="100%"&gt;M2 &lt;/style&gt;&lt;style face="underline" font="default" size="100%"&gt;COT&lt;/style&gt;&lt;/call-num&gt;&lt;label&gt;THOMPS1990~&lt;/label&gt;&lt;urls&gt;&lt;/urls&gt;&lt;custom3&gt;521&lt;/custom3&gt;&lt;custom5&gt;02092003/Y&lt;/custom5&gt;&lt;custom6&gt;pre95&amp;#xD;0209200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84</w:t>
            </w:r>
            <w:r w:rsidRPr="007227D2">
              <w:rPr>
                <w:rFonts w:ascii="Book Antiqua" w:hAnsi="Book Antiqua"/>
                <w:sz w:val="20"/>
                <w:szCs w:val="20"/>
              </w:rPr>
              <w:br/>
              <w:t>Current smokers: 49</w:t>
            </w:r>
          </w:p>
          <w:p w:rsidR="00891CAD" w:rsidRPr="007227D2" w:rsidRDefault="00F449C7" w:rsidP="00A41C88">
            <w:pPr>
              <w:spacing w:after="200" w:line="240" w:lineRule="auto"/>
              <w:rPr>
                <w:rFonts w:ascii="Book Antiqua" w:hAnsi="Book Antiqua"/>
                <w:sz w:val="20"/>
                <w:szCs w:val="20"/>
              </w:rPr>
            </w:pPr>
            <w:r>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t>CHDS (Child Health and Development Studies in California)</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64-67</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w:t>
            </w:r>
            <w:r w:rsidR="00F449C7">
              <w:rPr>
                <w:rFonts w:ascii="Book Antiqua" w:hAnsi="Book Antiqua"/>
                <w:sz w:val="20"/>
                <w:szCs w:val="20"/>
              </w:rPr>
              <w:t>kers; cut point 14 ng/ml serum</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English&lt;/Author&gt;&lt;Year&gt;1994&lt;/Year&gt;&lt;RecNum&gt;7878&lt;/RecNum&gt;&lt;IDText&gt;ENGLIS1994~&lt;/IDText&gt;&lt;DisplayText&gt;&lt;style face="superscript"&gt;[12]&lt;/style&gt;&lt;/DisplayText&gt;&lt;record&gt;&lt;rec-number&gt;7878&lt;/rec-number&gt;&lt;foreign-keys&gt;&lt;key app="EN" db-id="p50wz59frfwzzlets97pxw5haspsdrffwdtr" timestamp="1469635532"&gt;7878&lt;/key&gt;&lt;/foreign-keys&gt;&lt;ref-type name="Journal Article"&gt;17&lt;/ref-type&gt;&lt;contributors&gt;&lt;authors&gt;&lt;author&gt;English, P.B.&lt;/author&gt;&lt;author&gt;Eskenazi, B.&lt;/author&gt;&lt;author&gt;Christianson, R.E.&lt;/author&gt;&lt;/authors&gt;&lt;/contributors&gt;&lt;titles&gt;&lt;title&gt;Black-white differences in serum cotinine levels among pregnant women and subsequent effects on infant birthweight&lt;/title&gt;&lt;secondary-title&gt;American Journal of Public Health&lt;/secondary-title&gt;&lt;translated-title&gt;&lt;style face="underline" font="default" size="100%"&gt;file:\\\x:\refscan\ENGLIS1994.pdf&lt;/style&gt;&lt;/translated-title&gt;&lt;/titles&gt;&lt;periodical&gt;&lt;full-title&gt;American Journal of Public Health&lt;/full-title&gt;&lt;abbr-1&gt;Am. J. Public Health&lt;/abbr-1&gt;&lt;abbr-2&gt;Am J Public Health&lt;/abbr-2&gt;&lt;/periodical&gt;&lt;pages&gt;1439-1443&lt;/pages&gt;&lt;volume&gt;84&lt;/volume&gt;&lt;number&gt;9&lt;/number&gt;&lt;section&gt;8092368&lt;/section&gt;&lt;dates&gt;&lt;year&gt;1994&lt;/year&gt;&lt;/dates&gt;&lt;orig-pub&gt;CHILD;PARSMOKING;BIRTHWT;COTININE;BLOOD;ADULT;MARKSMOK;USA;MENTHOL&lt;/orig-pub&gt;&lt;call-num&gt;&lt;style face="underline" font="default" size="100%"&gt;C1.NONETS&lt;/style&gt;&lt;style face="normal" font="default" size="100%"&gt; &lt;/style&gt;&lt;style face="underline" font="default" size="100%"&gt;COT&lt;/style&gt;&lt;style face="normal" font="default" size="100%"&gt; 21C&lt;/style&gt;&lt;/call-num&gt;&lt;label&gt;ENGLIS1994~&lt;/label&gt;&lt;urls&gt;&lt;/urls&gt;&lt;custom5&gt;07092001/y&lt;/custom5&gt;&lt;custom6&gt;pre95&amp;#xD;24012014&lt;/custom6&gt;&lt;electronic-resource-num&gt;10.2105/AJPH.84.9.1439&lt;/electronic-resource-num&gt;&lt;remote-database-name&gt;https://www.ncbi.nlm.nih.gov/pmc/articles/PMC1615148/pdf/amjph00460-0081.pdf&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2]</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140.</w:t>
            </w:r>
            <w:r w:rsidRPr="007227D2">
              <w:rPr>
                <w:rFonts w:ascii="Book Antiqua" w:hAnsi="Book Antiqua"/>
                <w:sz w:val="20"/>
                <w:szCs w:val="20"/>
              </w:rPr>
              <w:br/>
              <w:t>Current smokers: 1203.</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Greatest sample size, Cut point nearer to our ideal valu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64-67</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Non-smokers, cut point 10 ng/ml </w:t>
            </w:r>
            <w:r w:rsidR="00F449C7">
              <w:rPr>
                <w:rFonts w:ascii="Book Antiqua" w:hAnsi="Book Antiqua"/>
                <w:sz w:val="20"/>
                <w:szCs w:val="20"/>
              </w:rPr>
              <w:t>serum</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Eskenazi&lt;/Author&gt;&lt;Year&gt;1995&lt;/Year&gt;&lt;RecNum&gt;8012&lt;/RecNum&gt;&lt;IDText&gt;ESKENA1995~&lt;/IDText&gt;&lt;DisplayText&gt;&lt;style face="superscript"&gt;[13]&lt;/style&gt;&lt;/DisplayText&gt;&lt;record&gt;&lt;rec-number&gt;8012&lt;/rec-number&gt;&lt;foreign-keys&gt;&lt;key app="EN" db-id="p50wz59frfwzzlets97pxw5haspsdrffwdtr" timestamp="1469635553"&gt;8012&lt;/key&gt;&lt;/foreign-keys&gt;&lt;ref-type name="Journal Article"&gt;17&lt;/ref-type&gt;&lt;contributors&gt;&lt;authors&gt;&lt;author&gt;Eskenazi, B.&lt;/author&gt;&lt;author&gt;Prehn, A.W.&lt;/author&gt;&lt;author&gt;Christianson, R.E.&lt;/author&gt;&lt;/authors&gt;&lt;/contributors&gt;&lt;titles&gt;&lt;title&gt;Passive and active maternal smoking as measured by serum cotinine: the effect on birthweight&lt;/title&gt;&lt;secondary-title&gt;American Journal of Public Health&lt;/secondary-title&gt;&lt;translated-title&gt;&lt;style face="underline" font="default" size="100%"&gt;file:\\\x:\refscan\ESKENA1995.pdf&amp;#xD;file:\\\t:\pauline\reviews\pdf\807.pdf&lt;/style&gt;&lt;/translated-title&gt;&lt;/titles&gt;&lt;periodical&gt;&lt;full-title&gt;American Journal of Public Health&lt;/full-title&gt;&lt;abbr-1&gt;Am. J. Public Health&lt;/abbr-1&gt;&lt;abbr-2&gt;Am J Public Health&lt;/abbr-2&gt;&lt;/periodical&gt;&lt;pages&gt;395-398&lt;/pages&gt;&lt;volume&gt;85&lt;/volume&gt;&lt;number&gt;3&lt;/number&gt;&lt;section&gt;7892926&lt;/section&gt;&lt;dates&gt;&lt;year&gt;1995&lt;/year&gt;&lt;/dates&gt;&lt;orig-pub&gt;CHILD;PARSMOKING;BIRTHWT;ETS;MISCLASSI;COTININE;BLOOD;ADULT;MARKSMOK;MARKPASS;USA&lt;/orig-pub&gt;&lt;call-num&gt;&lt;style face="underline" font="default" size="100%"&gt;C1.ETS&lt;/style&gt;&lt;style face="normal" font="default" size="100%"&gt; M2 &lt;/style&gt;&lt;style face="underline" font="default" size="100%"&gt;COT&lt;/style&gt;&lt;/call-num&gt;&lt;label&gt;ESKENA1995~&lt;/label&gt;&lt;urls&gt;&lt;/urls&gt;&lt;custom3&gt;807&lt;/custom3&gt;&lt;custom5&gt;07092001/y&lt;/custom5&gt;&lt;custom6&gt;pre95&amp;#xD;24012014&lt;/custom6&gt;&lt;electronic-resource-num&gt;10.2105/AJPH.85.3.395&lt;/electronic-resource-num&gt;&lt;remote-database-name&gt;https://www.ncbi.nlm.nih.gov/pmc/articles/PMC1614894/pdf/amjph00441-0109.pdf&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3]</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292.</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64-67</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w:t>
            </w:r>
            <w:r w:rsidR="00F449C7">
              <w:rPr>
                <w:rFonts w:ascii="Book Antiqua" w:hAnsi="Book Antiqua"/>
                <w:sz w:val="20"/>
                <w:szCs w:val="20"/>
              </w:rPr>
              <w:t>kers, cut point 10 ng/ml serum</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Eskenazi&lt;/Author&gt;&lt;Year&gt;1995&lt;/Year&gt;&lt;RecNum&gt;8013&lt;/RecNum&gt;&lt;IDText&gt;ESKENA1995A~&lt;/IDText&gt;&lt;DisplayText&gt;&lt;style face="superscript"&gt;[14]&lt;/style&gt;&lt;/DisplayText&gt;&lt;record&gt;&lt;rec-number&gt;8013&lt;/rec-number&gt;&lt;foreign-keys&gt;&lt;key app="EN" db-id="p50wz59frfwzzlets97pxw5haspsdrffwdtr" timestamp="1469635553"&gt;8013&lt;/key&gt;&lt;/foreign-keys&gt;&lt;ref-type name="Journal Article"&gt;17&lt;/ref-type&gt;&lt;contributors&gt;&lt;authors&gt;&lt;author&gt;Eskenazi, B.&lt;/author&gt;&lt;author&gt;Bergmann, J.J.&lt;/author&gt;&lt;/authors&gt;&lt;/contributors&gt;&lt;titles&gt;&lt;title&gt;Passive and active maternal smoking during pregnancy, as measured by serum cotinine, and postnatal smoke exposure. I. Effects on physical growth at age 5 years&lt;/title&gt;&lt;secondary-title&gt;American Journal of Epidemiology&lt;/secondary-title&gt;&lt;translated-title&gt;&lt;style face="normal" font="default" size="100%"&gt;file:\\\x:\refscan\ESKENA1995A.pdf&lt;/style&gt;&lt;style face="underline" font="default" size="100%"&gt;&amp;#xD;file:\\\t:\pauline\reviews\pdf\852.pdf&lt;/style&gt;&lt;/translated-title&gt;&lt;/titles&gt;&lt;periodical&gt;&lt;full-title&gt;American Journal of Epidemiology&lt;/full-title&gt;&lt;abbr-1&gt;Am. J. Epidemiol.&lt;/abbr-1&gt;&lt;abbr-2&gt;Am J Epidemiol&lt;/abbr-2&gt;&lt;/periodical&gt;&lt;pages&gt;S10-S18&lt;/pages&gt;&lt;volume&gt;142&lt;/volume&gt;&lt;number&gt;9&lt;/number&gt;&lt;section&gt;7572982  &lt;/section&gt;&lt;dates&gt;&lt;year&gt;1995&lt;/year&gt;&lt;/dates&gt;&lt;orig-pub&gt;COTININE;SERUM;MARKSMOK;MARKPASS;ADULT;CHILD;DEVELOP;USA;PARSMOKING&lt;/orig-pub&gt;&lt;call-num&gt;&lt;style face="underline" font="default" size="100%"&gt;COT&lt;/style&gt;&lt;style face="normal" font="default" size="100%"&gt; C5&lt;/style&gt;&lt;/call-num&gt;&lt;label&gt;ESKENA1995A~&lt;/label&gt;&lt;urls&gt;&lt;/urls&gt;&lt;custom3&gt;852&lt;/custom3&gt;&lt;custom5&gt;25111999/Y&lt;/custom5&gt;&lt;custom6&gt;02011996&amp;#xD;11102002&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4]</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740.</w:t>
            </w:r>
            <w:r w:rsidRPr="007227D2">
              <w:rPr>
                <w:rFonts w:ascii="Book Antiqua" w:hAnsi="Book Antiqua"/>
                <w:sz w:val="20"/>
                <w:szCs w:val="20"/>
              </w:rPr>
              <w:br/>
              <w:t>Current smokers: 935.</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64-67</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w:t>
            </w:r>
            <w:r w:rsidR="00F449C7">
              <w:rPr>
                <w:rFonts w:ascii="Book Antiqua" w:hAnsi="Book Antiqua"/>
                <w:sz w:val="20"/>
                <w:szCs w:val="20"/>
              </w:rPr>
              <w:t>kers, cut point 10 ng/ml serum</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Eskenazi&lt;/Author&gt;&lt;Year&gt;1995&lt;/Year&gt;&lt;RecNum&gt;8014&lt;/RecNum&gt;&lt;IDText&gt;ESKENA1995B~&lt;/IDText&gt;&lt;DisplayText&gt;&lt;style face="superscript"&gt;[15]&lt;/style&gt;&lt;/DisplayText&gt;&lt;record&gt;&lt;rec-number&gt;8014&lt;/rec-number&gt;&lt;foreign-keys&gt;&lt;key app="EN" db-id="p50wz59frfwzzlets97pxw5haspsdrffwdtr" timestamp="1469635553"&gt;8014&lt;/key&gt;&lt;/foreign-keys&gt;&lt;ref-type name="Journal Article"&gt;17&lt;/ref-type&gt;&lt;contributors&gt;&lt;authors&gt;&lt;author&gt;Eskenazi, B.&lt;/author&gt;&lt;author&gt;Trupin, L.S.&lt;/author&gt;&lt;/authors&gt;&lt;/contributors&gt;&lt;titles&gt;&lt;title&gt;Passive and active maternal smoking during pregnancy, as measured by serum cotinine, and postnatal smoke exposure. II. Effects on neurodevelopment at age 5 years&lt;/title&gt;&lt;secondary-title&gt;American Journal of Epidemiology&lt;/secondary-title&gt;&lt;translated-title&gt;&lt;style face="normal" font="default" size="100%"&gt;file:\\\x:\refscan\ESKENA1995B.pdf&lt;/style&gt;&lt;style face="underline" font="default" size="100%"&gt;&amp;#xD;file:\\\t:\pauline\reviews\pdf\853.pdf&lt;/style&gt;&lt;/translated-title&gt;&lt;/titles&gt;&lt;periodical&gt;&lt;full-title&gt;American Journal of Epidemiology&lt;/full-title&gt;&lt;abbr-1&gt;Am. J. Epidemiol.&lt;/abbr-1&gt;&lt;abbr-2&gt;Am J Epidemiol&lt;/abbr-2&gt;&lt;/periodical&gt;&lt;pages&gt;S19-S29&lt;/pages&gt;&lt;volume&gt;142&lt;/volume&gt;&lt;number&gt;9&lt;/number&gt;&lt;section&gt;7572983&lt;/section&gt;&lt;dates&gt;&lt;year&gt;1995&lt;/year&gt;&lt;/dates&gt;&lt;orig-pub&gt;COTININE;SERUM;MARKSMOK;MARKPASS;ADULT;CHILD;DEVELOP;USA;PARSMOKING&lt;/orig-pub&gt;&lt;call-num&gt;&lt;style face="underline" font="default" size="100%"&gt;COT&lt;/style&gt;&lt;style face="normal" font="default" size="100%"&gt; C5&lt;/style&gt;&lt;/call-num&gt;&lt;label&gt;ESKENA1995B~&lt;/label&gt;&lt;urls&gt;&lt;/urls&gt;&lt;custom3&gt;853&lt;/custom3&gt;&lt;custom5&gt;25111999/Y&lt;/custom5&gt;&lt;custom6&gt;02011996&amp;#xD;11102002&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5]</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459.</w:t>
            </w:r>
            <w:r w:rsidRPr="007227D2">
              <w:rPr>
                <w:rFonts w:ascii="Book Antiqua" w:hAnsi="Book Antiqua"/>
                <w:sz w:val="20"/>
                <w:szCs w:val="20"/>
              </w:rPr>
              <w:br/>
              <w:t>Current smokers: 708.</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lastRenderedPageBreak/>
              <w:t>CHMS (Canadian Health Measures Survey)</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7-09</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w:t>
            </w:r>
            <w:r w:rsidR="00F449C7">
              <w:rPr>
                <w:rFonts w:ascii="Book Antiqua" w:hAnsi="Book Antiqua"/>
                <w:sz w:val="20"/>
                <w:szCs w:val="20"/>
              </w:rPr>
              <w:t>ers; sexes combined; age 12-79</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Wong&lt;/Author&gt;&lt;Year&gt;2012&lt;/Year&gt;&lt;RecNum&gt;38314&lt;/RecNum&gt;&lt;IDText&gt;WONG2012~&lt;/IDText&gt;&lt;DisplayText&gt;&lt;style face="superscript"&gt;[16]&lt;/style&gt;&lt;/DisplayText&gt;&lt;record&gt;&lt;rec-number&gt;38314&lt;/rec-number&gt;&lt;foreign-keys&gt;&lt;key app="EN" db-id="p50wz59frfwzzlets97pxw5haspsdrffwdtr" timestamp="1469639659"&gt;38314&lt;/key&gt;&lt;/foreign-keys&gt;&lt;ref-type name="Journal Article"&gt;17&lt;/ref-type&gt;&lt;contributors&gt;&lt;authors&gt;&lt;author&gt;Wong, S.L.&lt;/author&gt;&lt;author&gt;Shields, M.&lt;/author&gt;&lt;author&gt;Leatherdale, S.&lt;/author&gt;&lt;author&gt;Malaison, E.&lt;/author&gt;&lt;author&gt;Hammond, D.&lt;/author&gt;&lt;/authors&gt;&lt;/contributors&gt;&lt;titles&gt;&lt;title&gt;Assessment of validity of self-reported smoking status&lt;/title&gt;&lt;secondary-title&gt;Health Rep.&lt;/secondary-title&gt;&lt;translated-title&gt;&lt;style face="underline" font="default" size="100%"&gt;file:\\\x:\refscan\WONG2012.pdf&lt;/style&gt;&lt;/translated-title&gt;&lt;/titles&gt;&lt;periodical&gt;&lt;full-title&gt;Health Reports&lt;/full-title&gt;&lt;abbr-1&gt;Health Rep.&lt;/abbr-1&gt;&lt;abbr-2&gt;Health Rep&lt;/abbr-2&gt;&lt;/periodical&gt;&lt;pages&gt;47-53&lt;/pages&gt;&lt;volume&gt;23&lt;/volume&gt;&lt;number&gt;1&lt;/number&gt;&lt;section&gt;22590805&lt;/section&gt;&lt;dates&gt;&lt;year&gt;2012&lt;/year&gt;&lt;/dates&gt;&lt;orig-pub&gt;SMOKINGHABS;CANADA;COTININE;URINE;ADULT;MARKSMOK;MISCLASSI&lt;/orig-pub&gt;&lt;call-num&gt;&lt;style face="underline" font="default" size="100%"&gt;SM.CANADA&lt;/style&gt;&lt;style face="normal" font="default" size="100%"&gt; &lt;/style&gt;&lt;style face="underline" font="default" size="100%"&gt;COT&lt;/style&gt;&lt;style face="normal" font="default" size="100%"&gt; M2&lt;/style&gt;&lt;/call-num&gt;&lt;label&gt;WONG2012~&lt;/label&gt;&lt;urls&gt;&lt;/urls&gt;&lt;custom5&gt;20062012/y&lt;/custom5&gt;&lt;custom6&gt;20062012&amp;#xD;04072012&lt;/custom6&gt;&lt;remote-database-name&gt;&lt;style face="underline" font="default" size="100%"&gt;http://www.statcan.gc.ca/pub/82-003-x/2012001/article/11625-eng.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6]</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3426.</w:t>
            </w:r>
            <w:r w:rsidRPr="007227D2">
              <w:rPr>
                <w:rFonts w:ascii="Book Antiqua" w:hAnsi="Book Antiqua"/>
                <w:sz w:val="20"/>
                <w:szCs w:val="20"/>
              </w:rPr>
              <w:br/>
              <w:t>Current smokers: 797.</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7-09</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w:t>
            </w:r>
            <w:r w:rsidR="00F449C7">
              <w:rPr>
                <w:rFonts w:ascii="Book Antiqua" w:hAnsi="Book Antiqua"/>
                <w:sz w:val="20"/>
                <w:szCs w:val="20"/>
              </w:rPr>
              <w:t>okers; sexes combined age 6-79</w:t>
            </w:r>
            <w:r w:rsidR="00E0743C" w:rsidRPr="007227D2">
              <w:rPr>
                <w:rFonts w:ascii="Book Antiqua" w:hAnsi="Book Antiqua"/>
                <w:sz w:val="20"/>
                <w:szCs w:val="20"/>
              </w:rPr>
              <w:fldChar w:fldCharType="begin">
                <w:fldData xml:space="preserve">PEVuZE5vdGU+PENpdGU+PEF1dGhvcj5Xb25nPC9BdXRob3I+PFllYXI+MjAxMzwvWWVhcj48UmVj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Xb25nPC9BdXRob3I+PFllYXI+MjAxMzwvWWVhcj48UmVj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7]</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Non-smokers: 4590.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Includes children (hence larger non-smoker sample size); no current-smoker results.</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Copenhagen</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5-86</w:t>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Men without </w:t>
            </w:r>
            <w:r w:rsidR="00F449C7">
              <w:rPr>
                <w:rFonts w:ascii="Book Antiqua" w:hAnsi="Book Antiqua"/>
                <w:sz w:val="20"/>
                <w:szCs w:val="20"/>
              </w:rPr>
              <w:t>CVD; never and current smokers</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Suadicani&lt;/Author&gt;&lt;Year&gt;1994&lt;/Year&gt;&lt;RecNum&gt;27414&lt;/RecNum&gt;&lt;IDText&gt;SUADIC1994~&lt;/IDText&gt;&lt;DisplayText&gt;&lt;style face="superscript"&gt;[18]&lt;/style&gt;&lt;/DisplayText&gt;&lt;record&gt;&lt;rec-number&gt;27414&lt;/rec-number&gt;&lt;foreign-keys&gt;&lt;key app="EN" db-id="p50wz59frfwzzlets97pxw5haspsdrffwdtr" timestamp="1469638046"&gt;27414&lt;/key&gt;&lt;/foreign-keys&gt;&lt;ref-type name="Journal Article"&gt;17&lt;/ref-type&gt;&lt;contributors&gt;&lt;authors&gt;&lt;author&gt;Suadicani, P.&lt;/author&gt;&lt;author&gt;Hein, H.O.&lt;/author&gt;&lt;author&gt;Gyntelberg, F.&lt;/author&gt;&lt;/authors&gt;&lt;/contributors&gt;&lt;titles&gt;&lt;title&gt;Serum validated tobacco use and social inequalities in risk of ischaemic heart disease&lt;/title&gt;&lt;secondary-title&gt;International Journal of Epidemiology&lt;/secondary-title&gt;&lt;translated-title&gt;&lt;style face="underline" font="default" size="100%"&gt;file:\\\x:\refscan\SUADIC1994.pdf&lt;/style&gt;&lt;/translated-title&gt;&lt;/titles&gt;&lt;periodical&gt;&lt;full-title&gt;International Journal of Epidemiology&lt;/full-title&gt;&lt;abbr-1&gt;Int. J. Epidemiol.&lt;/abbr-1&gt;&lt;abbr-2&gt;Int J Epidemiol&lt;/abbr-2&gt;&lt;/periodical&gt;&lt;pages&gt;293-300&lt;/pages&gt;&lt;volume&gt;23&lt;/volume&gt;&lt;section&gt;8082955&lt;/section&gt;&lt;dates&gt;&lt;year&gt;1994&lt;/year&gt;&lt;/dates&gt;&lt;orig-pub&gt;MISCLASSI;COTININE;BLOOD;ADULT;CHD;MARKSMOK;MARKPASS;PIPECGR;TOBSALES;CIGWEIGHT;DENMARK&lt;/orig-pub&gt;&lt;call-num&gt;&lt;style face="underline" font="default" size="100%"&gt;COT&lt;/style&gt;&lt;style face="normal" font="default" size="100%"&gt; M2&lt;/style&gt;&lt;/call-num&gt;&lt;label&gt;SUADIC1994~&lt;/label&gt;&lt;urls&gt;&lt;/urls&gt;&lt;custom5&gt;21051998/Y&lt;/custom5&gt;&lt;custom6&gt;pre95&amp;#xD;10032006&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8]</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ever-smokers: 363.</w:t>
            </w:r>
            <w:r w:rsidRPr="007227D2">
              <w:rPr>
                <w:rFonts w:ascii="Book Antiqua" w:hAnsi="Book Antiqua"/>
                <w:sz w:val="20"/>
                <w:szCs w:val="20"/>
              </w:rPr>
              <w:br/>
              <w:t>Current smokers: 1710.</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Smaller sample. </w:t>
            </w:r>
          </w:p>
        </w:tc>
      </w:tr>
      <w:tr w:rsidR="00891CAD" w:rsidRPr="007227D2" w:rsidTr="00E06274">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5-86</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Men with or withou</w:t>
            </w:r>
            <w:r w:rsidR="00F449C7">
              <w:rPr>
                <w:rFonts w:ascii="Book Antiqua" w:hAnsi="Book Antiqua"/>
                <w:sz w:val="20"/>
                <w:szCs w:val="20"/>
              </w:rPr>
              <w:t>t CVD; non and current smokers</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Suadicani&lt;/Author&gt;&lt;Year&gt;1997&lt;/Year&gt;&lt;RecNum&gt;27415&lt;/RecNum&gt;&lt;IDText&gt;SUADIC1997~&lt;/IDText&gt;&lt;DisplayText&gt;&lt;style face="superscript"&gt;[19]&lt;/style&gt;&lt;/DisplayText&gt;&lt;record&gt;&lt;rec-number&gt;27415&lt;/rec-number&gt;&lt;foreign-keys&gt;&lt;key app="EN" db-id="p50wz59frfwzzlets97pxw5haspsdrffwdtr" timestamp="1469638046"&gt;27415&lt;/key&gt;&lt;/foreign-keys&gt;&lt;ref-type name="Journal Article"&gt;17&lt;/ref-type&gt;&lt;contributors&gt;&lt;authors&gt;&lt;author&gt;Suadicani, P.&lt;/author&gt;&lt;author&gt;Hein, H.O.&lt;/author&gt;&lt;author&gt;Gyntelberg, F.&lt;/author&gt;&lt;/authors&gt;&lt;/contributors&gt;&lt;titles&gt;&lt;title&gt;Mortality and morbidity of potentially misclassified smokers&lt;/title&gt;&lt;secondary-title&gt;International Journal of Epidemiology&lt;/secondary-title&gt;&lt;translated-title&gt;&lt;style face="normal" font="default" size="100%"&gt;file:\\\x:\refscan\SUADIC1997.pdf&lt;/style&gt;&lt;style face="underline" font="default" size="100%"&gt;&amp;#xD;file:\\\t:\pauline\reviews\pdf\932.pdf&lt;/style&gt;&lt;/translated-title&gt;&lt;/titles&gt;&lt;periodical&gt;&lt;full-title&gt;International Journal of Epidemiology&lt;/full-title&gt;&lt;abbr-1&gt;Int. J. Epidemiol.&lt;/abbr-1&gt;&lt;abbr-2&gt;Int J Epidemiol&lt;/abbr-2&gt;&lt;/periodical&gt;&lt;pages&gt;321-327&lt;/pages&gt;&lt;volume&gt;26&lt;/volume&gt;&lt;number&gt;2&lt;/number&gt;&lt;section&gt;9169167&lt;/section&gt;&lt;dates&gt;&lt;year&gt;1997&lt;/year&gt;&lt;/dates&gt;&lt;orig-pub&gt;COTININE;MARKSMOK;DENMARK;SERUM;ADULT;TOBSALES;CIGWEIGHT;DENMARK&lt;/orig-pub&gt;&lt;call-num&gt;&lt;style face="underline" font="default" size="100%"&gt;COT&lt;/style&gt;&lt;style face="normal" font="default" size="100%"&gt; M2&lt;/style&gt;&lt;/call-num&gt;&lt;label&gt;SUADIC1997~&lt;/label&gt;&lt;urls&gt;&lt;/urls&gt;&lt;custom3&gt;932&lt;/custom3&gt;&lt;custom5&gt;21012000/y&lt;/custom5&gt;&lt;custom6&gt;08011997&amp;#xD;18112002&lt;/custom6&gt;&lt;electronic-resource-num&gt;10.1093/ije/26.2.321&lt;/electronic-resource-num&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9]</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405.</w:t>
            </w:r>
            <w:r w:rsidRPr="007227D2">
              <w:rPr>
                <w:rFonts w:ascii="Book Antiqua" w:hAnsi="Book Antiqua"/>
                <w:sz w:val="20"/>
                <w:szCs w:val="20"/>
              </w:rPr>
              <w:br/>
              <w:t>Current smokers: 1865.</w:t>
            </w:r>
          </w:p>
          <w:p w:rsidR="00891CAD" w:rsidRPr="007227D2" w:rsidRDefault="00891CAD" w:rsidP="001F2F2B">
            <w:pPr>
              <w:spacing w:after="200" w:line="240" w:lineRule="auto"/>
              <w:rPr>
                <w:rFonts w:ascii="Book Antiqua" w:hAnsi="Book Antiqua"/>
                <w:sz w:val="20"/>
                <w:szCs w:val="20"/>
              </w:rPr>
            </w:pPr>
            <w:r w:rsidRPr="007227D2">
              <w:rPr>
                <w:rFonts w:ascii="Book Antiqua" w:hAnsi="Book Antiqua"/>
                <w:sz w:val="20"/>
                <w:szCs w:val="20"/>
              </w:rPr>
              <w:t xml:space="preserve">No data available separately for men with CVD that could have been used in </w:t>
            </w:r>
            <w:r w:rsidR="001F2F2B" w:rsidRPr="007227D2">
              <w:rPr>
                <w:rFonts w:ascii="Book Antiqua" w:hAnsi="Book Antiqua"/>
                <w:sz w:val="20"/>
                <w:szCs w:val="20"/>
              </w:rPr>
              <w:t xml:space="preserve">study type </w:t>
            </w:r>
            <w:r w:rsidRPr="007227D2">
              <w:rPr>
                <w:rFonts w:ascii="Book Antiqua" w:hAnsi="Book Antiqua"/>
                <w:sz w:val="20"/>
                <w:szCs w:val="20"/>
              </w:rPr>
              <w:t>analysis.</w:t>
            </w:r>
          </w:p>
        </w:tc>
      </w:tr>
      <w:tr w:rsidR="00E06274" w:rsidRPr="007227D2" w:rsidTr="00E06274">
        <w:trPr>
          <w:cantSplit/>
        </w:trPr>
        <w:tc>
          <w:tcPr>
            <w:tcW w:w="2376" w:type="dxa"/>
            <w:tcBorders>
              <w:bottom w:val="single" w:sz="4" w:space="0" w:color="auto"/>
            </w:tcBorders>
          </w:tcPr>
          <w:p w:rsidR="00E06274" w:rsidRPr="007227D2" w:rsidRDefault="00E06274" w:rsidP="00A41C88">
            <w:pPr>
              <w:spacing w:after="200" w:line="240" w:lineRule="auto"/>
              <w:rPr>
                <w:rFonts w:ascii="Book Antiqua" w:hAnsi="Book Antiqua"/>
                <w:sz w:val="20"/>
                <w:szCs w:val="20"/>
              </w:rPr>
            </w:pPr>
          </w:p>
        </w:tc>
        <w:tc>
          <w:tcPr>
            <w:tcW w:w="1843" w:type="dxa"/>
            <w:tcBorders>
              <w:bottom w:val="single" w:sz="4" w:space="0" w:color="auto"/>
            </w:tcBorders>
          </w:tcPr>
          <w:p w:rsidR="00E06274" w:rsidRPr="007227D2" w:rsidRDefault="00E06274" w:rsidP="00A41C88">
            <w:pPr>
              <w:spacing w:after="200" w:line="240" w:lineRule="auto"/>
              <w:ind w:left="153" w:hanging="153"/>
              <w:rPr>
                <w:rFonts w:ascii="Book Antiqua" w:hAnsi="Book Antiqua"/>
                <w:sz w:val="20"/>
                <w:szCs w:val="20"/>
              </w:rPr>
            </w:pPr>
            <w:r w:rsidRPr="007227D2">
              <w:rPr>
                <w:rFonts w:ascii="Book Antiqua" w:hAnsi="Book Antiqua"/>
                <w:sz w:val="20"/>
                <w:szCs w:val="20"/>
              </w:rPr>
              <w:t>1985-86</w:t>
            </w:r>
          </w:p>
        </w:tc>
        <w:tc>
          <w:tcPr>
            <w:tcW w:w="3260" w:type="dxa"/>
            <w:tcBorders>
              <w:bottom w:val="single" w:sz="4" w:space="0" w:color="auto"/>
            </w:tcBorders>
          </w:tcPr>
          <w:p w:rsidR="00E06274" w:rsidRPr="007227D2" w:rsidRDefault="00E06274" w:rsidP="00A41C88">
            <w:pPr>
              <w:spacing w:after="200" w:line="240" w:lineRule="auto"/>
              <w:rPr>
                <w:rFonts w:ascii="Book Antiqua" w:hAnsi="Book Antiqua"/>
                <w:sz w:val="20"/>
                <w:szCs w:val="20"/>
              </w:rPr>
            </w:pPr>
          </w:p>
        </w:tc>
        <w:tc>
          <w:tcPr>
            <w:tcW w:w="3261" w:type="dxa"/>
            <w:tcBorders>
              <w:bottom w:val="single" w:sz="4" w:space="0" w:color="auto"/>
            </w:tcBorders>
          </w:tcPr>
          <w:p w:rsidR="00E06274" w:rsidRPr="007227D2" w:rsidRDefault="00E06274" w:rsidP="00F449C7">
            <w:pPr>
              <w:spacing w:after="200" w:line="240" w:lineRule="auto"/>
              <w:rPr>
                <w:rFonts w:ascii="Book Antiqua" w:hAnsi="Book Antiqua"/>
                <w:sz w:val="20"/>
                <w:szCs w:val="20"/>
              </w:rPr>
            </w:pPr>
            <w:r w:rsidRPr="007227D2">
              <w:rPr>
                <w:rFonts w:ascii="Book Antiqua" w:hAnsi="Book Antiqua"/>
                <w:sz w:val="20"/>
                <w:szCs w:val="20"/>
              </w:rPr>
              <w:t>Men;</w:t>
            </w:r>
            <w:r w:rsidR="00F449C7">
              <w:rPr>
                <w:rFonts w:ascii="Book Antiqua" w:hAnsi="Book Antiqua"/>
                <w:sz w:val="20"/>
                <w:szCs w:val="20"/>
              </w:rPr>
              <w:t xml:space="preserve"> never, ex and current smokers</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ee&lt;/Author&gt;&lt;Year&gt;1990&lt;/Year&gt;&lt;RecNum&gt;16464&lt;/RecNum&gt;&lt;IDText&gt;LEE1990F~&lt;/IDText&gt;&lt;DisplayText&gt;&lt;style face="superscript"&gt;[20]&lt;/style&gt;&lt;/DisplayText&gt;&lt;record&gt;&lt;rec-number&gt;16464&lt;/rec-number&gt;&lt;foreign-keys&gt;&lt;key app="EN" db-id="p50wz59frfwzzlets97pxw5haspsdrffwdtr" timestamp="1469636536"&gt;16464&lt;/key&gt;&lt;/foreign-keys&gt;&lt;ref-type name="Unpublished Work"&gt;34&lt;/ref-type&gt;&lt;contributors&gt;&lt;authors&gt;&lt;author&gt;Lee, P.N.&lt;/author&gt;&lt;author&gt;Forey, B.A.&lt;/author&gt;&lt;/authors&gt;&lt;/contributors&gt;&lt;titles&gt;&lt;title&gt;Unpublished report based on data provided by Dr. F. Gyntelberg&amp;apos;s Copenhagen prospective study: statistical analysis - 1&lt;/title&gt;&lt;translated-title&gt;&lt;style face="underline" font="default" size="100%"&gt;file:\\\x:\refscan\LEE1990F.pdf&lt;/style&gt;&lt;/translated-title&gt;&lt;/titles&gt;&lt;pages&gt;2&lt;/pages&gt;&lt;dates&gt;&lt;year&gt;1990&lt;/year&gt;&lt;/dates&gt;&lt;orig-pub&gt;COTININE;BLOOD;ADULT;MARKSMOK;MISCLASSI;DENMARK&lt;/orig-pub&gt;&lt;call-num&gt;&lt;style face="normal" font="default" size="100%"&gt;M2 &lt;/style&gt;&lt;style face="underline" font="default" size="100%"&gt;COT&lt;/style&gt;&lt;/call-num&gt;&lt;label&gt;LEE1990F~&lt;/label&gt;&lt;work-type&gt;Internal report&lt;/work-type&gt;&lt;urls&gt;&lt;/urls&gt;&lt;custom5&gt;28102005/N&lt;/custom5&gt;&lt;custom6&gt;04101995&amp;#xD;2205201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20]</w:t>
            </w:r>
            <w:r w:rsidR="00E0743C" w:rsidRPr="007227D2">
              <w:rPr>
                <w:rFonts w:ascii="Book Antiqua" w:hAnsi="Book Antiqua"/>
                <w:sz w:val="20"/>
                <w:szCs w:val="20"/>
              </w:rPr>
              <w:fldChar w:fldCharType="end"/>
            </w:r>
          </w:p>
        </w:tc>
        <w:tc>
          <w:tcPr>
            <w:tcW w:w="3260" w:type="dxa"/>
            <w:tcBorders>
              <w:bottom w:val="single" w:sz="4" w:space="0" w:color="auto"/>
            </w:tcBorders>
          </w:tcPr>
          <w:p w:rsidR="00E06274" w:rsidRPr="007227D2" w:rsidRDefault="00E06274" w:rsidP="00A41C88">
            <w:pPr>
              <w:spacing w:after="200" w:line="240" w:lineRule="auto"/>
              <w:rPr>
                <w:rFonts w:ascii="Book Antiqua" w:hAnsi="Book Antiqua"/>
                <w:sz w:val="20"/>
                <w:szCs w:val="20"/>
              </w:rPr>
            </w:pPr>
            <w:r w:rsidRPr="007227D2">
              <w:rPr>
                <w:rFonts w:ascii="Book Antiqua" w:hAnsi="Book Antiqua"/>
                <w:sz w:val="20"/>
                <w:szCs w:val="20"/>
              </w:rPr>
              <w:t>Never smokers: 364.</w:t>
            </w:r>
            <w:r w:rsidRPr="007227D2">
              <w:rPr>
                <w:rFonts w:ascii="Book Antiqua" w:hAnsi="Book Antiqua"/>
                <w:sz w:val="20"/>
                <w:szCs w:val="20"/>
              </w:rPr>
              <w:br/>
              <w:t>Ex-smokers 1112.</w:t>
            </w:r>
            <w:r w:rsidRPr="007227D2">
              <w:rPr>
                <w:rFonts w:ascii="Book Antiqua" w:hAnsi="Book Antiqua"/>
                <w:sz w:val="20"/>
                <w:szCs w:val="20"/>
              </w:rPr>
              <w:br/>
              <w:t>Current smokers 1829.</w:t>
            </w:r>
          </w:p>
          <w:p w:rsidR="00E06274" w:rsidRPr="007227D2" w:rsidRDefault="00E06274" w:rsidP="00A41C88">
            <w:pPr>
              <w:spacing w:after="200" w:line="240" w:lineRule="auto"/>
              <w:rPr>
                <w:rFonts w:ascii="Book Antiqua" w:hAnsi="Book Antiqua"/>
                <w:sz w:val="20"/>
                <w:szCs w:val="20"/>
              </w:rPr>
            </w:pPr>
            <w:r w:rsidRPr="007227D2">
              <w:rPr>
                <w:rFonts w:ascii="Book Antiqua" w:hAnsi="Book Antiqua"/>
                <w:sz w:val="20"/>
                <w:szCs w:val="20"/>
              </w:rPr>
              <w:t>Unpublished analysis. Prefer the published results.</w:t>
            </w:r>
          </w:p>
          <w:p w:rsidR="001940EA" w:rsidRPr="007227D2" w:rsidRDefault="001940EA" w:rsidP="00F449C7">
            <w:pPr>
              <w:spacing w:after="200" w:line="240" w:lineRule="auto"/>
              <w:rPr>
                <w:rFonts w:ascii="Book Antiqua" w:hAnsi="Book Antiqua"/>
                <w:sz w:val="20"/>
                <w:szCs w:val="20"/>
              </w:rPr>
            </w:pPr>
            <w:r w:rsidRPr="007227D2">
              <w:rPr>
                <w:rFonts w:ascii="Book Antiqua" w:hAnsi="Book Antiqua"/>
                <w:sz w:val="20"/>
                <w:szCs w:val="20"/>
              </w:rPr>
              <w:t xml:space="preserve">This report was used in the </w:t>
            </w:r>
            <w:r w:rsidR="00E505F6" w:rsidRPr="007227D2">
              <w:rPr>
                <w:rFonts w:ascii="Book Antiqua" w:hAnsi="Book Antiqua"/>
                <w:sz w:val="20"/>
                <w:szCs w:val="20"/>
              </w:rPr>
              <w:t>earlier</w:t>
            </w:r>
            <w:r w:rsidR="00F449C7">
              <w:rPr>
                <w:rFonts w:ascii="Book Antiqua" w:hAnsi="Book Antiqua"/>
                <w:sz w:val="20"/>
                <w:szCs w:val="20"/>
              </w:rPr>
              <w:t xml:space="preserve"> review</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ee&lt;/Author&gt;&lt;Year&gt;1995&lt;/Year&gt;&lt;RecNum&gt;16561&lt;/RecNum&gt;&lt;IDText&gt;LEE1995C~&lt;/IDText&gt;&lt;DisplayText&gt;&lt;style face="superscript"&gt;[21]&lt;/style&gt;&lt;/DisplayText&gt;&lt;record&gt;&lt;rec-number&gt;16561&lt;/rec-number&gt;&lt;foreign-keys&gt;&lt;key app="EN" db-id="p50wz59frfwzzlets97pxw5haspsdrffwdtr" timestamp="1469636544"&gt;16561&lt;/key&gt;&lt;/foreign-keys&gt;&lt;ref-type name="Journal Article"&gt;17&lt;/ref-type&gt;&lt;contributors&gt;&lt;authors&gt;&lt;author&gt;Lee, P.N.&lt;/author&gt;&lt;author&gt;Forey, B.A.&lt;/author&gt;&lt;/authors&gt;&lt;/contributors&gt;&lt;titles&gt;&lt;title&gt;Misclassification of smoking habits as determined by cotinine or by repeated self-report - a summary of evidence from 42 studies&lt;/title&gt;&lt;secondary-title&gt;J. Smoking-Related Dis.&lt;/secondary-title&gt;&lt;translated-title&gt;&lt;style face="underline" font="default" size="100%"&gt;file:\\\x:\refscan\LEE1995C.pdf&amp;#xD;file:\\\x:\refscan\LEE1995C_ADD.pdf&lt;/style&gt;&lt;/translated-title&gt;&lt;/titles&gt;&lt;periodical&gt;&lt;full-title&gt;Journal of Smoking-Related Disorders&lt;/full-title&gt;&lt;abbr-1&gt;J. Smoking-Related Dis.&lt;/abbr-1&gt;&lt;abbr-2&gt;J Smoking-Related Dis&lt;/abbr-2&gt;&lt;/periodical&gt;&lt;pages&gt;109-129&lt;/pages&gt;&lt;volume&gt;6&lt;/volume&gt;&lt;dates&gt;&lt;year&gt;1995&lt;/year&gt;&lt;/dates&gt;&lt;orig-pub&gt;COTININE;RECALLBIAS;MISCLASSI&lt;/orig-pub&gt;&lt;call-num&gt;COT 33A ELEC&lt;/call-num&gt;&lt;label&gt;LEE1995C~&lt;/label&gt;&lt;urls&gt;&lt;/urls&gt;&lt;custom4&gt;146&lt;/custom4&gt;&lt;custom5&gt;20051998/Y&lt;/custom5&gt;&lt;custom6&gt;07121995&amp;#xD;09062004&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21]</w:t>
            </w:r>
            <w:r w:rsidR="00E0743C" w:rsidRPr="007227D2">
              <w:rPr>
                <w:rFonts w:ascii="Book Antiqua" w:hAnsi="Book Antiqua"/>
                <w:sz w:val="20"/>
                <w:szCs w:val="20"/>
              </w:rPr>
              <w:fldChar w:fldCharType="end"/>
            </w:r>
            <w:r w:rsidRPr="007227D2">
              <w:rPr>
                <w:rFonts w:ascii="Book Antiqua" w:hAnsi="Book Antiqua"/>
                <w:sz w:val="20"/>
                <w:szCs w:val="20"/>
              </w:rPr>
              <w:t xml:space="preserve"> where it was identified as the Gyntelberg study.</w:t>
            </w:r>
          </w:p>
        </w:tc>
      </w:tr>
      <w:tr w:rsidR="00891CAD" w:rsidRPr="007227D2" w:rsidTr="00E06274">
        <w:trPr>
          <w:cantSplit/>
        </w:trPr>
        <w:tc>
          <w:tcPr>
            <w:tcW w:w="2376" w:type="dxa"/>
            <w:tcBorders>
              <w:top w:val="single" w:sz="4" w:space="0" w:color="auto"/>
            </w:tcBorders>
          </w:tcPr>
          <w:p w:rsidR="00891CAD" w:rsidRPr="007227D2" w:rsidRDefault="00891CAD" w:rsidP="0020232C">
            <w:pPr>
              <w:keepNext/>
              <w:spacing w:after="200" w:line="240" w:lineRule="auto"/>
              <w:rPr>
                <w:rFonts w:ascii="Book Antiqua" w:hAnsi="Book Antiqua"/>
                <w:sz w:val="20"/>
                <w:szCs w:val="20"/>
              </w:rPr>
            </w:pPr>
            <w:r w:rsidRPr="007227D2">
              <w:rPr>
                <w:rFonts w:ascii="Book Antiqua" w:hAnsi="Book Antiqua"/>
                <w:sz w:val="20"/>
                <w:szCs w:val="20"/>
              </w:rPr>
              <w:lastRenderedPageBreak/>
              <w:t>DC_HOPE</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03</w:t>
            </w:r>
          </w:p>
        </w:tc>
        <w:tc>
          <w:tcPr>
            <w:tcW w:w="3260"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Ex-smokers; F; cut point 2</w:t>
            </w:r>
            <w:r w:rsidR="00E0743C" w:rsidRPr="007227D2">
              <w:rPr>
                <w:rFonts w:ascii="Book Antiqua" w:hAnsi="Book Antiqua"/>
                <w:sz w:val="20"/>
                <w:szCs w:val="20"/>
              </w:rPr>
              <w:fldChar w:fldCharType="begin">
                <w:fldData xml:space="preserve">PEVuZE5vdGU+PENpdGU+PEF1dGhvcj5FbC1Nb2hhbmRlczwvQXV0aG9yPjxZZWFyPjIwMTE8L1ll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FbC1Nb2hhbmRlczwvQXV0aG9yPjxZZWFyPjIwMTE8L1ll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22]</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Ex-smokers: 305.</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Ex-smoker values provide estimates for additional rate types.</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03</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on-smokers; F; cut point 1</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El-Mohandes&lt;/Author&gt;&lt;Year&gt;2010&lt;/Year&gt;&lt;RecNum&gt;37903&lt;/RecNum&gt;&lt;IDText&gt;ELMOHA2010~&lt;/IDText&gt;&lt;DisplayText&gt;&lt;style face="superscript"&gt;[23]&lt;/style&gt;&lt;/DisplayText&gt;&lt;record&gt;&lt;rec-number&gt;37903&lt;/rec-number&gt;&lt;foreign-keys&gt;&lt;key app="EN" db-id="p50wz59frfwzzlets97pxw5haspsdrffwdtr" timestamp="1469639591"&gt;37903&lt;/key&gt;&lt;/foreign-keys&gt;&lt;ref-type name="Journal Article"&gt;17&lt;/ref-type&gt;&lt;contributors&gt;&lt;authors&gt;&lt;author&gt;El-Mohandes, A.A.E.&lt;/author&gt;&lt;author&gt;Kiely, M.&lt;/author&gt;&lt;author&gt;Blake, S.M.&lt;/author&gt;&lt;author&gt;Gantz, M.G.&lt;/author&gt;&lt;author&gt;El-Khorazaty, M.N.&lt;/author&gt;&lt;/authors&gt;&lt;/contributors&gt;&lt;titles&gt;&lt;title&gt;An intervention to reduce environmental tobacco smoke exposure improves pregnancy outcomes&lt;/title&gt;&lt;secondary-title&gt;Pediatrics&lt;/secondary-title&gt;&lt;translated-title&gt;&lt;style face="underline" font="default" size="100%"&gt;file:\\\x:\refscan\ELMOHA2010.pdf&amp;#xD;file:\\\x:\refscan\ELMOHA2010_MISCLASS.pdf&lt;/style&gt;&lt;/translated-title&gt;&lt;/titles&gt;&lt;periodical&gt;&lt;full-title&gt;Pediatrics&lt;/full-title&gt;&lt;abbr-1&gt;Pediatrics&lt;/abbr-1&gt;&lt;abbr-2&gt;Pediatrics&lt;/abbr-2&gt;&lt;/periodical&gt;&lt;pages&gt;721-728&lt;/pages&gt;&lt;volume&gt;125&lt;/volume&gt;&lt;number&gt;4&lt;/number&gt;&lt;section&gt;20211945&lt;/section&gt;&lt;dates&gt;&lt;year&gt;2010&lt;/year&gt;&lt;/dates&gt;&lt;orig-pub&gt;CHILD;PARSMOKING;BIRTHWT;ETS;PRETERM;INTERVENTION&amp;#xD;COTININE&lt;/orig-pub&gt;&lt;call-num&gt;&lt;style face="underline" font="default" size="100%"&gt;C1.ETS&lt;/style&gt;&lt;style face="normal" font="default" size="100%"&gt; 30 COT&lt;/style&gt;&lt;/call-num&gt;&lt;label&gt;ELMOHA2010~&lt;/label&gt;&lt;urls&gt;&lt;/urls&gt;&lt;custom5&gt;29022012/y&lt;/custom5&gt;&lt;custom6&gt;29022012&amp;#xD;24052012&lt;/custom6&gt;&lt;remote-database-name&gt;&lt;style face="underline" font="default" size="100%"&gt;http://www.ncbi.nlm.nih.gov/pmc/articles/PMC2923806/pdf/nihms223503.pdf&lt;/style&gt;&lt;/remote-database-name&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23]</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691.</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overall sample size. Some inconsistency in the values reported. Single cut-point.</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03</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w:t>
            </w:r>
            <w:r w:rsidR="00F449C7">
              <w:rPr>
                <w:rFonts w:ascii="Book Antiqua" w:hAnsi="Book Antiqua"/>
                <w:sz w:val="20"/>
                <w:szCs w:val="20"/>
              </w:rPr>
              <w:t>smokers; F; cut points 1 and 2</w:t>
            </w:r>
            <w:r w:rsidR="00E0743C" w:rsidRPr="007227D2">
              <w:rPr>
                <w:rFonts w:ascii="Book Antiqua" w:hAnsi="Book Antiqua"/>
                <w:sz w:val="20"/>
                <w:szCs w:val="20"/>
              </w:rPr>
              <w:fldChar w:fldCharType="begin">
                <w:fldData xml:space="preserve">PEVuZE5vdGU+PENpdGU+PEF1dGhvcj5FbC1Nb2hhbmRlczwvQXV0aG9yPjxZZWFyPjIwMDk8L1ll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=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FbC1Nb2hhbmRlczwvQXV0aG9yPjxZZWFyPjIwMDk8L1ll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=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24]</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588.</w:t>
            </w:r>
            <w:r w:rsidRPr="007227D2">
              <w:rPr>
                <w:rFonts w:ascii="Book Antiqua" w:hAnsi="Book Antiqua"/>
                <w:sz w:val="20"/>
                <w:szCs w:val="20"/>
              </w:rPr>
              <w:br/>
              <w:t>Current smokers: 126.</w:t>
            </w:r>
            <w:r w:rsidRPr="007227D2">
              <w:rPr>
                <w:rFonts w:ascii="Book Antiqua" w:hAnsi="Book Antiqua"/>
                <w:sz w:val="20"/>
                <w:szCs w:val="20"/>
              </w:rPr>
              <w:br/>
              <w:t>Total: 714.</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03</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on-smokers; F; cut point 1</w:t>
            </w:r>
            <w:r w:rsidR="00E0743C" w:rsidRPr="007227D2">
              <w:rPr>
                <w:rFonts w:ascii="Book Antiqua" w:hAnsi="Book Antiqua"/>
                <w:sz w:val="20"/>
                <w:szCs w:val="20"/>
              </w:rPr>
              <w:fldChar w:fldCharType="begin">
                <w:fldData xml:space="preserve">PEVuZE5vdGU+PENpdGU+PEF1dGhvcj5CbGFrZTwvQXV0aG9yPjxZZWFyPjIwMDk8L1llYXI+PFJl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CbGFrZTwvQXV0aG9yPjxZZWFyPjIwMDk8L1llYXI+PFJl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25]</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491.</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r w:rsidR="008F30A7" w:rsidRPr="007227D2">
              <w:rPr>
                <w:rFonts w:ascii="Book Antiqua" w:hAnsi="Book Antiqua"/>
                <w:sz w:val="20"/>
                <w:szCs w:val="20"/>
              </w:rPr>
              <w:t xml:space="preserve"> Single cut-point.</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de Chazeron</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3-04</w:t>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00F449C7">
              <w:rPr>
                <w:rFonts w:ascii="Book Antiqua" w:hAnsi="Book Antiqua"/>
                <w:sz w:val="20"/>
                <w:szCs w:val="20"/>
              </w:rPr>
              <w:t xml:space="preserve"> and current smokers;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de Chazeron&lt;/Author&gt;&lt;Year&gt;2007&lt;/Year&gt;&lt;RecNum&gt;6595&lt;/RecNum&gt;&lt;IDText&gt;DECHAZ2007~&lt;/IDText&gt;&lt;DisplayText&gt;&lt;style face="superscript"&gt;[26]&lt;/style&gt;&lt;/DisplayText&gt;&lt;record&gt;&lt;rec-number&gt;6595&lt;/rec-number&gt;&lt;foreign-keys&gt;&lt;key app="EN" db-id="p50wz59frfwzzlets97pxw5haspsdrffwdtr" timestamp="1469635395"&gt;6595&lt;/key&gt;&lt;/foreign-keys&gt;&lt;ref-type name="Journal Article"&gt;17&lt;/ref-type&gt;&lt;contributors&gt;&lt;authors&gt;&lt;author&gt;de Chazeron, I.&lt;/author&gt;&lt;author&gt;Llorca, P-M.&lt;/author&gt;&lt;author&gt;Ughetto, S.&lt;/author&gt;&lt;author&gt;Coudore, F.&lt;/author&gt;&lt;author&gt;Boussiron, D.&lt;/author&gt;&lt;author&gt;Perriot, J.&lt;/author&gt;&lt;author&gt;Vendittelli, F.&lt;/author&gt;&lt;author&gt;Sapin, V.&lt;/author&gt;&lt;author&gt;Lemery, D.&lt;/author&gt;&lt;/authors&gt;&lt;/contributors&gt;&lt;titles&gt;&lt;title&gt;Occult maternal exposure to environmental tobacco smoke exposure&lt;/title&gt;&lt;secondary-title&gt;Tob. Control&lt;/secondary-title&gt;&lt;translated-title&gt;&lt;style face="underline" font="default" size="100%"&gt;file:\\\x:\refscan\DECHAZ2007.pdf&amp;#xD;file:\\\t:\pauline\reviews\pdf\1502.pdf&lt;/style&gt;&lt;/translated-title&gt;&lt;/titles&gt;&lt;periodical&gt;&lt;full-title&gt;Tobacco Control&lt;/full-title&gt;&lt;abbr-1&gt;Tob. Control&lt;/abbr-1&gt;&lt;abbr-2&gt;Tob Control&lt;/abbr-2&gt;&lt;/periodical&gt;&lt;pages&gt;64-65&lt;/pages&gt;&lt;volume&gt;16&lt;/volume&gt;&lt;section&gt;17297076&lt;/section&gt;&lt;dates&gt;&lt;year&gt;2007&lt;/year&gt;&lt;/dates&gt;&lt;orig-pub&gt;MISCLASSI;PREGNANCY;MARKPASS;COTININE&lt;/orig-pub&gt;&lt;call-num&gt;&lt;style face="underline" font="default" size="100%"&gt;COT&lt;/style&gt;&lt;style face="normal" font="default" size="100%"&gt; BL-GEN&lt;/style&gt;&lt;/call-num&gt;&lt;label&gt;DECHAZ2007~&lt;/label&gt;&lt;urls&gt;&lt;/urls&gt;&lt;custom3&gt;1502&lt;/custom3&gt;&lt;custom5&gt;26022007/Y&lt;/custom5&gt;&lt;custom6&gt;13022007&amp;#xD;31082007&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26]</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698.</w:t>
            </w:r>
            <w:r w:rsidRPr="007227D2">
              <w:rPr>
                <w:rFonts w:ascii="Book Antiqua" w:hAnsi="Book Antiqua"/>
                <w:sz w:val="20"/>
                <w:szCs w:val="20"/>
              </w:rPr>
              <w:br/>
              <w:t>Current smokers: 211.</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3-04</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00F449C7">
              <w:rPr>
                <w:rFonts w:ascii="Book Antiqua" w:hAnsi="Book Antiqua"/>
                <w:sz w:val="20"/>
                <w:szCs w:val="20"/>
              </w:rPr>
              <w:t xml:space="preserve"> and current smokers; F</w:t>
            </w:r>
            <w:r w:rsidR="00E0743C" w:rsidRPr="007227D2">
              <w:rPr>
                <w:rFonts w:ascii="Book Antiqua" w:hAnsi="Book Antiqua"/>
                <w:sz w:val="20"/>
                <w:szCs w:val="20"/>
              </w:rPr>
              <w:fldChar w:fldCharType="begin">
                <w:fldData xml:space="preserve">PEVuZE5vdGU+PENpdGU+PEF1dGhvcj5kZSBDaGF6ZXJvbjwvQXV0aG9yPjxZZWFyPjIwMDg8L1ll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kZSBDaGF6ZXJvbjwvQXV0aG9yPjxZZWFyPjIwMDg8L1ll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27]</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781.</w:t>
            </w:r>
            <w:r w:rsidRPr="007227D2">
              <w:rPr>
                <w:rFonts w:ascii="Book Antiqua" w:hAnsi="Book Antiqua"/>
                <w:sz w:val="20"/>
                <w:szCs w:val="20"/>
              </w:rPr>
              <w:br/>
              <w:t>Current smokers: 226.</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EHLS (Epidemiology of Hearing Loss Study)</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8-2000</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Pr="007227D2">
              <w:rPr>
                <w:rFonts w:ascii="Book Antiqua" w:hAnsi="Book Antiqua"/>
                <w:sz w:val="20"/>
                <w:szCs w:val="20"/>
              </w:rPr>
              <w:t xml:space="preserve"> and current smokers; sexe</w:t>
            </w:r>
            <w:r w:rsidR="00F449C7">
              <w:rPr>
                <w:rFonts w:ascii="Book Antiqua" w:hAnsi="Book Antiqua"/>
                <w:sz w:val="20"/>
                <w:szCs w:val="20"/>
              </w:rPr>
              <w:t>s combined; cut points 1 and 2</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Nondahl&lt;/Author&gt;&lt;Year&gt;2004&lt;/Year&gt;&lt;RecNum&gt;20791&lt;/RecNum&gt;&lt;IDText&gt;NONDAH2004~&lt;/IDText&gt;&lt;DisplayText&gt;&lt;style face="superscript"&gt;[28]&lt;/style&gt;&lt;/DisplayText&gt;&lt;record&gt;&lt;rec-number&gt;20791&lt;/rec-number&gt;&lt;foreign-keys&gt;&lt;key app="EN" db-id="p50wz59frfwzzlets97pxw5haspsdrffwdtr" timestamp="1469637132"&gt;20791&lt;/key&gt;&lt;/foreign-keys&gt;&lt;ref-type name="Journal Article"&gt;17&lt;/ref-type&gt;&lt;contributors&gt;&lt;authors&gt;&lt;author&gt;Nondahl, D.M.&lt;/author&gt;&lt;author&gt;Cruickshanks, K.J.&lt;/author&gt;&lt;author&gt;Dalton, D.S.&lt;/author&gt;&lt;author&gt;Schubert, C.R.&lt;/author&gt;&lt;author&gt;Klein, B.E.K.&lt;/author&gt;&lt;author&gt;Klein, R.&lt;/author&gt;&lt;author&gt;Tweed, T.S.&lt;/author&gt;&lt;/authors&gt;&lt;/contributors&gt;&lt;titles&gt;&lt;title&gt;Serum cotinine level and incident hearing loss: a case-control study&lt;/title&gt;&lt;secondary-title&gt;Arch. Otolaryngol. Head Neck Surg.&lt;/secondary-title&gt;&lt;translated-title&gt;&lt;style face="underline" font="default" size="100%"&gt;file:\\\x:\refscan\NONDAH2004.pdf&lt;/style&gt;&lt;/translated-title&gt;&lt;/titles&gt;&lt;periodical&gt;&lt;full-title&gt;Archives of Otolaryngology - Head and Neck Surgery&lt;/full-title&gt;&lt;abbr-1&gt;Arch. Otolaryngol. Head Neck Surg.&lt;/abbr-1&gt;&lt;abbr-2&gt;Arch Otolaryngol Head Neck Surg&lt;/abbr-2&gt;&lt;abbr-3&gt;Archives of Otolaryngology - Head &amp;amp; Neck Surgery&lt;/abbr-3&gt;&lt;/periodical&gt;&lt;pages&gt;1260-1264&lt;/pages&gt;&lt;volume&gt;130&lt;/volume&gt;&lt;number&gt;11&lt;/number&gt;&lt;section&gt;15545578&lt;/section&gt;&lt;dates&gt;&lt;year&gt;2004&lt;/year&gt;&lt;/dates&gt;&lt;orig-pub&gt;HEARING;COTININE;ADULT;SERUM;MARKPASS;MARKSMOK;ODDDIS&lt;/orig-pub&gt;&lt;call-num&gt;&lt;style face="normal" font="default" size="100%"&gt;18Z &lt;/style&gt;&lt;style face="underline" font="default" size="100%"&gt;COT&lt;/style&gt;&lt;style face="normal" font="default" size="100%"&gt; BL-GEN&lt;/style&gt;&lt;/call-num&gt;&lt;label&gt;NONDAH2004~&lt;/label&gt;&lt;urls&gt;&lt;/urls&gt;&lt;custom5&gt;17012005/y&lt;/custom5&gt;&lt;custom6&gt;14012005&amp;#xD;2208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28]</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525.</w:t>
            </w:r>
            <w:r w:rsidRPr="007227D2">
              <w:rPr>
                <w:rFonts w:ascii="Book Antiqua" w:hAnsi="Book Antiqua"/>
                <w:sz w:val="20"/>
                <w:szCs w:val="20"/>
              </w:rPr>
              <w:br/>
              <w:t>Current smokers: 55.</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8-2000</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se</w:t>
            </w:r>
            <w:r w:rsidR="00F449C7">
              <w:rPr>
                <w:rFonts w:ascii="Book Antiqua" w:hAnsi="Book Antiqua"/>
                <w:sz w:val="20"/>
                <w:szCs w:val="20"/>
              </w:rPr>
              <w:t>xes combined; cut point 1 only</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Nondahl&lt;/Author&gt;&lt;Year&gt;2005&lt;/Year&gt;&lt;RecNum&gt;20792&lt;/RecNum&gt;&lt;IDText&gt;NONDAH2005~&lt;/IDText&gt;&lt;DisplayText&gt;&lt;style face="superscript"&gt;[29]&lt;/style&gt;&lt;/DisplayText&gt;&lt;record&gt;&lt;rec-number&gt;20792&lt;/rec-number&gt;&lt;foreign-keys&gt;&lt;key app="EN" db-id="p50wz59frfwzzlets97pxw5haspsdrffwdtr" timestamp="1469637132"&gt;20792&lt;/key&gt;&lt;/foreign-keys&gt;&lt;ref-type name="Journal Article"&gt;17&lt;/ref-type&gt;&lt;contributors&gt;&lt;authors&gt;&lt;author&gt;Nondahl, D.M.&lt;/author&gt;&lt;author&gt;Cruickshanks, K.J.&lt;/author&gt;&lt;author&gt;Schubert, C.R.&lt;/author&gt;&lt;/authors&gt;&lt;/contributors&gt;&lt;titles&gt;&lt;title&gt;A questionnaire for assessing environmental tobacco smoke exposure&lt;/title&gt;&lt;secondary-title&gt;Environmental Research&lt;/secondary-title&gt;&lt;translated-title&gt;&lt;style face="underline" font="default" size="100%"&gt;file:\\\x:\refscan\NONDAH2005.pdf&lt;/style&gt;&lt;/translated-title&gt;&lt;/titles&gt;&lt;periodical&gt;&lt;full-title&gt;Environmental Research&lt;/full-title&gt;&lt;abbr-1&gt;Environ. Res.&lt;/abbr-1&gt;&lt;abbr-2&gt;Environ Res&lt;/abbr-2&gt;&lt;/periodical&gt;&lt;pages&gt;76-82&lt;/pages&gt;&lt;volume&gt;97&lt;/volume&gt;&lt;section&gt;15476736&lt;/section&gt;&lt;dates&gt;&lt;year&gt;2005&lt;/year&gt;&lt;/dates&gt;&lt;orig-pub&gt;COTININE;ADULT;SERUM;MARKSMOK;MARKPASS&lt;/orig-pub&gt;&lt;call-num&gt;&lt;style face="underline" font="default" size="100%"&gt;COT&lt;/style&gt;&lt;style face="normal" font="default" size="100%"&gt; BL-GEN&lt;/style&gt;&lt;/call-num&gt;&lt;label&gt;NONDAH2005~&lt;/label&gt;&lt;urls&gt;&lt;/urls&gt;&lt;custom5&gt;10022005/Y&lt;/custom5&gt;&lt;custom6&gt;02022005&amp;#xD;1702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29]</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514.</w:t>
            </w:r>
            <w:r w:rsidRPr="007227D2">
              <w:rPr>
                <w:rFonts w:ascii="Book Antiqua" w:hAnsi="Book Antiqua"/>
                <w:sz w:val="20"/>
                <w:szCs w:val="20"/>
              </w:rPr>
              <w:br/>
              <w:t>Current smokers: 128.</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ll else being similar, this report was excluded as having results for only one cut point.</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Fidler</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w:t>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w:t>
            </w:r>
            <w:r w:rsidR="00F449C7">
              <w:rPr>
                <w:rFonts w:ascii="Book Antiqua" w:hAnsi="Book Antiqua"/>
                <w:sz w:val="20"/>
                <w:szCs w:val="20"/>
              </w:rPr>
              <w:t xml:space="preserve"> sexes combined; school year 7</w:t>
            </w:r>
            <w:r w:rsidR="00E0743C" w:rsidRPr="007227D2">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0]</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018.</w:t>
            </w:r>
            <w:r w:rsidRPr="007227D2">
              <w:rPr>
                <w:rFonts w:ascii="Book Antiqua" w:hAnsi="Book Antiqua"/>
                <w:sz w:val="20"/>
                <w:szCs w:val="20"/>
              </w:rPr>
              <w:br/>
              <w:t>Current smokers: 23.</w:t>
            </w:r>
            <w:r w:rsidRPr="007227D2">
              <w:rPr>
                <w:rFonts w:ascii="Book Antiqua" w:hAnsi="Book Antiqua"/>
                <w:sz w:val="20"/>
                <w:szCs w:val="20"/>
              </w:rPr>
              <w:br/>
              <w:t>Total: 2041.</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0</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w:t>
            </w:r>
            <w:r w:rsidR="00F449C7">
              <w:rPr>
                <w:rFonts w:ascii="Book Antiqua" w:hAnsi="Book Antiqua"/>
                <w:sz w:val="20"/>
                <w:szCs w:val="20"/>
              </w:rPr>
              <w:t xml:space="preserve"> sexes combined; school year 8</w:t>
            </w:r>
            <w:r w:rsidR="00E0743C" w:rsidRPr="007227D2">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0]</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937.</w:t>
            </w:r>
            <w:r w:rsidRPr="007227D2">
              <w:rPr>
                <w:rFonts w:ascii="Book Antiqua" w:hAnsi="Book Antiqua"/>
                <w:sz w:val="20"/>
                <w:szCs w:val="20"/>
              </w:rPr>
              <w:br/>
              <w:t>Current smokers: 104.</w:t>
            </w:r>
            <w:r w:rsidRPr="007227D2">
              <w:rPr>
                <w:rFonts w:ascii="Book Antiqua" w:hAnsi="Book Antiqua"/>
                <w:sz w:val="20"/>
                <w:szCs w:val="20"/>
              </w:rPr>
              <w:br/>
              <w:t xml:space="preserve">Total: 2041. </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w:t>
            </w:r>
            <w:r w:rsidR="00F449C7">
              <w:rPr>
                <w:rFonts w:ascii="Book Antiqua" w:hAnsi="Book Antiqua"/>
                <w:sz w:val="20"/>
                <w:szCs w:val="20"/>
              </w:rPr>
              <w:t xml:space="preserve"> sexes combined; school year 9</w:t>
            </w:r>
            <w:r w:rsidR="00E0743C" w:rsidRPr="007227D2">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0]</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018.</w:t>
            </w:r>
            <w:r w:rsidRPr="007227D2">
              <w:rPr>
                <w:rFonts w:ascii="Book Antiqua" w:hAnsi="Book Antiqua"/>
                <w:sz w:val="20"/>
                <w:szCs w:val="20"/>
              </w:rPr>
              <w:br/>
              <w:t>Current smokers: 23.</w:t>
            </w:r>
            <w:r w:rsidRPr="007227D2">
              <w:rPr>
                <w:rFonts w:ascii="Book Antiqua" w:hAnsi="Book Antiqua"/>
                <w:sz w:val="20"/>
                <w:szCs w:val="20"/>
              </w:rPr>
              <w:br/>
              <w:t xml:space="preserve">Total: 2041. </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2</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w:t>
            </w:r>
            <w:r w:rsidR="00F449C7">
              <w:rPr>
                <w:rFonts w:ascii="Book Antiqua" w:hAnsi="Book Antiqua"/>
                <w:sz w:val="20"/>
                <w:szCs w:val="20"/>
              </w:rPr>
              <w:t>sexes combined; school year 10</w:t>
            </w:r>
            <w:r w:rsidR="00E0743C" w:rsidRPr="007227D2">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0]</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576.</w:t>
            </w:r>
            <w:r w:rsidRPr="007227D2">
              <w:rPr>
                <w:rFonts w:ascii="Book Antiqua" w:hAnsi="Book Antiqua"/>
                <w:sz w:val="20"/>
                <w:szCs w:val="20"/>
              </w:rPr>
              <w:br/>
              <w:t>Current smokers: 465.</w:t>
            </w:r>
            <w:r w:rsidRPr="007227D2">
              <w:rPr>
                <w:rFonts w:ascii="Book Antiqua" w:hAnsi="Book Antiqua"/>
                <w:sz w:val="20"/>
                <w:szCs w:val="20"/>
              </w:rPr>
              <w:br/>
              <w:t xml:space="preserve">Total: 2041. </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3</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sexes combined; school year 11 (</w:t>
            </w:r>
            <w:r w:rsidR="00E0743C" w:rsidRPr="007227D2">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GaWRsZXI8L0F1dGhvcj48WWVhcj4yMDA2PC9ZZWFyPjxS
ZWNOdW0+NTQxNzg8L1JlY051bT48SURUZXh0PkZJRExFUjIwMDZ+PC9JRFRleHQ+PERpc3BsYXlU
ZXh0PjxzdHlsZSBmYWNlPSJzdXBlcnNjcmlwdCI+WzMw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0]</w:t>
            </w:r>
            <w:r w:rsidR="00E0743C" w:rsidRPr="007227D2">
              <w:rPr>
                <w:rFonts w:ascii="Book Antiqua" w:hAnsi="Book Antiqua"/>
                <w:sz w:val="20"/>
                <w:szCs w:val="20"/>
              </w:rPr>
              <w:fldChar w:fldCharType="end"/>
            </w:r>
            <w:r w:rsidRPr="007227D2">
              <w:rPr>
                <w:rFonts w:ascii="Book Antiqua" w:hAnsi="Book Antiqua"/>
                <w:sz w:val="20"/>
                <w:szCs w:val="20"/>
              </w:rPr>
              <w:t>)</w:t>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457.</w:t>
            </w:r>
            <w:r w:rsidRPr="007227D2">
              <w:rPr>
                <w:rFonts w:ascii="Book Antiqua" w:hAnsi="Book Antiqua"/>
                <w:sz w:val="20"/>
                <w:szCs w:val="20"/>
              </w:rPr>
              <w:br/>
              <w:t>Current smokers: 584.</w:t>
            </w:r>
            <w:r w:rsidRPr="007227D2">
              <w:rPr>
                <w:rFonts w:ascii="Book Antiqua" w:hAnsi="Book Antiqua"/>
                <w:sz w:val="20"/>
                <w:szCs w:val="20"/>
              </w:rPr>
              <w:br/>
              <w:t xml:space="preserve">Total: 2041. </w:t>
            </w:r>
          </w:p>
          <w:p w:rsidR="0020232C" w:rsidRPr="007227D2" w:rsidRDefault="00891CAD" w:rsidP="0020232C">
            <w:pPr>
              <w:spacing w:after="200" w:line="240" w:lineRule="auto"/>
              <w:rPr>
                <w:rFonts w:ascii="Book Antiqua" w:hAnsi="Book Antiqua"/>
                <w:sz w:val="20"/>
                <w:szCs w:val="20"/>
              </w:rPr>
            </w:pPr>
            <w:r w:rsidRPr="007227D2">
              <w:rPr>
                <w:rFonts w:ascii="Book Antiqua" w:hAnsi="Book Antiqua"/>
                <w:sz w:val="20"/>
                <w:szCs w:val="20"/>
              </w:rPr>
              <w:t xml:space="preserve">This study gathered data annually on the same set of participants. </w:t>
            </w:r>
          </w:p>
          <w:p w:rsidR="00891CAD" w:rsidRPr="007227D2" w:rsidRDefault="00891CAD" w:rsidP="0020232C">
            <w:pPr>
              <w:spacing w:after="200" w:line="240" w:lineRule="auto"/>
              <w:rPr>
                <w:rFonts w:ascii="Book Antiqua" w:hAnsi="Book Antiqua"/>
                <w:sz w:val="20"/>
                <w:szCs w:val="20"/>
              </w:rPr>
            </w:pPr>
            <w:r w:rsidRPr="007227D2">
              <w:rPr>
                <w:rFonts w:ascii="Book Antiqua" w:hAnsi="Book Antiqua"/>
                <w:sz w:val="20"/>
                <w:szCs w:val="20"/>
              </w:rPr>
              <w:t>Keep the result for the age group closest to adult ag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lastRenderedPageBreak/>
              <w:t>FINRISK</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2</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Pr="007227D2">
              <w:rPr>
                <w:rFonts w:ascii="Book Antiqua" w:hAnsi="Book Antiqua"/>
                <w:sz w:val="20"/>
                <w:szCs w:val="20"/>
              </w:rPr>
              <w:t xml:space="preserve"> and current smokers; M, F; cut points 1 and 2; four areas of Finla</w:t>
            </w:r>
            <w:r w:rsidR="00F449C7">
              <w:rPr>
                <w:rFonts w:ascii="Book Antiqua" w:hAnsi="Book Antiqua"/>
                <w:sz w:val="20"/>
                <w:szCs w:val="20"/>
              </w:rPr>
              <w:t>nd including North Karelia</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Vartiainen&lt;/Author&gt;&lt;Year&gt;2002&lt;/Year&gt;&lt;RecNum&gt;29374&lt;/RecNum&gt;&lt;IDText&gt;VARTIA2002~&lt;/IDText&gt;&lt;DisplayText&gt;&lt;style face="superscript"&gt;[31]&lt;/style&gt;&lt;/DisplayText&gt;&lt;record&gt;&lt;rec-number&gt;29374&lt;/rec-number&gt;&lt;foreign-keys&gt;&lt;key app="EN" db-id="p50wz59frfwzzlets97pxw5haspsdrffwdtr" timestamp="1469638321"&gt;29374&lt;/key&gt;&lt;/foreign-keys&gt;&lt;ref-type name="Journal Article"&gt;17&lt;/ref-type&gt;&lt;contributors&gt;&lt;authors&gt;&lt;author&gt;Vartiainen, E.&lt;/author&gt;&lt;author&gt;Seppälä, T.&lt;/author&gt;&lt;author&gt;Lillsunde, P.&lt;/author&gt;&lt;author&gt;Puska, P.&lt;/author&gt;&lt;/authors&gt;&lt;/contributors&gt;&lt;titles&gt;&lt;title&gt;Validation of self reported smoking by serum cotinine measurement in a community-based study&lt;/title&gt;&lt;secondary-title&gt;Journal of Epidemiology and Community Health&lt;/secondary-title&gt;&lt;translated-title&gt;&lt;style face="underline" font="default" size="100%"&gt;file:\\\x:\refscan\VARTIA2002.pdf&amp;#xD;file:\\\x:\refscan\VARTIA2002_misclass.pdf&lt;/style&gt;&lt;/translated-title&gt;&lt;/titles&gt;&lt;periodical&gt;&lt;full-title&gt;Journal of Epidemiology and Community Health&lt;/full-title&gt;&lt;abbr-1&gt;J. Epidemiol. Community Health&lt;/abbr-1&gt;&lt;abbr-2&gt;J Epidemiol Community Health&lt;/abbr-2&gt;&lt;/periodical&gt;&lt;pages&gt;167-170&lt;/pages&gt;&lt;volume&gt;56&lt;/volume&gt;&lt;number&gt;3&lt;/number&gt;&lt;section&gt;11854334&lt;/section&gt;&lt;dates&gt;&lt;year&gt;2002&lt;/year&gt;&lt;/dates&gt;&lt;orig-pub&gt;COTININE;SERUM;MARKSMOK;MISCLASSI;ADULT;FINLAND;ISS3FinlN&lt;/orig-pub&gt;&lt;call-num&gt;&lt;style face="underline" font="default" size="100%"&gt;COT&lt;/style&gt;&lt;style face="normal" font="default" size="100%"&gt; M2&lt;/style&gt;&lt;/call-num&gt;&lt;label&gt;VARTIA2002~&lt;/label&gt;&lt;urls&gt;&lt;/urls&gt;&lt;custom5&gt;25022002/Y&lt;/custom5&gt;&lt;custom6&gt;25022002&amp;#xD;26042010&lt;/custom6&gt;&lt;remote-database-name&gt;https://www.ncbi.nlm.nih.gov/pmc/articles/PMC1732104/pdf/v056p00167.pdf&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1]</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4355.</w:t>
            </w:r>
            <w:r w:rsidRPr="007227D2">
              <w:rPr>
                <w:rFonts w:ascii="Book Antiqua" w:hAnsi="Book Antiqua"/>
                <w:sz w:val="20"/>
                <w:szCs w:val="20"/>
              </w:rPr>
              <w:br/>
              <w:t>Never-smokers: 2508.</w:t>
            </w:r>
            <w:r w:rsidRPr="007227D2">
              <w:rPr>
                <w:rFonts w:ascii="Book Antiqua" w:hAnsi="Book Antiqua"/>
                <w:sz w:val="20"/>
                <w:szCs w:val="20"/>
              </w:rPr>
              <w:br/>
              <w:t>Ex-smokers: 1847.</w:t>
            </w:r>
            <w:r w:rsidRPr="007227D2">
              <w:rPr>
                <w:rFonts w:ascii="Book Antiqua" w:hAnsi="Book Antiqua"/>
                <w:sz w:val="20"/>
                <w:szCs w:val="20"/>
              </w:rPr>
              <w:br/>
              <w:t>Current smokers: 1489.</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2</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Pr="007227D2">
              <w:rPr>
                <w:rFonts w:ascii="Book Antiqua" w:hAnsi="Book Antiqua"/>
                <w:sz w:val="20"/>
                <w:szCs w:val="20"/>
              </w:rPr>
              <w:t xml:space="preserve"> and current smokers; M, F; cut</w:t>
            </w:r>
            <w:r w:rsidR="00F449C7">
              <w:rPr>
                <w:rFonts w:ascii="Book Antiqua" w:hAnsi="Book Antiqua"/>
                <w:sz w:val="20"/>
                <w:szCs w:val="20"/>
              </w:rPr>
              <w:t xml:space="preserve"> points 1 and 2; North Karelia</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aatikainen&lt;/Author&gt;&lt;Year&gt;1999&lt;/Year&gt;&lt;RecNum&gt;32471&lt;/RecNum&gt;&lt;IDText&gt;LAATIK1999~&lt;/IDText&gt;&lt;DisplayText&gt;&lt;style face="superscript"&gt;[32]&lt;/style&gt;&lt;/DisplayText&gt;&lt;record&gt;&lt;rec-number&gt;32471&lt;/rec-number&gt;&lt;foreign-keys&gt;&lt;key app="EN" db-id="p50wz59frfwzzlets97pxw5haspsdrffwdtr" timestamp="1469638778"&gt;32471&lt;/key&gt;&lt;/foreign-keys&gt;&lt;ref-type name="Journal Article"&gt;17&lt;/ref-type&gt;&lt;contributors&gt;&lt;authors&gt;&lt;author&gt;Laatikainen, T.&lt;/author&gt;&lt;author&gt;Vartiainen, E.&lt;/author&gt;&lt;author&gt;Puska, P.&lt;/author&gt;&lt;/authors&gt;&lt;/contributors&gt;&lt;titles&gt;&lt;title&gt;Comparing smoking and smoking cessation process in the Republic of Karelia, Russia and North Karelia, Finland&lt;/title&gt;&lt;secondary-title&gt;J. Epidemiol. Community Health&lt;/secondary-title&gt;&lt;translated-title&gt;&lt;style face="underline" font="default" size="100%"&gt;file:\\\x:\refscan\LAATIK1999.pdf&amp;#xD;file:\\\x:\refscan\LAATIK1999_misclass.pdf&lt;/style&gt;&lt;/translated-title&gt;&lt;/titles&gt;&lt;periodical&gt;&lt;full-title&gt;Journal of Epidemiology and Community Health&lt;/full-title&gt;&lt;abbr-1&gt;J. Epidemiol. Community Health&lt;/abbr-1&gt;&lt;abbr-2&gt;J Epidemiol Community Health&lt;/abbr-2&gt;&lt;/periodical&gt;&lt;pages&gt;528-534&lt;/pages&gt;&lt;volume&gt;53&lt;/volume&gt;&lt;section&gt;10562876&lt;/section&gt;&lt;dates&gt;&lt;year&gt;1999&lt;/year&gt;&lt;/dates&gt;&lt;orig-pub&gt;SMOKINGHABS;FINLAND;RUSSIA;ISS3finlY;ISS3ussrQ;COTININE&lt;/orig-pub&gt;&lt;call-num&gt;&lt;style face="underline" font="default" size="100%"&gt;SM.EUROPE&lt;/style&gt;&lt;style face="normal" font="default" size="100%"&gt; COT&lt;/style&gt;&lt;/call-num&gt;&lt;label&gt;LAATIK1999~&lt;/label&gt;&lt;urls&gt;&lt;/urls&gt;&lt;custom5&gt;28072008/Y&lt;/custom5&gt;&lt;custom6&gt;28072008&amp;#xD;14102015&lt;/custom6&gt;&lt;remote-database-name&gt;&lt;style face="underline" font="default" size="100%"&gt;http://www.pubmedcentral.nih.gov/picrender.fcgi?artid=1756967&amp;amp;blobtype=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2]</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069.</w:t>
            </w:r>
            <w:r w:rsidRPr="007227D2">
              <w:rPr>
                <w:rFonts w:ascii="Book Antiqua" w:hAnsi="Book Antiqua"/>
                <w:sz w:val="20"/>
                <w:szCs w:val="20"/>
              </w:rPr>
              <w:br/>
              <w:t>Never-smokers: 802.</w:t>
            </w:r>
            <w:r w:rsidRPr="007227D2">
              <w:rPr>
                <w:rFonts w:ascii="Book Antiqua" w:hAnsi="Book Antiqua"/>
                <w:sz w:val="20"/>
                <w:szCs w:val="20"/>
              </w:rPr>
              <w:br/>
              <w:t>Ex-smokers: 267.</w:t>
            </w:r>
            <w:r w:rsidRPr="007227D2">
              <w:rPr>
                <w:rFonts w:ascii="Book Antiqua" w:hAnsi="Book Antiqua"/>
                <w:sz w:val="20"/>
                <w:szCs w:val="20"/>
              </w:rPr>
              <w:br/>
              <w:t>Current smokers: 362.</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Fontham (controls)</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5-88</w:t>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ever-smokers; F</w:t>
            </w:r>
            <w:r w:rsidR="00E0743C" w:rsidRPr="007227D2">
              <w:rPr>
                <w:rFonts w:ascii="Book Antiqua" w:hAnsi="Book Antiqua"/>
                <w:sz w:val="20"/>
                <w:szCs w:val="20"/>
              </w:rPr>
              <w:fldChar w:fldCharType="begin">
                <w:fldData xml:space="preserve">PEVuZE5vdGU+PENpdGU+PEF1dGhvcj5Gb250aGFtPC9BdXRob3I+PFllYXI+MTk5MTwvWWVhcj48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==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Gb250aGFtPC9BdXRob3I+PFllYXI+MTk5MTwvWWVhcj48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==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33]</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ever-smokers: 684.</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5-90</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Populat</w:t>
            </w:r>
            <w:r w:rsidR="00F449C7">
              <w:rPr>
                <w:rFonts w:ascii="Book Antiqua" w:hAnsi="Book Antiqua"/>
                <w:sz w:val="20"/>
                <w:szCs w:val="20"/>
              </w:rPr>
              <w:t>ion controls; never-smokers;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Fontham&lt;/Author&gt;&lt;Year&gt;1994&lt;/Year&gt;&lt;RecNum&gt;8707&lt;/RecNum&gt;&lt;IDText&gt;FONTHA1994~&lt;/IDText&gt;&lt;DisplayText&gt;&lt;style face="superscript"&gt;[34]&lt;/style&gt;&lt;/DisplayText&gt;&lt;record&gt;&lt;rec-number&gt;8707&lt;/rec-number&gt;&lt;foreign-keys&gt;&lt;key app="EN" db-id="p50wz59frfwzzlets97pxw5haspsdrffwdtr" timestamp="1469635623"&gt;8707&lt;/key&gt;&lt;/foreign-keys&gt;&lt;ref-type name="Journal Article"&gt;17&lt;/ref-type&gt;&lt;contributors&gt;&lt;authors&gt;&lt;author&gt;Fontham, E.T.H.&lt;/author&gt;&lt;author&gt;Correa, P.&lt;/author&gt;&lt;author&gt;Reynolds, P.&lt;/author&gt;&lt;author&gt;Wu-Williams, A.&lt;/author&gt;&lt;author&gt;Buffler, P.A.&lt;/author&gt;&lt;author&gt;Greenberg, R.S.&lt;/author&gt;&lt;author&gt;Chen, V.W.&lt;/author&gt;&lt;author&gt;Alterman, T.&lt;/author&gt;&lt;author&gt;Boyd, P.&lt;/author&gt;&lt;author&gt;Austin, D.F.&lt;/author&gt;&lt;author&gt;Liff, J.&lt;/author&gt;&lt;/authors&gt;&lt;/contributors&gt;&lt;titles&gt;&lt;title&gt;Environmental tobacco smoke and lung cancer in nonsmoking women. A multicenter study&lt;/title&gt;&lt;secondary-title&gt;JAMA&lt;/secondary-title&gt;&lt;translated-title&gt;&lt;style face="underline" font="default" size="100%"&gt;file:\\\x:\refscan\FONTHA1994.pdf&amp;#xD;file:\\\x:\refscan\FONTHA1994_ADD.pdf&amp;#xD;file:\\\t:\pauline\reviews\pdf\731.pdf&lt;/style&gt;&lt;/translated-title&gt;&lt;/titles&gt;&lt;periodical&gt;&lt;full-title&gt;JAMA&lt;/full-title&gt;&lt;abbr-1&gt;JAMA&lt;/abbr-1&gt;&lt;abbr-2&gt;JAMA&lt;/abbr-2&gt;&lt;/periodical&gt;&lt;pages&gt;1752-1759&lt;/pages&gt;&lt;volume&gt;271&lt;/volume&gt;&lt;number&gt;22&lt;/number&gt;&lt;section&gt;8196118&lt;/section&gt;&lt;reprint-edition&gt;Erratum appears in JAMA 1994 Nov 23-30;272(20):1578.&lt;/reprint-edition&gt;&lt;dates&gt;&lt;year&gt;1994&lt;/year&gt;&lt;/dates&gt;&lt;orig-pub&gt;ETS;LUNGC;COTININE;ADULT;URINE;MISCLASSI;IESLCN;USA;TMALC1;LCAD_DIAG_N-E3;LCAD_FREQ_YD;LCAD_RISKF_N-G1&lt;/orig-pub&gt;&lt;call-num&gt;&lt;style face="underline" font="default" size="100%"&gt;P1(K)&lt;/style&gt;&lt;style face="normal" font="default" size="100%"&gt; COT CCARD-LCADENO&lt;/style&gt;&lt;/call-num&gt;&lt;label&gt;FONTHA1994~&lt;/label&gt;&lt;urls&gt;&lt;/urls&gt;&lt;custom3&gt;731&lt;/custom3&gt;&lt;custom5&gt;20012000/Y&lt;/custom5&gt;&lt;custom6&gt;pre95&amp;#xD;16092015&lt;/custom6&gt;&lt;electronic-resource-num&gt;10.1001/jama.1994.03510460044031&lt;/electronic-resource-num&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4]</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ever-smokers: 1064</w:t>
            </w:r>
          </w:p>
        </w:tc>
      </w:tr>
      <w:tr w:rsidR="00891CAD" w:rsidRPr="007227D2" w:rsidTr="00A41C88">
        <w:trPr>
          <w:cantSplit/>
        </w:trPr>
        <w:tc>
          <w:tcPr>
            <w:tcW w:w="2376"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Fontham (cases)</w:t>
            </w:r>
          </w:p>
        </w:tc>
        <w:tc>
          <w:tcPr>
            <w:tcW w:w="1843" w:type="dxa"/>
            <w:tcBorders>
              <w:top w:val="single" w:sz="4" w:space="0" w:color="auto"/>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5-90</w:t>
            </w:r>
          </w:p>
        </w:tc>
        <w:tc>
          <w:tcPr>
            <w:tcW w:w="3260" w:type="dxa"/>
            <w:tcBorders>
              <w:top w:val="single" w:sz="4" w:space="0" w:color="auto"/>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Lung can</w:t>
            </w:r>
            <w:r w:rsidR="00F449C7">
              <w:rPr>
                <w:rFonts w:ascii="Book Antiqua" w:hAnsi="Book Antiqua"/>
                <w:sz w:val="20"/>
                <w:szCs w:val="20"/>
              </w:rPr>
              <w:t>cer patients; never-smokers;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Fontham&lt;/Author&gt;&lt;Year&gt;1994&lt;/Year&gt;&lt;RecNum&gt;8707&lt;/RecNum&gt;&lt;IDText&gt;FONTHA1994~&lt;/IDText&gt;&lt;DisplayText&gt;&lt;style face="superscript"&gt;[34]&lt;/style&gt;&lt;/DisplayText&gt;&lt;record&gt;&lt;rec-number&gt;8707&lt;/rec-number&gt;&lt;foreign-keys&gt;&lt;key app="EN" db-id="p50wz59frfwzzlets97pxw5haspsdrffwdtr" timestamp="1469635623"&gt;8707&lt;/key&gt;&lt;/foreign-keys&gt;&lt;ref-type name="Journal Article"&gt;17&lt;/ref-type&gt;&lt;contributors&gt;&lt;authors&gt;&lt;author&gt;Fontham, E.T.H.&lt;/author&gt;&lt;author&gt;Correa, P.&lt;/author&gt;&lt;author&gt;Reynolds, P.&lt;/author&gt;&lt;author&gt;Wu-Williams, A.&lt;/author&gt;&lt;author&gt;Buffler, P.A.&lt;/author&gt;&lt;author&gt;Greenberg, R.S.&lt;/author&gt;&lt;author&gt;Chen, V.W.&lt;/author&gt;&lt;author&gt;Alterman, T.&lt;/author&gt;&lt;author&gt;Boyd, P.&lt;/author&gt;&lt;author&gt;Austin, D.F.&lt;/author&gt;&lt;author&gt;Liff, J.&lt;/author&gt;&lt;/authors&gt;&lt;/contributors&gt;&lt;titles&gt;&lt;title&gt;Environmental tobacco smoke and lung cancer in nonsmoking women. A multicenter study&lt;/title&gt;&lt;secondary-title&gt;JAMA&lt;/secondary-title&gt;&lt;translated-title&gt;&lt;style face="underline" font="default" size="100%"&gt;file:\\\x:\refscan\FONTHA1994.pdf&amp;#xD;file:\\\x:\refscan\FONTHA1994_ADD.pdf&amp;#xD;file:\\\t:\pauline\reviews\pdf\731.pdf&lt;/style&gt;&lt;/translated-title&gt;&lt;/titles&gt;&lt;periodical&gt;&lt;full-title&gt;JAMA&lt;/full-title&gt;&lt;abbr-1&gt;JAMA&lt;/abbr-1&gt;&lt;abbr-2&gt;JAMA&lt;/abbr-2&gt;&lt;/periodical&gt;&lt;pages&gt;1752-1759&lt;/pages&gt;&lt;volume&gt;271&lt;/volume&gt;&lt;number&gt;22&lt;/number&gt;&lt;section&gt;8196118&lt;/section&gt;&lt;reprint-edition&gt;Erratum appears in JAMA 1994 Nov 23-30;272(20):1578.&lt;/reprint-edition&gt;&lt;dates&gt;&lt;year&gt;1994&lt;/year&gt;&lt;/dates&gt;&lt;orig-pub&gt;ETS;LUNGC;COTININE;ADULT;URINE;MISCLASSI;IESLCN;USA;TMALC1;LCAD_DIAG_N-E3;LCAD_FREQ_YD;LCAD_RISKF_N-G1&lt;/orig-pub&gt;&lt;call-num&gt;&lt;style face="underline" font="default" size="100%"&gt;P1(K)&lt;/style&gt;&lt;style face="normal" font="default" size="100%"&gt; COT CCARD-LCADENO&lt;/style&gt;&lt;/call-num&gt;&lt;label&gt;FONTHA1994~&lt;/label&gt;&lt;urls&gt;&lt;/urls&gt;&lt;custom3&gt;731&lt;/custom3&gt;&lt;custom5&gt;20012000/Y&lt;/custom5&gt;&lt;custom6&gt;pre95&amp;#xD;16092015&lt;/custom6&gt;&lt;electronic-resource-num&gt;10.1001/jama.1994.03510460044031&lt;/electronic-resource-num&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4]</w:t>
            </w:r>
            <w:r w:rsidR="00E0743C" w:rsidRPr="007227D2">
              <w:rPr>
                <w:rFonts w:ascii="Book Antiqua" w:hAnsi="Book Antiqua"/>
                <w:sz w:val="20"/>
                <w:szCs w:val="20"/>
              </w:rPr>
              <w:fldChar w:fldCharType="end"/>
            </w:r>
          </w:p>
        </w:tc>
        <w:tc>
          <w:tcPr>
            <w:tcW w:w="3261"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ever-smokers: 356.</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 overlap with Fontham controls.</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George</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6-98</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w:t>
            </w:r>
            <w:r w:rsidR="00F449C7">
              <w:rPr>
                <w:rFonts w:ascii="Book Antiqua" w:hAnsi="Book Antiqua"/>
                <w:sz w:val="20"/>
                <w:szCs w:val="20"/>
              </w:rPr>
              <w:t>nt smokers; F, early pregnancy</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George&lt;/Author&gt;&lt;Year&gt;2006&lt;/Year&gt;&lt;RecNum&gt;9523&lt;/RecNum&gt;&lt;IDText&gt;GEORGE2006~&lt;/IDText&gt;&lt;DisplayText&gt;&lt;style face="superscript"&gt;[35]&lt;/style&gt;&lt;/DisplayText&gt;&lt;record&gt;&lt;rec-number&gt;9523&lt;/rec-number&gt;&lt;foreign-keys&gt;&lt;key app="EN" db-id="p50wz59frfwzzlets97pxw5haspsdrffwdtr" timestamp="1469635715"&gt;9523&lt;/key&gt;&lt;/foreign-keys&gt;&lt;ref-type name="Journal Article"&gt;17&lt;/ref-type&gt;&lt;contributors&gt;&lt;authors&gt;&lt;author&gt;George, L.&lt;/author&gt;&lt;author&gt;Granath, F.&lt;/author&gt;&lt;author&gt;Johansson, A.L.&lt;/author&gt;&lt;author&gt;Cnattingius, S.&lt;/author&gt;&lt;/authors&gt;&lt;/contributors&gt;&lt;titles&gt;&lt;title&gt;Self-reported nicotine exposure and plasma levels of cotinine in early and late pregnancy&lt;/title&gt;&lt;secondary-title&gt;Acta Obstet. Gynecol. Scand.&lt;/secondary-title&gt;&lt;translated-title&gt;&lt;style face="underline" font="default" size="100%"&gt;file:\\\x:\refscan\GEORGE2006.pdf&lt;/style&gt;&lt;/translated-title&gt;&lt;/titles&gt;&lt;periodical&gt;&lt;full-title&gt;Acta Obstetricia et Gynecologica Scandinavica&lt;/full-title&gt;&lt;abbr-1&gt;Acta Obstet. Gynecol. Scand.&lt;/abbr-1&gt;&lt;abbr-2&gt;Acta Obstet Gynecol Scand&lt;/abbr-2&gt;&lt;/periodical&gt;&lt;pages&gt;1331-1337&lt;/pages&gt;&lt;volume&gt;85&lt;/volume&gt;&lt;number&gt;11&lt;/number&gt;&lt;section&gt;17091413&lt;/section&gt;&lt;dates&gt;&lt;year&gt;2006&lt;/year&gt;&lt;/dates&gt;&lt;orig-pub&gt;COTININE;MARKSMOK;MARKPASS;PREGNANCY;MISCLASSI;BLOOD&lt;/orig-pub&gt;&lt;call-num&gt;&lt;style face="underline" font="default" size="100%"&gt;COT&lt;/style&gt;&lt;style face="normal" font="default" size="100%"&gt; O7F BL-GEN&lt;/style&gt;&lt;/call-num&gt;&lt;label&gt;GEORGE2006~&lt;/label&gt;&lt;urls&gt;&lt;/urls&gt;&lt;custom5&gt;12012007/y&lt;/custom5&gt;&lt;custom6&gt;05012007&amp;#xD;16072010&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5]</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725.</w:t>
            </w:r>
            <w:r w:rsidRPr="007227D2">
              <w:rPr>
                <w:rFonts w:ascii="Book Antiqua" w:hAnsi="Book Antiqua"/>
                <w:sz w:val="20"/>
                <w:szCs w:val="20"/>
              </w:rPr>
              <w:br/>
              <w:t>Current smokers: 60.</w:t>
            </w:r>
            <w:r w:rsidRPr="007227D2">
              <w:rPr>
                <w:rFonts w:ascii="Book Antiqua" w:hAnsi="Book Antiqua"/>
                <w:sz w:val="20"/>
                <w:szCs w:val="20"/>
              </w:rPr>
              <w:br/>
              <w:t>Total: 785.</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6-98</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F, late pregnancy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George&lt;/Author&gt;&lt;Year&gt;2006&lt;/Year&gt;&lt;RecNum&gt;9523&lt;/RecNum&gt;&lt;IDText&gt;GEORGE2006~&lt;/IDText&gt;&lt;DisplayText&gt;&lt;style face="superscript"&gt;[35]&lt;/style&gt;&lt;/DisplayText&gt;&lt;record&gt;&lt;rec-number&gt;9523&lt;/rec-number&gt;&lt;foreign-keys&gt;&lt;key app="EN" db-id="p50wz59frfwzzlets97pxw5haspsdrffwdtr" timestamp="1469635715"&gt;9523&lt;/key&gt;&lt;/foreign-keys&gt;&lt;ref-type name="Journal Article"&gt;17&lt;/ref-type&gt;&lt;contributors&gt;&lt;authors&gt;&lt;author&gt;George, L.&lt;/author&gt;&lt;author&gt;Granath, F.&lt;/author&gt;&lt;author&gt;Johansson, A.L.&lt;/author&gt;&lt;author&gt;Cnattingius, S.&lt;/author&gt;&lt;/authors&gt;&lt;/contributors&gt;&lt;titles&gt;&lt;title&gt;Self-reported nicotine exposure and plasma levels of cotinine in early and late pregnancy&lt;/title&gt;&lt;secondary-title&gt;Acta Obstet. Gynecol. Scand.&lt;/secondary-title&gt;&lt;translated-title&gt;&lt;style face="underline" font="default" size="100%"&gt;file:\\\x:\refscan\GEORGE2006.pdf&lt;/style&gt;&lt;/translated-title&gt;&lt;/titles&gt;&lt;periodical&gt;&lt;full-title&gt;Acta Obstetricia et Gynecologica Scandinavica&lt;/full-title&gt;&lt;abbr-1&gt;Acta Obstet. Gynecol. Scand.&lt;/abbr-1&gt;&lt;abbr-2&gt;Acta Obstet Gynecol Scand&lt;/abbr-2&gt;&lt;/periodical&gt;&lt;pages&gt;1331-1337&lt;/pages&gt;&lt;volume&gt;85&lt;/volume&gt;&lt;number&gt;11&lt;/number&gt;&lt;section&gt;17091413&lt;/section&gt;&lt;dates&gt;&lt;year&gt;2006&lt;/year&gt;&lt;/dates&gt;&lt;orig-pub&gt;COTININE;MARKSMOK;MARKPASS;PREGNANCY;MISCLASSI;BLOOD&lt;/orig-pub&gt;&lt;call-num&gt;&lt;style face="underline" font="default" size="100%"&gt;COT&lt;/style&gt;&lt;style face="normal" font="default" size="100%"&gt; O7F BL-GEN&lt;/style&gt;&lt;/call-num&gt;&lt;label&gt;GEORGE2006~&lt;/label&gt;&lt;urls&gt;&lt;/urls&gt;&lt;custom5&gt;12012007/y&lt;/custom5&gt;&lt;custom6&gt;05012007&amp;#xD;16072010&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5]</w:t>
            </w:r>
            <w:r w:rsidR="00E0743C" w:rsidRPr="007227D2">
              <w:rPr>
                <w:rFonts w:ascii="Book Antiqua" w:hAnsi="Book Antiqua"/>
                <w:sz w:val="20"/>
                <w:szCs w:val="20"/>
              </w:rPr>
              <w:fldChar w:fldCharType="end"/>
            </w:r>
            <w:r w:rsidRPr="007227D2">
              <w:rPr>
                <w:rFonts w:ascii="Book Antiqua" w:hAnsi="Book Antiqua"/>
                <w:sz w:val="20"/>
                <w:szCs w:val="20"/>
              </w:rPr>
              <w:t>)</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737.</w:t>
            </w:r>
            <w:r w:rsidRPr="007227D2">
              <w:rPr>
                <w:rFonts w:ascii="Book Antiqua" w:hAnsi="Book Antiqua"/>
                <w:sz w:val="20"/>
                <w:szCs w:val="20"/>
              </w:rPr>
              <w:br/>
              <w:t>Current smokers: 48.</w:t>
            </w:r>
            <w:r w:rsidRPr="007227D2">
              <w:rPr>
                <w:rFonts w:ascii="Book Antiqua" w:hAnsi="Book Antiqua"/>
                <w:sz w:val="20"/>
                <w:szCs w:val="20"/>
              </w:rPr>
              <w:br/>
              <w:t>Total: 785.</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 real difference between these two reports. One needs to be rejected.</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lastRenderedPageBreak/>
              <w:t>Haddow II</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79-83</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00F449C7">
              <w:rPr>
                <w:rFonts w:ascii="Book Antiqua" w:hAnsi="Book Antiqua"/>
                <w:sz w:val="20"/>
                <w:szCs w:val="20"/>
              </w:rPr>
              <w:t xml:space="preserve"> and current smokers</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Haddow&lt;/Author&gt;&lt;Year&gt;1988&lt;/Year&gt;&lt;RecNum&gt;10782&lt;/RecNum&gt;&lt;IDText&gt;HADDOW1988A~&lt;/IDText&gt;&lt;DisplayText&gt;&lt;style face="superscript"&gt;[36]&lt;/style&gt;&lt;/DisplayText&gt;&lt;record&gt;&lt;rec-number&gt;10782&lt;/rec-number&gt;&lt;foreign-keys&gt;&lt;key app="EN" db-id="p50wz59frfwzzlets97pxw5haspsdrffwdtr" timestamp="1469635854"&gt;10782&lt;/key&gt;&lt;/foreign-keys&gt;&lt;ref-type name="Journal Article"&gt;17&lt;/ref-type&gt;&lt;contributors&gt;&lt;authors&gt;&lt;author&gt;Haddow, J.E.&lt;/author&gt;&lt;author&gt;Knight, G.J.&lt;/author&gt;&lt;author&gt;Palomaki, G.E.&lt;/author&gt;&lt;author&gt;Haddow, P.K.&lt;/author&gt;&lt;/authors&gt;&lt;/contributors&gt;&lt;titles&gt;&lt;title&gt;Estimating fetal morbidity and mortality resulting from cigarette smoke exposure by measuring cotinine levels in maternal serum&lt;/title&gt;&lt;secondary-title&gt;Prog. Clin. Biol. Res.&lt;/secondary-title&gt;&lt;translated-title&gt;&lt;style face="underline" font="default" size="100%"&gt;file:\\\x:\refscan\HADDOW1988A.pdf&lt;/style&gt;&lt;/translated-title&gt;&lt;/titles&gt;&lt;periodical&gt;&lt;full-title&gt;Progress in Clinical and Biological Research&lt;/full-title&gt;&lt;abbr-1&gt;Prog. Clin. Biol. Res.&lt;/abbr-1&gt;&lt;abbr-2&gt;Prog Clin Biol Res&lt;/abbr-2&gt;&lt;abbr-3&gt;Progress in Clinical &amp;amp; Biological Research&lt;/abbr-3&gt;&lt;/periodical&gt;&lt;pages&gt;289-300&lt;/pages&gt;&lt;volume&gt;281&lt;/volume&gt;&lt;section&gt;3174713&lt;/section&gt;&lt;dates&gt;&lt;year&gt;1988&lt;/year&gt;&lt;/dates&gt;&lt;orig-pub&gt;COTININE;SERUM;FETUS;CHILD;NATALMORT;PARSMOKING&lt;/orig-pub&gt;&lt;call-num&gt;&lt;style face="underline" font="default" size="100%"&gt;COT&lt;/style&gt;&lt;style face="normal" font="default" size="100%"&gt; C3 BL-GEN&lt;/style&gt;&lt;/call-num&gt;&lt;label&gt;HADDOW1988A~&lt;/label&gt;&lt;urls&gt;&lt;/urls&gt;&lt;custom5&gt;19022008/y&lt;/custom5&gt;&lt;custom6&gt;14022008&amp;#xD;26042012&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6]</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3341.</w:t>
            </w:r>
            <w:r w:rsidRPr="007227D2">
              <w:rPr>
                <w:rFonts w:ascii="Book Antiqua" w:hAnsi="Book Antiqua"/>
                <w:sz w:val="20"/>
                <w:szCs w:val="20"/>
              </w:rPr>
              <w:br/>
              <w:t xml:space="preserve">Current smokers: 4722. </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1-82</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on-smokers only</w:t>
            </w:r>
            <w:r w:rsidR="00E0743C" w:rsidRPr="007227D2">
              <w:rPr>
                <w:rFonts w:ascii="Book Antiqua" w:hAnsi="Book Antiqua"/>
                <w:sz w:val="20"/>
                <w:szCs w:val="20"/>
              </w:rPr>
              <w:fldChar w:fldCharType="begin">
                <w:fldData xml:space="preserve">PEVuZE5vdGU+PENpdGU+PEF1dGhvcj5IYWRkb3c8L0F1dGhvcj48WWVhcj4xOTg0PC9ZZWFyPjxS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=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IYWRkb3c8L0F1dGhvcj48WWVhcj4xOTg0PC9ZZWFyPjxS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=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37]</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586.</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Haddow III</w:t>
            </w:r>
          </w:p>
        </w:tc>
        <w:tc>
          <w:tcPr>
            <w:tcW w:w="1843" w:type="dxa"/>
            <w:tcBorders>
              <w:top w:val="single" w:sz="4" w:space="0" w:color="auto"/>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4-85</w:t>
            </w:r>
          </w:p>
        </w:tc>
        <w:tc>
          <w:tcPr>
            <w:tcW w:w="3260" w:type="dxa"/>
            <w:tcBorders>
              <w:top w:val="single" w:sz="4" w:space="0" w:color="auto"/>
              <w:bottom w:val="single" w:sz="4" w:space="0" w:color="auto"/>
            </w:tcBorders>
          </w:tcPr>
          <w:p w:rsidR="00891CAD" w:rsidRPr="007227D2" w:rsidRDefault="00E0743C" w:rsidP="00F449C7">
            <w:pPr>
              <w:spacing w:after="200" w:line="240" w:lineRule="auto"/>
              <w:rPr>
                <w:rFonts w:ascii="Book Antiqua" w:hAnsi="Book Antiqua"/>
                <w:sz w:val="20"/>
                <w:szCs w:val="20"/>
              </w:rPr>
            </w:pPr>
            <w:r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Haddow&lt;/Author&gt;&lt;Year&gt;1988&lt;/Year&gt;&lt;RecNum&gt;10781&lt;/RecNum&gt;&lt;IDText&gt;HADDOW1988~&lt;/IDText&gt;&lt;DisplayText&gt;&lt;style face="superscript"&gt;[38]&lt;/style&gt;&lt;/DisplayText&gt;&lt;record&gt;&lt;rec-number&gt;10781&lt;/rec-number&gt;&lt;foreign-keys&gt;&lt;key app="EN" db-id="p50wz59frfwzzlets97pxw5haspsdrffwdtr" timestamp="1469635854"&gt;10781&lt;/key&gt;&lt;/foreign-keys&gt;&lt;ref-type name="Journal Article"&gt;17&lt;/ref-type&gt;&lt;contributors&gt;&lt;authors&gt;&lt;author&gt;Haddow, J.E.&lt;/author&gt;&lt;author&gt;Knight, G.J.&lt;/author&gt;&lt;author&gt;Palomaki, G.E.&lt;/author&gt;&lt;author&gt;McCarthy, J.E.&lt;/author&gt;&lt;/authors&gt;&lt;/contributors&gt;&lt;titles&gt;&lt;title&gt;Second-trimester serum cotinine levels in non-smokers in relation to birth weight&lt;/title&gt;&lt;secondary-title&gt;American Journal of Obstetrics and Gynecology&lt;/secondary-title&gt;&lt;translated-title&gt;&lt;style face="underline" font="default" size="100%"&gt;file:\\\x:\refscan\HADDOW1988.pdf&amp;#xD;file:\\\t:\pauline\reviews\pdf\473.pdf&lt;/style&gt;&lt;/translated-title&gt;&lt;/titles&gt;&lt;periodical&gt;&lt;full-title&gt;American Journal of Obstetrics and Gynecology&lt;/full-title&gt;&lt;abbr-1&gt;Am. J. Obstet. Gynecol.&lt;/abbr-1&gt;&lt;abbr-2&gt;Am J Obstet Gynecol&lt;/abbr-2&gt;&lt;abbr-3&gt;American Journal of Obstetrics &amp;amp; Gynecology&lt;/abbr-3&gt;&lt;/periodical&gt;&lt;pages&gt;481-484&lt;/pages&gt;&lt;volume&gt;159&lt;/volume&gt;&lt;number&gt;2&lt;/number&gt;&lt;section&gt;3407708&lt;/section&gt;&lt;dates&gt;&lt;year&gt;1988&lt;/year&gt;&lt;/dates&gt;&lt;orig-pub&gt;CHILD;PARSMOKING;BIRTHWT;ETS;COTININE;SERUM;ADULT;MARKPASS;MISCLASSI;USA&lt;/orig-pub&gt;&lt;call-num&gt;&lt;style face="underline" font="default" size="100%"&gt;C1.ETS&lt;/style&gt;&lt;style face="normal" font="default" size="100%"&gt; M2 &lt;/style&gt;&lt;style face="underline" font="default" size="100%"&gt;COT&lt;/style&gt;&lt;/call-num&gt;&lt;label&gt;HADDOW1988~&lt;/label&gt;&lt;urls&gt;&lt;/urls&gt;&lt;custom3&gt;473&lt;/custom3&gt;&lt;custom5&gt;07092001/y&lt;/custom5&gt;&lt;custom6&gt;pre95&amp;#xD;04042003&lt;/custom6&gt;&lt;modified-date&gt;In File&lt;/modified-date&gt;&lt;/record&gt;&lt;/Cite&gt;&lt;/EndNote&gt;</w:instrText>
            </w:r>
            <w:r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38]</w:t>
            </w:r>
            <w:r w:rsidRPr="007227D2">
              <w:rPr>
                <w:rFonts w:ascii="Book Antiqua" w:hAnsi="Book Antiqua"/>
                <w:sz w:val="20"/>
                <w:szCs w:val="20"/>
              </w:rPr>
              <w:fldChar w:fldCharType="end"/>
            </w:r>
          </w:p>
        </w:tc>
        <w:tc>
          <w:tcPr>
            <w:tcW w:w="3261"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 overlap in dates with study Haddow II.</w:t>
            </w:r>
          </w:p>
        </w:tc>
      </w:tr>
      <w:tr w:rsidR="00891CAD" w:rsidRPr="007227D2" w:rsidTr="00A41C88">
        <w:trPr>
          <w:cantSplit/>
        </w:trPr>
        <w:tc>
          <w:tcPr>
            <w:tcW w:w="2376" w:type="dxa"/>
            <w:tcBorders>
              <w:top w:val="single" w:sz="4" w:space="0" w:color="auto"/>
            </w:tcBorders>
          </w:tcPr>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t>HALS2</w:t>
            </w:r>
            <w:r w:rsidR="002F3DCC" w:rsidRPr="007227D2">
              <w:rPr>
                <w:rFonts w:ascii="Book Antiqua" w:hAnsi="Book Antiqua"/>
                <w:sz w:val="20"/>
                <w:szCs w:val="20"/>
              </w:rPr>
              <w:t xml:space="preserve"> (Health and Lifestyle Survey 1991-1992)</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2</w:t>
            </w:r>
          </w:p>
        </w:tc>
        <w:tc>
          <w:tcPr>
            <w:tcW w:w="3260"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on-smokers; sexes combined</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Batty&lt;/Author&gt;&lt;Year&gt;2014&lt;/Year&gt;&lt;RecNum&gt;41443&lt;/RecNum&gt;&lt;IDText&gt;BATTY2014~&lt;/IDText&gt;&lt;DisplayText&gt;&lt;style face="superscript"&gt;[39]&lt;/style&gt;&lt;/DisplayText&gt;&lt;record&gt;&lt;rec-number&gt;41443&lt;/rec-number&gt;&lt;foreign-keys&gt;&lt;key app="EN" db-id="p50wz59frfwzzlets97pxw5haspsdrffwdtr" timestamp="1469640192"&gt;41443&lt;/key&gt;&lt;/foreign-keys&gt;&lt;ref-type name="Journal Article"&gt;17&lt;/ref-type&gt;&lt;contributors&gt;&lt;authors&gt;&lt;author&gt;Batty, G.D.&lt;/author&gt;&lt;author&gt;Gale, C.R.&lt;/author&gt;&lt;author&gt;Jefferis, B.&lt;/author&gt;&lt;author&gt;Kvaavik, E.&lt;/author&gt;&lt;/authors&gt;&lt;/contributors&gt;&lt;titles&gt;&lt;title&gt;Passive smoking assessed by salivary cotinine and self-report in relation to cause-specific mortality: 17-year follow-up of study participants in the UK Health and Lifestyle Survey&lt;/title&gt;&lt;secondary-title&gt;J. Epidemiol. Community Health&lt;/secondary-title&gt;&lt;translated-title&gt;&lt;style face="underline" font="default" size="100%"&gt;file:\\\x:\refscan\BATTY2014.pdf&amp;#xD;file:\\\x:\refscan\&lt;/style&gt;&lt;style face="normal" font="default" size="100%"&gt;BATTY2014_email.pdf&lt;/style&gt;&lt;style face="underline" font="default" size="100%"&gt;&amp;#xD;file:\\\x:\refscan\BATTY2014_ADD.docx&amp;#xD;file:\\\t:\pauline\reviews\pdf\1944.pdf&amp;#xD;file:\\\x:\refscan\BATTY2014_erratum.pdf&lt;/style&gt;&lt;/translated-title&gt;&lt;/titles&gt;&lt;periodical&gt;&lt;full-title&gt;Journal of Epidemiology and Community Health&lt;/full-title&gt;&lt;abbr-1&gt;J. Epidemiol. Community Health&lt;/abbr-1&gt;&lt;abbr-2&gt;J Epidemiol Community Health&lt;/abbr-2&gt;&lt;/periodical&gt;&lt;pages&gt;1200-1203&lt;/pages&gt;&lt;volume&gt;68&lt;/volume&gt;&lt;number&gt;12&lt;/number&gt;&lt;section&gt;25138392&lt;/section&gt;&lt;dates&gt;&lt;year&gt;2014&lt;/year&gt;&lt;/dates&gt;&lt;orig-pub&gt;ADULT;ALLCAUSE;CHD;COTININE;MARKPASS;SALIVA;TMAHD1;TMAOCY;TOTMUKY&lt;/orig-pub&gt;&lt;call-num&gt;&lt;style face="underline" font="default" size="100%"&gt;P3(K)&lt;/style&gt;&lt;style face="normal" font="default" size="100%"&gt; COT CCARD-GEN&lt;/style&gt;&lt;/call-num&gt;&lt;label&gt;BATTY2014~&lt;/label&gt;&lt;urls&gt;&lt;/urls&gt;&lt;custom3&gt;1944&lt;/custom3&gt;&lt;custom5&gt;04112014/y&lt;/custom5&gt;&lt;custom6&gt;03112014&amp;#xD;16012016&lt;/custom6&gt;&lt;electronic-resource-num&gt;10.1136/jech-2014-203870&lt;/electronic-resource-num&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39]</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649.</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1-92</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on-smokers; sexes combined</w:t>
            </w:r>
            <w:r w:rsidR="00E0743C" w:rsidRPr="007227D2">
              <w:rPr>
                <w:rFonts w:ascii="Book Antiqua" w:hAnsi="Book Antiqua"/>
                <w:sz w:val="20"/>
                <w:szCs w:val="20"/>
              </w:rPr>
              <w:fldChar w:fldCharType="begin">
                <w:fldData xml:space="preserve">PEVuZE5vdGU+PENpdGU+PEF1dGhvcj5MYW08L0F1dGhvcj48WWVhcj4yMDEzPC9ZZWFyPjxSZWNO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MYW08L0F1dGhvcj48WWVhcj4yMDEzPC9ZZWFyPjxSZWNO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40]</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842.</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Hegaard</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6-98</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00F449C7">
              <w:rPr>
                <w:rFonts w:ascii="Book Antiqua" w:hAnsi="Book Antiqua"/>
                <w:sz w:val="20"/>
                <w:szCs w:val="20"/>
              </w:rPr>
              <w:t xml:space="preserve"> and current smokers; F</w:t>
            </w:r>
            <w:r w:rsidR="00E0743C" w:rsidRPr="007227D2">
              <w:rPr>
                <w:rFonts w:ascii="Book Antiqua" w:hAnsi="Book Antiqua"/>
                <w:sz w:val="20"/>
                <w:szCs w:val="20"/>
              </w:rPr>
              <w:fldChar w:fldCharType="begin">
                <w:fldData xml:space="preserve">PEVuZE5vdGU+PENpdGU+PEF1dGhvcj5IZWdhYXJkPC9BdXRob3I+PFllYXI+MjAwNzwvWWVhcj48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IZWdhYXJkPC9BdXRob3I+PFllYXI+MjAwNzwvWWVhcj48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1]</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61.</w:t>
            </w:r>
            <w:r w:rsidRPr="007227D2">
              <w:rPr>
                <w:rFonts w:ascii="Book Antiqua" w:hAnsi="Book Antiqua"/>
                <w:sz w:val="20"/>
                <w:szCs w:val="20"/>
              </w:rPr>
              <w:br/>
              <w:t>Current smokers: 359.</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6-98</w:t>
            </w:r>
          </w:p>
        </w:tc>
        <w:tc>
          <w:tcPr>
            <w:tcW w:w="3260" w:type="dxa"/>
            <w:tcBorders>
              <w:bottom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Ex-smokers; F</w:t>
            </w:r>
            <w:r w:rsidR="00E0743C" w:rsidRPr="007227D2">
              <w:rPr>
                <w:rFonts w:ascii="Book Antiqua" w:hAnsi="Book Antiqua"/>
                <w:sz w:val="20"/>
                <w:szCs w:val="20"/>
              </w:rPr>
              <w:fldChar w:fldCharType="begin">
                <w:fldData xml:space="preserve">PEVuZE5vdGU+PENpdGU+PEF1dGhvcj5IZWdhYXJkPC9BdXRob3I+PFllYXI+MjAwMzwvWWVhcj48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=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IZWdhYXJkPC9BdXRob3I+PFllYXI+MjAwMzwvWWVhcj48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=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42]</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Ex-smokers: 63.</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Ex-smoker values provide estimates for additional rate types.</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Hellemons</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03</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Pr="007227D2">
              <w:rPr>
                <w:rFonts w:ascii="Book Antiqua" w:hAnsi="Book Antiqua"/>
                <w:sz w:val="20"/>
                <w:szCs w:val="20"/>
              </w:rPr>
              <w:t xml:space="preserve"> and current smokers; sexes combi</w:t>
            </w:r>
            <w:r w:rsidR="00F449C7">
              <w:rPr>
                <w:rFonts w:ascii="Book Antiqua" w:hAnsi="Book Antiqua"/>
                <w:sz w:val="20"/>
                <w:szCs w:val="20"/>
              </w:rPr>
              <w:t>ned; urine; cut points 1 and 2</w:t>
            </w:r>
            <w:r w:rsidR="00E0743C" w:rsidRPr="007227D2">
              <w:rPr>
                <w:rFonts w:ascii="Book Antiqua" w:hAnsi="Book Antiqua"/>
                <w:sz w:val="20"/>
                <w:szCs w:val="20"/>
              </w:rPr>
              <w:fldChar w:fldCharType="begin">
                <w:fldData xml:space="preserve">PEVuZE5vdGU+PENpdGU+PEF1dGhvcj5IZWxsZW1vbnM8L0F1dGhvcj48WWVhcj4yMDE1PC9ZZWFy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IZWxsZW1vbnM8L0F1dGhvcj48WWVhcj4yMDE1PC9ZZWFy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3]</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472.</w:t>
            </w:r>
            <w:r w:rsidRPr="007227D2">
              <w:rPr>
                <w:rFonts w:ascii="Book Antiqua" w:hAnsi="Book Antiqua"/>
                <w:sz w:val="20"/>
                <w:szCs w:val="20"/>
              </w:rPr>
              <w:br/>
              <w:t>Current smokers: 131.</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Include in all analyses.</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03</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Pr="007227D2">
              <w:rPr>
                <w:rFonts w:ascii="Book Antiqua" w:hAnsi="Book Antiqua"/>
                <w:sz w:val="20"/>
                <w:szCs w:val="20"/>
              </w:rPr>
              <w:t xml:space="preserve"> and current smokers; sexes combin</w:t>
            </w:r>
            <w:r w:rsidR="00F449C7">
              <w:rPr>
                <w:rFonts w:ascii="Book Antiqua" w:hAnsi="Book Antiqua"/>
                <w:sz w:val="20"/>
                <w:szCs w:val="20"/>
              </w:rPr>
              <w:t>ed; plasma; cut points 1 and 2</w:t>
            </w:r>
            <w:r w:rsidR="00E0743C" w:rsidRPr="007227D2">
              <w:rPr>
                <w:rFonts w:ascii="Book Antiqua" w:hAnsi="Book Antiqua"/>
                <w:sz w:val="20"/>
                <w:szCs w:val="20"/>
              </w:rPr>
              <w:fldChar w:fldCharType="begin">
                <w:fldData xml:space="preserve">PEVuZE5vdGU+PENpdGU+PEF1dGhvcj5IZWxsZW1vbnM8L0F1dGhvcj48WWVhcj4yMDE1PC9ZZWFy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IZWxsZW1vbnM8L0F1dGhvcj48WWVhcj4yMDE1PC9ZZWFy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3]</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472.</w:t>
            </w:r>
            <w:r w:rsidRPr="007227D2">
              <w:rPr>
                <w:rFonts w:ascii="Book Antiqua" w:hAnsi="Book Antiqua"/>
                <w:sz w:val="20"/>
                <w:szCs w:val="20"/>
              </w:rPr>
              <w:br/>
              <w:t>Current smokers: 131.</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Include only in analyses by body fluid tested.</w:t>
            </w:r>
          </w:p>
        </w:tc>
      </w:tr>
      <w:tr w:rsidR="00891CAD" w:rsidRPr="007227D2" w:rsidTr="00A41C88">
        <w:trPr>
          <w:cantSplit/>
        </w:trPr>
        <w:tc>
          <w:tcPr>
            <w:tcW w:w="2376" w:type="dxa"/>
          </w:tcPr>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t>Holiday</w:t>
            </w: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NS</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sexe</w:t>
            </w:r>
            <w:r w:rsidR="00F449C7">
              <w:rPr>
                <w:rFonts w:ascii="Book Antiqua" w:hAnsi="Book Antiqua"/>
                <w:sz w:val="20"/>
                <w:szCs w:val="20"/>
              </w:rPr>
              <w:t>s combined; smokers consider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Holiday&lt;/Author&gt;&lt;Year&gt;1995&lt;/Year&gt;&lt;RecNum&gt;12469&lt;/RecNum&gt;&lt;IDText&gt;HOLIDA1995~&lt;/IDText&gt;&lt;DisplayText&gt;&lt;style face="superscript"&gt;[44]&lt;/style&gt;&lt;/DisplayText&gt;&lt;record&gt;&lt;rec-number&gt;12469&lt;/rec-number&gt;&lt;foreign-keys&gt;&lt;key app="EN" db-id="p50wz59frfwzzlets97pxw5haspsdrffwdtr" timestamp="1469636045"&gt;12469&lt;/key&gt;&lt;/foreign-keys&gt;&lt;ref-type name="Journal Article"&gt;17&lt;/ref-type&gt;&lt;contributors&gt;&lt;authors&gt;&lt;author&gt;Holiday, D.B.&lt;/author&gt;&lt;author&gt;McLarty, J.W.&lt;/author&gt;&lt;author&gt;Yanagihara, R.H.&lt;/author&gt;&lt;author&gt;Rilay, L.&lt;/author&gt;&lt;author&gt;Shepherd, S.B.&lt;/author&gt;&lt;/authors&gt;&lt;/contributors&gt;&lt;titles&gt;&lt;title&gt;Two biochemical markers effectively used to separate smokeless tobacco users from smokers and nonusers&lt;/title&gt;&lt;secondary-title&gt;South. Med. J.&lt;/secondary-title&gt;&lt;translated-title&gt;&lt;style face="underline" font="default" size="100%"&gt;file:\\\x:\refscan\HOLIDA1995.pdf&lt;/style&gt;&lt;/translated-title&gt;&lt;/titles&gt;&lt;periodical&gt;&lt;full-title&gt;Southern Medical Journal&lt;/full-title&gt;&lt;abbr-1&gt;South. Med. J.&lt;/abbr-1&gt;&lt;abbr-2&gt;South Med J&lt;/abbr-2&gt;&lt;/periodical&gt;&lt;pages&gt;1107-1113&lt;/pages&gt;&lt;volume&gt;88&lt;/volume&gt;&lt;number&gt;11&lt;/number&gt;&lt;section&gt;7481979&lt;/section&gt;&lt;dates&gt;&lt;year&gt;1995&lt;/year&gt;&lt;/dates&gt;&lt;orig-pub&gt;CHD;IESLCN;SMOKELESS;USA;NICOTINE;ISS3usamNX;COTININE&lt;/orig-pub&gt;&lt;call-num&gt;&lt;style face="underline" font="default" size="100%"&gt;O7H&lt;/style&gt;&lt;style face="normal" font="default" size="100%"&gt; COT BL-PMST&lt;/style&gt;&lt;/call-num&gt;&lt;label&gt;HOLIDA1995~&lt;/label&gt;&lt;urls&gt;&lt;/urls&gt;&lt;custom5&gt;28072005/Y&lt;/custom5&gt;&lt;custom6&gt;22072005&amp;#xD;2610201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4]</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343.</w:t>
            </w:r>
            <w:r w:rsidRPr="007227D2">
              <w:rPr>
                <w:rFonts w:ascii="Book Antiqua" w:hAnsi="Book Antiqua"/>
                <w:sz w:val="20"/>
                <w:szCs w:val="20"/>
              </w:rPr>
              <w:br/>
              <w:t>Current smokers: 271.</w:t>
            </w:r>
            <w:r w:rsidRPr="007227D2">
              <w:rPr>
                <w:rFonts w:ascii="Book Antiqua" w:hAnsi="Book Antiqua"/>
                <w:sz w:val="20"/>
                <w:szCs w:val="20"/>
              </w:rPr>
              <w:br/>
              <w:t>Total: 614.</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NS</w:t>
            </w:r>
          </w:p>
        </w:tc>
        <w:tc>
          <w:tcPr>
            <w:tcW w:w="3260" w:type="dxa"/>
            <w:tcBorders>
              <w:bottom w:val="single" w:sz="4" w:space="0" w:color="auto"/>
            </w:tcBorders>
          </w:tcPr>
          <w:p w:rsidR="00891CAD" w:rsidRPr="007227D2" w:rsidRDefault="00C57B24"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tobacco users; sexes combined; smokers and smo</w:t>
            </w:r>
            <w:r w:rsidR="00F449C7">
              <w:rPr>
                <w:rFonts w:ascii="Book Antiqua" w:hAnsi="Book Antiqua"/>
                <w:sz w:val="20"/>
                <w:szCs w:val="20"/>
              </w:rPr>
              <w:t>keless tobacco users consider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Holiday&lt;/Author&gt;&lt;Year&gt;1995&lt;/Year&gt;&lt;RecNum&gt;12469&lt;/RecNum&gt;&lt;IDText&gt;HOLIDA1995~&lt;/IDText&gt;&lt;DisplayText&gt;&lt;style face="superscript"&gt;[44]&lt;/style&gt;&lt;/DisplayText&gt;&lt;record&gt;&lt;rec-number&gt;12469&lt;/rec-number&gt;&lt;foreign-keys&gt;&lt;key app="EN" db-id="p50wz59frfwzzlets97pxw5haspsdrffwdtr" timestamp="1469636045"&gt;12469&lt;/key&gt;&lt;/foreign-keys&gt;&lt;ref-type name="Journal Article"&gt;17&lt;/ref-type&gt;&lt;contributors&gt;&lt;authors&gt;&lt;author&gt;Holiday, D.B.&lt;/author&gt;&lt;author&gt;McLarty, J.W.&lt;/author&gt;&lt;author&gt;Yanagihara, R.H.&lt;/author&gt;&lt;author&gt;Rilay, L.&lt;/author&gt;&lt;author&gt;Shepherd, S.B.&lt;/author&gt;&lt;/authors&gt;&lt;/contributors&gt;&lt;titles&gt;&lt;title&gt;Two biochemical markers effectively used to separate smokeless tobacco users from smokers and nonusers&lt;/title&gt;&lt;secondary-title&gt;South. Med. J.&lt;/secondary-title&gt;&lt;translated-title&gt;&lt;style face="underline" font="default" size="100%"&gt;file:\\\x:\refscan\HOLIDA1995.pdf&lt;/style&gt;&lt;/translated-title&gt;&lt;/titles&gt;&lt;periodical&gt;&lt;full-title&gt;Southern Medical Journal&lt;/full-title&gt;&lt;abbr-1&gt;South. Med. J.&lt;/abbr-1&gt;&lt;abbr-2&gt;South Med J&lt;/abbr-2&gt;&lt;/periodical&gt;&lt;pages&gt;1107-1113&lt;/pages&gt;&lt;volume&gt;88&lt;/volume&gt;&lt;number&gt;11&lt;/number&gt;&lt;section&gt;7481979&lt;/section&gt;&lt;dates&gt;&lt;year&gt;1995&lt;/year&gt;&lt;/dates&gt;&lt;orig-pub&gt;CHD;IESLCN;SMOKELESS;USA;NICOTINE;ISS3usamNX;COTININE&lt;/orig-pub&gt;&lt;call-num&gt;&lt;style face="underline" font="default" size="100%"&gt;O7H&lt;/style&gt;&lt;style face="normal" font="default" size="100%"&gt; COT BL-PMST&lt;/style&gt;&lt;/call-num&gt;&lt;label&gt;HOLIDA1995~&lt;/label&gt;&lt;urls&gt;&lt;/urls&gt;&lt;custom5&gt;28072005/Y&lt;/custom5&gt;&lt;custom6&gt;22072005&amp;#xD;2610201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4]</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C57B24" w:rsidRPr="007227D2" w:rsidRDefault="00891CAD" w:rsidP="00C57B24">
            <w:pPr>
              <w:spacing w:after="200" w:line="240" w:lineRule="auto"/>
              <w:rPr>
                <w:rFonts w:ascii="Book Antiqua" w:hAnsi="Book Antiqua"/>
                <w:sz w:val="20"/>
                <w:szCs w:val="20"/>
              </w:rPr>
            </w:pPr>
            <w:r w:rsidRPr="007227D2">
              <w:rPr>
                <w:rFonts w:ascii="Book Antiqua" w:hAnsi="Book Antiqua"/>
                <w:sz w:val="20"/>
                <w:szCs w:val="20"/>
              </w:rPr>
              <w:t>Non-users: 277.</w:t>
            </w:r>
            <w:r w:rsidRPr="007227D2">
              <w:rPr>
                <w:rFonts w:ascii="Book Antiqua" w:hAnsi="Book Antiqua"/>
                <w:sz w:val="20"/>
                <w:szCs w:val="20"/>
              </w:rPr>
              <w:br/>
              <w:t>Current users: 337.</w:t>
            </w:r>
            <w:r w:rsidRPr="007227D2">
              <w:rPr>
                <w:rFonts w:ascii="Book Antiqua" w:hAnsi="Book Antiqua"/>
                <w:sz w:val="20"/>
                <w:szCs w:val="20"/>
              </w:rPr>
              <w:br/>
              <w:t>Total: 614.</w:t>
            </w:r>
            <w:r w:rsidR="00C57B24" w:rsidRPr="007227D2">
              <w:rPr>
                <w:rFonts w:ascii="Book Antiqua" w:hAnsi="Book Antiqua"/>
                <w:sz w:val="20"/>
                <w:szCs w:val="20"/>
              </w:rPr>
              <w:t xml:space="preserve"> </w:t>
            </w:r>
          </w:p>
          <w:p w:rsidR="00891CAD" w:rsidRPr="007227D2" w:rsidRDefault="00C57B24" w:rsidP="002129D0">
            <w:pPr>
              <w:spacing w:after="200" w:line="240" w:lineRule="auto"/>
              <w:rPr>
                <w:rFonts w:ascii="Book Antiqua" w:hAnsi="Book Antiqua"/>
                <w:sz w:val="20"/>
                <w:szCs w:val="20"/>
              </w:rPr>
            </w:pPr>
            <w:r w:rsidRPr="007227D2">
              <w:rPr>
                <w:rFonts w:ascii="Book Antiqua" w:hAnsi="Book Antiqua"/>
                <w:sz w:val="20"/>
                <w:szCs w:val="20"/>
              </w:rPr>
              <w:t>Include only in analyses by tobacco products considered.</w:t>
            </w:r>
            <w:r w:rsidR="00747EAC" w:rsidRPr="007227D2">
              <w:rPr>
                <w:rFonts w:ascii="Book Antiqua" w:hAnsi="Book Antiqua"/>
                <w:sz w:val="20"/>
                <w:szCs w:val="20"/>
              </w:rPr>
              <w:t xml:space="preserve"> </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HSE (Health Survey for England)</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3</w:t>
            </w:r>
          </w:p>
        </w:tc>
        <w:tc>
          <w:tcPr>
            <w:tcW w:w="3260"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M, F</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Office of Population Censuses and Surveys&lt;/Author&gt;&lt;Year&gt;1995&lt;/Year&gt;&lt;RecNum&gt;21411&lt;/RecNum&gt;&lt;IDText&gt;OPCS1995A~&lt;/IDText&gt;&lt;DisplayText&gt;&lt;style face="superscript"&gt;[45]&lt;/style&gt;&lt;/DisplayText&gt;&lt;record&gt;&lt;rec-number&gt;21411&lt;/rec-number&gt;&lt;foreign-keys&gt;&lt;key app="EN" db-id="p50wz59frfwzzlets97pxw5haspsdrffwdtr" timestamp="1469637217"&gt;21411&lt;/key&gt;&lt;/foreign-keys&gt;&lt;ref-type name="Book"&gt;6&lt;/ref-type&gt;&lt;contributors&gt;&lt;authors&gt;&lt;author&gt;Office of Population Censuses and Surveys,&lt;/author&gt;&lt;/authors&gt;&lt;/contributors&gt;&lt;titles&gt;&lt;title&gt;Health survey for England 1993&lt;/title&gt;&lt;translated-title&gt;&lt;style face="underline" font="default" size="100%"&gt;file:\\\x:\refscan\OPCS1995A.pdf&amp;#xD;file:\\\x:\refscan\OPCS1995A_ADD.pdf&lt;/style&gt;&lt;/translated-title&gt;&lt;/titles&gt;&lt;pages&gt;498&lt;/pages&gt;&lt;dates&gt;&lt;year&gt;1995&lt;/year&gt;&lt;/dates&gt;&lt;pub-location&gt;London&lt;/pub-location&gt;&lt;publisher&gt;HMSO&lt;/publisher&gt;&lt;orig-pub&gt;ADULT;BLOOD;COTININE;ENGLAND;ISS3ukinY;LIBRARY;MARKPASS;MARKSMOK;MISCLASSI;PIPECGR;SMOKINGHABS;UK&lt;/orig-pub&gt;&lt;call-num&gt;&lt;style face="underline" font="default" size="100%"&gt;COT&lt;/style&gt;&lt;style face="normal" font="default" size="100%"&gt; M2&lt;/style&gt;&lt;/call-num&gt;&lt;label&gt;OPCS1995A~&lt;/label&gt;&lt;reviewed-item&gt;Series HS no. 3&lt;/reviewed-item&gt;&lt;urls&gt;&lt;/urls&gt;&lt;custom5&gt;06042001/y&lt;/custom5&gt;&lt;custom6&gt;23022001&amp;#xD;18122015&lt;/custom6&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45]</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We have no alternative source for this year.</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4</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Pr="007227D2">
              <w:rPr>
                <w:rFonts w:ascii="Book Antiqua" w:hAnsi="Book Antiqua"/>
                <w:sz w:val="20"/>
                <w:szCs w:val="20"/>
              </w:rPr>
              <w:t xml:space="preserve"> and c</w:t>
            </w:r>
            <w:r w:rsidR="00F449C7">
              <w:rPr>
                <w:rFonts w:ascii="Book Antiqua" w:hAnsi="Book Antiqua"/>
                <w:sz w:val="20"/>
                <w:szCs w:val="20"/>
              </w:rPr>
              <w:t>urrent 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Office of Population Censuses and Surveys&lt;/Author&gt;&lt;Year&gt;1996&lt;/Year&gt;&lt;RecNum&gt;21415&lt;/RecNum&gt;&lt;IDText&gt;OPCS1996A~&lt;/IDText&gt;&lt;DisplayText&gt;&lt;style face="superscript"&gt;[46]&lt;/style&gt;&lt;/DisplayText&gt;&lt;record&gt;&lt;rec-number&gt;21415&lt;/rec-number&gt;&lt;foreign-keys&gt;&lt;key app="EN" db-id="p50wz59frfwzzlets97pxw5haspsdrffwdtr" timestamp="1469637217"&gt;21415&lt;/key&gt;&lt;/foreign-keys&gt;&lt;ref-type name="Book"&gt;6&lt;/ref-type&gt;&lt;contributors&gt;&lt;authors&gt;&lt;author&gt;Office of Population Censuses and Surveys,&lt;/author&gt;&lt;/authors&gt;&lt;tertiary-authors&gt;&lt;author&gt;Colhoun, H.&lt;/author&gt;&lt;author&gt;Prescott-Clarke, P.&lt;/author&gt;&lt;/tertiary-authors&gt;&lt;/contributors&gt;&lt;titles&gt;&lt;title&gt;Health survey for England 1994. Volume I: Findings. Volume II: Survey methodology &amp;amp; documentation&lt;/title&gt;&lt;translated-title&gt;&lt;style face="underline" font="default" size="100%"&gt;file:\\\x:\refscan\OPCS1996A.pdf&amp;#xD;file:\\\t:\pauline\reviews\pdf\878.pdf&lt;/style&gt;&lt;/translated-title&gt;&lt;/titles&gt;&lt;pages&gt;607&lt;/pages&gt;&lt;dates&gt;&lt;year&gt;1996&lt;/year&gt;&lt;/dates&gt;&lt;pub-location&gt;London&lt;/pub-location&gt;&lt;publisher&gt;HMSO&lt;/publisher&gt;&lt;orig-pub&gt;ENGLAND;SMOKINGHABS;LIBRARY;UK;SERUM;COTININE;ADULT;MARKSMOK;MARKPASS;MISCLASSI;ISS3ukinP&lt;/orig-pub&gt;&lt;call-num&gt;&lt;style face="underline" font="default" size="100%"&gt;COT&lt;/style&gt;&lt;style face="normal" font="default" size="100%"&gt; M2&lt;/style&gt;&lt;/call-num&gt;&lt;label&gt;OPCS1996A~&lt;/label&gt;&lt;reviewed-item&gt;Series HS no. 4&lt;/reviewed-item&gt;&lt;urls&gt;&lt;/urls&gt;&lt;custom3&gt;878&lt;/custom3&gt;&lt;custom5&gt;06042001/y&lt;/custom5&gt;&lt;custom6&gt;23022001&amp;#xD;0211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6]</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4 and 1996</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and ex-smokers; sexes combined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Jarvis&lt;/Author&gt;&lt;Year&gt;2001&lt;/Year&gt;&lt;RecNum&gt;13681&lt;/RecNum&gt;&lt;IDText&gt;JARVIS2001B~&lt;/IDText&gt;&lt;DisplayText&gt;&lt;style face="superscript"&gt;[47]&lt;/style&gt;&lt;/DisplayText&gt;&lt;record&gt;&lt;rec-number&gt;13681&lt;/rec-number&gt;&lt;foreign-keys&gt;&lt;key app="EN" db-id="p50wz59frfwzzlets97pxw5haspsdrffwdtr" timestamp="1469636187"&gt;13681&lt;/key&gt;&lt;/foreign-keys&gt;&lt;ref-type name="Journal Article"&gt;17&lt;/ref-type&gt;&lt;contributors&gt;&lt;authors&gt;&lt;author&gt;Jarvis, M.J.&lt;/author&gt;&lt;author&gt;Feyerabend, C.&lt;/author&gt;&lt;author&gt;Bryant, A.&lt;/author&gt;&lt;author&gt;Hedges, B.&lt;/author&gt;&lt;author&gt;Primatesta, P.&lt;/author&gt;&lt;/authors&gt;&lt;/contributors&gt;&lt;titles&gt;&lt;title&gt;Passive smoking in the home: plasma cotinine concentrations in non-smokers with smoking partners&lt;/title&gt;&lt;secondary-title&gt;Tobacco Control&lt;/secondary-title&gt;&lt;translated-title&gt;&lt;style face="underline" font="default" size="100%"&gt;file:\\\x:\refscan\JARVIS2001B.pdf&amp;#xD;file:\\\t:\pauline\reviews\pdf\1237.pdf&lt;/style&gt;&lt;/translated-title&gt;&lt;/titles&gt;&lt;periodical&gt;&lt;full-title&gt;Tobacco Control&lt;/full-title&gt;&lt;abbr-1&gt;Tob. Control&lt;/abbr-1&gt;&lt;abbr-2&gt;Tob Control&lt;/abbr-2&gt;&lt;/periodical&gt;&lt;pages&gt;368-374&lt;/pages&gt;&lt;volume&gt;10&lt;/volume&gt;&lt;section&gt;11740030&lt;/section&gt;&lt;dates&gt;&lt;year&gt;2001&lt;/year&gt;&lt;/dates&gt;&lt;orig-pub&gt;COTININE;DOSE;ETS;LUNGC;MARKPASS;PLASMA;TMALC0;IESLCN;MEDLINE3RDOCT2011MATCH&lt;/orig-pub&gt;&lt;call-num&gt;&lt;style face="underline" font="default" size="100%"&gt;COT&lt;/style&gt;&lt;style face="normal" font="default" size="100%"&gt; P6&lt;/style&gt;&lt;/call-num&gt;&lt;label&gt;JARVIS2001B~&lt;/label&gt;&lt;urls&gt;&lt;/urls&gt;&lt;custom3&gt;1237&lt;/custom3&gt;&lt;custom5&gt;01072002/Y&lt;/custom5&gt;&lt;custom6&gt;18062002&amp;#xD;07102011&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7]</w:t>
            </w:r>
            <w:r w:rsidR="00E0743C" w:rsidRPr="007227D2">
              <w:rPr>
                <w:rFonts w:ascii="Book Antiqua" w:hAnsi="Book Antiqua"/>
                <w:sz w:val="20"/>
                <w:szCs w:val="20"/>
              </w:rPr>
              <w:fldChar w:fldCharType="end"/>
            </w:r>
            <w:r w:rsidRPr="007227D2">
              <w:rPr>
                <w:rFonts w:ascii="Book Antiqua" w:hAnsi="Book Antiqua"/>
                <w:sz w:val="20"/>
                <w:szCs w:val="20"/>
              </w:rPr>
              <w:t>)</w:t>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Excluding this source loses some information (never-smoker / ex-smoker split in 1996) but avoids double-counting in 1994 and 1996.</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6 – 2004</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w:t>
            </w:r>
            <w:r w:rsidR="00F449C7">
              <w:rPr>
                <w:rFonts w:ascii="Book Antiqua" w:hAnsi="Book Antiqua"/>
                <w:sz w:val="20"/>
                <w:szCs w:val="20"/>
              </w:rPr>
              <w:t>s; sexes combined; any smoking</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Jarvis&lt;/Author&gt;&lt;Year&gt;2008&lt;/Year&gt;&lt;RecNum&gt;33362&lt;/RecNum&gt;&lt;IDText&gt;JARVIS2008~&lt;/IDText&gt;&lt;DisplayText&gt;&lt;style face="superscript"&gt;[48]&lt;/style&gt;&lt;/DisplayText&gt;&lt;record&gt;&lt;rec-number&gt;33362&lt;/rec-number&gt;&lt;foreign-keys&gt;&lt;key app="EN" db-id="p50wz59frfwzzlets97pxw5haspsdrffwdtr" timestamp="1469638903"&gt;33362&lt;/key&gt;&lt;/foreign-keys&gt;&lt;ref-type name="Journal Article"&gt;17&lt;/ref-type&gt;&lt;contributors&gt;&lt;authors&gt;&lt;author&gt;Jarvis, M.J.&lt;/author&gt;&lt;author&gt;Fidler, J.&lt;/author&gt;&lt;author&gt;Mindell, J.&lt;/author&gt;&lt;author&gt;Feyerabend, C.&lt;/author&gt;&lt;author&gt;West, R.&lt;/author&gt;&lt;/authors&gt;&lt;/contributors&gt;&lt;titles&gt;&lt;title&gt;Assessing smoking status in children, adolescents and adults: cotinine cut-points revisited&lt;/title&gt;&lt;secondary-title&gt;Addiction&lt;/secondary-title&gt;&lt;translated-title&gt;&lt;style face="underline" font="default" size="100%"&gt;file:\\\x:\refscan\JARVIS2008.pdf&lt;/style&gt;&lt;/translated-title&gt;&lt;/titles&gt;&lt;periodical&gt;&lt;full-title&gt;Addiction&lt;/full-title&gt;&lt;abbr-1&gt;Addiction&lt;/abbr-1&gt;&lt;abbr-2&gt;Addiction&lt;/abbr-2&gt;&lt;/periodical&gt;&lt;pages&gt;1553-1561&lt;/pages&gt;&lt;volume&gt;103&lt;/volume&gt;&lt;number&gt;9&lt;/number&gt;&lt;section&gt;18783507&lt;/section&gt;&lt;dates&gt;&lt;year&gt;2008&lt;/year&gt;&lt;/dates&gt;&lt;orig-pub&gt;COTININE;CHILD;SALIVA;ADULT;MARKSMOK;MISCLASSI&lt;/orig-pub&gt;&lt;call-num&gt;&lt;style face="underline" font="default" size="100%"&gt;COT&lt;/style&gt;&lt;style face="normal" font="default" size="100%"&gt; BL-GEN&lt;/style&gt;&lt;/call-num&gt;&lt;label&gt;JARVIS2008~&lt;/label&gt;&lt;urls&gt;&lt;/urls&gt;&lt;custom5&gt;15012009/Y&lt;/custom5&gt;&lt;custom6&gt;14012009&amp;#xD;15012009&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8]</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6 – 2004</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sex</w:t>
            </w:r>
            <w:r w:rsidR="00F449C7">
              <w:rPr>
                <w:rFonts w:ascii="Book Antiqua" w:hAnsi="Book Antiqua"/>
                <w:sz w:val="20"/>
                <w:szCs w:val="20"/>
              </w:rPr>
              <w:t>es combined; cigarette smoking</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Jarvis&lt;/Author&gt;&lt;Year&gt;2008&lt;/Year&gt;&lt;RecNum&gt;33362&lt;/RecNum&gt;&lt;IDText&gt;JARVIS2008~&lt;/IDText&gt;&lt;DisplayText&gt;&lt;style face="superscript"&gt;[48]&lt;/style&gt;&lt;/DisplayText&gt;&lt;record&gt;&lt;rec-number&gt;33362&lt;/rec-number&gt;&lt;foreign-keys&gt;&lt;key app="EN" db-id="p50wz59frfwzzlets97pxw5haspsdrffwdtr" timestamp="1469638903"&gt;33362&lt;/key&gt;&lt;/foreign-keys&gt;&lt;ref-type name="Journal Article"&gt;17&lt;/ref-type&gt;&lt;contributors&gt;&lt;authors&gt;&lt;author&gt;Jarvis, M.J.&lt;/author&gt;&lt;author&gt;Fidler, J.&lt;/author&gt;&lt;author&gt;Mindell, J.&lt;/author&gt;&lt;author&gt;Feyerabend, C.&lt;/author&gt;&lt;author&gt;West, R.&lt;/author&gt;&lt;/authors&gt;&lt;/contributors&gt;&lt;titles&gt;&lt;title&gt;Assessing smoking status in children, adolescents and adults: cotinine cut-points revisited&lt;/title&gt;&lt;secondary-title&gt;Addiction&lt;/secondary-title&gt;&lt;translated-title&gt;&lt;style face="underline" font="default" size="100%"&gt;file:\\\x:\refscan\JARVIS2008.pdf&lt;/style&gt;&lt;/translated-title&gt;&lt;/titles&gt;&lt;periodical&gt;&lt;full-title&gt;Addiction&lt;/full-title&gt;&lt;abbr-1&gt;Addiction&lt;/abbr-1&gt;&lt;abbr-2&gt;Addiction&lt;/abbr-2&gt;&lt;/periodical&gt;&lt;pages&gt;1553-1561&lt;/pages&gt;&lt;volume&gt;103&lt;/volume&gt;&lt;number&gt;9&lt;/number&gt;&lt;section&gt;18783507&lt;/section&gt;&lt;dates&gt;&lt;year&gt;2008&lt;/year&gt;&lt;/dates&gt;&lt;orig-pub&gt;COTININE;CHILD;SALIVA;ADULT;MARKSMOK;MISCLASSI&lt;/orig-pub&gt;&lt;call-num&gt;&lt;style face="underline" font="default" size="100%"&gt;COT&lt;/style&gt;&lt;style face="normal" font="default" size="100%"&gt; BL-GEN&lt;/style&gt;&lt;/call-num&gt;&lt;label&gt;JARVIS2008~&lt;/label&gt;&lt;urls&gt;&lt;/urls&gt;&lt;custom5&gt;15012009/Y&lt;/custom5&gt;&lt;custom6&gt;14012009&amp;#xD;15012009&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8]</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747EAC" w:rsidP="002129D0">
            <w:pPr>
              <w:spacing w:after="200" w:line="240" w:lineRule="auto"/>
              <w:rPr>
                <w:rFonts w:ascii="Book Antiqua" w:hAnsi="Book Antiqua"/>
                <w:sz w:val="20"/>
                <w:szCs w:val="20"/>
              </w:rPr>
            </w:pPr>
            <w:r w:rsidRPr="007227D2">
              <w:rPr>
                <w:rFonts w:ascii="Book Antiqua" w:hAnsi="Book Antiqua"/>
                <w:sz w:val="20"/>
                <w:szCs w:val="20"/>
              </w:rPr>
              <w:t xml:space="preserve">Include only in analyses by tobacco products considered. </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8 - 2001</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ever-s</w:t>
            </w:r>
            <w:r w:rsidR="00F449C7">
              <w:rPr>
                <w:rFonts w:ascii="Book Antiqua" w:hAnsi="Book Antiqua"/>
                <w:sz w:val="20"/>
                <w:szCs w:val="20"/>
              </w:rPr>
              <w:t>mokers; M, F; individual years</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ee&lt;/Author&gt;&lt;Year&gt;2005&lt;/Year&gt;&lt;RecNum&gt;16760&lt;/RecNum&gt;&lt;IDText&gt;LEE2005TF~&lt;/IDText&gt;&lt;DisplayText&gt;&lt;style face="superscript"&gt;[49]&lt;/style&gt;&lt;/DisplayText&gt;&lt;record&gt;&lt;rec-number&gt;16760&lt;/rec-number&gt;&lt;foreign-keys&gt;&lt;key app="EN" db-id="p50wz59frfwzzlets97pxw5haspsdrffwdtr" timestamp="1469636565"&gt;16760&lt;/key&gt;&lt;/foreign-keys&gt;&lt;ref-type name="Unpublished Work"&gt;34&lt;/ref-type&gt;&lt;contributors&gt;&lt;authors&gt;&lt;author&gt;Lee, P.N.&lt;/author&gt;&lt;/authors&gt;&lt;/contributors&gt;&lt;titles&gt;&lt;title&gt;Do misclassification rates of active smoking vary according to spousal smoking?  Unpublished work based on data provided by Dr J M Samet.&lt;/title&gt;&lt;translated-title&gt;&lt;style face="underline" font="default" size="100%"&gt;file:\\\x:\refscan\LEE2005TF.pdf&lt;/style&gt;&lt;/translated-title&gt;&lt;/titles&gt;&lt;pages&gt;8&lt;/pages&gt;&lt;dates&gt;&lt;year&gt;2005&lt;/year&gt;&lt;/dates&gt;&lt;orig-pub&gt;COTININE;MISCLASSI;MARKSMOK;SALIVA;ADULT;STATS&lt;/orig-pub&gt;&lt;call-num&gt;&lt;style face="underline" font="default" size="100%"&gt;COT&lt;/style&gt;&lt;style face="normal" font="default" size="100%"&gt; S2&lt;/style&gt;&lt;/call-num&gt;&lt;label&gt;LEE2005TF~&lt;/label&gt;&lt;work-type&gt;Internal report&lt;/work-type&gt;&lt;urls&gt;&lt;/urls&gt;&lt;custom5&gt;10112005/Y&lt;/custom5&gt;&lt;custom6&gt;10112005&amp;#xD;2205201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9]</w:t>
            </w:r>
            <w:r w:rsidR="00E0743C" w:rsidRPr="007227D2">
              <w:rPr>
                <w:rFonts w:ascii="Book Antiqua" w:hAnsi="Book Antiqua"/>
                <w:sz w:val="20"/>
                <w:szCs w:val="20"/>
              </w:rPr>
              <w:fldChar w:fldCharType="end"/>
            </w: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ever-smokers; M, F; years combined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ee&lt;/Author&gt;&lt;Year&gt;2005&lt;/Year&gt;&lt;RecNum&gt;16760&lt;/RecNum&gt;&lt;IDText&gt;LEE2005TF~&lt;/IDText&gt;&lt;DisplayText&gt;&lt;style face="superscript"&gt;[49]&lt;/style&gt;&lt;/DisplayText&gt;&lt;record&gt;&lt;rec-number&gt;16760&lt;/rec-number&gt;&lt;foreign-keys&gt;&lt;key app="EN" db-id="p50wz59frfwzzlets97pxw5haspsdrffwdtr" timestamp="1469636565"&gt;16760&lt;/key&gt;&lt;/foreign-keys&gt;&lt;ref-type name="Unpublished Work"&gt;34&lt;/ref-type&gt;&lt;contributors&gt;&lt;authors&gt;&lt;author&gt;Lee, P.N.&lt;/author&gt;&lt;/authors&gt;&lt;/contributors&gt;&lt;titles&gt;&lt;title&gt;Do misclassification rates of active smoking vary according to spousal smoking?  Unpublished work based on data provided by Dr J M Samet.&lt;/title&gt;&lt;translated-title&gt;&lt;style face="underline" font="default" size="100%"&gt;file:\\\x:\refscan\LEE2005TF.pdf&lt;/style&gt;&lt;/translated-title&gt;&lt;/titles&gt;&lt;pages&gt;8&lt;/pages&gt;&lt;dates&gt;&lt;year&gt;2005&lt;/year&gt;&lt;/dates&gt;&lt;orig-pub&gt;COTININE;MISCLASSI;MARKSMOK;SALIVA;ADULT;STATS&lt;/orig-pub&gt;&lt;call-num&gt;&lt;style face="underline" font="default" size="100%"&gt;COT&lt;/style&gt;&lt;style face="normal" font="default" size="100%"&gt; S2&lt;/style&gt;&lt;/call-num&gt;&lt;label&gt;LEE2005TF~&lt;/label&gt;&lt;work-type&gt;Internal report&lt;/work-type&gt;&lt;urls&gt;&lt;/urls&gt;&lt;custom5&gt;10112005/Y&lt;/custom5&gt;&lt;custom6&gt;10112005&amp;#xD;2205201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49]</w:t>
            </w:r>
            <w:r w:rsidR="00E0743C" w:rsidRPr="007227D2">
              <w:rPr>
                <w:rFonts w:ascii="Book Antiqua" w:hAnsi="Book Antiqua"/>
                <w:sz w:val="20"/>
                <w:szCs w:val="20"/>
              </w:rPr>
              <w:fldChar w:fldCharType="end"/>
            </w:r>
            <w:r w:rsidRPr="007227D2">
              <w:rPr>
                <w:rFonts w:ascii="Book Antiqua" w:hAnsi="Book Antiqua"/>
                <w:sz w:val="20"/>
                <w:szCs w:val="20"/>
              </w:rPr>
              <w:t>)</w:t>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Other reports for these years provide non-smoker and current-smoker values only. Never-smoker values provide estimates for additional rate types.</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ll the information is available in the data for individual years. Including the years-combined values would double-count.</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w:t>
            </w:r>
          </w:p>
        </w:tc>
        <w:tc>
          <w:tcPr>
            <w:tcW w:w="3260" w:type="dxa"/>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on-smokers; M, F</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Boreham&lt;/Author&gt;&lt;Year&gt;2001&lt;/Year&gt;&lt;RecNum&gt;3488&lt;/RecNum&gt;&lt;IDText&gt;BOREHA2001~&lt;/IDText&gt;&lt;DisplayText&gt;&lt;style face="superscript"&gt;[50]&lt;/style&gt;&lt;/DisplayText&gt;&lt;record&gt;&lt;rec-number&gt;3488&lt;/rec-number&gt;&lt;foreign-keys&gt;&lt;key app="EN" db-id="p50wz59frfwzzlets97pxw5haspsdrffwdtr" timestamp="1469635059"&gt;3488&lt;/key&gt;&lt;/foreign-keys&gt;&lt;ref-type name="Book Section"&gt;5&lt;/ref-type&gt;&lt;contributors&gt;&lt;authors&gt;&lt;author&gt;Boreham, R.&lt;/author&gt;&lt;/authors&gt;&lt;secondary-authors&gt;&lt;author&gt;Erens, B.&lt;/author&gt;&lt;author&gt;Primatesta, P.&lt;/author&gt;&lt;author&gt;Prior, G.&lt;/author&gt;&lt;/secondary-authors&gt;&lt;/contributors&gt;&lt;titles&gt;&lt;title&gt;Use of tobacco products&lt;/title&gt;&lt;secondary-title&gt;Health survey for England. The health of minority ethnic groups &amp;apos;99. Volume 1: Findings. Volume 2: Methodology &amp;amp; documentation&lt;/secondary-title&gt;&lt;translated-title&gt;&lt;style face="underline" font="default" size="100%"&gt;file:\\\x:\refscan\BOREHA2001.pdf&amp;#xD;file:\\\t:\pauline\reviews\pdf\1142.pdf&lt;/style&gt;&lt;/translated-title&gt;&lt;/titles&gt;&lt;pages&gt;97-120&lt;/pages&gt;&lt;dates&gt;&lt;year&gt;2001&lt;/year&gt;&lt;/dates&gt;&lt;pub-location&gt;London&lt;/pub-location&gt;&lt;publisher&gt;The Stationery Office&lt;/publisher&gt;&lt;orig-pub&gt;COTININE;ADULT;MARKSMOK;MISCLASSI;SALIVA;LIBRARY&lt;/orig-pub&gt;&lt;call-num&gt;&lt;style face="underline" font="default" size="100%"&gt;COT&lt;/style&gt;&lt;style face="normal" font="default" size="100%"&gt; M2&lt;/style&gt;&lt;/call-num&gt;&lt;label&gt;BOREHA2001~&lt;/label&gt;&lt;reviewed-item&gt;Series HS No. 9&lt;/reviewed-item&gt;&lt;urls&gt;&lt;/urls&gt;&lt;custom3&gt;1142&lt;/custom3&gt;&lt;custom5&gt;30012001/y&lt;/custom5&gt;&lt;custom6&gt;30012001&amp;#xD;21082003&lt;/custom6&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50]</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2129D0" w:rsidP="002129D0">
            <w:pPr>
              <w:spacing w:after="200" w:line="240" w:lineRule="auto"/>
              <w:rPr>
                <w:rFonts w:ascii="Book Antiqua" w:hAnsi="Book Antiqua"/>
                <w:sz w:val="20"/>
                <w:szCs w:val="20"/>
              </w:rPr>
            </w:pPr>
            <w:r w:rsidRPr="007227D2">
              <w:rPr>
                <w:rFonts w:ascii="Book Antiqua" w:hAnsi="Book Antiqua"/>
                <w:sz w:val="20"/>
                <w:szCs w:val="20"/>
              </w:rPr>
              <w:t>Include only in comparison of male and female rates</w:t>
            </w:r>
            <w:r w:rsidR="00891CAD" w:rsidRPr="007227D2">
              <w:rPr>
                <w:rFonts w:ascii="Book Antiqua" w:hAnsi="Book Antiqua"/>
                <w:sz w:val="20"/>
                <w:szCs w:val="20"/>
              </w:rPr>
              <w:t xml:space="preserve">. </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 and 2004</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Bangladeshi women (</w:t>
            </w:r>
            <w:r w:rsidR="00E0743C" w:rsidRPr="007227D2">
              <w:rPr>
                <w:rFonts w:ascii="Book Antiqua" w:hAnsi="Book Antiqua"/>
                <w:sz w:val="20"/>
                <w:szCs w:val="20"/>
              </w:rPr>
              <w:fldChar w:fldCharType="begin">
                <w:fldData xml:space="preserve">PEVuZE5vdGU+PENpdGU+PEF1dGhvcj5Sb3RoPC9BdXRob3I+PFllYXI+MjAwOTwvWWVhcj48UmVj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Sb3RoPC9BdXRob3I+PFllYXI+MjAwOTwvWWVhcj48UmVj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1]</w:t>
            </w:r>
            <w:r w:rsidR="00E0743C" w:rsidRPr="007227D2">
              <w:rPr>
                <w:rFonts w:ascii="Book Antiqua" w:hAnsi="Book Antiqua"/>
                <w:sz w:val="20"/>
                <w:szCs w:val="20"/>
              </w:rPr>
              <w:fldChar w:fldCharType="end"/>
            </w:r>
            <w:r w:rsidRPr="007227D2">
              <w:rPr>
                <w:rFonts w:ascii="Book Antiqua" w:hAnsi="Book Antiqua"/>
                <w:sz w:val="20"/>
                <w:szCs w:val="20"/>
              </w:rPr>
              <w:t>)</w:t>
            </w:r>
          </w:p>
        </w:tc>
        <w:tc>
          <w:tcPr>
            <w:tcW w:w="3260" w:type="dxa"/>
          </w:tcPr>
          <w:p w:rsidR="00891CAD" w:rsidRPr="007227D2" w:rsidRDefault="00747EAC" w:rsidP="00747EAC">
            <w:pPr>
              <w:spacing w:after="200" w:line="240" w:lineRule="auto"/>
              <w:rPr>
                <w:rFonts w:ascii="Book Antiqua" w:hAnsi="Book Antiqua"/>
                <w:sz w:val="20"/>
                <w:szCs w:val="20"/>
              </w:rPr>
            </w:pPr>
            <w:r w:rsidRPr="007227D2">
              <w:rPr>
                <w:rFonts w:ascii="Book Antiqua" w:hAnsi="Book Antiqua"/>
                <w:sz w:val="20"/>
                <w:szCs w:val="20"/>
              </w:rPr>
              <w:t>Non-representative sub-sampl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w:t>
            </w:r>
          </w:p>
        </w:tc>
        <w:tc>
          <w:tcPr>
            <w:tcW w:w="3260" w:type="dxa"/>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With COPD, without COPD</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Shahab&lt;/Author&gt;&lt;Year&gt;2006&lt;/Year&gt;&lt;RecNum&gt;25631&lt;/RecNum&gt;&lt;IDText&gt;SHAHAB2006A~&lt;/IDText&gt;&lt;DisplayText&gt;&lt;style face="superscript"&gt;[52]&lt;/style&gt;&lt;/DisplayText&gt;&lt;record&gt;&lt;rec-number&gt;25631&lt;/rec-number&gt;&lt;foreign-keys&gt;&lt;key app="EN" db-id="p50wz59frfwzzlets97pxw5haspsdrffwdtr" timestamp="1469637794"&gt;25631&lt;/key&gt;&lt;/foreign-keys&gt;&lt;ref-type name="Journal Article"&gt;17&lt;/ref-type&gt;&lt;contributors&gt;&lt;authors&gt;&lt;author&gt;Shahab, L.&lt;/author&gt;&lt;author&gt;Jarvis, M.J.&lt;/author&gt;&lt;author&gt;Britton, J.&lt;/author&gt;&lt;author&gt;West, R.&lt;/author&gt;&lt;/authors&gt;&lt;/contributors&gt;&lt;titles&gt;&lt;title&gt;Prevalence, diagnosis and relation to tobacco dependence of chronic obstructive pulmonary disease in a nationally representative population sample&lt;/title&gt;&lt;secondary-title&gt;Thorax&lt;/secondary-title&gt;&lt;translated-title&gt;&lt;style face="underline" font="default" size="100%"&gt;file:\\\x:\refscan\SHAHAB2006A.pdf&lt;/style&gt;&lt;/translated-title&gt;&lt;/titles&gt;&lt;periodical&gt;&lt;full-title&gt;Thorax&lt;/full-title&gt;&lt;abbr-1&gt;Thorax&lt;/abbr-1&gt;&lt;abbr-2&gt;Thorax&lt;/abbr-2&gt;&lt;/periodical&gt;&lt;pages&gt;1043-1047&lt;/pages&gt;&lt;volume&gt;61&lt;/volume&gt;&lt;section&gt;17040932&lt;/section&gt;&lt;dates&gt;&lt;year&gt;2006&lt;/year&gt;&lt;/dates&gt;&lt;orig-pub&gt;COPD;IESCOPDmedlineApr08;IESCOPD;TMACOPD0;COTININE&lt;/orig-pub&gt;&lt;call-num&gt;24 COT ELEC BL-GEN&lt;/call-num&gt;&lt;label&gt;SHAHAB2006A~&lt;/label&gt;&lt;urls&gt;&lt;/urls&gt;&lt;custom5&gt;03012007/y&lt;/custom5&gt;&lt;custom6&gt;20112006&amp;#xD;14052009&lt;/custom6&gt;&lt;remote-database-name&gt;&lt;style face="underline" font="default" size="100%"&gt;http://thorax.bmj.com/cgi/reprint/61/12/1043&lt;/style&gt;&lt;/remote-database-name&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52]</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747EAC" w:rsidP="001F2F2B">
            <w:pPr>
              <w:spacing w:after="200" w:line="240" w:lineRule="auto"/>
              <w:rPr>
                <w:rFonts w:ascii="Book Antiqua" w:hAnsi="Book Antiqua"/>
                <w:sz w:val="20"/>
                <w:szCs w:val="20"/>
              </w:rPr>
            </w:pPr>
            <w:r w:rsidRPr="007227D2">
              <w:rPr>
                <w:rFonts w:ascii="Book Antiqua" w:hAnsi="Book Antiqua"/>
                <w:sz w:val="20"/>
                <w:szCs w:val="20"/>
              </w:rPr>
              <w:t xml:space="preserve">Include only in </w:t>
            </w:r>
            <w:r w:rsidR="001F2F2B" w:rsidRPr="007227D2">
              <w:rPr>
                <w:rFonts w:ascii="Book Antiqua" w:hAnsi="Book Antiqua"/>
                <w:sz w:val="20"/>
                <w:szCs w:val="20"/>
              </w:rPr>
              <w:t xml:space="preserve">study type </w:t>
            </w:r>
            <w:r w:rsidR="00891CAD" w:rsidRPr="007227D2">
              <w:rPr>
                <w:rFonts w:ascii="Book Antiqua" w:hAnsi="Book Antiqua"/>
                <w:sz w:val="20"/>
                <w:szCs w:val="20"/>
              </w:rPr>
              <w:t>analys</w:t>
            </w:r>
            <w:r w:rsidR="002129D0" w:rsidRPr="007227D2">
              <w:rPr>
                <w:rFonts w:ascii="Book Antiqua" w:hAnsi="Book Antiqua"/>
                <w:sz w:val="20"/>
                <w:szCs w:val="20"/>
              </w:rPr>
              <w:t>e</w:t>
            </w:r>
            <w:r w:rsidR="00891CAD" w:rsidRPr="007227D2">
              <w:rPr>
                <w:rFonts w:ascii="Book Antiqua" w:hAnsi="Book Antiqua"/>
                <w:sz w:val="20"/>
                <w:szCs w:val="20"/>
              </w:rPr>
              <w:t xml:space="preserve">s. </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2</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00F449C7">
              <w:rPr>
                <w:rFonts w:ascii="Book Antiqua" w:hAnsi="Book Antiqua"/>
                <w:sz w:val="20"/>
                <w:szCs w:val="20"/>
              </w:rPr>
              <w:t xml:space="preserve"> and current smokers;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Wardle&lt;/Author&gt;&lt;Year&gt;2003&lt;/Year&gt;&lt;RecNum&gt;30049&lt;/RecNum&gt;&lt;IDText&gt;WARDLE2003~&lt;/IDText&gt;&lt;DisplayText&gt;&lt;style face="superscript"&gt;[53]&lt;/style&gt;&lt;/DisplayText&gt;&lt;record&gt;&lt;rec-number&gt;30049&lt;/rec-number&gt;&lt;foreign-keys&gt;&lt;key app="EN" db-id="p50wz59frfwzzlets97pxw5haspsdrffwdtr" timestamp="1469638427"&gt;30049&lt;/key&gt;&lt;/foreign-keys&gt;&lt;ref-type name="Book Section"&gt;5&lt;/ref-type&gt;&lt;contributors&gt;&lt;authors&gt;&lt;author&gt;Wardle, H.&lt;/author&gt;&lt;author&gt;Hedges, B.&lt;/author&gt;&lt;/authors&gt;&lt;secondary-authors&gt;&lt;author&gt;Sproston, K.&lt;/author&gt;&lt;author&gt;Primatesta, P.&lt;/author&gt;&lt;/secondary-authors&gt;&lt;/contributors&gt;&lt;titles&gt;&lt;title&gt;Cigarette smoking&lt;/title&gt;&lt;secondary-title&gt;Health survey for England 2002 Vol 1: The health of children and young people&lt;/secondary-title&gt;&lt;translated-title&gt;&lt;style face="underline" font="default" size="100%"&gt;file:\\\x:\refscan\WARDLE2003.pdf&amp;#xD;file:\\\x:\refscan\WARDLE2003_ADD.docx&amp;#xD;file:\\\t:\pauline\reviews\pdf\1356.pdf&lt;/style&gt;&lt;/translated-title&gt;&lt;/titles&gt;&lt;pages&gt;19-56&lt;/pages&gt;&lt;dates&gt;&lt;year&gt;2003&lt;/year&gt;&lt;/dates&gt;&lt;pub-location&gt;London&lt;/pub-location&gt;&lt;publisher&gt;The Stationery Office&lt;/publisher&gt;&lt;orig-pub&gt;COTININE;MARKSMOK;SALIVA;ADULT;CHILD;MARKPASS&lt;/orig-pub&gt;&lt;call-num&gt;&lt;style face="underline" font="default" size="100%"&gt;COT&lt;/style&gt;&lt;/call-num&gt;&lt;label&gt;WARDLE2003~&lt;/label&gt;&lt;urls&gt;&lt;related-urls&gt;&lt;url&gt;http://webarchive.nationalarchives.gov.uk/20131205100653/http://www.archive2.official-documents.co.uk/document/deps/doh/survey02/hcyp/hcyp07.htm&lt;/url&gt;&lt;/related-urls&gt;&lt;/urls&gt;&lt;custom3&gt;1356&lt;/custom3&gt;&lt;custom5&gt;10022004/Y&lt;/custom5&gt;&lt;custom6&gt;10022004&amp;#xD;16032004&lt;/custom6&gt;&lt;remote-database-provider&gt;http://webarchive.nationalarchives.gov.uk/20131205100653/http://www.archive2.official-documents.co.uk/document/deps/doh/survey02/hcyp/hcyp01.htm&lt;/remote-database-provider&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3]</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Use never and ex-smoker data in all analyses. </w:t>
            </w:r>
          </w:p>
          <w:p w:rsidR="00891CAD" w:rsidRPr="007227D2" w:rsidRDefault="00891CAD" w:rsidP="002129D0">
            <w:pPr>
              <w:spacing w:after="200" w:line="240" w:lineRule="auto"/>
              <w:rPr>
                <w:rFonts w:ascii="Book Antiqua" w:hAnsi="Book Antiqua"/>
                <w:sz w:val="20"/>
                <w:szCs w:val="20"/>
              </w:rPr>
            </w:pPr>
            <w:r w:rsidRPr="007227D2">
              <w:rPr>
                <w:rFonts w:ascii="Book Antiqua" w:hAnsi="Book Antiqua"/>
                <w:sz w:val="20"/>
                <w:szCs w:val="20"/>
              </w:rPr>
              <w:t>Use non</w:t>
            </w:r>
            <w:r w:rsidR="003E2DDB" w:rsidRPr="007227D2">
              <w:rPr>
                <w:rFonts w:ascii="Book Antiqua" w:hAnsi="Book Antiqua"/>
                <w:sz w:val="20"/>
                <w:szCs w:val="20"/>
              </w:rPr>
              <w:t>-</w:t>
            </w:r>
            <w:r w:rsidRPr="007227D2">
              <w:rPr>
                <w:rFonts w:ascii="Book Antiqua" w:hAnsi="Book Antiqua"/>
                <w:sz w:val="20"/>
                <w:szCs w:val="20"/>
              </w:rPr>
              <w:t xml:space="preserve"> and current smoker data in comparison of male and female rates only. </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3</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Pr="007227D2">
              <w:rPr>
                <w:rFonts w:ascii="Book Antiqua" w:hAnsi="Book Antiqua"/>
                <w:sz w:val="20"/>
                <w:szCs w:val="20"/>
              </w:rPr>
              <w:t xml:space="preserve"> and c</w:t>
            </w:r>
            <w:r w:rsidR="00F449C7">
              <w:rPr>
                <w:rFonts w:ascii="Book Antiqua" w:hAnsi="Book Antiqua"/>
                <w:sz w:val="20"/>
                <w:szCs w:val="20"/>
              </w:rPr>
              <w:t>urrent 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West&lt;/Author&gt;&lt;Year&gt;2007&lt;/Year&gt;&lt;RecNum&gt;30393&lt;/RecNum&gt;&lt;IDText&gt;WEST2007~&lt;/IDText&gt;&lt;DisplayText&gt;&lt;style face="superscript"&gt;[54]&lt;/style&gt;&lt;/DisplayText&gt;&lt;record&gt;&lt;rec-number&gt;30393&lt;/rec-number&gt;&lt;foreign-keys&gt;&lt;key app="EN" db-id="p50wz59frfwzzlets97pxw5haspsdrffwdtr" timestamp="1469638481"&gt;30393&lt;/key&gt;&lt;/foreign-keys&gt;&lt;ref-type name="Journal Article"&gt;17&lt;/ref-type&gt;&lt;contributors&gt;&lt;authors&gt;&lt;author&gt;West, R.&lt;/author&gt;&lt;author&gt;Zatonski, W.&lt;/author&gt;&lt;author&gt;Przewozniak, K.&lt;/author&gt;&lt;author&gt;Jarvis, M.J.&lt;/author&gt;&lt;/authors&gt;&lt;/contributors&gt;&lt;titles&gt;&lt;title&gt;Can we trust national smoking prevalence figures?  Discrepancies between biochemically assessed and self-reported smoking rates in three countries&lt;/title&gt;&lt;secondary-title&gt;Cancer Epidemiol. Biomarkers Prev.&lt;/secondary-title&gt;&lt;translated-title&gt;&lt;style face="underline" font="default" size="100%"&gt;file:\\\x:\refscan\WEST2007.pdf&lt;/style&gt;&lt;/translated-title&gt;&lt;/titles&gt;&lt;periodical&gt;&lt;full-title&gt;Cancer Epidemiology, Biomarkers &amp;amp; Prevention&lt;/full-title&gt;&lt;abbr-1&gt;Cancer Epidemiol. Biomarkers Prev.&lt;/abbr-1&gt;&lt;abbr-2&gt;Cancer Epidemiol Biomarkers Prev&lt;/abbr-2&gt;&lt;/periodical&gt;&lt;pages&gt;820-822&lt;/pages&gt;&lt;volume&gt;16&lt;/volume&gt;&lt;number&gt;4&lt;/number&gt;&lt;section&gt;17416777 &lt;/section&gt;&lt;dates&gt;&lt;year&gt;2007&lt;/year&gt;&lt;/dates&gt;&lt;orig-pub&gt;ADDUCT;COTININE;ISS3polaN;MARKSMOK;POLAND;SALIVA;SERUM;SMOKINGHABS;UK;USA;ISS3AllN;NHANES&lt;/orig-pub&gt;&lt;call-num&gt;&lt;style face="underline" font="default" size="100%"&gt;COT&lt;/style&gt;&lt;style face="normal" font="default" size="100%"&gt; SM.MULTICONT BL-GEN&lt;/style&gt;&lt;/call-num&gt;&lt;label&gt;WEST2007~&lt;/label&gt;&lt;urls&gt;&lt;/urls&gt;&lt;custom5&gt;06072007/Y&lt;/custom5&gt;&lt;custom6&gt;02042007&amp;#xD;1610201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4]</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Use never and ex-smoker data only. These values provide estimates for additional rate types for 2003.</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lastRenderedPageBreak/>
              <w:t>INMA</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3-08</w:t>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Non-smokers, F </w:t>
            </w:r>
            <w:r w:rsidR="00F449C7">
              <w:rPr>
                <w:rFonts w:ascii="Book Antiqua" w:hAnsi="Book Antiqua"/>
                <w:sz w:val="20"/>
                <w:szCs w:val="20"/>
              </w:rPr>
              <w:t>only, cut point 50 ng/ml urine</w:t>
            </w:r>
            <w:r w:rsidR="00E0743C" w:rsidRPr="007227D2">
              <w:rPr>
                <w:rFonts w:ascii="Book Antiqua" w:hAnsi="Book Antiqua"/>
                <w:sz w:val="20"/>
                <w:szCs w:val="20"/>
              </w:rPr>
              <w:fldChar w:fldCharType="begin">
                <w:fldData xml:space="preserve">PEVuZE5vdGU+PENpdGU+PEF1dGhvcj5TdW55ZXI8L0F1dGhvcj48WWVhcj4yMDEyPC9ZZWFyPjxS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TdW55ZXI8L0F1dGhvcj48WWVhcj4yMDEyPC9ZZWFyPjxS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5]</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Results present</w:t>
            </w:r>
            <w:r w:rsidR="00F449C7">
              <w:rPr>
                <w:rFonts w:ascii="Book Antiqua" w:hAnsi="Book Antiqua"/>
                <w:sz w:val="20"/>
                <w:szCs w:val="20"/>
              </w:rPr>
              <w:t>ed are very similar to those in</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Aurrekoetxea&lt;/Author&gt;&lt;Year&gt;2013&lt;/Year&gt;&lt;RecNum&gt;48083&lt;/RecNum&gt;&lt;IDText&gt;AURREK2013~&lt;/IDText&gt;&lt;DisplayText&gt;&lt;style face="superscript"&gt;[56]&lt;/style&gt;&lt;/DisplayText&gt;&lt;record&gt;&lt;rec-number&gt;48083&lt;/rec-number&gt;&lt;foreign-keys&gt;&lt;key app="EN" db-id="p50wz59frfwzzlets97pxw5haspsdrffwdtr" timestamp="1483953124"&gt;48083&lt;/key&gt;&lt;/foreign-keys&gt;&lt;ref-type name="Journal Article"&gt;17&lt;/ref-type&gt;&lt;contributors&gt;&lt;authors&gt;&lt;author&gt;Aurrekoetxea, J.J.&lt;/author&gt;&lt;author&gt;Murcia, M.&lt;/author&gt;&lt;author&gt;Rebagliato, M.&lt;/author&gt;&lt;author&gt;López, M.J.&lt;/author&gt;&lt;author&gt;Castilla, A.M.&lt;/author&gt;&lt;author&gt;Santa-Marina, L.&lt;/author&gt;&lt;author&gt;Guxens, M.&lt;/author&gt;&lt;author&gt;Fernández-Somoano, A.&lt;/author&gt;&lt;author&gt;Espada, M.&lt;/author&gt;&lt;author&gt;Lertxundi, A.&lt;/author&gt;&lt;author&gt;Tardón, A.&lt;/author&gt;&lt;author&gt;Ballester, F.&lt;/author&gt;&lt;/authors&gt;&lt;/contributors&gt;&lt;auth-address&gt;Public Health Department, Basque Government, San Sebastian, Spain.&lt;/auth-address&gt;&lt;titles&gt;&lt;title&gt;Determinants of self-reported smoking and misclassification during pregnancy, and analysis of optimal cut-off points for urinary cotinine: a cross-sectional study&lt;/title&gt;&lt;secondary-title&gt;BMJ Open&lt;/secondary-title&gt;&lt;translated-title&gt;file:\\\x:\refscan\AURREK2013.pdf&lt;/translated-title&gt;&lt;/titles&gt;&lt;periodical&gt;&lt;full-title&gt;BMJ Open&lt;/full-title&gt;&lt;abbr-1&gt;BMJ Open&lt;/abbr-1&gt;&lt;abbr-2&gt;BMJ Open&lt;/abbr-2&gt;&lt;/periodical&gt;&lt;pages&gt;e002034&lt;/pages&gt;&lt;volume&gt;3&lt;/volume&gt;&lt;number&gt;1&lt;/number&gt;&lt;edition&gt;20130124&lt;/edition&gt;&lt;section&gt;23355667&lt;/section&gt;&lt;dates&gt;&lt;year&gt;2013&lt;/year&gt;&lt;pub-dates&gt;&lt;date&gt;Jan 24&lt;/date&gt;&lt;/pub-dates&gt;&lt;/dates&gt;&lt;orig-pub&gt;COTININE; PREGNANCY&lt;/orig-pub&gt;&lt;isbn&gt;2044-6055 (Electronic)&amp;#xD;2044-6055 (Linking)&lt;/isbn&gt;&lt;call-num&gt;&lt;style face="underline" font="default" size="100%"&gt;COT&lt;/style&gt;&lt;/call-num&gt;&lt;label&gt;AURREK2013~&lt;/label&gt;&lt;urls&gt;&lt;/urls&gt;&lt;custom5&gt;11012017/y&lt;/custom5&gt;&lt;custom6&gt;31122017&lt;/custom6&gt;&lt;electronic-resource-num&gt;10.1136/bmjopen-2012-002034&lt;/electronic-resource-num&gt;&lt;remote-database-name&gt;http://bmjopen.bmj.com/content/3/1/e002034.full.pdf+html&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6]</w:t>
            </w:r>
            <w:r w:rsidR="00E0743C" w:rsidRPr="007227D2">
              <w:rPr>
                <w:rFonts w:ascii="Book Antiqua" w:hAnsi="Book Antiqua"/>
                <w:sz w:val="20"/>
                <w:szCs w:val="20"/>
              </w:rPr>
              <w:fldChar w:fldCharType="end"/>
            </w:r>
            <w:r w:rsidRPr="007227D2">
              <w:rPr>
                <w:rFonts w:ascii="Book Antiqua" w:hAnsi="Book Antiqua"/>
                <w:sz w:val="20"/>
                <w:szCs w:val="20"/>
              </w:rPr>
              <w:t>.</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868.</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ll else being very similar, this report was excluded as having a cut point further from our ideal valu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4-08</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kers; F o</w:t>
            </w:r>
            <w:r w:rsidR="00F449C7">
              <w:rPr>
                <w:rFonts w:ascii="Book Antiqua" w:hAnsi="Book Antiqua"/>
                <w:sz w:val="20"/>
                <w:szCs w:val="20"/>
              </w:rPr>
              <w:t>nly; cut point 100 ng/ml urine</w:t>
            </w:r>
            <w:r w:rsidR="00E0743C" w:rsidRPr="007227D2">
              <w:rPr>
                <w:rFonts w:ascii="Book Antiqua" w:hAnsi="Book Antiqua"/>
                <w:sz w:val="20"/>
                <w:szCs w:val="20"/>
              </w:rPr>
              <w:fldChar w:fldCharType="begin">
                <w:fldData xml:space="preserve">PEVuZE5vdGU+PENpdGU+PEF1dGhvcj5BdXJyZWtvZXR4ZWE8L0F1dGhvcj48WWVhcj4yMDE0PC9Z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BdXJyZWtvZXR4ZWE8L0F1dGhvcj48WWVhcj4yMDE0PC9Z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7]</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845.</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4-08</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F </w:t>
            </w:r>
            <w:r w:rsidR="00F449C7">
              <w:rPr>
                <w:rFonts w:ascii="Book Antiqua" w:hAnsi="Book Antiqua"/>
                <w:sz w:val="20"/>
                <w:szCs w:val="20"/>
              </w:rPr>
              <w:t>only; cut point 50 ng/ml urine</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Aurrekoetxea&lt;/Author&gt;&lt;Year&gt;2013&lt;/Year&gt;&lt;RecNum&gt;48083&lt;/RecNum&gt;&lt;IDText&gt;AURREK2013~&lt;/IDText&gt;&lt;DisplayText&gt;&lt;style face="superscript"&gt;[56]&lt;/style&gt;&lt;/DisplayText&gt;&lt;record&gt;&lt;rec-number&gt;48083&lt;/rec-number&gt;&lt;foreign-keys&gt;&lt;key app="EN" db-id="p50wz59frfwzzlets97pxw5haspsdrffwdtr" timestamp="1483953124"&gt;48083&lt;/key&gt;&lt;/foreign-keys&gt;&lt;ref-type name="Journal Article"&gt;17&lt;/ref-type&gt;&lt;contributors&gt;&lt;authors&gt;&lt;author&gt;Aurrekoetxea, J.J.&lt;/author&gt;&lt;author&gt;Murcia, M.&lt;/author&gt;&lt;author&gt;Rebagliato, M.&lt;/author&gt;&lt;author&gt;López, M.J.&lt;/author&gt;&lt;author&gt;Castilla, A.M.&lt;/author&gt;&lt;author&gt;Santa-Marina, L.&lt;/author&gt;&lt;author&gt;Guxens, M.&lt;/author&gt;&lt;author&gt;Fernández-Somoano, A.&lt;/author&gt;&lt;author&gt;Espada, M.&lt;/author&gt;&lt;author&gt;Lertxundi, A.&lt;/author&gt;&lt;author&gt;Tardón, A.&lt;/author&gt;&lt;author&gt;Ballester, F.&lt;/author&gt;&lt;/authors&gt;&lt;/contributors&gt;&lt;auth-address&gt;Public Health Department, Basque Government, San Sebastian, Spain.&lt;/auth-address&gt;&lt;titles&gt;&lt;title&gt;Determinants of self-reported smoking and misclassification during pregnancy, and analysis of optimal cut-off points for urinary cotinine: a cross-sectional study&lt;/title&gt;&lt;secondary-title&gt;BMJ Open&lt;/secondary-title&gt;&lt;translated-title&gt;file:\\\x:\refscan\AURREK2013.pdf&lt;/translated-title&gt;&lt;/titles&gt;&lt;periodical&gt;&lt;full-title&gt;BMJ Open&lt;/full-title&gt;&lt;abbr-1&gt;BMJ Open&lt;/abbr-1&gt;&lt;abbr-2&gt;BMJ Open&lt;/abbr-2&gt;&lt;/periodical&gt;&lt;pages&gt;e002034&lt;/pages&gt;&lt;volume&gt;3&lt;/volume&gt;&lt;number&gt;1&lt;/number&gt;&lt;edition&gt;20130124&lt;/edition&gt;&lt;section&gt;23355667&lt;/section&gt;&lt;dates&gt;&lt;year&gt;2013&lt;/year&gt;&lt;pub-dates&gt;&lt;date&gt;Jan 24&lt;/date&gt;&lt;/pub-dates&gt;&lt;/dates&gt;&lt;orig-pub&gt;COTININE; PREGNANCY&lt;/orig-pub&gt;&lt;isbn&gt;2044-6055 (Electronic)&amp;#xD;2044-6055 (Linking)&lt;/isbn&gt;&lt;call-num&gt;&lt;style face="underline" font="default" size="100%"&gt;COT&lt;/style&gt;&lt;/call-num&gt;&lt;label&gt;AURREK2013~&lt;/label&gt;&lt;urls&gt;&lt;/urls&gt;&lt;custom5&gt;11012017/y&lt;/custom5&gt;&lt;custom6&gt;31122017&lt;/custom6&gt;&lt;electronic-resource-num&gt;10.1136/bmjopen-2012-002034&lt;/electronic-resource-num&gt;&lt;remote-database-name&gt;http://bmjopen.bmj.com/content/3/1/e002034.full.pdf+html&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6]</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Non-smokers: 1845. </w:t>
            </w:r>
            <w:r w:rsidRPr="007227D2">
              <w:rPr>
                <w:rFonts w:ascii="Book Antiqua" w:hAnsi="Book Antiqua"/>
                <w:sz w:val="20"/>
                <w:szCs w:val="20"/>
              </w:rPr>
              <w:br/>
              <w:t>Current smokers: 418.</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Exclude the non-smoker data as it uses a cut point further from our ideal value.</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Use the current-smoker data only.</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KNHANES (Korean NHANES)</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8</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00F449C7">
              <w:rPr>
                <w:rFonts w:ascii="Book Antiqua" w:hAnsi="Book Antiqua"/>
                <w:sz w:val="20"/>
                <w:szCs w:val="20"/>
              </w:rPr>
              <w:t xml:space="preserve"> and current smokers;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Jung-Choi&lt;/Author&gt;&lt;Year&gt;2012&lt;/Year&gt;&lt;RecNum&gt;44319&lt;/RecNum&gt;&lt;IDText&gt;jungch2012~&lt;/IDText&gt;&lt;DisplayText&gt;&lt;style face="superscript"&gt;[58]&lt;/style&gt;&lt;/DisplayText&gt;&lt;record&gt;&lt;rec-number&gt;44319&lt;/rec-number&gt;&lt;foreign-keys&gt;&lt;key app="EN" db-id="d2zwde5v9zw206efax6x0fdjwx0xrzerws0s" timestamp="1518004613"&gt;44319&lt;/key&gt;&lt;/foreign-keys&gt;&lt;ref-type name="Journal Article"&gt;17&lt;/ref-type&gt;&lt;contributors&gt;&lt;authors&gt;&lt;author&gt;Jung-Choi, K-H.; Khang, Y-H.; Cho, H-J.&lt;/author&gt;&lt;/authors&gt;&lt;/contributors&gt;&lt;titles&gt;&lt;title&gt;Hidden female smokers in Asia: a comparison of self-reported with cotinine-verified smoking prevalence rates in representative national data from an Asian population&lt;/title&gt;&lt;secondary-title&gt;Tob. Cont.&lt;/secondary-title&gt;&lt;translated-title&gt;&lt;style face="underline" font="default" size="100%"&gt;file:\\\x:\refscan\JUNGCH2012.pdf; file:\\\x:\refscan\JUNGCH2012SuppData1.pdf; file:\\\t:\pauline\reviews\pdf\1796.pdf&lt;/style&gt;&lt;/translated-title&gt;&lt;/titles&gt;&lt;periodical&gt;&lt;full-title&gt;Tobacco Control&lt;/full-title&gt;&lt;abbr-1&gt;Tob. Control&lt;/abbr-1&gt;&lt;abbr-2&gt;Tob Control&lt;/abbr-2&gt;&lt;abbr-3&gt;Tob. Cont.&lt;/abbr-3&gt;&lt;/periodical&gt;&lt;pages&gt;536-542&lt;/pages&gt;&lt;volume&gt;21&lt;/volume&gt;&lt;section&gt;21972062&lt;/section&gt;&lt;dates&gt;&lt;year&gt;2012&lt;/year&gt;&lt;/dates&gt;&lt;orig-pub&gt;KOREA;SMOKINGHABS;COTININE;URINE;MISCLASSI PMI25&lt;/orig-pub&gt;&lt;call-num&gt;&lt;style face="normal" font="default" size="100%"&gt;SM.AUSASIA &lt;/style&gt;&lt;style face="underline" font="default" size="100%"&gt;COT&lt;/style&gt;&lt;style face="normal" font="default" size="100%"&gt; M2&lt;/style&gt;&lt;/call-num&gt;&lt;label&gt;JUNGCH2012~&lt;/label&gt;&lt;urls&gt;&lt;/urls&gt;&lt;custom3&gt;1796 (Review of &amp;quot;Online First&amp;quot; version)&lt;/custom3&gt;&lt;custom5&gt;22102012/Y&lt;/custom5&gt;&lt;custom6&gt;22102012; 11112015&lt;/custom6&gt;&lt;electronic-resource-num&gt;10.1136/tobaccocontrol-2011-050012&lt;/electronic-resource-num&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8]</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KNHANES IV year 2008 only. </w:t>
            </w:r>
            <w:r w:rsidRPr="007227D2">
              <w:rPr>
                <w:rFonts w:ascii="Book Antiqua" w:hAnsi="Book Antiqua"/>
                <w:sz w:val="20"/>
                <w:szCs w:val="20"/>
              </w:rPr>
              <w:br/>
              <w:t xml:space="preserve">Non-smokers: 1319 M, 2887 F. </w:t>
            </w:r>
            <w:r w:rsidRPr="007227D2">
              <w:rPr>
                <w:rFonts w:ascii="Book Antiqua" w:hAnsi="Book Antiqua"/>
                <w:sz w:val="20"/>
                <w:szCs w:val="20"/>
              </w:rPr>
              <w:br/>
              <w:t>Current smokers: 1098 M, 181 F.</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Use never and ex-smoker data only.</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8-09</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00F449C7">
              <w:rPr>
                <w:rFonts w:ascii="Book Antiqua" w:hAnsi="Book Antiqua"/>
                <w:sz w:val="20"/>
                <w:szCs w:val="20"/>
              </w:rPr>
              <w:t xml:space="preserve"> and current smokers;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Kang&lt;/Author&gt;&lt;Year&gt;2013&lt;/Year&gt;&lt;RecNum&gt;41391&lt;/RecNum&gt;&lt;IDText&gt;KANG2013A~&lt;/IDText&gt;&lt;DisplayText&gt;&lt;style face="superscript"&gt;[59]&lt;/style&gt;&lt;/DisplayText&gt;&lt;record&gt;&lt;rec-number&gt;41391&lt;/rec-number&gt;&lt;foreign-keys&gt;&lt;key app="EN" db-id="p50wz59frfwzzlets97pxw5haspsdrffwdtr" timestamp="1469640183"&gt;41391&lt;/key&gt;&lt;/foreign-keys&gt;&lt;ref-type name="Journal Article"&gt;17&lt;/ref-type&gt;&lt;contributors&gt;&lt;authors&gt;&lt;author&gt;Kang, H.G.&lt;/author&gt;&lt;author&gt;Kwon, K.H.&lt;/author&gt;&lt;author&gt;Lee, I.W.&lt;/author&gt;&lt;author&gt;Jung, B.&lt;/author&gt;&lt;author&gt;Park, E.C.&lt;/author&gt;&lt;author&gt;Jang, S.I.&lt;/author&gt;&lt;/authors&gt;&lt;/contributors&gt;&lt;titles&gt;&lt;title&gt;Biochemically-verified smoking rate trends and factors associated with inaccurate self-reporting of smoking habits in Korean women&lt;/title&gt;&lt;secondary-title&gt;Asian Pac. J. Cancer Prev.&lt;/secondary-title&gt;&lt;translated-title&gt;&lt;style face="underline" font="default" size="100%"&gt;file:\\\x:\refscan\KANG2013A.pdf&amp;#xD;file:\\\t:\pauline\reviews\pdf\1946.pdf&lt;/style&gt;&lt;/translated-title&gt;&lt;/titles&gt;&lt;periodical&gt;&lt;full-title&gt;Asian Pacific Journal of Cancer Prevention&lt;/full-title&gt;&lt;abbr-1&gt;Asian Pac. J. Cancer Prev.&lt;/abbr-1&gt;&lt;abbr-2&gt;Asian Pac J Cancer Prev&lt;/abbr-2&gt;&lt;/periodical&gt;&lt;pages&gt;6807-6812&lt;/pages&gt;&lt;volume&gt;14&lt;/volume&gt;&lt;number&gt;11&lt;/number&gt;&lt;section&gt;24377610&lt;/section&gt;&lt;dates&gt;&lt;year&gt;2013&lt;/year&gt;&lt;/dates&gt;&lt;orig-pub&gt;COTININE;MARKSMOK;ADULT;URINE;MISCLASSI;SMOKINGHABS&lt;/orig-pub&gt;&lt;call-num&gt;&lt;style face="underline" font="default" size="100%"&gt;COT&lt;/style&gt;&lt;/call-num&gt;&lt;label&gt;KANG2013A~&lt;/label&gt;&lt;urls&gt;&lt;/urls&gt;&lt;custom3&gt;1946&lt;/custom3&gt;&lt;custom5&gt;21102014/y&lt;/custom5&gt;&lt;custom6&gt;21102014&amp;#xD;07112014&lt;/custom6&gt;&lt;remote-database-name&gt;&lt;style face="underline" font="default" size="100%"&gt;http://www.apocpcontrol.org/paper_file/issue_abs/Volume14_No11/6807-6812%207.25%20Hyun%20Goo%20Kang.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9]</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KNHANES IV years 2008 and 2009. </w:t>
            </w:r>
            <w:r w:rsidRPr="007227D2">
              <w:rPr>
                <w:rFonts w:ascii="Book Antiqua" w:hAnsi="Book Antiqua"/>
                <w:sz w:val="20"/>
                <w:szCs w:val="20"/>
              </w:rPr>
              <w:br/>
              <w:t xml:space="preserve">Non-smokers: 2574 M, 5281 F. </w:t>
            </w:r>
            <w:r w:rsidRPr="007227D2">
              <w:rPr>
                <w:rFonts w:ascii="Book Antiqua" w:hAnsi="Book Antiqua"/>
                <w:sz w:val="20"/>
                <w:szCs w:val="20"/>
              </w:rPr>
              <w:br/>
              <w:t xml:space="preserve">Current smokers: 2072 M, 350 F.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8-09</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ever</w:t>
            </w:r>
            <w:r w:rsidR="00F449C7">
              <w:rPr>
                <w:rFonts w:ascii="Book Antiqua" w:hAnsi="Book Antiqua"/>
                <w:sz w:val="20"/>
                <w:szCs w:val="20"/>
              </w:rPr>
              <w:t xml:space="preserve"> smokers only; F only; age 55+</w:t>
            </w:r>
            <w:r w:rsidR="00E0743C" w:rsidRPr="007227D2">
              <w:rPr>
                <w:rFonts w:ascii="Book Antiqua" w:hAnsi="Book Antiqua"/>
                <w:sz w:val="20"/>
                <w:szCs w:val="20"/>
              </w:rPr>
              <w:fldChar w:fldCharType="begin">
                <w:fldData xml:space="preserve">PEVuZE5vdGU+PENpdGU+PEF1dGhvcj5LaW08L0F1dGhvcj48WWVhcj4yMDEzPC9ZZWFyPjxSZWNO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LaW08L0F1dGhvcj48WWVhcj4yMDEzPC9ZZWFyPjxSZWNO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60]</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KNHANES IV years 2008 and 2009. </w:t>
            </w:r>
            <w:r w:rsidRPr="007227D2">
              <w:rPr>
                <w:rFonts w:ascii="Book Antiqua" w:hAnsi="Book Antiqua"/>
                <w:sz w:val="20"/>
                <w:szCs w:val="20"/>
              </w:rPr>
              <w:br/>
              <w:t xml:space="preserve">Never-smokers:  1472 F.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Include in analysis by age only.</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8-10</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00F449C7">
              <w:rPr>
                <w:rFonts w:ascii="Book Antiqua" w:hAnsi="Book Antiqua"/>
                <w:sz w:val="20"/>
                <w:szCs w:val="20"/>
              </w:rPr>
              <w:t xml:space="preserve"> and current smokers; M, F</w:t>
            </w:r>
            <w:r w:rsidR="00E0743C" w:rsidRPr="007227D2">
              <w:rPr>
                <w:rFonts w:ascii="Book Antiqua" w:hAnsi="Book Antiqua"/>
                <w:sz w:val="20"/>
                <w:szCs w:val="20"/>
              </w:rPr>
              <w:fldChar w:fldCharType="begin">
                <w:fldData xml:space="preserve">PEVuZE5vdGU+PENpdGU+PEF1dGhvcj5LYW5nPC9BdXRob3I+PFllYXI+MjAxNTwvWWVhcj48UmVj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=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LYW5nPC9BdXRob3I+PFllYXI+MjAxNTwvWWVhcj48UmVj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=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61]</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KNHANES IV (years 2008 and 2009) and V (2010 only). </w:t>
            </w:r>
            <w:r w:rsidRPr="007227D2">
              <w:rPr>
                <w:rFonts w:ascii="Book Antiqua" w:hAnsi="Book Antiqua"/>
                <w:sz w:val="20"/>
                <w:szCs w:val="20"/>
              </w:rPr>
              <w:br/>
              <w:t xml:space="preserve">Non-smokers: 3004 M, 5857 F. </w:t>
            </w:r>
            <w:r w:rsidRPr="007227D2">
              <w:rPr>
                <w:rFonts w:ascii="Book Antiqua" w:hAnsi="Book Antiqua"/>
                <w:sz w:val="20"/>
                <w:szCs w:val="20"/>
              </w:rPr>
              <w:br/>
              <w:t>Current smokers: 2354 M, 344 F.</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This provides the greatest sample siz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8-10</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00F449C7">
              <w:rPr>
                <w:rFonts w:ascii="Book Antiqua" w:hAnsi="Book Antiqua"/>
                <w:sz w:val="20"/>
                <w:szCs w:val="20"/>
              </w:rPr>
              <w:t xml:space="preserve"> and current smokers; F only</w:t>
            </w:r>
            <w:r w:rsidR="00E0743C" w:rsidRPr="007227D2">
              <w:rPr>
                <w:rFonts w:ascii="Book Antiqua" w:hAnsi="Book Antiqua"/>
                <w:sz w:val="20"/>
                <w:szCs w:val="20"/>
              </w:rPr>
              <w:fldChar w:fldCharType="begin">
                <w:fldData xml:space="preserve">PEVuZE5vdGU+PENpdGU+PEF1dGhvcj5LaW08L0F1dGhvcj48WWVhcj4yMDE0PC9ZZWFyPjxSZWNO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LaW08L0F1dGhvcj48WWVhcj4yMDE0PC9ZZWFyPjxSZWNO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62]</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KNHANES IV (years 2008 and 2009) and V (2010 only).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Only participants with spirometry measurements were considered.</w:t>
            </w:r>
            <w:r w:rsidRPr="007227D2">
              <w:rPr>
                <w:rFonts w:ascii="Book Antiqua" w:hAnsi="Book Antiqua"/>
                <w:sz w:val="20"/>
                <w:szCs w:val="20"/>
              </w:rPr>
              <w:br/>
              <w:t xml:space="preserve">Non-smokers:  4313 F. </w:t>
            </w:r>
            <w:r w:rsidRPr="007227D2">
              <w:rPr>
                <w:rFonts w:ascii="Book Antiqua" w:hAnsi="Book Antiqua"/>
                <w:sz w:val="20"/>
                <w:szCs w:val="20"/>
              </w:rPr>
              <w:br/>
              <w:t>Current smokers: 271 F.</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8-10</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 xml:space="preserve">Non-smokers only; F only </w:t>
            </w:r>
            <w:r w:rsidR="00E0743C" w:rsidRPr="007227D2">
              <w:rPr>
                <w:rFonts w:ascii="Book Antiqua" w:hAnsi="Book Antiqua"/>
                <w:sz w:val="20"/>
                <w:szCs w:val="20"/>
              </w:rPr>
              <w:fldChar w:fldCharType="begin">
                <w:fldData xml:space="preserve">PEVuZE5vdGU+PENpdGU+PEF1dGhvcj5LbzwvQXV0aG9yPjxZZWFyPjIwMTU8L1llYXI+PFJlY051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LbzwvQXV0aG9yPjxZZWFyPjIwMTU8L1llYXI+PFJlY051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63]</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KNHANES IV (years 2008 and 2009) and V (2010 only). </w:t>
            </w:r>
            <w:r w:rsidRPr="007227D2">
              <w:rPr>
                <w:rFonts w:ascii="Book Antiqua" w:hAnsi="Book Antiqua"/>
                <w:sz w:val="20"/>
                <w:szCs w:val="20"/>
              </w:rPr>
              <w:br/>
              <w:t xml:space="preserve">Non-smokers: 5307 F.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8-10</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Never and current </w:t>
            </w:r>
            <w:r w:rsidR="00F449C7">
              <w:rPr>
                <w:rFonts w:ascii="Book Antiqua" w:hAnsi="Book Antiqua"/>
                <w:sz w:val="20"/>
                <w:szCs w:val="20"/>
              </w:rPr>
              <w:t>smokers; M only</w:t>
            </w:r>
            <w:r w:rsidR="00E0743C" w:rsidRPr="007227D2">
              <w:rPr>
                <w:rFonts w:ascii="Book Antiqua" w:hAnsi="Book Antiqua"/>
                <w:sz w:val="20"/>
                <w:szCs w:val="20"/>
              </w:rPr>
              <w:fldChar w:fldCharType="begin">
                <w:fldData xml:space="preserve">PEVuZE5vdGU+PENpdGU+PEF1dGhvcj5OYW08L0F1dGhvcj48WWVhcj4yMDE0PC9ZZWFyPjxSZWNO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OYW08L0F1dGhvcj48WWVhcj4yMDE0PC9ZZWFyPjxSZWNO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64]</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Due to the cut point values used, relevant results are available for current smokers only.</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10-12</w:t>
            </w:r>
          </w:p>
        </w:tc>
        <w:tc>
          <w:tcPr>
            <w:tcW w:w="3260" w:type="dxa"/>
            <w:tcBorders>
              <w:bottom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Never smokers only; F only</w:t>
            </w:r>
            <w:r w:rsidR="00E0743C" w:rsidRPr="007227D2">
              <w:rPr>
                <w:rFonts w:ascii="Book Antiqua" w:hAnsi="Book Antiqua"/>
                <w:sz w:val="20"/>
                <w:szCs w:val="20"/>
              </w:rPr>
              <w:fldChar w:fldCharType="begin">
                <w:fldData xml:space="preserve">PEVuZE5vdGU+PENpdGU+PEF1dGhvcj5KdW5nPC9BdXRob3I+PFllYXI+MjAxNTwvWWVhcj48UmVj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</w:fldData>
              </w:fldChar>
            </w:r>
            <w:r>
              <w:rPr>
                <w:rFonts w:ascii="Book Antiqua" w:hAnsi="Book Antiqua"/>
                <w:sz w:val="20"/>
                <w:szCs w:val="20"/>
              </w:rPr>
              <w:instrText xml:space="preserve"> ADDIN EN.CITE </w:instrText>
            </w:r>
            <w:r>
              <w:rPr>
                <w:rFonts w:ascii="Book Antiqua" w:hAnsi="Book Antiqua"/>
                <w:sz w:val="20"/>
                <w:szCs w:val="20"/>
              </w:rPr>
              <w:fldChar w:fldCharType="begin">
                <w:fldData xml:space="preserve">PEVuZE5vdGU+PENpdGU+PEF1dGhvcj5KdW5nPC9BdXRob3I+PFllYXI+MjAxNTwvWWVhcj48UmVj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</w:fldData>
              </w:fldChar>
            </w:r>
            <w:r>
              <w:rPr>
                <w:rFonts w:ascii="Book Antiqua" w:hAnsi="Book Antiqua"/>
                <w:sz w:val="20"/>
                <w:szCs w:val="20"/>
              </w:rPr>
              <w:instrText xml:space="preserve"> ADDIN EN.CITE.DATA </w:instrText>
            </w:r>
            <w:r>
              <w:rPr>
                <w:rFonts w:ascii="Book Antiqua" w:hAnsi="Book Antiqua"/>
                <w:sz w:val="20"/>
                <w:szCs w:val="20"/>
              </w:rPr>
            </w:r>
            <w:r>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65]</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KNHANES V years 2010-12. </w:t>
            </w:r>
            <w:r w:rsidRPr="007227D2">
              <w:rPr>
                <w:rFonts w:ascii="Book Antiqua" w:hAnsi="Book Antiqua"/>
                <w:sz w:val="20"/>
                <w:szCs w:val="20"/>
              </w:rPr>
              <w:br/>
              <w:t xml:space="preserve">Never-smokers: 1568 F.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Other reports for 2010 provide non-smoker and current-smoker values only. Never-smoker values provide estimates for additional rate types.</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Lifestyle and Appetite Study</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5</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w:t>
            </w:r>
            <w:r w:rsidR="00F449C7">
              <w:rPr>
                <w:rFonts w:ascii="Book Antiqua" w:hAnsi="Book Antiqua"/>
                <w:sz w:val="20"/>
                <w:szCs w:val="20"/>
              </w:rPr>
              <w:t>kers; cut points 1 and 2;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ee&lt;/Author&gt;&lt;Year&gt;1986&lt;/Year&gt;&lt;RecNum&gt;16399&lt;/RecNum&gt;&lt;IDText&gt;LEE1986B~&lt;/IDText&gt;&lt;DisplayText&gt;&lt;style face="superscript"&gt;[66]&lt;/style&gt;&lt;/DisplayText&gt;&lt;record&gt;&lt;rec-number&gt;16399&lt;/rec-number&gt;&lt;foreign-keys&gt;&lt;key app="EN" db-id="p50wz59frfwzzlets97pxw5haspsdrffwdtr" timestamp="1469636531"&gt;16399&lt;/key&gt;&lt;/foreign-keys&gt;&lt;ref-type name="Journal Article"&gt;17&lt;/ref-type&gt;&lt;contributors&gt;&lt;authors&gt;&lt;author&gt;Lee, P.N.&lt;/author&gt;&lt;/authors&gt;&lt;/contributors&gt;&lt;titles&gt;&lt;title&gt;Does breathing other people&amp;apos;s tobacco smoke cause lung cancer?&lt;/title&gt;&lt;secondary-title&gt;Br. Med. J.&lt;/secondary-title&gt;&lt;translated-title&gt;&lt;style face="underline" font="default" size="100%"&gt;file:\\\x:\refscan\LEE1986B.pdf&lt;/style&gt;&lt;/translated-title&gt;&lt;/titles&gt;&lt;periodical&gt;&lt;full-title&gt;British Medical Journal&lt;/full-title&gt;&lt;abbr-1&gt;Br. Med. J.&lt;/abbr-1&gt;&lt;abbr-2&gt;Br Med J&lt;/abbr-2&gt;&lt;/periodical&gt;&lt;pages&gt;1503-1504&lt;/pages&gt;&lt;volume&gt;293&lt;/volume&gt;&lt;dates&gt;&lt;year&gt;1986&lt;/year&gt;&lt;/dates&gt;&lt;orig-pub&gt;ETS;LUNGC;REVIEW&amp;#xD;COTININE&lt;/orig-pub&gt;&lt;call-num&gt;&lt;style face="underline" font="default" size="100%"&gt;P8&lt;/style&gt;&lt;style face="normal" font="default" size="100%"&gt; COT&lt;/style&gt;&lt;/call-num&gt;&lt;label&gt;LEE1986B~&lt;/label&gt;&lt;work-type&gt;Letter&lt;/work-type&gt;&lt;urls&gt;&lt;/urls&gt;&lt;custom4&gt;55&lt;/custom4&gt;&lt;custom5&gt;20052004/Y&lt;/custom5&gt;&lt;custom6&gt;pre95&amp;#xD;26092012&lt;/custom6&gt;&lt;remote-database-name&gt;&lt;style face="underline" font="default" size="100%"&gt;http://www.ncbi.nlm.nih.gov/pmc/articles/PMC1342272/pdf/bmjcred00264-0051d.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66]</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808.</w:t>
            </w:r>
            <w:r w:rsidRPr="007227D2">
              <w:rPr>
                <w:rFonts w:ascii="Book Antiqua" w:hAnsi="Book Antiqua"/>
                <w:sz w:val="20"/>
                <w:szCs w:val="20"/>
              </w:rPr>
              <w:br/>
              <w:t>Current smokers: 176.</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5</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cut </w:t>
            </w:r>
            <w:r w:rsidR="00F449C7">
              <w:rPr>
                <w:rFonts w:ascii="Book Antiqua" w:hAnsi="Book Antiqua"/>
                <w:sz w:val="20"/>
                <w:szCs w:val="20"/>
              </w:rPr>
              <w:t>points 1 and 2;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ee&lt;/Author&gt;&lt;Year&gt;1987&lt;/Year&gt;&lt;RecNum&gt;16421&lt;/RecNum&gt;&lt;IDText&gt;LEE1987C~&lt;/IDText&gt;&lt;DisplayText&gt;&lt;style face="superscript"&gt;[67]&lt;/style&gt;&lt;/DisplayText&gt;&lt;record&gt;&lt;rec-number&gt;16421&lt;/rec-number&gt;&lt;foreign-keys&gt;&lt;key app="EN" db-id="p50wz59frfwzzlets97pxw5haspsdrffwdtr" timestamp="1469636533"&gt;16421&lt;/key&gt;&lt;/foreign-keys&gt;&lt;ref-type name="Journal Article"&gt;17&lt;/ref-type&gt;&lt;contributors&gt;&lt;authors&gt;&lt;author&gt;Lee, P.N.&lt;/author&gt;&lt;/authors&gt;&lt;/contributors&gt;&lt;titles&gt;&lt;title&gt;Passive smoking and lung cancer association: a result of bias?&lt;/title&gt;&lt;secondary-title&gt;Human Toxicology&lt;/secondary-title&gt;&lt;translated-title&gt;&lt;style face="underline" font="default" size="100%"&gt;file:\\\x:\refscan\LEE1987C.pdf&lt;/style&gt;&lt;/translated-title&gt;&lt;/titles&gt;&lt;periodical&gt;&lt;full-title&gt;Human Toxicology&lt;/full-title&gt;&lt;abbr-1&gt;Hum. Toxicol.&lt;/abbr-1&gt;&lt;abbr-2&gt;Hum Toxicol&lt;/abbr-2&gt;&lt;/periodical&gt;&lt;pages&gt;517-524&lt;/pages&gt;&lt;volume&gt;6&lt;/volume&gt;&lt;section&gt;3692498 &lt;/section&gt;&lt;dates&gt;&lt;year&gt;1987&lt;/year&gt;&lt;/dates&gt;&lt;orig-pub&gt;MISCLASSI;COTININE;SALIVA;ADULT;MARKSMOK;MARKPASS;PIPECGR;HOMEWORK;UK;STATS&lt;/orig-pub&gt;&lt;call-num&gt;&lt;style face="normal" font="default" size="100%"&gt;M2 &lt;/style&gt;&lt;style face="underline" font="default" size="100%"&gt;COT&lt;/style&gt;&lt;style face="normal" font="default" size="100%"&gt; S2&lt;/style&gt;&lt;/call-num&gt;&lt;label&gt;LEE1987C~&lt;/label&gt;&lt;urls&gt;&lt;/urls&gt;&lt;custom4&gt;65&lt;/custom4&gt;&lt;custom5&gt;06122000/Y&lt;/custom5&gt;&lt;custom6&gt;pre95&amp;#xD;26052004&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67]</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Non-smokers: 808. </w:t>
            </w:r>
            <w:r w:rsidRPr="007227D2">
              <w:rPr>
                <w:rFonts w:ascii="Book Antiqua" w:hAnsi="Book Antiqua"/>
                <w:sz w:val="20"/>
                <w:szCs w:val="20"/>
              </w:rPr>
              <w:br/>
              <w:t>Current smokers: 176.</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exes separately preferred.</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5</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Non-smokers; cut </w:t>
            </w:r>
            <w:r w:rsidR="00F449C7">
              <w:rPr>
                <w:rFonts w:ascii="Book Antiqua" w:hAnsi="Book Antiqua"/>
                <w:sz w:val="20"/>
                <w:szCs w:val="20"/>
              </w:rPr>
              <w:t>points 1 and 2;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ee&lt;/Author&gt;&lt;Year&gt;1987&lt;/Year&gt;&lt;RecNum&gt;16418&lt;/RecNum&gt;&lt;IDText&gt;LEE1987~&lt;/IDText&gt;&lt;DisplayText&gt;&lt;style face="superscript"&gt;[68]&lt;/style&gt;&lt;/DisplayText&gt;&lt;record&gt;&lt;rec-number&gt;16418&lt;/rec-number&gt;&lt;foreign-keys&gt;&lt;key app="EN" db-id="p50wz59frfwzzlets97pxw5haspsdrffwdtr" timestamp="1469636532"&gt;16418&lt;/key&gt;&lt;/foreign-keys&gt;&lt;ref-type name="Journal Article"&gt;17&lt;/ref-type&gt;&lt;contributors&gt;&lt;authors&gt;&lt;author&gt;Lee, P.N.&lt;/author&gt;&lt;/authors&gt;&lt;/contributors&gt;&lt;titles&gt;&lt;title&gt;Lung cancer and passive smoking: association an artefact due to misclassification of smoking habits?&lt;/title&gt;&lt;secondary-title&gt;Toxicology Letters&lt;/secondary-title&gt;&lt;translated-title&gt;&lt;style face="underline" font="default" size="100%"&gt;file:\\\x:\refscan\LEE1987.pdf&lt;/style&gt;&lt;/translated-title&gt;&lt;/titles&gt;&lt;periodical&gt;&lt;full-title&gt;Toxicology Letters&lt;/full-title&gt;&lt;abbr-1&gt;Toxicol. Lett.&lt;/abbr-1&gt;&lt;abbr-2&gt;Toxicol Lett&lt;/abbr-2&gt;&lt;/periodical&gt;&lt;pages&gt;157-162&lt;/pages&gt;&lt;volume&gt;35&lt;/volume&gt;&lt;section&gt;3810676&lt;/section&gt;&lt;dates&gt;&lt;year&gt;1987&lt;/year&gt;&lt;/dates&gt;&lt;orig-pub&gt;STATS;MISCLASSI;COTININE&lt;/orig-pub&gt;&lt;call-num&gt;&lt;style face="underline" font="default" size="100%"&gt;S2&lt;/style&gt;&lt;style face="normal" font="default" size="100%"&gt; COT&lt;/style&gt;&lt;/call-num&gt;&lt;label&gt;LEE1987~&lt;/label&gt;&lt;urls&gt;&lt;/urls&gt;&lt;custom4&gt;58&lt;/custom4&gt;&lt;custom5&gt;06122000/Y&lt;/custom5&gt;&lt;custom6&gt;pre95&amp;#xD;20052004&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68]</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808.</w:t>
            </w:r>
            <w:r w:rsidRPr="007227D2">
              <w:rPr>
                <w:rFonts w:ascii="Book Antiqua" w:hAnsi="Book Antiqua"/>
                <w:sz w:val="20"/>
                <w:szCs w:val="20"/>
              </w:rPr>
              <w:br/>
              <w:t xml:space="preserve">Current smokers: 176.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exes separately preferred.</w:t>
            </w:r>
          </w:p>
        </w:tc>
      </w:tr>
      <w:tr w:rsidR="00891CAD" w:rsidRPr="007227D2" w:rsidTr="00A41C88">
        <w:trPr>
          <w:cantSplit/>
        </w:trPr>
        <w:tc>
          <w:tcPr>
            <w:tcW w:w="2376" w:type="dxa"/>
            <w:tcBorders>
              <w:top w:val="single" w:sz="4" w:space="0" w:color="auto"/>
            </w:tcBorders>
          </w:tcPr>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t>MFHS (Mini Finland Health Survey)</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78-80</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and ex-smokers; se</w:t>
            </w:r>
            <w:r w:rsidR="00F449C7">
              <w:rPr>
                <w:rFonts w:ascii="Book Antiqua" w:hAnsi="Book Antiqua"/>
                <w:sz w:val="20"/>
                <w:szCs w:val="20"/>
              </w:rPr>
              <w:t>xes combined; cut point 2 only</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Korpilähde&lt;/Author&gt;&lt;Year&gt;2004&lt;/Year&gt;&lt;RecNum&gt;36284&lt;/RecNum&gt;&lt;IDText&gt;KORPIL2004~&lt;/IDText&gt;&lt;DisplayText&gt;&lt;style face="superscript"&gt;[69]&lt;/style&gt;&lt;/DisplayText&gt;&lt;record&gt;&lt;rec-number&gt;36284&lt;/rec-number&gt;&lt;foreign-keys&gt;&lt;key app="EN" db-id="p50wz59frfwzzlets97pxw5haspsdrffwdtr" timestamp="1469639345"&gt;36284&lt;/key&gt;&lt;/foreign-keys&gt;&lt;ref-type name="Journal Article"&gt;17&lt;/ref-type&gt;&lt;contributors&gt;&lt;authors&gt;&lt;author&gt;Korpilähde, T.&lt;/author&gt;&lt;author&gt;Heliövaara, M.&lt;/author&gt;&lt;author&gt;Knekt, P.&lt;/author&gt;&lt;author&gt;Marniemi, J.&lt;/author&gt;&lt;author&gt;Aromaa, A.&lt;/author&gt;&lt;author&gt;Aho, K.&lt;/author&gt;&lt;/authors&gt;&lt;/contributors&gt;&lt;titles&gt;&lt;title&gt;Smoking history and serum cotinine and thiocyanate concentrations as determinants of rheumatoid factor in non-rheumatoid subjects&lt;/title&gt;&lt;secondary-title&gt;Rheumatology&lt;/secondary-title&gt;&lt;translated-title&gt;&lt;style face="underline" font="default" size="100%"&gt;file:\\\x:\refscan\KORPIL2004.pdf&amp;#xD;file:\\\x:\refscan\KORPIL2004_MISLCASS.pdf&lt;/style&gt;&lt;/translated-title&gt;&lt;/titles&gt;&lt;periodical&gt;&lt;full-title&gt;Rheumatology&lt;/full-title&gt;&lt;abbr-1&gt;Rheumatology&lt;/abbr-1&gt;&lt;abbr-2&gt;Rheumatology&lt;/abbr-2&gt;&lt;/periodical&gt;&lt;pages&gt;1424-1428&lt;/pages&gt;&lt;volume&gt;43&lt;/volume&gt;&lt;section&gt;15328423&lt;/section&gt;&lt;dates&gt;&lt;year&gt;2004&lt;/year&gt;&lt;/dates&gt;&lt;orig-pub&gt;MINIFINLAND;FINLAND;SMOKINGHABS;ISS3finlY;COTININE&lt;/orig-pub&gt;&lt;call-num&gt;&lt;style face="normal" font="default" size="100%"&gt;COT &lt;/style&gt;&lt;style face="underline" font="default" size="100%"&gt;SM.FINLAND&lt;/style&gt;&lt;/call-num&gt;&lt;label&gt;KORPIL2004~&lt;/label&gt;&lt;urls&gt;&lt;/urls&gt;&lt;custom5&gt;23052011/Y&lt;/custom5&gt;&lt;custom6&gt;11052011&amp;#xD;02062011&lt;/custom6&gt;&lt;remote-database-name&gt;&lt;style face="underline" font="default" size="100%"&gt;http://rheumatology.oxfordjournals.org/content/43/11/1424.full.pdf+html&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69]</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5296.</w:t>
            </w:r>
            <w:r w:rsidRPr="007227D2">
              <w:rPr>
                <w:rFonts w:ascii="Book Antiqua" w:hAnsi="Book Antiqua"/>
                <w:sz w:val="20"/>
                <w:szCs w:val="20"/>
              </w:rPr>
              <w:br/>
              <w:t>Never-smokers: 3852.</w:t>
            </w:r>
            <w:r w:rsidRPr="007227D2">
              <w:rPr>
                <w:rFonts w:ascii="Book Antiqua" w:hAnsi="Book Antiqua"/>
                <w:sz w:val="20"/>
                <w:szCs w:val="20"/>
              </w:rPr>
              <w:br/>
              <w:t>Ex-smokers: 1444.</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78-80 participants re-examined in 2000-01</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se</w:t>
            </w:r>
            <w:r w:rsidR="00F449C7">
              <w:rPr>
                <w:rFonts w:ascii="Book Antiqua" w:hAnsi="Book Antiqua"/>
                <w:sz w:val="20"/>
                <w:szCs w:val="20"/>
              </w:rPr>
              <w:t>xes combined; cut point 2 only</w:t>
            </w:r>
            <w:r w:rsidR="00E0743C" w:rsidRPr="007227D2">
              <w:rPr>
                <w:rFonts w:ascii="Book Antiqua" w:hAnsi="Book Antiqua"/>
                <w:sz w:val="20"/>
                <w:szCs w:val="20"/>
              </w:rPr>
              <w:fldChar w:fldCharType="begin">
                <w:fldData xml:space="preserve">PEVuZE5vdGU+PENpdGU+PEF1dGhvcj5QZXJ0b3ZhYXJhPC9BdXRob3I+PFllYXI+MjAwNjwvWWVh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QZXJ0b3ZhYXJhPC9BdXRob3I+PFllYXI+MjAwNjwvWWVh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0]</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632.</w:t>
            </w:r>
            <w:r w:rsidRPr="007227D2">
              <w:rPr>
                <w:rFonts w:ascii="Book Antiqua" w:hAnsi="Book Antiqua"/>
                <w:sz w:val="20"/>
                <w:szCs w:val="20"/>
              </w:rPr>
              <w:br/>
              <w:t>Current smokers: 152.</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Use the current-smoker data only.</w:t>
            </w:r>
          </w:p>
        </w:tc>
      </w:tr>
      <w:tr w:rsidR="00891CAD" w:rsidRPr="007227D2" w:rsidTr="00A41C88">
        <w:trPr>
          <w:cantSplit/>
        </w:trPr>
        <w:tc>
          <w:tcPr>
            <w:tcW w:w="2376" w:type="dxa"/>
            <w:tcBorders>
              <w:top w:val="single" w:sz="4" w:space="0" w:color="auto"/>
            </w:tcBorders>
          </w:tcPr>
          <w:p w:rsidR="00891CAD" w:rsidRPr="007227D2" w:rsidRDefault="00891CAD" w:rsidP="007227D2">
            <w:pPr>
              <w:keepNext/>
              <w:spacing w:after="200" w:line="240" w:lineRule="auto"/>
              <w:rPr>
                <w:rFonts w:ascii="Book Antiqua" w:hAnsi="Book Antiqua"/>
                <w:sz w:val="20"/>
                <w:szCs w:val="20"/>
              </w:rPr>
            </w:pPr>
            <w:r w:rsidRPr="007227D2">
              <w:rPr>
                <w:rFonts w:ascii="Book Antiqua" w:hAnsi="Book Antiqua"/>
                <w:sz w:val="20"/>
                <w:szCs w:val="20"/>
              </w:rPr>
              <w:lastRenderedPageBreak/>
              <w:t>MONICA Germany</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4-85</w:t>
            </w:r>
          </w:p>
        </w:tc>
        <w:tc>
          <w:tcPr>
            <w:tcW w:w="3260" w:type="dxa"/>
            <w:tcBorders>
              <w:top w:val="single" w:sz="4" w:space="0" w:color="auto"/>
            </w:tcBorders>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M; age 25-44</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Heller&lt;/Author&gt;&lt;Year&gt;1998&lt;/Year&gt;&lt;RecNum&gt;11729&lt;/RecNum&gt;&lt;IDText&gt;HELLER1998~&lt;/IDText&gt;&lt;DisplayText&gt;&lt;style face="superscript"&gt;[71]&lt;/style&gt;&lt;/DisplayText&gt;&lt;record&gt;&lt;rec-number&gt;11729&lt;/rec-number&gt;&lt;foreign-keys&gt;&lt;key app="EN" db-id="p50wz59frfwzzlets97pxw5haspsdrffwdtr" timestamp="1469635960"&gt;11729&lt;/key&gt;&lt;/foreign-keys&gt;&lt;ref-type name="Journal Article"&gt;17&lt;/ref-type&gt;&lt;contributors&gt;&lt;authors&gt;&lt;author&gt;Heller, W-D.&lt;/author&gt;&lt;author&gt;Scherer, G.&lt;/author&gt;&lt;author&gt;Sennewald, E.&lt;/author&gt;&lt;author&gt;Adlkofer, F.&lt;/author&gt;&lt;/authors&gt;&lt;/contributors&gt;&lt;titles&gt;&lt;title&gt;Misclassification of smoking in a follow-up population study in southern Germany&lt;/title&gt;&lt;secondary-title&gt;Journal of Clinical Epidemiology&lt;/secondary-title&gt;&lt;translated-title&gt;&lt;style face="underline" font="default" size="100%"&gt;file:\\\x:\refscan\HELLER1998.pdf&amp;#xD;file:\\\t:\pauline\reviews\pdf\979.pdf&lt;/style&gt;&lt;/translated-title&gt;&lt;/titles&gt;&lt;periodical&gt;&lt;full-title&gt;Journal of Clinical Epidemiology&lt;/full-title&gt;&lt;abbr-1&gt;J. Clin. Epidemiol.&lt;/abbr-1&gt;&lt;abbr-2&gt;J Clin Epidemiol&lt;/abbr-2&gt;&lt;/periodical&gt;&lt;pages&gt;211-218&lt;/pages&gt;&lt;volume&gt;51&lt;/volume&gt;&lt;number&gt;3&lt;/number&gt;&lt;section&gt;9495686&lt;/section&gt;&lt;dates&gt;&lt;year&gt;1998&lt;/year&gt;&lt;/dates&gt;&lt;orig-pub&gt;COTININE;MARKSMOK;MARKPASS;SERUM;MISCLASSI;GERMANY;ADULT&lt;/orig-pub&gt;&lt;call-num&gt;&lt;style face="underline" font="default" size="100%"&gt;COT&lt;/style&gt;&lt;style face="normal" font="default" size="100%"&gt; M1 M2&lt;/style&gt;&lt;/call-num&gt;&lt;label&gt;HELLER1998~&lt;/label&gt;&lt;urls&gt;&lt;/urls&gt;&lt;custom3&gt;979&lt;/custom3&gt;&lt;custom5&gt;21082003/Y&lt;/custom5&gt;&lt;custom6&gt;12031998&amp;#xD;29112005&lt;/custom6&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71]</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1984-85</w:t>
            </w:r>
          </w:p>
        </w:tc>
        <w:tc>
          <w:tcPr>
            <w:tcW w:w="3260" w:type="dxa"/>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M; age 45-64</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Heller&lt;/Author&gt;&lt;Year&gt;1998&lt;/Year&gt;&lt;RecNum&gt;11729&lt;/RecNum&gt;&lt;IDText&gt;HELLER1998~&lt;/IDText&gt;&lt;DisplayText&gt;&lt;style face="superscript"&gt;[71]&lt;/style&gt;&lt;/DisplayText&gt;&lt;record&gt;&lt;rec-number&gt;11729&lt;/rec-number&gt;&lt;foreign-keys&gt;&lt;key app="EN" db-id="p50wz59frfwzzlets97pxw5haspsdrffwdtr" timestamp="1469635960"&gt;11729&lt;/key&gt;&lt;/foreign-keys&gt;&lt;ref-type name="Journal Article"&gt;17&lt;/ref-type&gt;&lt;contributors&gt;&lt;authors&gt;&lt;author&gt;Heller, W-D.&lt;/author&gt;&lt;author&gt;Scherer, G.&lt;/author&gt;&lt;author&gt;Sennewald, E.&lt;/author&gt;&lt;author&gt;Adlkofer, F.&lt;/author&gt;&lt;/authors&gt;&lt;/contributors&gt;&lt;titles&gt;&lt;title&gt;Misclassification of smoking in a follow-up population study in southern Germany&lt;/title&gt;&lt;secondary-title&gt;Journal of Clinical Epidemiology&lt;/secondary-title&gt;&lt;translated-title&gt;&lt;style face="underline" font="default" size="100%"&gt;file:\\\x:\refscan\HELLER1998.pdf&amp;#xD;file:\\\t:\pauline\reviews\pdf\979.pdf&lt;/style&gt;&lt;/translated-title&gt;&lt;/titles&gt;&lt;periodical&gt;&lt;full-title&gt;Journal of Clinical Epidemiology&lt;/full-title&gt;&lt;abbr-1&gt;J. Clin. Epidemiol.&lt;/abbr-1&gt;&lt;abbr-2&gt;J Clin Epidemiol&lt;/abbr-2&gt;&lt;/periodical&gt;&lt;pages&gt;211-218&lt;/pages&gt;&lt;volume&gt;51&lt;/volume&gt;&lt;number&gt;3&lt;/number&gt;&lt;section&gt;9495686&lt;/section&gt;&lt;dates&gt;&lt;year&gt;1998&lt;/year&gt;&lt;/dates&gt;&lt;orig-pub&gt;COTININE;MARKSMOK;MARKPASS;SERUM;MISCLASSI;GERMANY;ADULT&lt;/orig-pub&gt;&lt;call-num&gt;&lt;style face="underline" font="default" size="100%"&gt;COT&lt;/style&gt;&lt;style face="normal" font="default" size="100%"&gt; M1 M2&lt;/style&gt;&lt;/call-num&gt;&lt;label&gt;HELLER1998~&lt;/label&gt;&lt;urls&gt;&lt;/urls&gt;&lt;custom3&gt;979&lt;/custom3&gt;&lt;custom5&gt;21082003/Y&lt;/custom5&gt;&lt;custom6&gt;12031998&amp;#xD;29112005&lt;/custom6&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71]</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1984-85</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M; all ages</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Heller&lt;/Author&gt;&lt;Year&gt;1998&lt;/Year&gt;&lt;RecNum&gt;11729&lt;/RecNum&gt;&lt;IDText&gt;HELLER1998~&lt;/IDText&gt;&lt;DisplayText&gt;&lt;style face="superscript"&gt;[71]&lt;/style&gt;&lt;/DisplayText&gt;&lt;record&gt;&lt;rec-number&gt;11729&lt;/rec-number&gt;&lt;foreign-keys&gt;&lt;key app="EN" db-id="p50wz59frfwzzlets97pxw5haspsdrffwdtr" timestamp="1469635960"&gt;11729&lt;/key&gt;&lt;/foreign-keys&gt;&lt;ref-type name="Journal Article"&gt;17&lt;/ref-type&gt;&lt;contributors&gt;&lt;authors&gt;&lt;author&gt;Heller, W-D.&lt;/author&gt;&lt;author&gt;Scherer, G.&lt;/author&gt;&lt;author&gt;Sennewald, E.&lt;/author&gt;&lt;author&gt;Adlkofer, F.&lt;/author&gt;&lt;/authors&gt;&lt;/contributors&gt;&lt;titles&gt;&lt;title&gt;Misclassification of smoking in a follow-up population study in southern Germany&lt;/title&gt;&lt;secondary-title&gt;Journal of Clinical Epidemiology&lt;/secondary-title&gt;&lt;translated-title&gt;&lt;style face="underline" font="default" size="100%"&gt;file:\\\x:\refscan\HELLER1998.pdf&amp;#xD;file:\\\t:\pauline\reviews\pdf\979.pdf&lt;/style&gt;&lt;/translated-title&gt;&lt;/titles&gt;&lt;periodical&gt;&lt;full-title&gt;Journal of Clinical Epidemiology&lt;/full-title&gt;&lt;abbr-1&gt;J. Clin. Epidemiol.&lt;/abbr-1&gt;&lt;abbr-2&gt;J Clin Epidemiol&lt;/abbr-2&gt;&lt;/periodical&gt;&lt;pages&gt;211-218&lt;/pages&gt;&lt;volume&gt;51&lt;/volume&gt;&lt;number&gt;3&lt;/number&gt;&lt;section&gt;9495686&lt;/section&gt;&lt;dates&gt;&lt;year&gt;1998&lt;/year&gt;&lt;/dates&gt;&lt;orig-pub&gt;COTININE;MARKSMOK;MARKPASS;SERUM;MISCLASSI;GERMANY;ADULT&lt;/orig-pub&gt;&lt;call-num&gt;&lt;style face="underline" font="default" size="100%"&gt;COT&lt;/style&gt;&lt;style face="normal" font="default" size="100%"&gt; M1 M2&lt;/style&gt;&lt;/call-num&gt;&lt;label&gt;HELLER1998~&lt;/label&gt;&lt;urls&gt;&lt;/urls&gt;&lt;custom3&gt;979&lt;/custom3&gt;&lt;custom5&gt;21082003/Y&lt;/custom5&gt;&lt;custom6&gt;12031998&amp;#xD;29112005&lt;/custom6&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71]</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 additional information in the all-ages results.</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1984-85</w:t>
            </w:r>
          </w:p>
        </w:tc>
        <w:tc>
          <w:tcPr>
            <w:tcW w:w="3260" w:type="dxa"/>
          </w:tcPr>
          <w:p w:rsidR="00891CAD" w:rsidRPr="007227D2" w:rsidRDefault="00F449C7" w:rsidP="00F449C7">
            <w:pPr>
              <w:spacing w:after="200" w:line="240" w:lineRule="auto"/>
              <w:rPr>
                <w:rFonts w:ascii="Book Antiqua" w:hAnsi="Book Antiqua"/>
                <w:sz w:val="20"/>
                <w:szCs w:val="20"/>
              </w:rPr>
            </w:pPr>
            <w:r>
              <w:rPr>
                <w:rFonts w:ascii="Book Antiqua" w:hAnsi="Book Antiqua"/>
                <w:sz w:val="20"/>
                <w:szCs w:val="20"/>
              </w:rPr>
              <w:t>F; age 25-44</w:t>
            </w:r>
            <w:r w:rsidR="00E0743C" w:rsidRPr="007227D2">
              <w:rPr>
                <w:rFonts w:ascii="Book Antiqua" w:hAnsi="Book Antiqua"/>
                <w:sz w:val="20"/>
                <w:szCs w:val="20"/>
              </w:rPr>
              <w:fldChar w:fldCharType="begin"/>
            </w:r>
            <w:r>
              <w:rPr>
                <w:rFonts w:ascii="Book Antiqua" w:hAnsi="Book Antiqua"/>
                <w:sz w:val="20"/>
                <w:szCs w:val="20"/>
              </w:rPr>
              <w:instrText xml:space="preserve"> ADDIN EN.CITE &lt;EndNote&gt;&lt;Cite&gt;&lt;Author&gt;Heller&lt;/Author&gt;&lt;Year&gt;1998&lt;/Year&gt;&lt;RecNum&gt;11729&lt;/RecNum&gt;&lt;IDText&gt;HELLER1998~&lt;/IDText&gt;&lt;DisplayText&gt;&lt;style face="superscript"&gt;[71]&lt;/style&gt;&lt;/DisplayText&gt;&lt;record&gt;&lt;rec-number&gt;11729&lt;/rec-number&gt;&lt;foreign-keys&gt;&lt;key app="EN" db-id="p50wz59frfwzzlets97pxw5haspsdrffwdtr" timestamp="1469635960"&gt;11729&lt;/key&gt;&lt;/foreign-keys&gt;&lt;ref-type name="Journal Article"&gt;17&lt;/ref-type&gt;&lt;contributors&gt;&lt;authors&gt;&lt;author&gt;Heller, W-D.&lt;/author&gt;&lt;author&gt;Scherer, G.&lt;/author&gt;&lt;author&gt;Sennewald, E.&lt;/author&gt;&lt;author&gt;Adlkofer, F.&lt;/author&gt;&lt;/authors&gt;&lt;/contributors&gt;&lt;titles&gt;&lt;title&gt;Misclassification of smoking in a follow-up population study in southern Germany&lt;/title&gt;&lt;secondary-title&gt;Journal of Clinical Epidemiology&lt;/secondary-title&gt;&lt;translated-title&gt;&lt;style face="underline" font="default" size="100%"&gt;file:\\\x:\refscan\HELLER1998.pdf&amp;#xD;file:\\\t:\pauline\reviews\pdf\979.pdf&lt;/style&gt;&lt;/translated-title&gt;&lt;/titles&gt;&lt;periodical&gt;&lt;full-title&gt;Journal of Clinical Epidemiology&lt;/full-title&gt;&lt;abbr-1&gt;J. Clin. Epidemiol.&lt;/abbr-1&gt;&lt;abbr-2&gt;J Clin Epidemiol&lt;/abbr-2&gt;&lt;/periodical&gt;&lt;pages&gt;211-218&lt;/pages&gt;&lt;volume&gt;51&lt;/volume&gt;&lt;number&gt;3&lt;/number&gt;&lt;section&gt;9495686&lt;/section&gt;&lt;dates&gt;&lt;year&gt;1998&lt;/year&gt;&lt;/dates&gt;&lt;orig-pub&gt;COTININE;MARKSMOK;MARKPASS;SERUM;MISCLASSI;GERMANY;ADULT&lt;/orig-pub&gt;&lt;call-num&gt;&lt;style face="underline" font="default" size="100%"&gt;COT&lt;/style&gt;&lt;style face="normal" font="default" size="100%"&gt; M1 M2&lt;/style&gt;&lt;/call-num&gt;&lt;label&gt;HELLER1998~&lt;/label&gt;&lt;urls&gt;&lt;/urls&gt;&lt;custom3&gt;979&lt;/custom3&gt;&lt;custom5&gt;21082003/Y&lt;/custom5&gt;&lt;custom6&gt;12031998&amp;#xD;29112005&lt;/custom6&gt;&lt;modified-date&gt;In File&lt;/modified-date&gt;&lt;/record&gt;&lt;/Cite&gt;&lt;/EndNote&gt;</w:instrText>
            </w:r>
            <w:r w:rsidR="00E0743C" w:rsidRPr="007227D2">
              <w:rPr>
                <w:rFonts w:ascii="Book Antiqua" w:hAnsi="Book Antiqua"/>
                <w:sz w:val="20"/>
                <w:szCs w:val="20"/>
              </w:rPr>
              <w:fldChar w:fldCharType="separate"/>
            </w:r>
            <w:r w:rsidRPr="00F449C7">
              <w:rPr>
                <w:rFonts w:ascii="Book Antiqua" w:hAnsi="Book Antiqua"/>
                <w:noProof/>
                <w:sz w:val="20"/>
                <w:szCs w:val="20"/>
                <w:vertAlign w:val="superscript"/>
              </w:rPr>
              <w:t>[71]</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1984-85</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F; a</w:t>
            </w:r>
            <w:r w:rsidR="00F449C7">
              <w:rPr>
                <w:rFonts w:ascii="Book Antiqua" w:hAnsi="Book Antiqua"/>
                <w:sz w:val="20"/>
                <w:szCs w:val="20"/>
              </w:rPr>
              <w:t>ge 45-64</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Heller&lt;/Author&gt;&lt;Year&gt;1998&lt;/Year&gt;&lt;RecNum&gt;11729&lt;/RecNum&gt;&lt;IDText&gt;HELLER1998~&lt;/IDText&gt;&lt;DisplayText&gt;&lt;style face="superscript"&gt;[71]&lt;/style&gt;&lt;/DisplayText&gt;&lt;record&gt;&lt;rec-number&gt;11729&lt;/rec-number&gt;&lt;foreign-keys&gt;&lt;key app="EN" db-id="p50wz59frfwzzlets97pxw5haspsdrffwdtr" timestamp="1469635960"&gt;11729&lt;/key&gt;&lt;/foreign-keys&gt;&lt;ref-type name="Journal Article"&gt;17&lt;/ref-type&gt;&lt;contributors&gt;&lt;authors&gt;&lt;author&gt;Heller, W-D.&lt;/author&gt;&lt;author&gt;Scherer, G.&lt;/author&gt;&lt;author&gt;Sennewald, E.&lt;/author&gt;&lt;author&gt;Adlkofer, F.&lt;/author&gt;&lt;/authors&gt;&lt;/contributors&gt;&lt;titles&gt;&lt;title&gt;Misclassification of smoking in a follow-up population study in southern Germany&lt;/title&gt;&lt;secondary-title&gt;Journal of Clinical Epidemiology&lt;/secondary-title&gt;&lt;translated-title&gt;&lt;style face="underline" font="default" size="100%"&gt;file:\\\x:\refscan\HELLER1998.pdf&amp;#xD;file:\\\t:\pauline\reviews\pdf\979.pdf&lt;/style&gt;&lt;/translated-title&gt;&lt;/titles&gt;&lt;periodical&gt;&lt;full-title&gt;Journal of Clinical Epidemiology&lt;/full-title&gt;&lt;abbr-1&gt;J. Clin. Epidemiol.&lt;/abbr-1&gt;&lt;abbr-2&gt;J Clin Epidemiol&lt;/abbr-2&gt;&lt;/periodical&gt;&lt;pages&gt;211-218&lt;/pages&gt;&lt;volume&gt;51&lt;/volume&gt;&lt;number&gt;3&lt;/number&gt;&lt;section&gt;9495686&lt;/section&gt;&lt;dates&gt;&lt;year&gt;1998&lt;/year&gt;&lt;/dates&gt;&lt;orig-pub&gt;COTININE;MARKSMOK;MARKPASS;SERUM;MISCLASSI;GERMANY;ADULT&lt;/orig-pub&gt;&lt;call-num&gt;&lt;style face="underline" font="default" size="100%"&gt;COT&lt;/style&gt;&lt;style face="normal" font="default" size="100%"&gt; M1 M2&lt;/style&gt;&lt;/call-num&gt;&lt;label&gt;HELLER1998~&lt;/label&gt;&lt;urls&gt;&lt;/urls&gt;&lt;custom3&gt;979&lt;/custom3&gt;&lt;custom5&gt;21082003/Y&lt;/custom5&gt;&lt;custom6&gt;12031998&amp;#xD;2911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1]</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1984-85</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F; all ages</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Heller&lt;/Author&gt;&lt;Year&gt;1998&lt;/Year&gt;&lt;RecNum&gt;11729&lt;/RecNum&gt;&lt;IDText&gt;HELLER1998~&lt;/IDText&gt;&lt;DisplayText&gt;&lt;style face="superscript"&gt;[71]&lt;/style&gt;&lt;/DisplayText&gt;&lt;record&gt;&lt;rec-number&gt;11729&lt;/rec-number&gt;&lt;foreign-keys&gt;&lt;key app="EN" db-id="p50wz59frfwzzlets97pxw5haspsdrffwdtr" timestamp="1469635960"&gt;11729&lt;/key&gt;&lt;/foreign-keys&gt;&lt;ref-type name="Journal Article"&gt;17&lt;/ref-type&gt;&lt;contributors&gt;&lt;authors&gt;&lt;author&gt;Heller, W-D.&lt;/author&gt;&lt;author&gt;Scherer, G.&lt;/author&gt;&lt;author&gt;Sennewald, E.&lt;/author&gt;&lt;author&gt;Adlkofer, F.&lt;/author&gt;&lt;/authors&gt;&lt;/contributors&gt;&lt;titles&gt;&lt;title&gt;Misclassification of smoking in a follow-up population study in southern Germany&lt;/title&gt;&lt;secondary-title&gt;Journal of Clinical Epidemiology&lt;/secondary-title&gt;&lt;translated-title&gt;&lt;style face="underline" font="default" size="100%"&gt;file:\\\x:\refscan\HELLER1998.pdf&amp;#xD;file:\\\t:\pauline\reviews\pdf\979.pdf&lt;/style&gt;&lt;/translated-title&gt;&lt;/titles&gt;&lt;periodical&gt;&lt;full-title&gt;Journal of Clinical Epidemiology&lt;/full-title&gt;&lt;abbr-1&gt;J. Clin. Epidemiol.&lt;/abbr-1&gt;&lt;abbr-2&gt;J Clin Epidemiol&lt;/abbr-2&gt;&lt;/periodical&gt;&lt;pages&gt;211-218&lt;/pages&gt;&lt;volume&gt;51&lt;/volume&gt;&lt;number&gt;3&lt;/number&gt;&lt;section&gt;9495686&lt;/section&gt;&lt;dates&gt;&lt;year&gt;1998&lt;/year&gt;&lt;/dates&gt;&lt;orig-pub&gt;COTININE;MARKSMOK;MARKPASS;SERUM;MISCLASSI;GERMANY;ADULT&lt;/orig-pub&gt;&lt;call-num&gt;&lt;style face="underline" font="default" size="100%"&gt;COT&lt;/style&gt;&lt;style face="normal" font="default" size="100%"&gt; M1 M2&lt;/style&gt;&lt;/call-num&gt;&lt;label&gt;HELLER1998~&lt;/label&gt;&lt;urls&gt;&lt;/urls&gt;&lt;custom3&gt;979&lt;/custom3&gt;&lt;custom5&gt;21082003/Y&lt;/custom5&gt;&lt;custom6&gt;12031998&amp;#xD;2911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1]</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 additional information in the all-ages results.</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MONICA Scotland</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6, 1989, 1992 and 1995</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000052E1">
              <w:rPr>
                <w:rFonts w:ascii="Book Antiqua" w:hAnsi="Book Antiqua"/>
                <w:sz w:val="20"/>
                <w:szCs w:val="20"/>
              </w:rPr>
              <w:t xml:space="preserve"> and current smokers;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Chen&lt;/Author&gt;&lt;Year&gt;2002&lt;/Year&gt;&lt;RecNum&gt;5076&lt;/RecNum&gt;&lt;IDText&gt;CHEN2002D~&lt;/IDText&gt;&lt;DisplayText&gt;&lt;style face="superscript"&gt;[72]&lt;/style&gt;&lt;/DisplayText&gt;&lt;record&gt;&lt;rec-number&gt;5076&lt;/rec-number&gt;&lt;foreign-keys&gt;&lt;key app="EN" db-id="p50wz59frfwzzlets97pxw5haspsdrffwdtr" timestamp="1469635235"&gt;5076&lt;/key&gt;&lt;/foreign-keys&gt;&lt;ref-type name="Journal Article"&gt;17&lt;/ref-type&gt;&lt;contributors&gt;&lt;authors&gt;&lt;author&gt;Chen, R.&lt;/author&gt;&lt;author&gt;Tavendale, R.&lt;/author&gt;&lt;author&gt;Tunstall-Pedoe, H.&lt;/author&gt;&lt;/authors&gt;&lt;/contributors&gt;&lt;titles&gt;&lt;title&gt;Measurement of passive smoking in adults: self-reported questionnaire or serum cotinine?&lt;/title&gt;&lt;secondary-title&gt;Journal of Cancer Epidemiology and Prevention&lt;/secondary-title&gt;&lt;translated-title&gt;&lt;style face="underline" font="default" size="100%"&gt;file:\\\x:\refscan\CHEN2002D.pdf&amp;#xD;file:\\\x:\refscan\CHEN2002D_misclass.pdf&lt;/style&gt;&lt;/translated-title&gt;&lt;/titles&gt;&lt;periodical&gt;&lt;full-title&gt;Journal of Cancer Epidemiology and Prevention&lt;/full-title&gt;&lt;abbr-1&gt;J. Cancer Epidemiol. Prev.&lt;/abbr-1&gt;&lt;abbr-2&gt;J Cancer Epidemiol Prev&lt;/abbr-2&gt;&lt;abbr-3&gt;Journal of Cancer Epidemiology &amp;amp; Prevention&lt;/abbr-3&gt;&lt;/periodical&gt;&lt;pages&gt;85-95&lt;/pages&gt;&lt;volume&gt;7&lt;/volume&gt;&lt;number&gt;2&lt;/number&gt;&lt;section&gt;12501958&lt;/section&gt;&lt;dates&gt;&lt;year&gt;2002&lt;/year&gt;&lt;/dates&gt;&lt;orig-pub&gt;COTININE;ADULT;MARKPASS;SERUM&lt;/orig-pub&gt;&lt;call-num&gt;&lt;style face="underline" font="default" size="100%"&gt;COT&lt;/style&gt;&lt;/call-num&gt;&lt;label&gt;CHEN2002D~&lt;/label&gt;&lt;urls&gt;&lt;/urls&gt;&lt;custom5&gt;09042003/Y&lt;/custom5&gt;&lt;custom6&gt;16092002&amp;#xD;2204200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2]</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783.</w:t>
            </w:r>
            <w:r w:rsidRPr="007227D2">
              <w:rPr>
                <w:rFonts w:ascii="Book Antiqua" w:hAnsi="Book Antiqua"/>
                <w:sz w:val="20"/>
                <w:szCs w:val="20"/>
              </w:rPr>
              <w:br/>
              <w:t>Current smokers: 2123.</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5</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Non-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Chen&lt;/Author&gt;&lt;Year&gt;2001&lt;/Year&gt;&lt;RecNum&gt;5069&lt;/RecNum&gt;&lt;IDText&gt;CHEN2001A~&lt;/IDText&gt;&lt;DisplayText&gt;&lt;style face="superscript"&gt;[73]&lt;/style&gt;&lt;/DisplayText&gt;&lt;record&gt;&lt;rec-number&gt;5069&lt;/rec-number&gt;&lt;foreign-keys&gt;&lt;key app="EN" db-id="p50wz59frfwzzlets97pxw5haspsdrffwdtr" timestamp="1469635234"&gt;5069&lt;/key&gt;&lt;/foreign-keys&gt;&lt;ref-type name="Journal Article"&gt;17&lt;/ref-type&gt;&lt;contributors&gt;&lt;authors&gt;&lt;author&gt;Chen, R.&lt;/author&gt;&lt;author&gt;Tunstall-Pedoe, H.&lt;/author&gt;&lt;author&gt;Tavendale, R.&lt;/author&gt;&lt;/authors&gt;&lt;/contributors&gt;&lt;titles&gt;&lt;title&gt;Environmental tobacco smoke and lung function in employees who never smoked: the Scottish MONICA study&lt;/title&gt;&lt;secondary-title&gt;Occup. Environ. Med.&lt;/secondary-title&gt;&lt;translated-title&gt;&lt;style face="underline" font="default" size="100%"&gt;file:\\\x:\refscan\CHEN2001A.pdf&amp;#xD;file:\\\t:\pauline\reviews\pdf\1181.pdf&amp;#xD;file:\\\x:\refscan\CHEN2001A_misclass.pdf&lt;/style&gt;&lt;/translated-title&gt;&lt;/titles&gt;&lt;periodical&gt;&lt;full-title&gt;Occupational and Environmental Medicine&lt;/full-title&gt;&lt;abbr-1&gt;Occup. Environ. Med.&lt;/abbr-1&gt;&lt;abbr-2&gt;Occup Environ Med&lt;/abbr-2&gt;&lt;/periodical&gt;&lt;pages&gt;563-568&lt;/pages&gt;&lt;volume&gt;58&lt;/volume&gt;&lt;section&gt;11511742&lt;/section&gt;&lt;dates&gt;&lt;year&gt;2001&lt;/year&gt;&lt;/dates&gt;&lt;orig-pub&gt;ETS;RESPDIS;LUNGFUN;SCOTLAND;IASTADN;ASTEXCN;COTININE&lt;/orig-pub&gt;&lt;call-num&gt;&lt;style face="underline" font="default" size="100%"&gt;P4&lt;/style&gt;&lt;style face="normal" font="default" size="100%"&gt; COT&lt;/style&gt;&lt;/call-num&gt;&lt;label&gt;CHEN2001A~&lt;/label&gt;&lt;urls&gt;&lt;/urls&gt;&lt;custom3&gt;1181&lt;/custom3&gt;&lt;custom5&gt;18072001/Y&lt;/custom5&gt;&lt;custom6&gt;17082001&amp;#xD;30042004&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3]</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301.</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HANES (early years)</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8-1991</w:t>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Data by race;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Caraballo&lt;/Author&gt;&lt;Year&gt;1998&lt;/Year&gt;&lt;RecNum&gt;4608&lt;/RecNum&gt;&lt;IDText&gt;CARABA1998~&lt;/IDText&gt;&lt;DisplayText&gt;&lt;style face="superscript"&gt;[74]&lt;/style&gt;&lt;/DisplayText&gt;&lt;record&gt;&lt;rec-number&gt;4608&lt;/rec-number&gt;&lt;foreign-keys&gt;&lt;key app="EN" db-id="p50wz59frfwzzlets97pxw5haspsdrffwdtr" timestamp="1469635182"&gt;4608&lt;/key&gt;&lt;/foreign-keys&gt;&lt;ref-type name="Journal Article"&gt;17&lt;/ref-type&gt;&lt;contributors&gt;&lt;authors&gt;&lt;author&gt;Caraballo, R.S.&lt;/author&gt;&lt;author&gt;Giovino, G.A.&lt;/author&gt;&lt;author&gt;Pechacek, T.F.&lt;/author&gt;&lt;author&gt;Mowery, P.D.&lt;/author&gt;&lt;author&gt;Richter, P.A.&lt;/author&gt;&lt;author&gt;Strauss, W.J.&lt;/author&gt;&lt;author&gt;Sharp, D.J.&lt;/author&gt;&lt;author&gt;Eriksen, M.P.&lt;/author&gt;&lt;author&gt;Pirkle, J.L.&lt;/author&gt;&lt;author&gt;Maurer, K.R.&lt;/author&gt;&lt;/authors&gt;&lt;/contributors&gt;&lt;titles&gt;&lt;title&gt;Racial and ethnic differences in serum cotinine levels of cigarette smokers. Third National Health and Nutrition Examination Survey, 1988-1991&lt;/title&gt;&lt;secondary-title&gt;JAMA&lt;/secondary-title&gt;&lt;translated-title&gt;&lt;style face="underline" font="default" size="100%"&gt;file:\\\x:\refscan\CARABA1998.pdf&lt;/style&gt;&lt;/translated-title&gt;&lt;/titles&gt;&lt;periodical&gt;&lt;full-title&gt;JAMA&lt;/full-title&gt;&lt;abbr-1&gt;JAMA&lt;/abbr-1&gt;&lt;abbr-2&gt;JAMA&lt;/abbr-2&gt;&lt;/periodical&gt;&lt;pages&gt;135-139&lt;/pages&gt;&lt;volume&gt;280&lt;/volume&gt;&lt;section&gt;9669785&lt;/section&gt;&lt;dates&gt;&lt;year&gt;1998&lt;/year&gt;&lt;/dates&gt;&lt;orig-pub&gt;COTININE;MARKSMOK;USA;SERUM;ADULT;IESLCN&lt;/orig-pub&gt;&lt;call-num&gt;&lt;style face="underline" font="default" size="100%"&gt;COT&lt;/style&gt;&lt;/call-num&gt;&lt;label&gt;CARABA1998~&lt;/label&gt;&lt;urls&gt;&lt;/urls&gt;&lt;custom5&gt;03091998/Y&lt;/custom5&gt;&lt;custom6&gt;26081998&amp;#xD;2207200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4]</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5046.</w:t>
            </w:r>
            <w:r w:rsidRPr="007227D2">
              <w:rPr>
                <w:rFonts w:ascii="Book Antiqua" w:hAnsi="Book Antiqua"/>
                <w:sz w:val="20"/>
                <w:szCs w:val="20"/>
              </w:rPr>
              <w:br/>
              <w:t>Current smokers: 2136.</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8-1994</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Caraballo&lt;/Author&gt;&lt;Year&gt;2001&lt;/Year&gt;&lt;RecNum&gt;4610&lt;/RecNum&gt;&lt;IDText&gt;CARABA2001~&lt;/IDText&gt;&lt;DisplayText&gt;&lt;style face="superscript"&gt;[75]&lt;/style&gt;&lt;/DisplayText&gt;&lt;record&gt;&lt;rec-number&gt;4610&lt;/rec-number&gt;&lt;foreign-keys&gt;&lt;key app="EN" db-id="p50wz59frfwzzlets97pxw5haspsdrffwdtr" timestamp="1469635182"&gt;4610&lt;/key&gt;&lt;/foreign-keys&gt;&lt;ref-type name="Journal Article"&gt;17&lt;/ref-type&gt;&lt;contributors&gt;&lt;authors&gt;&lt;author&gt;Caraballo, R.S.&lt;/author&gt;&lt;author&gt;Giovino, G.A.&lt;/author&gt;&lt;author&gt;Pechacek, T.F.&lt;/author&gt;&lt;author&gt;Mowery, P.D.&lt;/author&gt;&lt;/authors&gt;&lt;/contributors&gt;&lt;titles&gt;&lt;title&gt;Factors associated with discrepancies between self-reports on cigarette smoking and measured serum cotinine levels among persons aged 17 years or older: Third National Health and Nutrition Examination Survey, 1988-1994&lt;/title&gt;&lt;secondary-title&gt;American Journal of Epidemiology&lt;/secondary-title&gt;&lt;translated-title&gt;&lt;style face="underline" font="default" size="100%"&gt;file:\\\x:\refscan\CARABA2001.pdf&amp;#xD;file:\\\t:\pauline\reviews\pdf\1196.pdf&lt;/style&gt;&lt;/translated-title&gt;&lt;/titles&gt;&lt;periodical&gt;&lt;full-title&gt;American Journal of Epidemiology&lt;/full-title&gt;&lt;abbr-1&gt;Am. J. Epidemiol.&lt;/abbr-1&gt;&lt;abbr-2&gt;Am J Epidemiol&lt;/abbr-2&gt;&lt;/periodical&gt;&lt;pages&gt;807-814&lt;/pages&gt;&lt;volume&gt;153&lt;/volume&gt;&lt;number&gt;8&lt;/number&gt;&lt;section&gt;11296155&lt;/section&gt;&lt;dates&gt;&lt;year&gt;2001&lt;/year&gt;&lt;/dates&gt;&lt;orig-pub&gt;COTININE;MARKSMOK;SERUM;ADULT;USA&lt;/orig-pub&gt;&lt;call-num&gt;&lt;style face="underline" font="default" size="100%"&gt;COT&lt;/style&gt;&lt;/call-num&gt;&lt;label&gt;CARABA2001~&lt;/label&gt;&lt;urls&gt;&lt;/urls&gt;&lt;custom3&gt;1196&lt;/custom3&gt;&lt;custom5&gt;30082001/Y&lt;/custom5&gt;&lt;custom6&gt;21082001&amp;#xD;04032002&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5]</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1083.</w:t>
            </w:r>
            <w:r w:rsidRPr="007227D2">
              <w:rPr>
                <w:rFonts w:ascii="Book Antiqua" w:hAnsi="Book Antiqua"/>
                <w:sz w:val="20"/>
                <w:szCs w:val="20"/>
              </w:rPr>
              <w:br/>
              <w:t xml:space="preserve">Current smokers: 1894.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8-1994</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Sex</w:t>
            </w:r>
            <w:r w:rsidR="000052E1">
              <w:rPr>
                <w:rFonts w:ascii="Book Antiqua" w:hAnsi="Book Antiqua"/>
                <w:sz w:val="20"/>
                <w:szCs w:val="20"/>
              </w:rPr>
              <w:t>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Eisner&lt;/Author&gt;&lt;Year&gt;2002&lt;/Year&gt;&lt;RecNum&gt;7693&lt;/RecNum&gt;&lt;IDText&gt;EISNER2002B~&lt;/IDText&gt;&lt;DisplayText&gt;&lt;style face="superscript"&gt;[76]&lt;/style&gt;&lt;/DisplayText&gt;&lt;record&gt;&lt;rec-number&gt;7693&lt;/rec-number&gt;&lt;foreign-keys&gt;&lt;key app="EN" db-id="p50wz59frfwzzlets97pxw5haspsdrffwdtr" timestamp="1469635514"&gt;7693&lt;/key&gt;&lt;/foreign-keys&gt;&lt;ref-type name="Journal Article"&gt;17&lt;/ref-type&gt;&lt;contributors&gt;&lt;authors&gt;&lt;author&gt;Eisner, M.D.&lt;/author&gt;&lt;/authors&gt;&lt;/contributors&gt;&lt;titles&gt;&lt;title&gt;Environmental tobacco smoke exposure and pulmonary function among adults in NHANES III: impact on the general population and adults with current asthma&lt;/title&gt;&lt;secondary-title&gt;Environmental Health Perspectives&lt;/secondary-title&gt;&lt;translated-title&gt;&lt;style face="underline" font="default" size="100%"&gt;file:\\\x:\refscan\EISNER2002B.pdf&lt;/style&gt;&lt;/translated-title&gt;&lt;/titles&gt;&lt;periodical&gt;&lt;full-title&gt;Environmental Health Perspectives&lt;/full-title&gt;&lt;abbr-1&gt;Environ. Health Perspect.&lt;/abbr-1&gt;&lt;abbr-2&gt;Environ Health Perspect&lt;/abbr-2&gt;&lt;/periodical&gt;&lt;pages&gt;765-770&lt;/pages&gt;&lt;volume&gt;110&lt;/volume&gt;&lt;number&gt;8&lt;/number&gt;&lt;section&gt;12153756&lt;/section&gt;&lt;dates&gt;&lt;year&gt;2002&lt;/year&gt;&lt;/dates&gt;&lt;orig-pub&gt;ETS;LUNGFUN;RESPDIS;IASTADYD;ASTEXCY;COTININE&lt;/orig-pub&gt;&lt;call-num&gt;&lt;style face="underline" font="default" size="100%"&gt;P4&lt;/style&gt;&lt;style face="normal" font="default" size="100%"&gt; COT&lt;/style&gt;&lt;/call-num&gt;&lt;label&gt;EISNER2002B~&lt;/label&gt;&lt;urls&gt;&lt;/urls&gt;&lt;custom5&gt;02122002/Y&lt;/custom5&gt;&lt;custom6&gt;19112002&amp;#xD;1201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6]</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1421.</w:t>
            </w:r>
            <w:r w:rsidRPr="007227D2">
              <w:rPr>
                <w:rFonts w:ascii="Book Antiqua" w:hAnsi="Book Antiqua"/>
                <w:sz w:val="20"/>
                <w:szCs w:val="20"/>
              </w:rPr>
              <w:br/>
              <w:t>Current smokers: 4990.</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imilar sample size. Separate sexes preferred.</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8-1994</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w:t>
            </w:r>
            <w:r w:rsidR="000052E1">
              <w:rPr>
                <w:rFonts w:ascii="Book Antiqua" w:hAnsi="Book Antiqua"/>
                <w:sz w:val="20"/>
                <w:szCs w:val="20"/>
              </w:rPr>
              <w:t>current smokers; age 18+;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Fisher&lt;/Author&gt;&lt;Year&gt;2008&lt;/Year&gt;&lt;RecNum&gt;8559&lt;/RecNum&gt;&lt;IDText&gt;FISHER2008~&lt;/IDText&gt;&lt;DisplayText&gt;&lt;style face="superscript"&gt;[77]&lt;/style&gt;&lt;/DisplayText&gt;&lt;record&gt;&lt;rec-number&gt;8559&lt;/rec-number&gt;&lt;foreign-keys&gt;&lt;key app="EN" db-id="p50wz59frfwzzlets97pxw5haspsdrffwdtr" timestamp="1469635608"&gt;8559&lt;/key&gt;&lt;/foreign-keys&gt;&lt;ref-type name="Journal Article"&gt;17&lt;/ref-type&gt;&lt;contributors&gt;&lt;authors&gt;&lt;author&gt;Fisher, M.&lt;/author&gt;&lt;/authors&gt;&lt;/contributors&gt;&lt;titles&gt;&lt;title&gt;Age and race/ethnicity-gender predictors of denying smoking, United States&lt;/title&gt;&lt;secondary-title&gt;Journal of Health Care for the Poor and Underserved&lt;/secondary-title&gt;&lt;translated-title&gt;&lt;style face="underline" font="default" size="100%"&gt;file:\\\x:\refscan\FISHER2008.pdf&amp;#xD;file:\\\t:\pauline\reviews\pdf\1567.pdf&lt;/style&gt;&lt;/translated-title&gt;&lt;/titles&gt;&lt;periodical&gt;&lt;full-title&gt;Journal of Health Care for the Poor and Underserved&lt;/full-title&gt;&lt;abbr-1&gt;J. Health Care Poor Underserved&lt;/abbr-1&gt;&lt;abbr-2&gt;J Health Care Poor Underserved&lt;/abbr-2&gt;&lt;/periodical&gt;&lt;pages&gt;75-89&lt;/pages&gt;&lt;volume&gt;19&lt;/volume&gt;&lt;number&gt;1&lt;/number&gt;&lt;section&gt;18263987&lt;/section&gt;&lt;dates&gt;&lt;year&gt;2008&lt;/year&gt;&lt;/dates&gt;&lt;orig-pub&gt;MISCLASSI;COTININE;ADULT;MARKSMOK&lt;/orig-pub&gt;&lt;call-num&gt;&lt;style face="underline" font="default" size="100%"&gt;M1&lt;/style&gt;&lt;style face="normal" font="default" size="100%"&gt; COT BL-GEN&lt;/style&gt;&lt;/call-num&gt;&lt;label&gt;FISHER2008~&lt;/label&gt;&lt;urls&gt;&lt;/urls&gt;&lt;custom3&gt;1567&lt;/custom3&gt;&lt;custom5&gt;11032008/Y&lt;/custom5&gt;&lt;custom6&gt;21022008&amp;#xD;06052008&lt;/custom6&gt;&lt;remote-database-provider&gt;Apr08:BAT(rev)&lt;/remote-database-provider&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7]</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1629.</w:t>
            </w:r>
            <w:r w:rsidRPr="007227D2">
              <w:rPr>
                <w:rFonts w:ascii="Book Antiqua" w:hAnsi="Book Antiqua"/>
                <w:sz w:val="20"/>
                <w:szCs w:val="20"/>
              </w:rPr>
              <w:br/>
              <w:t>Current smokers: 3553.</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eparate sexes preferred.</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8-1994</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w:t>
            </w:r>
            <w:r w:rsidR="000052E1">
              <w:rPr>
                <w:rFonts w:ascii="Book Antiqua" w:hAnsi="Book Antiqua"/>
                <w:sz w:val="20"/>
                <w:szCs w:val="20"/>
              </w:rPr>
              <w:t>; adolescents aged 12-17;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Caraballo&lt;/Author&gt;&lt;Year&gt;2004&lt;/Year&gt;&lt;RecNum&gt;4611&lt;/RecNum&gt;&lt;IDText&gt;CARABA2004~&lt;/IDText&gt;&lt;DisplayText&gt;&lt;style face="superscript"&gt;[78]&lt;/style&gt;&lt;/DisplayText&gt;&lt;record&gt;&lt;rec-number&gt;4611&lt;/rec-number&gt;&lt;foreign-keys&gt;&lt;key app="EN" db-id="p50wz59frfwzzlets97pxw5haspsdrffwdtr" timestamp="1469635183"&gt;4611&lt;/key&gt;&lt;/foreign-keys&gt;&lt;ref-type name="Journal Article"&gt;17&lt;/ref-type&gt;&lt;contributors&gt;&lt;authors&gt;&lt;author&gt;Caraballo, R.S.&lt;/author&gt;&lt;author&gt;Giovino, G.A.&lt;/author&gt;&lt;author&gt;Pechacek, T.F.&lt;/author&gt;&lt;/authors&gt;&lt;/contributors&gt;&lt;titles&gt;&lt;title&gt;Self-reported cigarette smoking vs. serum cotinine among U.S. adolescents&lt;/title&gt;&lt;secondary-title&gt;Nicotine Tob. Res.&lt;/secondary-title&gt;&lt;translated-title&gt;&lt;style face="underline" font="default" size="100%"&gt;file:\\\x:\refscan\CARABA2004.pdf&amp;#xD;file:\\\t:\pauline\reviews\pdf\1389.pdf&lt;/style&gt;&lt;/translated-title&gt;&lt;/titles&gt;&lt;periodical&gt;&lt;full-title&gt;Nicotine &amp;amp; Tobacco Research&lt;/full-title&gt;&lt;abbr-1&gt;Nicotine Tob. Res.&lt;/abbr-1&gt;&lt;abbr-2&gt;Nicotine Tob Res&lt;/abbr-2&gt;&lt;abbr-3&gt;Nicotine Tobacco Res&lt;/abbr-3&gt;&lt;/periodical&gt;&lt;pages&gt;19-25&lt;/pages&gt;&lt;volume&gt;6&lt;/volume&gt;&lt;number&gt;1&lt;/number&gt;&lt;section&gt;14982684&lt;/section&gt;&lt;dates&gt;&lt;year&gt;2004&lt;/year&gt;&lt;/dates&gt;&lt;orig-pub&gt;COTININE;MARKSMOK;CHILD;SERUM&lt;/orig-pub&gt;&lt;call-num&gt;&lt;style face="underline" font="default" size="100%"&gt;COT&lt;/style&gt;&lt;style face="normal" font="default" size="100%"&gt; BL-GEN&lt;/style&gt;&lt;/call-num&gt;&lt;label&gt;CARABA2004~&lt;/label&gt;&lt;urls&gt;&lt;/urls&gt;&lt;custom3&gt;1389&lt;/custom3&gt;&lt;custom5&gt;09082004/y&lt;/custom5&gt;&lt;custom6&gt;04082004&amp;#xD;10112004&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8]</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894.</w:t>
            </w:r>
            <w:r w:rsidRPr="007227D2">
              <w:rPr>
                <w:rFonts w:ascii="Book Antiqua" w:hAnsi="Book Antiqua"/>
                <w:sz w:val="20"/>
                <w:szCs w:val="20"/>
              </w:rPr>
              <w:br/>
              <w:t>Current smokers: 213.</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dolescents: additional participants.</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8-1994</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sexes co</w:t>
            </w:r>
            <w:r w:rsidR="000052E1">
              <w:rPr>
                <w:rFonts w:ascii="Book Antiqua" w:hAnsi="Book Antiqua"/>
                <w:sz w:val="20"/>
                <w:szCs w:val="20"/>
              </w:rPr>
              <w:t>mbined</w:t>
            </w:r>
            <w:r w:rsidR="00E0743C" w:rsidRPr="007227D2">
              <w:rPr>
                <w:rFonts w:ascii="Book Antiqua" w:hAnsi="Book Antiqua"/>
                <w:sz w:val="20"/>
                <w:szCs w:val="20"/>
              </w:rPr>
              <w:fldChar w:fldCharType="begin">
                <w:fldData xml:space="preserve">PEVuZE5vdGU+PENpdGU+PEF1dGhvcj5XZWl0em1hbjwvQXV0aG9yPjxZZWFyPjIwMDU8L1llYXI+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XZWl0em1hbjwvQXV0aG9yPjxZZWFyPjIwMDU8L1llYXI+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79]</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839.</w:t>
            </w:r>
            <w:r w:rsidRPr="007227D2">
              <w:rPr>
                <w:rFonts w:ascii="Book Antiqua" w:hAnsi="Book Antiqua"/>
                <w:sz w:val="20"/>
                <w:szCs w:val="20"/>
              </w:rPr>
              <w:br/>
              <w:t xml:space="preserve">Current smokers: 434.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8-1994</w:t>
            </w:r>
          </w:p>
        </w:tc>
        <w:tc>
          <w:tcPr>
            <w:tcW w:w="3260" w:type="dxa"/>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Never-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Venn&lt;/Author&gt;&lt;Year&gt;2007&lt;/Year&gt;&lt;RecNum&gt;29414&lt;/RecNum&gt;&lt;IDText&gt;VENN2007~&lt;/IDText&gt;&lt;DisplayText&gt;&lt;style face="superscript"&gt;[80]&lt;/style&gt;&lt;/DisplayText&gt;&lt;record&gt;&lt;rec-number&gt;29414&lt;/rec-number&gt;&lt;foreign-keys&gt;&lt;key app="EN" db-id="p50wz59frfwzzlets97pxw5haspsdrffwdtr" timestamp="1469638326"&gt;29414&lt;/key&gt;&lt;/foreign-keys&gt;&lt;ref-type name="Journal Article"&gt;17&lt;/ref-type&gt;&lt;contributors&gt;&lt;authors&gt;&lt;author&gt;Venn, A.&lt;/author&gt;&lt;author&gt;Britton, J.&lt;/author&gt;&lt;/authors&gt;&lt;/contributors&gt;&lt;titles&gt;&lt;title&gt;Exposure to secondhand smoke and biomarkers of cardiovascular disease risk in never-smoking adults&lt;/title&gt;&lt;secondary-title&gt;Circulation&lt;/secondary-title&gt;&lt;translated-title&gt;&lt;style face="underline" font="default" size="100%"&gt;file:\\\x:\refscan\VENN2007.pdf&amp;#xD;file:\\\t:\pauline\reviews\pdf\1522.pdf&lt;/style&gt;&lt;/translated-title&gt;&lt;/titles&gt;&lt;periodical&gt;&lt;full-title&gt;Circulation&lt;/full-title&gt;&lt;abbr-1&gt;Circulation&lt;/abbr-1&gt;&lt;abbr-2&gt;Circulation&lt;/abbr-2&gt;&lt;/periodical&gt;&lt;pages&gt;990-995&lt;/pages&gt;&lt;volume&gt;115&lt;/volume&gt;&lt;number&gt;8&lt;/number&gt;&lt;section&gt;17296856 &lt;/section&gt;&lt;dates&gt;&lt;year&gt;2007&lt;/year&gt;&lt;/dates&gt;&lt;orig-pub&gt;ADULT;CHD;COTININE;MARKPASS;TMAHD0&lt;/orig-pub&gt;&lt;call-num&gt;&lt;style face="underline" font="default" size="100%"&gt;P3&lt;/style&gt;&lt;style face="normal" font="default" size="100%"&gt; COT BL-GEN&lt;/style&gt;&lt;/call-num&gt;&lt;label&gt;VENN2007~&lt;/label&gt;&lt;urls&gt;&lt;/urls&gt;&lt;custom3&gt;1522&lt;/custom3&gt;&lt;custom5&gt;02072007/Y&lt;/custom5&gt;&lt;custom6&gt;21022007&amp;#xD;30042010&lt;/custom6&gt;&lt;remote-database-provider&gt;Aug07:BAT(rev),GAL(rev)&lt;/remote-database-provider&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0]</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ever-smokers: 7828.</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ever-smoker values provide estimates for additional rate types.</w:t>
            </w:r>
          </w:p>
        </w:tc>
      </w:tr>
      <w:tr w:rsidR="00891CAD" w:rsidRPr="007227D2" w:rsidTr="00A41C88">
        <w:trPr>
          <w:cantSplit/>
        </w:trPr>
        <w:tc>
          <w:tcPr>
            <w:tcW w:w="2376" w:type="dxa"/>
            <w:tcBorders>
              <w:top w:val="single" w:sz="4" w:space="0" w:color="auto"/>
            </w:tcBorders>
          </w:tcPr>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lastRenderedPageBreak/>
              <w:t>NHANES (later years)</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2000</w:t>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Sexes combined</w:t>
            </w:r>
            <w:r w:rsidR="00E0743C" w:rsidRPr="007227D2">
              <w:rPr>
                <w:rFonts w:ascii="Book Antiqua" w:hAnsi="Book Antiqua"/>
                <w:sz w:val="20"/>
                <w:szCs w:val="20"/>
              </w:rPr>
              <w:fldChar w:fldCharType="begin">
                <w:fldData xml:space="preserve">PEVuZE5vdGU+PENpdGU+PEF1dGhvcj5DYXJkZW5hczwvQXV0aG9yPjxZZWFyPjIwMDU8L1llYXI+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kZW5hczwvQXV0aG9yPjxZZWFyPjIwMDU8L1llYXI+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1]</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761.</w:t>
            </w:r>
            <w:r w:rsidRPr="007227D2">
              <w:rPr>
                <w:rFonts w:ascii="Book Antiqua" w:hAnsi="Book Antiqua"/>
                <w:sz w:val="20"/>
                <w:szCs w:val="20"/>
              </w:rPr>
              <w:br/>
              <w:t xml:space="preserve">Current smokers: 923. </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Smaller sample size than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indsay&lt;/Author&gt;&lt;Year&gt;2014&lt;/Year&gt;&lt;RecNum&gt;41625&lt;/RecNum&gt;&lt;IDText&gt;LINDSA2014~&lt;/IDText&gt;&lt;DisplayText&gt;&lt;style face="superscript"&gt;[82]&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2]</w:t>
            </w:r>
            <w:r w:rsidR="00E0743C" w:rsidRPr="007227D2">
              <w:rPr>
                <w:rFonts w:ascii="Book Antiqua" w:hAnsi="Book Antiqua"/>
                <w:sz w:val="20"/>
                <w:szCs w:val="20"/>
              </w:rPr>
              <w:fldChar w:fldCharType="end"/>
            </w:r>
            <w:r w:rsidRPr="007227D2">
              <w:rPr>
                <w:rFonts w:ascii="Book Antiqua" w:hAnsi="Book Antiqua"/>
                <w:sz w:val="20"/>
                <w:szCs w:val="20"/>
              </w:rPr>
              <w:t>.</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2000</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adolescents and adu</w:t>
            </w:r>
            <w:r w:rsidR="000052E1">
              <w:rPr>
                <w:rFonts w:ascii="Book Antiqua" w:hAnsi="Book Antiqua"/>
                <w:sz w:val="20"/>
                <w:szCs w:val="20"/>
              </w:rPr>
              <w:t>lts separately;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indsay&lt;/Author&gt;&lt;Year&gt;2014&lt;/Year&gt;&lt;RecNum&gt;41625&lt;/RecNum&gt;&lt;IDText&gt;LINDSA2014~&lt;/IDText&gt;&lt;DisplayText&gt;&lt;style face="superscript"&gt;[82]&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2]</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ge 12-19:</w:t>
            </w:r>
            <w:r w:rsidRPr="007227D2">
              <w:rPr>
                <w:rFonts w:ascii="Book Antiqua" w:hAnsi="Book Antiqua"/>
                <w:sz w:val="20"/>
                <w:szCs w:val="20"/>
              </w:rPr>
              <w:br/>
              <w:t>Non-smokers: 1430.</w:t>
            </w:r>
            <w:r w:rsidRPr="007227D2">
              <w:rPr>
                <w:rFonts w:ascii="Book Antiqua" w:hAnsi="Book Antiqua"/>
                <w:sz w:val="20"/>
                <w:szCs w:val="20"/>
              </w:rPr>
              <w:br/>
              <w:t xml:space="preserve">Current smokers: 244.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Age 20+: </w:t>
            </w:r>
            <w:r w:rsidRPr="007227D2">
              <w:rPr>
                <w:rFonts w:ascii="Book Antiqua" w:hAnsi="Book Antiqua"/>
                <w:sz w:val="20"/>
                <w:szCs w:val="20"/>
              </w:rPr>
              <w:br/>
              <w:t>Non-smokers: 2688.</w:t>
            </w:r>
            <w:r w:rsidRPr="007227D2">
              <w:rPr>
                <w:rFonts w:ascii="Book Antiqua" w:hAnsi="Book Antiqua"/>
                <w:sz w:val="20"/>
                <w:szCs w:val="20"/>
              </w:rPr>
              <w:br/>
              <w:t>Current smokers: 935.</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Smaller sample size than the total in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Benowitz&lt;/Author&gt;&lt;Year&gt;2009&lt;/Year&gt;&lt;RecNum&gt;33341&lt;/RecNum&gt;&lt;IDText&gt;BENOWI2009~&lt;/IDText&gt;&lt;DisplayText&gt;&lt;style face="superscript"&gt;[83]&lt;/style&gt;&lt;/DisplayText&gt;&lt;record&gt;&lt;rec-number&gt;33341&lt;/rec-number&gt;&lt;foreign-keys&gt;&lt;key app="EN" db-id="p50wz59frfwzzlets97pxw5haspsdrffwdtr" timestamp="1469638900"&gt;33341&lt;/key&gt;&lt;/foreign-keys&gt;&lt;ref-type name="Journal Article"&gt;17&lt;/ref-type&gt;&lt;contributors&gt;&lt;authors&gt;&lt;author&gt;Benowitz, N.&lt;/author&gt;&lt;author&gt;Bernert, J.T.&lt;/author&gt;&lt;author&gt;Caraballo, R.S.&lt;/author&gt;&lt;author&gt;Holiday, D.B.&lt;/author&gt;&lt;author&gt;Wang, J.&lt;/author&gt;&lt;/authors&gt;&lt;/contributors&gt;&lt;titles&gt;&lt;title&gt;Optimal serum cotinine levels for distinguishing cigarette smokers and nonsmokers within different racial/ethnic groups in the United States between 1999 and 2004&lt;/title&gt;&lt;secondary-title&gt;Am. J. Epidemiol.&lt;/secondary-title&gt;&lt;translated-title&gt;&lt;style face="underline" font="default" size="100%"&gt;file:\\\x:\refscan\BENOWI2009.pdf&amp;#xD;file:\\\x:\refscan\BENOWI2009_ADD.pdf&amp;#xD;file:\\\t:\pauline\reviews\pdf\1613.pdf&lt;/style&gt;&lt;/translated-title&gt;&lt;/titles&gt;&lt;periodical&gt;&lt;full-title&gt;American Journal of Epidemiology&lt;/full-title&gt;&lt;abbr-1&gt;Am. J. Epidemiol.&lt;/abbr-1&gt;&lt;abbr-2&gt;Am J Epidemiol&lt;/abbr-2&gt;&lt;/periodical&gt;&lt;pages&gt;236-248&lt;/pages&gt;&lt;volume&gt;169&lt;/volume&gt;&lt;number&gt;2&lt;/number&gt;&lt;section&gt;19019851&lt;/section&gt;&lt;dates&gt;&lt;year&gt;2009&lt;/year&gt;&lt;/dates&gt;&lt;orig-pub&gt;COTININE;SERUM;ADULT;MARKSMOK;MISCLASSI&lt;/orig-pub&gt;&lt;call-num&gt;&lt;style face="underline" font="default" size="100%"&gt;COT&lt;/style&gt;&lt;/call-num&gt;&lt;label&gt;BENOWI2009~&lt;/label&gt;&lt;urls&gt;&lt;/urls&gt;&lt;custom3&gt;1613&lt;/custom3&gt;&lt;custom5&gt;13012009/Y&lt;/custom5&gt;&lt;custom6&gt;13012009&amp;#xD;11112015&lt;/custom6&gt;&lt;electronic-resource-num&gt;10.1093/aje/kwn301&lt;/electronic-resource-num&gt;&lt;remote-database-provider&gt;Mar09:BAT(rev)&lt;/remote-database-provider&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3]</w:t>
            </w:r>
            <w:r w:rsidR="00E0743C" w:rsidRPr="007227D2">
              <w:rPr>
                <w:rFonts w:ascii="Book Antiqua" w:hAnsi="Book Antiqua"/>
                <w:sz w:val="20"/>
                <w:szCs w:val="20"/>
              </w:rPr>
              <w:fldChar w:fldCharType="end"/>
            </w:r>
            <w:r w:rsidRPr="007227D2">
              <w:rPr>
                <w:rFonts w:ascii="Book Antiqua" w:hAnsi="Book Antiqua"/>
                <w:sz w:val="20"/>
                <w:szCs w:val="20"/>
              </w:rPr>
              <w:t xml:space="preserve"> and no data by sex but, in combination with </w:t>
            </w:r>
            <w:r w:rsidR="00E0743C" w:rsidRPr="007227D2">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4]</w:t>
            </w:r>
            <w:r w:rsidR="00E0743C" w:rsidRPr="007227D2">
              <w:rPr>
                <w:rFonts w:ascii="Book Antiqua" w:hAnsi="Book Antiqua"/>
                <w:sz w:val="20"/>
                <w:szCs w:val="20"/>
              </w:rPr>
              <w:fldChar w:fldCharType="end"/>
            </w:r>
            <w:r w:rsidRPr="007227D2">
              <w:rPr>
                <w:rFonts w:ascii="Book Antiqua" w:hAnsi="Book Antiqua"/>
                <w:sz w:val="20"/>
                <w:szCs w:val="20"/>
              </w:rPr>
              <w:t>, provides data for all years 1999-2012.</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2002</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w:t>
            </w:r>
            <w:r w:rsidR="000052E1">
              <w:rPr>
                <w:rFonts w:ascii="Book Antiqua" w:hAnsi="Book Antiqua"/>
                <w:sz w:val="20"/>
                <w:szCs w:val="20"/>
              </w:rPr>
              <w:t>n-smokers only;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Akhtar&lt;/Author&gt;&lt;Year&gt;2013&lt;/Year&gt;&lt;RecNum&gt;39367&lt;/RecNum&gt;&lt;IDText&gt;AKHTAR2013~&lt;/IDText&gt;&lt;DisplayText&gt;&lt;style face="superscript"&gt;[85]&lt;/style&gt;&lt;/DisplayText&gt;&lt;record&gt;&lt;rec-number&gt;39367&lt;/rec-number&gt;&lt;foreign-keys&gt;&lt;key app="EN" db-id="p50wz59frfwzzlets97pxw5haspsdrffwdtr" timestamp="1469639841"&gt;39367&lt;/key&gt;&lt;/foreign-keys&gt;&lt;ref-type name="Journal Article"&gt;17&lt;/ref-type&gt;&lt;contributors&gt;&lt;authors&gt;&lt;author&gt;Akhtar, W.Z.&lt;/author&gt;&lt;author&gt;Andresen, E.M.&lt;/author&gt;&lt;author&gt;Cannell, M.B.&lt;/author&gt;&lt;author&gt;Xu, X.&lt;/author&gt;&lt;/authors&gt;&lt;/contributors&gt;&lt;titles&gt;&lt;title&gt;Association of blood cotinine level with cognitive and physical performance in non-smoking older adults&lt;/title&gt;&lt;secondary-title&gt;Environ. Res.&lt;/secondary-title&gt;&lt;translated-title&gt;&lt;style face="underline" font="default" size="100%"&gt;file:\\\x:\refscan\AKHTAR2013.pdf&lt;/style&gt;&lt;/translated-title&gt;&lt;/titles&gt;&lt;periodical&gt;&lt;full-title&gt;Environmental Research&lt;/full-title&gt;&lt;abbr-1&gt;Environ. Res.&lt;/abbr-1&gt;&lt;abbr-2&gt;Environ Res&lt;/abbr-2&gt;&lt;/periodical&gt;&lt;pages&gt;64-70&lt;/pages&gt;&lt;volume&gt;121&lt;/volume&gt;&lt;section&gt;23199696&lt;/section&gt;&lt;dates&gt;&lt;year&gt;2013&lt;/year&gt;&lt;/dates&gt;&lt;orig-pub&gt;ETS;OTHDIS;MARKSMOK;ADULT;BLOOD;COTININE&lt;/orig-pub&gt;&lt;call-num&gt;P9 COT ELEC CCARD-GEN&lt;/call-num&gt;&lt;label&gt;AKHTAR2013~&lt;/label&gt;&lt;urls&gt;&lt;/urls&gt;&lt;custom5&gt;03052013/y&lt;/custom5&gt;&lt;custom6&gt;03052013&amp;#xD;2201201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5]</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2585.</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Smaller sample size than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indsay&lt;/Author&gt;&lt;Year&gt;2014&lt;/Year&gt;&lt;RecNum&gt;41625&lt;/RecNum&gt;&lt;IDText&gt;LINDSA2014~&lt;/IDText&gt;&lt;DisplayText&gt;&lt;style face="superscript"&gt;[82]&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2]</w:t>
            </w:r>
            <w:r w:rsidR="00E0743C" w:rsidRPr="007227D2">
              <w:rPr>
                <w:rFonts w:ascii="Book Antiqua" w:hAnsi="Book Antiqua"/>
                <w:sz w:val="20"/>
                <w:szCs w:val="20"/>
              </w:rPr>
              <w:fldChar w:fldCharType="end"/>
            </w:r>
            <w:r w:rsidRPr="007227D2">
              <w:rPr>
                <w:rFonts w:ascii="Book Antiqua" w:hAnsi="Book Antiqua"/>
                <w:sz w:val="20"/>
                <w:szCs w:val="20"/>
              </w:rPr>
              <w:t>.</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2002</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Hispanic</w:t>
            </w:r>
            <w:r w:rsidR="000052E1">
              <w:rPr>
                <w:rFonts w:ascii="Book Antiqua" w:hAnsi="Book Antiqua"/>
                <w:sz w:val="20"/>
                <w:szCs w:val="20"/>
              </w:rPr>
              <w:t>s only; non-smokers only,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Everhart&lt;/Author&gt;&lt;Year&gt;2009&lt;/Year&gt;&lt;RecNum&gt;55464&lt;/RecNum&gt;&lt;IDText&gt;EVERHA2009~&lt;/IDText&gt;&lt;DisplayText&gt;&lt;style face="superscript"&gt;[86]&lt;/style&gt;&lt;/DisplayText&gt;&lt;record&gt;&lt;rec-number&gt;55464&lt;/rec-number&gt;&lt;foreign-keys&gt;&lt;key app="EN" db-id="p50wz59frfwzzlets97pxw5haspsdrffwdtr" timestamp="1515504705"&gt;55464&lt;/key&gt;&lt;/foreign-keys&gt;&lt;ref-type name="Journal Article"&gt;17&lt;/ref-type&gt;&lt;contributors&gt;&lt;authors&gt;&lt;author&gt;Everhart, J.&lt;/author&gt;&lt;author&gt;Ferketich, A. K.&lt;/author&gt;&lt;author&gt;Browning, K.&lt;/author&gt;&lt;author&gt;Wewers, M. E.&lt;/author&gt;&lt;/authors&gt;&lt;/contributors&gt;&lt;auth-address&gt;The Ohio State University College of Medicine, Columbus, OH 43210, USA.&lt;/auth-address&gt;&lt;titles&gt;&lt;title&gt;Acculturation and misclassification of tobacco use status among Hispanic men and women in the United States&lt;/title&gt;&lt;secondary-title&gt;Nicotine Tob Res&lt;/secondary-title&gt;&lt;translated-title&gt;file:\\\x:\refscan\EVERHA2009.pdf&lt;/translated-title&gt;&lt;/titles&gt;&lt;periodical&gt;&lt;full-title&gt;Nicotine &amp;amp; Tobacco Research&lt;/full-title&gt;&lt;abbr-1&gt;Nicotine Tob. Res.&lt;/abbr-1&gt;&lt;abbr-2&gt;Nicotine Tob Res&lt;/abbr-2&gt;&lt;abbr-3&gt;Nicotine Tobacco Res&lt;/abbr-3&gt;&lt;/periodical&gt;&lt;pages&gt;240-7&lt;/pages&gt;&lt;volume&gt;11&lt;/volume&gt;&lt;number&gt;3&lt;/number&gt;&lt;edition&gt;20090226&lt;/edition&gt;&lt;section&gt;19246626&lt;/section&gt;&lt;keywords&gt;&lt;keyword&gt;*Acculturation&lt;/keyword&gt;&lt;keyword&gt;Female&lt;/keyword&gt;&lt;keyword&gt;*Hispanic Americans&lt;/keyword&gt;&lt;keyword&gt;Humans&lt;/keyword&gt;&lt;keyword&gt;Male&lt;/keyword&gt;&lt;keyword&gt;Nutrition Surveys&lt;/keyword&gt;&lt;keyword&gt;Prevalence&lt;/keyword&gt;&lt;keyword&gt;Sex Factors&lt;/keyword&gt;&lt;keyword&gt;Smoking/epidemiology/*ethnology&lt;/keyword&gt;&lt;keyword&gt;United States/epidemiology&lt;/keyword&gt;&lt;/keywords&gt;&lt;dates&gt;&lt;year&gt;2009&lt;/year&gt;&lt;pub-dates&gt;&lt;date&gt;Mar&lt;/date&gt;&lt;/pub-dates&gt;&lt;/dates&gt;&lt;orig-pub&gt;COTININE&lt;/orig-pub&gt;&lt;isbn&gt;1469-994X (Electronic)&amp;#xD;1462-2203 (Linking)&lt;/isbn&gt;&lt;call-num&gt;COT ELEC&lt;/call-num&gt;&lt;label&gt;EVERHA2009~&lt;/label&gt;&lt;urls&gt;&lt;/urls&gt;&lt;custom5&gt;02022018/Y&lt;/custom5&gt;&lt;electronic-resource-num&gt;10.1093/ntr/ntn030&lt;/electronic-resource-num&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6]</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925.</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Smaller sample size than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indsay&lt;/Author&gt;&lt;Year&gt;2014&lt;/Year&gt;&lt;RecNum&gt;41625&lt;/RecNum&gt;&lt;IDText&gt;LINDSA2014~&lt;/IDText&gt;&lt;DisplayText&gt;&lt;style face="superscript"&gt;[82]&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2]</w:t>
            </w:r>
            <w:r w:rsidR="00E0743C" w:rsidRPr="007227D2">
              <w:rPr>
                <w:rFonts w:ascii="Book Antiqua" w:hAnsi="Book Antiqua"/>
                <w:sz w:val="20"/>
                <w:szCs w:val="20"/>
              </w:rPr>
              <w:fldChar w:fldCharType="end"/>
            </w:r>
            <w:r w:rsidRPr="007227D2">
              <w:rPr>
                <w:rFonts w:ascii="Book Antiqua" w:hAnsi="Book Antiqua"/>
                <w:sz w:val="20"/>
                <w:szCs w:val="20"/>
              </w:rPr>
              <w:t>.</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2004</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w:t>
            </w:r>
            <w:r w:rsidR="000052E1">
              <w:rPr>
                <w:rFonts w:ascii="Book Antiqua" w:hAnsi="Book Antiqua"/>
                <w:sz w:val="20"/>
                <w:szCs w:val="20"/>
              </w:rPr>
              <w:t>current smokers; age 18+;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Arheart&lt;/Author&gt;&lt;Year&gt;2008&lt;/Year&gt;&lt;RecNum&gt;34335&lt;/RecNum&gt;&lt;IDText&gt;ARHEAR2008A~&lt;/IDText&gt;&lt;DisplayText&gt;&lt;style face="superscript"&gt;[87]&lt;/style&gt;&lt;/DisplayText&gt;&lt;record&gt;&lt;rec-number&gt;34335&lt;/rec-number&gt;&lt;foreign-keys&gt;&lt;key app="EN" db-id="p50wz59frfwzzlets97pxw5haspsdrffwdtr" timestamp="1469639039"&gt;34335&lt;/key&gt;&lt;/foreign-keys&gt;&lt;ref-type name="Journal Article"&gt;17&lt;/ref-type&gt;&lt;contributors&gt;&lt;authors&gt;&lt;author&gt;Arheart, K.L.&lt;/author&gt;&lt;author&gt;Lee, D.J.&lt;/author&gt;&lt;author&gt;Fleming, L.E.&lt;/author&gt;&lt;author&gt;LeBlanc, W.G.&lt;/author&gt;&lt;author&gt;Dietz, N.A.&lt;/author&gt;&lt;author&gt;McCollister, K.E.&lt;/author&gt;&lt;author&gt;Wilkinson, J.D.&lt;/author&gt;&lt;author&gt;Lewis, J.E.&lt;/author&gt;&lt;author&gt;Clark, J.D., III&lt;/author&gt;&lt;author&gt;Davila, E.P.&lt;/author&gt;&lt;author&gt;Bandiera, F.C.&lt;/author&gt;&lt;author&gt;Erard, M.J.&lt;/author&gt;&lt;/authors&gt;&lt;/contributors&gt;&lt;titles&gt;&lt;title&gt;Accuracy of self-reported smoking and secondhand smoke exposure in the US workforce: the National Health and Nutrition Examination Surveys&lt;/title&gt;&lt;secondary-title&gt;J. Occup. Environ. Med.&lt;/secondary-title&gt;&lt;translated-title&gt;&lt;style face="underline" font="default" size="100%"&gt;file:\\\x:\refscan\ARHEAR2008A.pdf&amp;#xD;file:\\\t:\pauline\reviews\pdf\1646.pdf&lt;/style&gt;&lt;/translated-title&gt;&lt;/titles&gt;&lt;periodical&gt;&lt;full-title&gt;Journal of Occupational and Environmental Medicine&lt;/full-title&gt;&lt;abbr-1&gt;J. Occup. Environ. Med.&lt;/abbr-1&gt;&lt;abbr-2&gt;J Occup Environ Med&lt;/abbr-2&gt;&lt;/periodical&gt;&lt;pages&gt;1414-1420&lt;/pages&gt;&lt;volume&gt;50&lt;/volume&gt;&lt;number&gt;12&lt;/number&gt;&lt;section&gt;19092497&lt;/section&gt;&lt;dates&gt;&lt;year&gt;2008&lt;/year&gt;&lt;/dates&gt;&lt;orig-pub&gt;COTININE;ADULT;SERUM;MARKPASS;MARKSMOK;MISCLASSI&lt;/orig-pub&gt;&lt;call-num&gt;&lt;style face="underline" font="default" size="100%"&gt;COT&lt;/style&gt;&lt;style face="normal" font="default" size="100%"&gt; BL-GEN&lt;/style&gt;&lt;/call-num&gt;&lt;label&gt;ARHEAR2008A~&lt;/label&gt;&lt;urls&gt;&lt;/urls&gt;&lt;custom3&gt;1646&lt;/custom3&gt;&lt;custom5&gt;29062009/Y&lt;/custom5&gt;&lt;custom6&gt;11062009&amp;#xD;06102009&lt;/custom6&gt;&lt;electronic-resource-num&gt;10.1097/JOM.0b013e318188b90a&lt;/electronic-resource-num&gt;&lt;remote-database-provider&gt;Oct09:BAT(rev)&lt;/remote-database-provider&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7]</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1386.</w:t>
            </w:r>
            <w:r w:rsidRPr="007227D2">
              <w:rPr>
                <w:rFonts w:ascii="Book Antiqua" w:hAnsi="Book Antiqua"/>
                <w:sz w:val="20"/>
                <w:szCs w:val="20"/>
              </w:rPr>
              <w:br/>
              <w:t xml:space="preserve">Current smokers: 5625. </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Overlaps data from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indsay&lt;/Author&gt;&lt;Year&gt;2014&lt;/Year&gt;&lt;RecNum&gt;41625&lt;/RecNum&gt;&lt;IDText&gt;LINDSA2014~&lt;/IDText&gt;&lt;DisplayText&gt;&lt;style face="superscript"&gt;[82]&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2]</w:t>
            </w:r>
            <w:r w:rsidR="00E0743C" w:rsidRPr="007227D2">
              <w:rPr>
                <w:rFonts w:ascii="Book Antiqua" w:hAnsi="Book Antiqua"/>
                <w:sz w:val="20"/>
                <w:szCs w:val="20"/>
              </w:rPr>
              <w:fldChar w:fldCharType="end"/>
            </w:r>
            <w:r w:rsidRPr="007227D2">
              <w:rPr>
                <w:rFonts w:ascii="Book Antiqua" w:hAnsi="Book Antiqua"/>
                <w:sz w:val="20"/>
                <w:szCs w:val="20"/>
              </w:rPr>
              <w:t xml:space="preserve"> and </w:t>
            </w:r>
            <w:r w:rsidR="00E0743C" w:rsidRPr="007227D2">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4]</w:t>
            </w:r>
            <w:r w:rsidR="00E0743C" w:rsidRPr="007227D2">
              <w:rPr>
                <w:rFonts w:ascii="Book Antiqua" w:hAnsi="Book Antiqua"/>
                <w:sz w:val="20"/>
                <w:szCs w:val="20"/>
              </w:rPr>
              <w:fldChar w:fldCharType="end"/>
            </w:r>
            <w:r w:rsidRPr="007227D2">
              <w:rPr>
                <w:rFonts w:ascii="Book Antiqua" w:hAnsi="Book Antiqua"/>
                <w:sz w:val="20"/>
                <w:szCs w:val="20"/>
              </w:rPr>
              <w:t>.</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2004</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adolescen</w:t>
            </w:r>
            <w:r w:rsidR="000052E1">
              <w:rPr>
                <w:rFonts w:ascii="Book Antiqua" w:hAnsi="Book Antiqua"/>
                <w:sz w:val="20"/>
                <w:szCs w:val="20"/>
              </w:rPr>
              <w:t>ts and adults separately;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Benowitz&lt;/Author&gt;&lt;Year&gt;2009&lt;/Year&gt;&lt;RecNum&gt;33341&lt;/RecNum&gt;&lt;IDText&gt;BENOWI2009~&lt;/IDText&gt;&lt;DisplayText&gt;&lt;style face="superscript"&gt;[83]&lt;/style&gt;&lt;/DisplayText&gt;&lt;record&gt;&lt;rec-number&gt;33341&lt;/rec-number&gt;&lt;foreign-keys&gt;&lt;key app="EN" db-id="p50wz59frfwzzlets97pxw5haspsdrffwdtr" timestamp="1469638900"&gt;33341&lt;/key&gt;&lt;/foreign-keys&gt;&lt;ref-type name="Journal Article"&gt;17&lt;/ref-type&gt;&lt;contributors&gt;&lt;authors&gt;&lt;author&gt;Benowitz, N.&lt;/author&gt;&lt;author&gt;Bernert, J.T.&lt;/author&gt;&lt;author&gt;Caraballo, R.S.&lt;/author&gt;&lt;author&gt;Holiday, D.B.&lt;/author&gt;&lt;author&gt;Wang, J.&lt;/author&gt;&lt;/authors&gt;&lt;/contributors&gt;&lt;titles&gt;&lt;title&gt;Optimal serum cotinine levels for distinguishing cigarette smokers and nonsmokers within different racial/ethnic groups in the United States between 1999 and 2004&lt;/title&gt;&lt;secondary-title&gt;Am. J. Epidemiol.&lt;/secondary-title&gt;&lt;translated-title&gt;&lt;style face="underline" font="default" size="100%"&gt;file:\\\x:\refscan\BENOWI2009.pdf&amp;#xD;file:\\\x:\refscan\BENOWI2009_ADD.pdf&amp;#xD;file:\\\t:\pauline\reviews\pdf\1613.pdf&lt;/style&gt;&lt;/translated-title&gt;&lt;/titles&gt;&lt;periodical&gt;&lt;full-title&gt;American Journal of Epidemiology&lt;/full-title&gt;&lt;abbr-1&gt;Am. J. Epidemiol.&lt;/abbr-1&gt;&lt;abbr-2&gt;Am J Epidemiol&lt;/abbr-2&gt;&lt;/periodical&gt;&lt;pages&gt;236-248&lt;/pages&gt;&lt;volume&gt;169&lt;/volume&gt;&lt;number&gt;2&lt;/number&gt;&lt;section&gt;19019851&lt;/section&gt;&lt;dates&gt;&lt;year&gt;2009&lt;/year&gt;&lt;/dates&gt;&lt;orig-pub&gt;COTININE;SERUM;ADULT;MARKSMOK;MISCLASSI&lt;/orig-pub&gt;&lt;call-num&gt;&lt;style face="underline" font="default" size="100%"&gt;COT&lt;/style&gt;&lt;/call-num&gt;&lt;label&gt;BENOWI2009~&lt;/label&gt;&lt;urls&gt;&lt;/urls&gt;&lt;custom3&gt;1613&lt;/custom3&gt;&lt;custom5&gt;13012009/Y&lt;/custom5&gt;&lt;custom6&gt;13012009&amp;#xD;11112015&lt;/custom6&gt;&lt;electronic-resource-num&gt;10.1093/aje/kwn301&lt;/electronic-resource-num&gt;&lt;remote-database-provider&gt;Mar09:BAT(rev)&lt;/remote-database-provider&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3]</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ge 12-19:</w:t>
            </w:r>
            <w:r w:rsidRPr="007227D2">
              <w:rPr>
                <w:rFonts w:ascii="Book Antiqua" w:hAnsi="Book Antiqua"/>
                <w:sz w:val="20"/>
                <w:szCs w:val="20"/>
              </w:rPr>
              <w:br/>
              <w:t>Non-smokers: 4623.</w:t>
            </w:r>
            <w:r w:rsidRPr="007227D2">
              <w:rPr>
                <w:rFonts w:ascii="Book Antiqua" w:hAnsi="Book Antiqua"/>
                <w:sz w:val="20"/>
                <w:szCs w:val="20"/>
              </w:rPr>
              <w:br/>
              <w:t xml:space="preserve">Current smokers: 515.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Age 20+: </w:t>
            </w:r>
            <w:r w:rsidRPr="007227D2">
              <w:rPr>
                <w:rFonts w:ascii="Book Antiqua" w:hAnsi="Book Antiqua"/>
                <w:sz w:val="20"/>
                <w:szCs w:val="20"/>
              </w:rPr>
              <w:br/>
              <w:t>Non-smokers: 7561.</w:t>
            </w:r>
            <w:r w:rsidRPr="007227D2">
              <w:rPr>
                <w:rFonts w:ascii="Book Antiqua" w:hAnsi="Book Antiqua"/>
                <w:sz w:val="20"/>
                <w:szCs w:val="20"/>
              </w:rPr>
              <w:br/>
              <w:t>Current smokers: 2340.</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Using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indsay&lt;/Author&gt;&lt;Year&gt;2014&lt;/Year&gt;&lt;RecNum&gt;41625&lt;/RecNum&gt;&lt;IDText&gt;LINDSA2014~&lt;/IDText&gt;&lt;DisplayText&gt;&lt;style face="superscript"&gt;[82]&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2]</w:t>
            </w:r>
            <w:r w:rsidR="00E0743C" w:rsidRPr="007227D2">
              <w:rPr>
                <w:rFonts w:ascii="Book Antiqua" w:hAnsi="Book Antiqua"/>
                <w:sz w:val="20"/>
                <w:szCs w:val="20"/>
              </w:rPr>
              <w:fldChar w:fldCharType="end"/>
            </w:r>
            <w:r w:rsidRPr="007227D2">
              <w:rPr>
                <w:rFonts w:ascii="Book Antiqua" w:hAnsi="Book Antiqua"/>
                <w:sz w:val="20"/>
                <w:szCs w:val="20"/>
              </w:rPr>
              <w:t xml:space="preserve"> and </w:t>
            </w:r>
            <w:r w:rsidR="00E0743C" w:rsidRPr="007227D2">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4]</w:t>
            </w:r>
            <w:r w:rsidR="00E0743C" w:rsidRPr="007227D2">
              <w:rPr>
                <w:rFonts w:ascii="Book Antiqua" w:hAnsi="Book Antiqua"/>
                <w:sz w:val="20"/>
                <w:szCs w:val="20"/>
              </w:rPr>
              <w:fldChar w:fldCharType="end"/>
            </w:r>
            <w:r w:rsidRPr="007227D2">
              <w:rPr>
                <w:rFonts w:ascii="Book Antiqua" w:hAnsi="Book Antiqua"/>
                <w:sz w:val="20"/>
                <w:szCs w:val="20"/>
              </w:rPr>
              <w:t xml:space="preserve"> instead of this source loses separate sex results for 1999-2000 but avoids double-counting.</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2004</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Pr="007227D2">
              <w:rPr>
                <w:rFonts w:ascii="Book Antiqua" w:hAnsi="Book Antiqua"/>
                <w:sz w:val="20"/>
                <w:szCs w:val="20"/>
              </w:rPr>
              <w:t xml:space="preserve"> and current sm</w:t>
            </w:r>
            <w:r w:rsidR="000052E1">
              <w:rPr>
                <w:rFonts w:ascii="Book Antiqua" w:hAnsi="Book Antiqua"/>
                <w:sz w:val="20"/>
                <w:szCs w:val="20"/>
              </w:rPr>
              <w:t>okers; Age 40+;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Agarwal&lt;/Author&gt;&lt;Year&gt;2009&lt;/Year&gt;&lt;RecNum&gt;34516&lt;/RecNum&gt;&lt;IDText&gt;AGARWA2009~&lt;/IDText&gt;&lt;DisplayText&gt;&lt;style face="superscript"&gt;[88]&lt;/style&gt;&lt;/DisplayText&gt;&lt;record&gt;&lt;rec-number&gt;34516&lt;/rec-number&gt;&lt;foreign-keys&gt;&lt;key app="EN" db-id="p50wz59frfwzzlets97pxw5haspsdrffwdtr" timestamp="1536756597"&gt;34516&lt;/key&gt;&lt;key app="ENWeb" db-id=""&gt;0&lt;/key&gt;&lt;/foreign-keys&gt;&lt;ref-type name="Journal Article"&gt;17&lt;/ref-type&gt;&lt;contributors&gt;&lt;authors&gt;&lt;author&gt;Agarwal, S.&lt;/author&gt;&lt;/authors&gt;&lt;/contributors&gt;&lt;titles&gt;&lt;title&gt;The association of active and passive smoking with peripheral arterial disease: results from NHANES 1999-2004&lt;/title&gt;&lt;secondary-title&gt;Angiology&lt;/secondary-title&gt;&lt;translated-title&gt;&lt;style face="underline" font="default" size="100%"&gt;file:\\\x:\refscan\AGARWA2009.pdf&lt;/style&gt;&lt;/translated-title&gt;&lt;/titles&gt;&lt;periodical&gt;&lt;full-title&gt;Angiology&lt;/full-title&gt;&lt;abbr-1&gt;Angiology&lt;/abbr-1&gt;&lt;abbr-2&gt;Angiology&lt;/abbr-2&gt;&lt;/periodical&gt;&lt;pages&gt;335-345&lt;/pages&gt;&lt;volume&gt;60&lt;/volume&gt;&lt;number&gt;3&lt;/number&gt;&lt;section&gt;19153101&lt;/section&gt;&lt;dates&gt;&lt;year&gt;2009&lt;/year&gt;&lt;/dates&gt;&lt;orig-pub&gt;VASCULAR;ETS;OTHDIS;COTININE&lt;/orig-pub&gt;&lt;call-num&gt;&lt;style face="normal" font="default" size="100%"&gt;16V P9 COT &lt;/style&gt;&lt;style face="underline" font="default" size="100%"&gt;ELEC&lt;/style&gt;&lt;style face="normal" font="default" size="100%"&gt; BL-GEN&lt;/style&gt;&lt;/call-num&gt;&lt;label&gt;AGARWA2009~&lt;/label&gt;&lt;urls&gt;&lt;/urls&gt;&lt;custom5&gt;24082009/Y&lt;/custom5&gt;&lt;custom6&gt;19082009&amp;#xD;28082009&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8]</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5981.</w:t>
            </w:r>
            <w:r w:rsidRPr="007227D2">
              <w:rPr>
                <w:rFonts w:ascii="Book Antiqua" w:hAnsi="Book Antiqua"/>
                <w:sz w:val="20"/>
                <w:szCs w:val="20"/>
              </w:rPr>
              <w:br/>
              <w:t>Never smokers: 3451</w:t>
            </w:r>
            <w:r w:rsidRPr="007227D2">
              <w:rPr>
                <w:rFonts w:ascii="Book Antiqua" w:hAnsi="Book Antiqua"/>
                <w:sz w:val="20"/>
                <w:szCs w:val="20"/>
              </w:rPr>
              <w:br/>
              <w:t>Ex-smokers: 2530</w:t>
            </w:r>
            <w:r w:rsidRPr="007227D2">
              <w:rPr>
                <w:rFonts w:ascii="Book Antiqua" w:hAnsi="Book Antiqua"/>
                <w:sz w:val="20"/>
                <w:szCs w:val="20"/>
              </w:rPr>
              <w:br/>
              <w:t xml:space="preserve">Current smokers: 1570.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Overlaps data from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indsay&lt;/Author&gt;&lt;Year&gt;2014&lt;/Year&gt;&lt;RecNum&gt;41625&lt;/RecNum&gt;&lt;IDText&gt;LINDSA2014~&lt;/IDText&gt;&lt;DisplayText&gt;&lt;style face="superscript"&gt;[82]&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2]</w:t>
            </w:r>
            <w:r w:rsidR="00E0743C" w:rsidRPr="007227D2">
              <w:rPr>
                <w:rFonts w:ascii="Book Antiqua" w:hAnsi="Book Antiqua"/>
                <w:sz w:val="20"/>
                <w:szCs w:val="20"/>
              </w:rPr>
              <w:fldChar w:fldCharType="end"/>
            </w:r>
            <w:r w:rsidRPr="007227D2">
              <w:rPr>
                <w:rFonts w:ascii="Book Antiqua" w:hAnsi="Book Antiqua"/>
                <w:sz w:val="20"/>
                <w:szCs w:val="20"/>
              </w:rPr>
              <w:t xml:space="preserve"> and </w:t>
            </w:r>
            <w:r w:rsidR="00E0743C" w:rsidRPr="007227D2">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4]</w:t>
            </w:r>
            <w:r w:rsidR="00E0743C" w:rsidRPr="007227D2">
              <w:rPr>
                <w:rFonts w:ascii="Book Antiqua" w:hAnsi="Book Antiqua"/>
                <w:sz w:val="20"/>
                <w:szCs w:val="20"/>
              </w:rPr>
              <w:fldChar w:fldCharType="end"/>
            </w:r>
            <w:r w:rsidRPr="007227D2">
              <w:rPr>
                <w:rFonts w:ascii="Book Antiqua" w:hAnsi="Book Antiqua"/>
                <w:sz w:val="20"/>
                <w:szCs w:val="20"/>
              </w:rPr>
              <w:t>.</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Use Never and Ex-smoker data only.</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2004</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w:t>
            </w:r>
            <w:r w:rsidR="000052E1">
              <w:rPr>
                <w:rFonts w:ascii="Book Antiqua" w:hAnsi="Book Antiqua"/>
                <w:sz w:val="20"/>
                <w:szCs w:val="20"/>
              </w:rPr>
              <w:t>n-smokers only; sexes combined</w:t>
            </w:r>
            <w:r w:rsidR="00E0743C" w:rsidRPr="007227D2">
              <w:rPr>
                <w:rFonts w:ascii="Book Antiqua" w:hAnsi="Book Antiqua"/>
                <w:sz w:val="20"/>
                <w:szCs w:val="20"/>
              </w:rPr>
              <w:fldChar w:fldCharType="begin">
                <w:fldData xml:space="preserve">PEVuZE5vdGU+PENpdGU+PEF1dGhvcj5BcG9zdG9sb3U8L0F1dGhvcj48WWVhcj4yMDEyPC9ZZWFy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BcG9zdG9sb3U8L0F1dGhvcj48WWVhcj4yMDEyPC9ZZWFy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9]</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Non-smokers: 8523. </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Overlaps data from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indsay&lt;/Author&gt;&lt;Year&gt;2014&lt;/Year&gt;&lt;RecNum&gt;41625&lt;/RecNum&gt;&lt;IDText&gt;LINDSA2014~&lt;/IDText&gt;&lt;DisplayText&gt;&lt;style face="superscript"&gt;[82]&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2]</w:t>
            </w:r>
            <w:r w:rsidR="00E0743C" w:rsidRPr="007227D2">
              <w:rPr>
                <w:rFonts w:ascii="Book Antiqua" w:hAnsi="Book Antiqua"/>
                <w:sz w:val="20"/>
                <w:szCs w:val="20"/>
              </w:rPr>
              <w:fldChar w:fldCharType="end"/>
            </w:r>
            <w:r w:rsidRPr="007227D2">
              <w:rPr>
                <w:rFonts w:ascii="Book Antiqua" w:hAnsi="Book Antiqua"/>
                <w:sz w:val="20"/>
                <w:szCs w:val="20"/>
              </w:rPr>
              <w:t xml:space="preserve"> and </w:t>
            </w:r>
            <w:r w:rsidR="00E0743C" w:rsidRPr="007227D2">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4]</w:t>
            </w:r>
            <w:r w:rsidR="00E0743C" w:rsidRPr="007227D2">
              <w:rPr>
                <w:rFonts w:ascii="Book Antiqua" w:hAnsi="Book Antiqua"/>
                <w:sz w:val="20"/>
                <w:szCs w:val="20"/>
              </w:rPr>
              <w:fldChar w:fldCharType="end"/>
            </w:r>
            <w:r w:rsidRPr="007227D2">
              <w:rPr>
                <w:rFonts w:ascii="Book Antiqua" w:hAnsi="Book Antiqua"/>
                <w:sz w:val="20"/>
                <w:szCs w:val="20"/>
              </w:rPr>
              <w:t>.</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9-2006</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F only; pregna</w:t>
            </w:r>
            <w:r w:rsidR="000052E1">
              <w:rPr>
                <w:rFonts w:ascii="Book Antiqua" w:hAnsi="Book Antiqua"/>
                <w:sz w:val="20"/>
                <w:szCs w:val="20"/>
              </w:rPr>
              <w:t>nt and non-pregnant separately</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Dietz&lt;/Author&gt;&lt;Year&gt;2011&lt;/Year&gt;&lt;RecNum&gt;36036&lt;/RecNum&gt;&lt;IDText&gt;DIETZ2011~&lt;/IDText&gt;&lt;DisplayText&gt;&lt;style face="superscript"&gt;[90]&lt;/style&gt;&lt;/DisplayText&gt;&lt;record&gt;&lt;rec-number&gt;36036&lt;/rec-number&gt;&lt;foreign-keys&gt;&lt;key app="EN" db-id="p50wz59frfwzzlets97pxw5haspsdrffwdtr" timestamp="1469639311"&gt;36036&lt;/key&gt;&lt;/foreign-keys&gt;&lt;ref-type name="Journal Article"&gt;17&lt;/ref-type&gt;&lt;contributors&gt;&lt;authors&gt;&lt;author&gt;Dietz, P.M.&lt;/author&gt;&lt;author&gt;Homa, D.&lt;/author&gt;&lt;author&gt;England, L.J.&lt;/author&gt;&lt;author&gt;Burley, K.&lt;/author&gt;&lt;/authors&gt;&lt;/contributors&gt;&lt;titles&gt;&lt;title&gt;Estimates of nondisclosure of cigarette smoking among pregnant and nonpregnant women of reproductive age in the United States&lt;/title&gt;&lt;secondary-title&gt;Am. J. Epidemiol.&lt;/secondary-title&gt;&lt;translated-title&gt;&lt;style face="underline" font="default" size="100%"&gt;file:\\\x:\refscan\DIETZ2011.pdf&lt;/style&gt;&lt;/translated-title&gt;&lt;/titles&gt;&lt;periodical&gt;&lt;full-title&gt;American Journal of Epidemiology&lt;/full-title&gt;&lt;abbr-1&gt;Am. J. Epidemiol.&lt;/abbr-1&gt;&lt;abbr-2&gt;Am J Epidemiol&lt;/abbr-2&gt;&lt;/periodical&gt;&lt;pages&gt;355-359&lt;/pages&gt;&lt;volume&gt;173&lt;/volume&gt;&lt;number&gt;3&lt;/number&gt;&lt;section&gt;21178103&lt;/section&gt;&lt;dates&gt;&lt;year&gt;2011&lt;/year&gt;&lt;/dates&gt;&lt;orig-pub&gt;SERUM;MARKSMOK;MISCLASSI;RECALLBIAS;PREGNANCY;COTININE;ADULT&lt;/orig-pub&gt;&lt;call-num&gt;&lt;style face="normal" font="default" size="100%"&gt;33D &lt;/style&gt;&lt;style face="underline" font="default" size="100%"&gt;COT&lt;/style&gt;&lt;/call-num&gt;&lt;label&gt;DIETZ2011~&lt;/label&gt;&lt;urls&gt;&lt;/urls&gt;&lt;custom5&gt;28022011/Y&lt;/custom5&gt;&lt;custom6&gt;28022011&amp;#xD;25032011&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0]</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Pregnant:</w:t>
            </w:r>
            <w:r w:rsidRPr="007227D2">
              <w:rPr>
                <w:rFonts w:ascii="Book Antiqua" w:hAnsi="Book Antiqua"/>
                <w:sz w:val="20"/>
                <w:szCs w:val="20"/>
              </w:rPr>
              <w:br/>
              <w:t>Non-smokers: 902.</w:t>
            </w:r>
            <w:r w:rsidRPr="007227D2">
              <w:rPr>
                <w:rFonts w:ascii="Book Antiqua" w:hAnsi="Book Antiqua"/>
                <w:sz w:val="20"/>
                <w:szCs w:val="20"/>
              </w:rPr>
              <w:br/>
              <w:t xml:space="preserve">Current smokers: 92.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pregnant:</w:t>
            </w:r>
            <w:r w:rsidRPr="007227D2">
              <w:rPr>
                <w:rFonts w:ascii="Book Antiqua" w:hAnsi="Book Antiqua"/>
                <w:sz w:val="20"/>
                <w:szCs w:val="20"/>
              </w:rPr>
              <w:br/>
              <w:t>Non-smokers: 2421.</w:t>
            </w:r>
            <w:r w:rsidRPr="007227D2">
              <w:rPr>
                <w:rFonts w:ascii="Book Antiqua" w:hAnsi="Book Antiqua"/>
                <w:sz w:val="20"/>
                <w:szCs w:val="20"/>
              </w:rPr>
              <w:br/>
              <w:t xml:space="preserve">Current smokers: 782.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Use data for pregnant participants in analyses of pregnant women only.</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2002</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West&lt;/Author&gt;&lt;Year&gt;2007&lt;/Year&gt;&lt;RecNum&gt;30393&lt;/RecNum&gt;&lt;IDText&gt;WEST2007~&lt;/IDText&gt;&lt;DisplayText&gt;&lt;style face="superscript"&gt;[54]&lt;/style&gt;&lt;/DisplayText&gt;&lt;record&gt;&lt;rec-number&gt;30393&lt;/rec-number&gt;&lt;foreign-keys&gt;&lt;key app="EN" db-id="p50wz59frfwzzlets97pxw5haspsdrffwdtr" timestamp="1469638481"&gt;30393&lt;/key&gt;&lt;/foreign-keys&gt;&lt;ref-type name="Journal Article"&gt;17&lt;/ref-type&gt;&lt;contributors&gt;&lt;authors&gt;&lt;author&gt;West, R.&lt;/author&gt;&lt;author&gt;Zatonski, W.&lt;/author&gt;&lt;author&gt;Przewozniak, K.&lt;/author&gt;&lt;author&gt;Jarvis, M.J.&lt;/author&gt;&lt;/authors&gt;&lt;/contributors&gt;&lt;titles&gt;&lt;title&gt;Can we trust national smoking prevalence figures?  Discrepancies between biochemically assessed and self-reported smoking rates in three countries&lt;/title&gt;&lt;secondary-title&gt;Cancer Epidemiol. Biomarkers Prev.&lt;/secondary-title&gt;&lt;translated-title&gt;&lt;style face="underline" font="default" size="100%"&gt;file:\\\x:\refscan\WEST2007.pdf&lt;/style&gt;&lt;/translated-title&gt;&lt;/titles&gt;&lt;periodical&gt;&lt;full-title&gt;Cancer Epidemiology, Biomarkers &amp;amp; Prevention&lt;/full-title&gt;&lt;abbr-1&gt;Cancer Epidemiol. Biomarkers Prev.&lt;/abbr-1&gt;&lt;abbr-2&gt;Cancer Epidemiol Biomarkers Prev&lt;/abbr-2&gt;&lt;/periodical&gt;&lt;pages&gt;820-822&lt;/pages&gt;&lt;volume&gt;16&lt;/volume&gt;&lt;number&gt;4&lt;/number&gt;&lt;section&gt;17416777 &lt;/section&gt;&lt;dates&gt;&lt;year&gt;2007&lt;/year&gt;&lt;/dates&gt;&lt;orig-pub&gt;ADDUCT;COTININE;ISS3polaN;MARKSMOK;POLAND;SALIVA;SERUM;SMOKINGHABS;UK;USA;ISS3AllN;NHANES&lt;/orig-pub&gt;&lt;call-num&gt;&lt;style face="underline" font="default" size="100%"&gt;COT&lt;/style&gt;&lt;style face="normal" font="default" size="100%"&gt; SM.MULTICONT BL-GEN&lt;/style&gt;&lt;/call-num&gt;&lt;label&gt;WEST2007~&lt;/label&gt;&lt;urls&gt;&lt;/urls&gt;&lt;custom5&gt;06072007/Y&lt;/custom5&gt;&lt;custom6&gt;02042007&amp;#xD;1610201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54]</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3553.</w:t>
            </w:r>
            <w:r w:rsidRPr="007227D2">
              <w:rPr>
                <w:rFonts w:ascii="Book Antiqua" w:hAnsi="Book Antiqua"/>
                <w:sz w:val="20"/>
                <w:szCs w:val="20"/>
              </w:rPr>
              <w:br/>
              <w:t xml:space="preserve">Current smokers: 1134. </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Overlaps data from </w:t>
            </w:r>
            <w:r w:rsidR="00E0743C" w:rsidRPr="007227D2">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4]</w:t>
            </w:r>
            <w:r w:rsidR="00E0743C" w:rsidRPr="007227D2">
              <w:rPr>
                <w:rFonts w:ascii="Book Antiqua" w:hAnsi="Book Antiqua"/>
                <w:sz w:val="20"/>
                <w:szCs w:val="20"/>
              </w:rPr>
              <w:fldChar w:fldCharType="end"/>
            </w:r>
            <w:r w:rsidRPr="007227D2">
              <w:rPr>
                <w:rFonts w:ascii="Book Antiqua" w:hAnsi="Book Antiqua"/>
                <w:sz w:val="20"/>
                <w:szCs w:val="20"/>
              </w:rPr>
              <w:t>.</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2008</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Data in</w:t>
            </w:r>
            <w:r w:rsidR="000052E1">
              <w:rPr>
                <w:rFonts w:ascii="Book Antiqua" w:hAnsi="Book Antiqua"/>
                <w:sz w:val="20"/>
                <w:szCs w:val="20"/>
              </w:rPr>
              <w:t xml:space="preserve"> 2-year groups; sexes combined</w:t>
            </w:r>
            <w:r w:rsidR="00E0743C" w:rsidRPr="007227D2">
              <w:rPr>
                <w:rFonts w:ascii="Book Antiqua" w:hAnsi="Book Antiqua"/>
                <w:sz w:val="20"/>
                <w:szCs w:val="20"/>
              </w:rPr>
              <w:fldChar w:fldCharType="begin">
                <w:fldData xml:space="preserve">PEVuZE5vdGU+PENpdGU+PEF1dGhvcj5ZZWFnZXI8L0F1dGhvcj48WWVhcj4yMDEwPC9ZZWFyPjxS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ZZWFnZXI8L0F1dGhvcj48WWVhcj4yMDEwPC9ZZWFyPjxS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1]</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2001-02: Non-smokers: 3240.</w:t>
            </w:r>
            <w:r w:rsidRPr="007227D2">
              <w:rPr>
                <w:rFonts w:ascii="Book Antiqua" w:hAnsi="Book Antiqua"/>
                <w:sz w:val="20"/>
                <w:szCs w:val="20"/>
              </w:rPr>
              <w:br/>
              <w:t xml:space="preserve">2001-02: Current smokers: 1446.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2003-04: Non-smokers: 3031.</w:t>
            </w:r>
            <w:r w:rsidRPr="007227D2">
              <w:rPr>
                <w:rFonts w:ascii="Book Antiqua" w:hAnsi="Book Antiqua"/>
                <w:sz w:val="20"/>
                <w:szCs w:val="20"/>
              </w:rPr>
              <w:br/>
              <w:t xml:space="preserve">2003-04: Current smokers: 1445.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2005-06: Non-smokers: 3081.</w:t>
            </w:r>
            <w:r w:rsidRPr="007227D2">
              <w:rPr>
                <w:rFonts w:ascii="Book Antiqua" w:hAnsi="Book Antiqua"/>
                <w:sz w:val="20"/>
                <w:szCs w:val="20"/>
              </w:rPr>
              <w:br/>
              <w:t xml:space="preserve">2005-06: Current smokers: 1403.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2007-08: Non-smokers: 3636.</w:t>
            </w:r>
            <w:r w:rsidRPr="007227D2">
              <w:rPr>
                <w:rFonts w:ascii="Book Antiqua" w:hAnsi="Book Antiqua"/>
                <w:sz w:val="20"/>
                <w:szCs w:val="20"/>
              </w:rPr>
              <w:br/>
              <w:t xml:space="preserve">2007-08: Current smokers: 1700. </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Overlaps data from </w:t>
            </w:r>
            <w:r w:rsidR="00E0743C" w:rsidRPr="007227D2">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4]</w:t>
            </w:r>
            <w:r w:rsidR="00E0743C" w:rsidRPr="007227D2">
              <w:rPr>
                <w:rFonts w:ascii="Book Antiqua" w:hAnsi="Book Antiqua"/>
                <w:sz w:val="20"/>
                <w:szCs w:val="20"/>
              </w:rPr>
              <w:fldChar w:fldCharType="end"/>
            </w:r>
            <w:r w:rsidRPr="007227D2">
              <w:rPr>
                <w:rFonts w:ascii="Book Antiqua" w:hAnsi="Book Antiqua"/>
                <w:sz w:val="20"/>
                <w:szCs w:val="20"/>
              </w:rPr>
              <w:t>.</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1-2012</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non-</w:t>
            </w:r>
            <w:r w:rsidR="00747EAC" w:rsidRPr="007227D2">
              <w:rPr>
                <w:rFonts w:ascii="Book Antiqua" w:hAnsi="Book Antiqua"/>
                <w:sz w:val="20"/>
                <w:szCs w:val="20"/>
              </w:rPr>
              <w:t>Hispanics</w:t>
            </w:r>
            <w:r w:rsidRPr="007227D2">
              <w:rPr>
                <w:rFonts w:ascii="Book Antiqua" w:hAnsi="Book Antiqua"/>
                <w:sz w:val="20"/>
                <w:szCs w:val="20"/>
              </w:rPr>
              <w:t xml:space="preserve"> only; data by age </w:t>
            </w:r>
            <w:r w:rsidR="000052E1">
              <w:rPr>
                <w:rFonts w:ascii="Book Antiqua" w:hAnsi="Book Antiqua"/>
                <w:sz w:val="20"/>
                <w:szCs w:val="20"/>
              </w:rPr>
              <w:t>and race but not by year; M, F</w:t>
            </w:r>
            <w:r w:rsidR="00E0743C" w:rsidRPr="007227D2">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4]</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Total over ages, races and sexes:</w:t>
            </w:r>
            <w:r w:rsidRPr="007227D2">
              <w:rPr>
                <w:rFonts w:ascii="Book Antiqua" w:hAnsi="Book Antiqua"/>
                <w:sz w:val="20"/>
                <w:szCs w:val="20"/>
              </w:rPr>
              <w:br/>
              <w:t>Non-smokers: 21768.</w:t>
            </w:r>
            <w:r w:rsidRPr="007227D2">
              <w:rPr>
                <w:rFonts w:ascii="Book Antiqua" w:hAnsi="Book Antiqua"/>
                <w:sz w:val="20"/>
                <w:szCs w:val="20"/>
              </w:rPr>
              <w:br/>
              <w:t xml:space="preserve">Current smokers: 6219. </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In combination with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indsay&lt;/Author&gt;&lt;Year&gt;2014&lt;/Year&gt;&lt;RecNum&gt;41625&lt;/RecNum&gt;&lt;IDText&gt;LINDSA2014~&lt;/IDText&gt;&lt;DisplayText&gt;&lt;style face="superscript"&gt;[82]&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2]</w:t>
            </w:r>
            <w:r w:rsidR="00E0743C" w:rsidRPr="007227D2">
              <w:rPr>
                <w:rFonts w:ascii="Book Antiqua" w:hAnsi="Book Antiqua"/>
                <w:sz w:val="20"/>
                <w:szCs w:val="20"/>
              </w:rPr>
              <w:fldChar w:fldCharType="end"/>
            </w:r>
            <w:r w:rsidRPr="007227D2">
              <w:rPr>
                <w:rFonts w:ascii="Book Antiqua" w:hAnsi="Book Antiqua"/>
                <w:sz w:val="20"/>
                <w:szCs w:val="20"/>
              </w:rPr>
              <w:t>, provides data for all years 1999-2012.</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3-2006</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kers only; black people and Mexican America</w:t>
            </w:r>
            <w:r w:rsidR="000052E1">
              <w:rPr>
                <w:rFonts w:ascii="Book Antiqua" w:hAnsi="Book Antiqua"/>
                <w:sz w:val="20"/>
                <w:szCs w:val="20"/>
              </w:rPr>
              <w:t>ns oversampled;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Marano&lt;/Author&gt;&lt;Year&gt;2009&lt;/Year&gt;&lt;RecNum&gt;34872&lt;/RecNum&gt;&lt;IDText&gt;MARANO2009~&lt;/IDText&gt;&lt;DisplayText&gt;&lt;style face="superscript"&gt;[92]&lt;/style&gt;&lt;/DisplayText&gt;&lt;record&gt;&lt;rec-number&gt;34872&lt;/rec-number&gt;&lt;foreign-keys&gt;&lt;key app="EN" db-id="p50wz59frfwzzlets97pxw5haspsdrffwdtr" timestamp="1469639117"&gt;34872&lt;/key&gt;&lt;/foreign-keys&gt;&lt;ref-type name="Journal Article"&gt;17&lt;/ref-type&gt;&lt;contributors&gt;&lt;authors&gt;&lt;author&gt;Marano, C.&lt;/author&gt;&lt;author&gt;Schober, S.E.&lt;/author&gt;&lt;author&gt;Brody, D.J.&lt;/author&gt;&lt;author&gt;Zhang, C.&lt;/author&gt;&lt;/authors&gt;&lt;/contributors&gt;&lt;titles&gt;&lt;title&gt;Secondhand tobacco smoke exposure among children and adolescents: United States, 2003-2006&lt;/title&gt;&lt;secondary-title&gt;Pediatrics&lt;/secondary-title&gt;&lt;translated-title&gt;&lt;style face="underline" font="default" size="100%"&gt;file:\\\x:\refscan\MARANO2009.pdf&amp;#xD;file:\\\t:\pauline\reviews\pdf\1681.pdf&lt;/style&gt;&lt;/translated-title&gt;&lt;/titles&gt;&lt;periodical&gt;&lt;full-title&gt;Pediatrics&lt;/full-title&gt;&lt;abbr-1&gt;Pediatrics&lt;/abbr-1&gt;&lt;abbr-2&gt;Pediatrics&lt;/abbr-2&gt;&lt;/periodical&gt;&lt;pages&gt;1299-1305&lt;/pages&gt;&lt;volume&gt;124&lt;/volume&gt;&lt;number&gt;5&lt;/number&gt;&lt;section&gt;19841116&lt;/section&gt;&lt;dates&gt;&lt;year&gt;2009&lt;/year&gt;&lt;/dates&gt;&lt;orig-pub&gt;COTININE;SERUM;MARKPASS;CHILD&lt;/orig-pub&gt;&lt;call-num&gt;&lt;style face="underline" font="default" size="100%"&gt;COT&lt;/style&gt;&lt;style face="normal" font="default" size="100%"&gt; BL-GEN&lt;/style&gt;&lt;/call-num&gt;&lt;label&gt;MARANO2009~&lt;/label&gt;&lt;urls&gt;&lt;/urls&gt;&lt;custom3&gt;1681&lt;/custom3&gt;&lt;custom5&gt;18012010/Y&lt;/custom5&gt;&lt;custom6&gt;14012010&amp;#xD;22032010&lt;/custom6&gt;&lt;remote-database-provider&gt;Mar10:BAT(rev)&lt;/remote-database-provider&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2]</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Non-smokers: 6120. </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Overlaps data from </w:t>
            </w:r>
            <w:r w:rsidR="00E0743C" w:rsidRPr="007227D2">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DYXJhYmFsbG88L0F1dGhvcj48WWVhcj4yMDE2PC9ZZWFy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5TNDEtODwvcGFnZXM+PHZvbHVtZT4xOChTdXBwbCAxKTwvdm9sdW1lPjxzZWN0aW9u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4]</w:t>
            </w:r>
            <w:r w:rsidR="00E0743C" w:rsidRPr="007227D2">
              <w:rPr>
                <w:rFonts w:ascii="Book Antiqua" w:hAnsi="Book Antiqua"/>
                <w:sz w:val="20"/>
                <w:szCs w:val="20"/>
              </w:rPr>
              <w:fldChar w:fldCharType="end"/>
            </w:r>
            <w:r w:rsidRPr="007227D2">
              <w:rPr>
                <w:rFonts w:ascii="Book Antiqua" w:hAnsi="Book Antiqua"/>
                <w:sz w:val="20"/>
                <w:szCs w:val="20"/>
              </w:rPr>
              <w:t>.</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3-2012</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Data in 2-year groups; age 20+; neve</w:t>
            </w:r>
            <w:r w:rsidR="000052E1">
              <w:rPr>
                <w:rFonts w:ascii="Book Antiqua" w:hAnsi="Book Antiqua"/>
                <w:sz w:val="20"/>
                <w:szCs w:val="20"/>
              </w:rPr>
              <w:t>r-smokers only; sexes combined</w:t>
            </w:r>
            <w:r w:rsidR="00E0743C" w:rsidRPr="007227D2">
              <w:rPr>
                <w:rFonts w:ascii="Book Antiqua" w:hAnsi="Book Antiqua"/>
                <w:sz w:val="20"/>
                <w:szCs w:val="20"/>
              </w:rPr>
              <w:fldChar w:fldCharType="begin">
                <w:fldData xml:space="preserve">PEVuZE5vdGU+PENpdGU+PEF1dGhvcj5BbHNoYWFyYXd5PC9BdXRob3I+PFllYXI+MjAxNTwvWWVh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BbHNoYWFyYXd5PC9BdXRob3I+PFllYXI+MjAxNTwvWWVh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3]</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Never-smokers: </w:t>
            </w:r>
            <w:r w:rsidRPr="007227D2">
              <w:rPr>
                <w:rFonts w:ascii="Book Antiqua" w:hAnsi="Book Antiqua"/>
                <w:sz w:val="20"/>
                <w:szCs w:val="20"/>
              </w:rPr>
              <w:br/>
              <w:t>2003-04: 2238.</w:t>
            </w:r>
            <w:r w:rsidRPr="007227D2">
              <w:rPr>
                <w:rFonts w:ascii="Book Antiqua" w:hAnsi="Book Antiqua"/>
                <w:sz w:val="20"/>
                <w:szCs w:val="20"/>
              </w:rPr>
              <w:br/>
              <w:t>2005-06: 2358.</w:t>
            </w:r>
            <w:r w:rsidRPr="007227D2">
              <w:rPr>
                <w:rFonts w:ascii="Book Antiqua" w:hAnsi="Book Antiqua"/>
                <w:sz w:val="20"/>
                <w:szCs w:val="20"/>
              </w:rPr>
              <w:br/>
              <w:t>2007-08: 2801.</w:t>
            </w:r>
            <w:r w:rsidRPr="007227D2">
              <w:rPr>
                <w:rFonts w:ascii="Book Antiqua" w:hAnsi="Book Antiqua"/>
                <w:sz w:val="20"/>
                <w:szCs w:val="20"/>
              </w:rPr>
              <w:br/>
              <w:t>2009-10: 3059.</w:t>
            </w:r>
            <w:r w:rsidRPr="007227D2">
              <w:rPr>
                <w:rFonts w:ascii="Book Antiqua" w:hAnsi="Book Antiqua"/>
                <w:sz w:val="20"/>
                <w:szCs w:val="20"/>
              </w:rPr>
              <w:br/>
              <w:t>2011-12: 2818.</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ever-smoker values provide estimates for additional rate types.</w:t>
            </w:r>
          </w:p>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 xml:space="preserve">Exclude results for 2003-04: they overlap </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Agarwal&lt;/Author&gt;&lt;Year&gt;2009&lt;/Year&gt;&lt;RecNum&gt;34516&lt;/RecNum&gt;&lt;IDText&gt;AGARWA2009~&lt;/IDText&gt;&lt;DisplayText&gt;&lt;style face="superscript"&gt;[88]&lt;/style&gt;&lt;/DisplayText&gt;&lt;record&gt;&lt;rec-number&gt;34516&lt;/rec-number&gt;&lt;foreign-keys&gt;&lt;key app="EN" db-id="p50wz59frfwzzlets97pxw5haspsdrffwdtr" timestamp="1536756597"&gt;34516&lt;/key&gt;&lt;key app="ENWeb" db-id=""&gt;0&lt;/key&gt;&lt;/foreign-keys&gt;&lt;ref-type name="Journal Article"&gt;17&lt;/ref-type&gt;&lt;contributors&gt;&lt;authors&gt;&lt;author&gt;Agarwal, S.&lt;/author&gt;&lt;/authors&gt;&lt;/contributors&gt;&lt;titles&gt;&lt;title&gt;The association of active and passive smoking with peripheral arterial disease: results from NHANES 1999-2004&lt;/title&gt;&lt;secondary-title&gt;Angiology&lt;/secondary-title&gt;&lt;translated-title&gt;&lt;style face="underline" font="default" size="100%"&gt;file:\\\x:\refscan\AGARWA2009.pdf&lt;/style&gt;&lt;/translated-title&gt;&lt;/titles&gt;&lt;periodical&gt;&lt;full-title&gt;Angiology&lt;/full-title&gt;&lt;abbr-1&gt;Angiology&lt;/abbr-1&gt;&lt;abbr-2&gt;Angiology&lt;/abbr-2&gt;&lt;/periodical&gt;&lt;pages&gt;335-345&lt;/pages&gt;&lt;volume&gt;60&lt;/volume&gt;&lt;number&gt;3&lt;/number&gt;&lt;section&gt;19153101&lt;/section&gt;&lt;dates&gt;&lt;year&gt;2009&lt;/year&gt;&lt;/dates&gt;&lt;orig-pub&gt;VASCULAR;ETS;OTHDIS;COTININE&lt;/orig-pub&gt;&lt;call-num&gt;&lt;style face="normal" font="default" size="100%"&gt;16V P9 COT &lt;/style&gt;&lt;style face="underline" font="default" size="100%"&gt;ELEC&lt;/style&gt;&lt;style face="normal" font="default" size="100%"&gt; BL-GEN&lt;/style&gt;&lt;/call-num&gt;&lt;label&gt;AGARWA2009~&lt;/label&gt;&lt;urls&gt;&lt;/urls&gt;&lt;custom5&gt;24082009/Y&lt;/custom5&gt;&lt;custom6&gt;19082009&amp;#xD;28082009&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88]</w:t>
            </w:r>
            <w:r w:rsidR="00E0743C" w:rsidRPr="007227D2">
              <w:rPr>
                <w:rFonts w:ascii="Book Antiqua" w:hAnsi="Book Antiqua"/>
                <w:sz w:val="20"/>
                <w:szCs w:val="20"/>
              </w:rPr>
              <w:fldChar w:fldCharType="end"/>
            </w:r>
            <w:r w:rsidRPr="007227D2">
              <w:rPr>
                <w:rFonts w:ascii="Book Antiqua" w:hAnsi="Book Antiqua"/>
                <w:sz w:val="20"/>
                <w:szCs w:val="20"/>
              </w:rPr>
              <w:t xml:space="preserve"> abov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Ogden</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NS</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never, ex</w:t>
            </w:r>
            <w:r w:rsidR="003E2DDB" w:rsidRPr="007227D2">
              <w:rPr>
                <w:rFonts w:ascii="Book Antiqua" w:hAnsi="Book Antiqua"/>
                <w:sz w:val="20"/>
                <w:szCs w:val="20"/>
              </w:rPr>
              <w:t>-</w:t>
            </w:r>
            <w:r w:rsidR="000052E1">
              <w:rPr>
                <w:rFonts w:ascii="Book Antiqua" w:hAnsi="Book Antiqua"/>
                <w:sz w:val="20"/>
                <w:szCs w:val="20"/>
              </w:rPr>
              <w:t xml:space="preserve"> and current smokers;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Ogden&lt;/Author&gt;&lt;Year&gt;1997&lt;/Year&gt;&lt;RecNum&gt;21047&lt;/RecNum&gt;&lt;IDText&gt;OGDEN1997~&lt;/IDText&gt;&lt;DisplayText&gt;&lt;style face="superscript"&gt;[94]&lt;/style&gt;&lt;/DisplayText&gt;&lt;record&gt;&lt;rec-number&gt;21047&lt;/rec-number&gt;&lt;foreign-keys&gt;&lt;key app="EN" db-id="p50wz59frfwzzlets97pxw5haspsdrffwdtr" timestamp="1469637174"&gt;21047&lt;/key&gt;&lt;/foreign-keys&gt;&lt;ref-type name="Journal Article"&gt;17&lt;/ref-type&gt;&lt;contributors&gt;&lt;authors&gt;&lt;author&gt;Ogden, M.W.&lt;/author&gt;&lt;author&gt;Morgan, W.T.&lt;/author&gt;&lt;author&gt;Heavner, D.L.&lt;/author&gt;&lt;author&gt;Davis, R.A.&lt;/author&gt;&lt;author&gt;Steichen, T.J.&lt;/author&gt;&lt;/authors&gt;&lt;/contributors&gt;&lt;titles&gt;&lt;title&gt;National incidence of smoking and misclassification among the US married female population&lt;/title&gt;&lt;secondary-title&gt;Journal of Clinical Epidemiology&lt;/secondary-title&gt;&lt;translated-title&gt;&lt;style face="underline" font="default" size="100%"&gt;file:\\\x:\refscan\OGDEN1997.pdf&amp;#xD;file:\\\t:\pauline\reviews\pdf\931.pdf&lt;/style&gt;&lt;/translated-title&gt;&lt;/titles&gt;&lt;periodical&gt;&lt;full-title&gt;Journal of Clinical Epidemiology&lt;/full-title&gt;&lt;abbr-1&gt;J. Clin. Epidemiol.&lt;/abbr-1&gt;&lt;abbr-2&gt;J Clin Epidemiol&lt;/abbr-2&gt;&lt;/periodical&gt;&lt;pages&gt;253-263&lt;/pages&gt;&lt;volume&gt;50&lt;/volume&gt;&lt;number&gt;3&lt;/number&gt;&lt;section&gt;9120524&lt;/section&gt;&lt;dates&gt;&lt;year&gt;1997&lt;/year&gt;&lt;/dates&gt;&lt;orig-pub&gt;MISCLASSI;USA;COTININE;SALIVA;MARKSMOK;ADULT&lt;/orig-pub&gt;&lt;call-num&gt;&lt;style face="underline" font="default" size="100%"&gt;M2&lt;/style&gt;&lt;style face="normal" font="default" size="100%"&gt; &lt;/style&gt;&lt;style face="underline" font="default" size="100%"&gt;COT&lt;/style&gt;&lt;/call-num&gt;&lt;label&gt;OGDEN1997~&lt;/label&gt;&lt;urls&gt;&lt;/urls&gt;&lt;custom3&gt;931&lt;/custom3&gt;&lt;custom5&gt;22082003/Y&lt;/custom5&gt;&lt;custom6&gt;17041997&amp;#xD;2208200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4]</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This is the formal publication of the results.</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2</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000052E1">
              <w:rPr>
                <w:rFonts w:ascii="Book Antiqua" w:hAnsi="Book Antiqua"/>
                <w:sz w:val="20"/>
                <w:szCs w:val="20"/>
              </w:rPr>
              <w:t>, never and ex-smokers;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Sears&lt;/Author&gt;&lt;Year&gt;1992&lt;/Year&gt;&lt;RecNum&gt;25382&lt;/RecNum&gt;&lt;IDText&gt;SEARS1992~&lt;/IDText&gt;&lt;DisplayText&gt;&lt;style face="superscript"&gt;[95]&lt;/style&gt;&lt;/DisplayText&gt;&lt;record&gt;&lt;rec-number&gt;25382&lt;/rec-number&gt;&lt;foreign-keys&gt;&lt;key app="EN" db-id="p50wz59frfwzzlets97pxw5haspsdrffwdtr" timestamp="1469637762"&gt;25382&lt;/key&gt;&lt;/foreign-keys&gt;&lt;ref-type name="Unpublished Work"&gt;34&lt;/ref-type&gt;&lt;contributors&gt;&lt;authors&gt;&lt;author&gt;Sears, S.&lt;/author&gt;&lt;author&gt;Ogden, M.&lt;/author&gt;&lt;author&gt;Morgan, W.&lt;/author&gt;&lt;/authors&gt;&lt;/contributors&gt;&lt;titles&gt;&lt;title&gt;Comments on Chapter 5 and Appendix B of the EPA document: Respiratory health effects of passive smoking: lung cancer and other disorders EPA/600/6-90/006B&lt;/title&gt;&lt;translated-title&gt;&lt;style face="underline" font="default" size="100%"&gt;file:\\\x:\refscan\SEARS1992.pdf&amp;#xD;file:\\\x:\refscan\SEARS1992_EPAdraft.pdf&amp;#xD;file:\\\x:\refscan\SEARS1992_EPA.pdf&lt;/style&gt;&lt;/translated-title&gt;&lt;/titles&gt;&lt;pages&gt;15&lt;/pages&gt;&lt;dates&gt;&lt;year&gt;1992&lt;/year&gt;&lt;/dates&gt;&lt;orig-pub&gt;COTININE;SALIVA;ADULT;MISCLASSI&lt;/orig-pub&gt;&lt;call-num&gt;&lt;style face="underline" font="default" size="100%"&gt;COT&lt;/style&gt;&lt;style face="normal" font="default" size="100%"&gt; M2&lt;/style&gt;&lt;/call-num&gt;&lt;label&gt;SEARS1992~&lt;/label&gt;&lt;work-type&gt;Unpublished&lt;/work-type&gt;&lt;urls&gt;&lt;/urls&gt;&lt;custom5&gt;01042008/N&lt;/custom5&gt;&lt;custom6&gt;04101995&amp;#xD;01042008&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5]</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n unpublished report.</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Osaka Factory</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3</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w:t>
            </w:r>
            <w:r w:rsidR="000052E1">
              <w:rPr>
                <w:rFonts w:ascii="Book Antiqua" w:hAnsi="Book Antiqua"/>
                <w:sz w:val="20"/>
                <w:szCs w:val="20"/>
              </w:rPr>
              <w:t>urrent 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Yamamoto&lt;/Author&gt;&lt;Year&gt;2005&lt;/Year&gt;&lt;RecNum&gt;31583&lt;/RecNum&gt;&lt;IDText&gt;YAMAMO2005~&lt;/IDText&gt;&lt;DisplayText&gt;&lt;style face="superscript"&gt;[96]&lt;/style&gt;&lt;/DisplayText&gt;&lt;record&gt;&lt;rec-number&gt;31583&lt;/rec-number&gt;&lt;foreign-keys&gt;&lt;key app="EN" db-id="p50wz59frfwzzlets97pxw5haspsdrffwdtr" timestamp="1469638650"&gt;31583&lt;/key&gt;&lt;/foreign-keys&gt;&lt;ref-type name="Journal Article"&gt;17&lt;/ref-type&gt;&lt;contributors&gt;&lt;authors&gt;&lt;author&gt;Yamamoto, Y.&lt;/author&gt;&lt;author&gt;Nishida, N.&lt;/author&gt;&lt;author&gt;Tanaka, M.&lt;/author&gt;&lt;author&gt;Hayashi, N.&lt;/author&gt;&lt;author&gt;Matsuse, R.&lt;/author&gt;&lt;author&gt;Nakayama, K.&lt;/author&gt;&lt;author&gt;Morimoto, K.&lt;/author&gt;&lt;author&gt;Shizukuishi, S.&lt;/author&gt;&lt;/authors&gt;&lt;/contributors&gt;&lt;titles&gt;&lt;title&gt;Association between passive and active smoking evaluated by salivary cotinine and periodontitis&lt;/title&gt;&lt;secondary-title&gt;J. Clin. Periodontol.&lt;/secondary-title&gt;&lt;translated-title&gt;&lt;style face="underline" font="default" size="100%"&gt;file:\\\x:\refscan\YAMAMO2005.pdf&amp;#xD;file:\\\x:\refscan\YAMAMO2005_misclass.pdf&lt;/style&gt;&lt;/translated-title&gt;&lt;/titles&gt;&lt;periodical&gt;&lt;full-title&gt;Journal of Clinical Periodontology&lt;/full-title&gt;&lt;abbr-1&gt;J. Clin. Periodontol.&lt;/abbr-1&gt;&lt;abbr-2&gt;J Clin Periodontol&lt;/abbr-2&gt;&lt;/periodical&gt;&lt;pages&gt;1041-1046&lt;/pages&gt;&lt;volume&gt;32&lt;/volume&gt;&lt;number&gt;10&lt;/number&gt;&lt;section&gt;16174266&lt;/section&gt;&lt;dates&gt;&lt;year&gt;2005&lt;/year&gt;&lt;/dates&gt;&lt;orig-pub&gt;TEETH;COTININE;ADULT;MARKSMOK;MARKPASS;SALIVA;ETS;OTHDIS&lt;/orig-pub&gt;&lt;call-num&gt;P9 COT ELEC BL-GEN&lt;/call-num&gt;&lt;label&gt;YAMAMO2005~&lt;/label&gt;&lt;urls&gt;&lt;/urls&gt;&lt;custom5&gt;10112005/Y&lt;/custom5&gt;&lt;custom6&gt;09112005&amp;#xD;08032006&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6]</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61.</w:t>
            </w:r>
            <w:r w:rsidRPr="007227D2">
              <w:rPr>
                <w:rFonts w:ascii="Book Antiqua" w:hAnsi="Book Antiqua"/>
                <w:sz w:val="20"/>
                <w:szCs w:val="20"/>
              </w:rPr>
              <w:br/>
              <w:t>Current smokers: 95.</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2003</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w:t>
            </w:r>
            <w:r w:rsidR="000052E1">
              <w:rPr>
                <w:rFonts w:ascii="Book Antiqua" w:hAnsi="Book Antiqua"/>
                <w:sz w:val="20"/>
                <w:szCs w:val="20"/>
              </w:rPr>
              <w:t>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Nishida&lt;/Author&gt;&lt;Year&gt;2008&lt;/Year&gt;&lt;RecNum&gt;34203&lt;/RecNum&gt;&lt;IDText&gt;NISHID2008~&lt;/IDText&gt;&lt;DisplayText&gt;&lt;style face="superscript"&gt;[97]&lt;/style&gt;&lt;/DisplayText&gt;&lt;record&gt;&lt;rec-number&gt;34203&lt;/rec-number&gt;&lt;foreign-keys&gt;&lt;key app="EN" db-id="p50wz59frfwzzlets97pxw5haspsdrffwdtr" timestamp="1469639020"&gt;34203&lt;/key&gt;&lt;/foreign-keys&gt;&lt;ref-type name="Journal Article"&gt;17&lt;/ref-type&gt;&lt;contributors&gt;&lt;authors&gt;&lt;author&gt;Nishida, N.&lt;/author&gt;&lt;author&gt;Yamamoto, Y.&lt;/author&gt;&lt;author&gt;Tanaka, M.&lt;/author&gt;&lt;author&gt;Kataoka, K.&lt;/author&gt;&lt;author&gt;Kuboniwa, M.&lt;/author&gt;&lt;author&gt;Nakayama, K.&lt;/author&gt;&lt;author&gt;Morimoto, K.&lt;/author&gt;&lt;author&gt;Shizukuishi, S.&lt;/author&gt;&lt;/authors&gt;&lt;/contributors&gt;&lt;titles&gt;&lt;title&gt;Association between involuntary smoking and salivary markers related to periodontitis: a 2-year longitudinal study&lt;/title&gt;&lt;secondary-title&gt;J. Periodontol.&lt;/secondary-title&gt;&lt;translated-title&gt;&lt;style face="underline" font="default" size="100%"&gt;file:\\\x:\refscan\NISHID2008.pdf&amp;#xD;file:\\\x:\refscan\NISHID2008_misclass.pdf&lt;/style&gt;&lt;/translated-title&gt;&lt;/titles&gt;&lt;periodical&gt;&lt;full-title&gt;Journal of Periodontology&lt;/full-title&gt;&lt;abbr-1&gt;J. Periodontol.&lt;/abbr-1&gt;&lt;abbr-2&gt;J Periodontol&lt;/abbr-2&gt;&lt;/periodical&gt;&lt;pages&gt;2233-2240&lt;/pages&gt;&lt;volume&gt;79&lt;/volume&gt;&lt;number&gt;12&lt;/number&gt;&lt;section&gt;19053911&lt;/section&gt;&lt;dates&gt;&lt;year&gt;2008&lt;/year&gt;&lt;/dates&gt;&lt;orig-pub&gt;ETS;OTHDIS;DENTAL;PERIODONTAL;COTININE&lt;/orig-pub&gt;&lt;call-num&gt;P9 COT ELEC BL-GEN&lt;/call-num&gt;&lt;label&gt;NISHID2008~&lt;/label&gt;&lt;urls&gt;&lt;/urls&gt;&lt;custom5&gt;12052009/Y&lt;/custom5&gt;&lt;custom6&gt;06052009&amp;#xD;18052009&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7]</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26.</w:t>
            </w:r>
            <w:r w:rsidRPr="007227D2">
              <w:rPr>
                <w:rFonts w:ascii="Book Antiqua" w:hAnsi="Book Antiqua"/>
                <w:sz w:val="20"/>
                <w:szCs w:val="20"/>
              </w:rPr>
              <w:br/>
              <w:t>Current smokers: 74.</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Parker</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NS</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sexes combi</w:t>
            </w:r>
            <w:r w:rsidR="000052E1">
              <w:rPr>
                <w:rFonts w:ascii="Book Antiqua" w:hAnsi="Book Antiqua"/>
                <w:sz w:val="20"/>
                <w:szCs w:val="20"/>
              </w:rPr>
              <w:t>ned; gas chromatography method</w:t>
            </w:r>
            <w:r w:rsidR="00E0743C" w:rsidRPr="007227D2">
              <w:rPr>
                <w:rFonts w:ascii="Book Antiqua" w:hAnsi="Book Antiqua"/>
                <w:sz w:val="20"/>
                <w:szCs w:val="20"/>
              </w:rPr>
              <w:fldChar w:fldCharType="begin">
                <w:fldData xml:space="preserve">PEVuZE5vdGU+PENpdGU+PEF1dGhvcj5QYXJrZXI8L0F1dGhvcj48WWVhcj4yMDAyPC9ZZWFyPjxS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QYXJrZXI8L0F1dGhvcj48WWVhcj4yMDAyPC9ZZWFyPjxS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8]</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34.</w:t>
            </w:r>
            <w:r w:rsidRPr="007227D2">
              <w:rPr>
                <w:rFonts w:ascii="Book Antiqua" w:hAnsi="Book Antiqua"/>
                <w:sz w:val="20"/>
                <w:szCs w:val="20"/>
              </w:rPr>
              <w:br/>
              <w:t>Current smokers: 122.</w:t>
            </w:r>
            <w:r w:rsidRPr="007227D2">
              <w:rPr>
                <w:rFonts w:ascii="Book Antiqua" w:hAnsi="Book Antiqua"/>
                <w:sz w:val="20"/>
                <w:szCs w:val="20"/>
              </w:rPr>
              <w:br/>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NS</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EB2ED1" w:rsidP="00F449C7">
            <w:pPr>
              <w:spacing w:after="200" w:line="240" w:lineRule="auto"/>
              <w:rPr>
                <w:rFonts w:ascii="Book Antiqua" w:hAnsi="Book Antiqua"/>
                <w:sz w:val="20"/>
                <w:szCs w:val="20"/>
              </w:rPr>
            </w:pPr>
            <w:r w:rsidRPr="007227D2">
              <w:rPr>
                <w:rFonts w:ascii="Book Antiqua" w:hAnsi="Book Antiqua"/>
                <w:sz w:val="20"/>
                <w:szCs w:val="20"/>
              </w:rPr>
              <w:t>Non</w:t>
            </w:r>
            <w:r w:rsidR="003E2DDB" w:rsidRPr="007227D2">
              <w:rPr>
                <w:rFonts w:ascii="Book Antiqua" w:hAnsi="Book Antiqua"/>
                <w:sz w:val="20"/>
                <w:szCs w:val="20"/>
              </w:rPr>
              <w:t>-</w:t>
            </w:r>
            <w:r w:rsidRPr="007227D2">
              <w:rPr>
                <w:rFonts w:ascii="Book Antiqua" w:hAnsi="Book Antiqua"/>
                <w:sz w:val="20"/>
                <w:szCs w:val="20"/>
              </w:rPr>
              <w:t xml:space="preserve"> and current smokers; sex</w:t>
            </w:r>
            <w:r w:rsidR="000052E1">
              <w:rPr>
                <w:rFonts w:ascii="Book Antiqua" w:hAnsi="Book Antiqua"/>
                <w:sz w:val="20"/>
                <w:szCs w:val="20"/>
              </w:rPr>
              <w:t>es combined; test strip method</w:t>
            </w:r>
            <w:r w:rsidR="00E0743C" w:rsidRPr="007227D2">
              <w:rPr>
                <w:rFonts w:ascii="Book Antiqua" w:hAnsi="Book Antiqua"/>
                <w:sz w:val="20"/>
                <w:szCs w:val="20"/>
              </w:rPr>
              <w:fldChar w:fldCharType="begin">
                <w:fldData xml:space="preserve">PEVuZE5vdGU+PENpdGU+PEF1dGhvcj5QYXJrZXI8L0F1dGhvcj48WWVhcj4yMDAyPC9ZZWFyPjxS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QYXJrZXI8L0F1dGhvcj48WWVhcj4yMDAyPC9ZZWFyPjxS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8]</w:t>
            </w:r>
            <w:r w:rsidR="00E0743C" w:rsidRPr="007227D2">
              <w:rPr>
                <w:rFonts w:ascii="Book Antiqua" w:hAnsi="Book Antiqua"/>
                <w:sz w:val="20"/>
                <w:szCs w:val="20"/>
              </w:rPr>
              <w:fldChar w:fldCharType="end"/>
            </w:r>
          </w:p>
        </w:tc>
        <w:tc>
          <w:tcPr>
            <w:tcW w:w="3260" w:type="dxa"/>
            <w:tcBorders>
              <w:bottom w:val="single" w:sz="4" w:space="0" w:color="auto"/>
            </w:tcBorders>
          </w:tcPr>
          <w:p w:rsidR="00D610F4" w:rsidRPr="007227D2" w:rsidRDefault="00891CAD" w:rsidP="00D610F4">
            <w:pPr>
              <w:spacing w:after="200" w:line="240" w:lineRule="auto"/>
              <w:rPr>
                <w:rFonts w:ascii="Book Antiqua" w:hAnsi="Book Antiqua"/>
                <w:sz w:val="20"/>
                <w:szCs w:val="20"/>
              </w:rPr>
            </w:pPr>
            <w:r w:rsidRPr="007227D2">
              <w:rPr>
                <w:rFonts w:ascii="Book Antiqua" w:hAnsi="Book Antiqua"/>
                <w:sz w:val="20"/>
                <w:szCs w:val="20"/>
              </w:rPr>
              <w:t>Non-smokers: 134.</w:t>
            </w:r>
            <w:r w:rsidRPr="007227D2">
              <w:rPr>
                <w:rFonts w:ascii="Book Antiqua" w:hAnsi="Book Antiqua"/>
                <w:sz w:val="20"/>
                <w:szCs w:val="20"/>
              </w:rPr>
              <w:br/>
              <w:t>Current smokers: 122.</w:t>
            </w:r>
            <w:r w:rsidR="00D610F4" w:rsidRPr="007227D2">
              <w:rPr>
                <w:rFonts w:ascii="Book Antiqua" w:hAnsi="Book Antiqua"/>
                <w:sz w:val="20"/>
                <w:szCs w:val="20"/>
              </w:rPr>
              <w:t xml:space="preserve"> </w:t>
            </w:r>
          </w:p>
          <w:p w:rsidR="00891CAD" w:rsidRPr="007227D2" w:rsidRDefault="00EB2ED1" w:rsidP="007D02C4">
            <w:pPr>
              <w:spacing w:after="200" w:line="240" w:lineRule="auto"/>
              <w:rPr>
                <w:rFonts w:ascii="Book Antiqua" w:hAnsi="Book Antiqua"/>
                <w:sz w:val="20"/>
                <w:szCs w:val="20"/>
              </w:rPr>
            </w:pPr>
            <w:r w:rsidRPr="007227D2">
              <w:rPr>
                <w:rFonts w:ascii="Book Antiqua" w:hAnsi="Book Antiqua"/>
                <w:sz w:val="20"/>
                <w:szCs w:val="20"/>
              </w:rPr>
              <w:t>Could have been i</w:t>
            </w:r>
            <w:r w:rsidR="00D610F4" w:rsidRPr="007227D2">
              <w:rPr>
                <w:rFonts w:ascii="Book Antiqua" w:hAnsi="Book Antiqua"/>
                <w:sz w:val="20"/>
                <w:szCs w:val="20"/>
              </w:rPr>
              <w:t>nclude</w:t>
            </w:r>
            <w:r w:rsidRPr="007227D2">
              <w:rPr>
                <w:rFonts w:ascii="Book Antiqua" w:hAnsi="Book Antiqua"/>
                <w:sz w:val="20"/>
                <w:szCs w:val="20"/>
              </w:rPr>
              <w:t>d</w:t>
            </w:r>
            <w:r w:rsidR="00D610F4" w:rsidRPr="007227D2">
              <w:rPr>
                <w:rFonts w:ascii="Book Antiqua" w:hAnsi="Book Antiqua"/>
                <w:sz w:val="20"/>
                <w:szCs w:val="20"/>
              </w:rPr>
              <w:t xml:space="preserve"> in analyses by assay method</w:t>
            </w:r>
            <w:r w:rsidRPr="007227D2">
              <w:rPr>
                <w:rFonts w:ascii="Book Antiqua" w:hAnsi="Book Antiqua"/>
                <w:sz w:val="20"/>
                <w:szCs w:val="20"/>
              </w:rPr>
              <w:t xml:space="preserve"> but both methods reported (gas chromatography and test strip) are categorised as ‘</w:t>
            </w:r>
            <w:r w:rsidR="007D02C4" w:rsidRPr="007227D2">
              <w:rPr>
                <w:rFonts w:ascii="Book Antiqua" w:hAnsi="Book Antiqua"/>
                <w:sz w:val="20"/>
                <w:szCs w:val="20"/>
              </w:rPr>
              <w:t>Chromatography</w:t>
            </w:r>
            <w:r w:rsidRPr="007227D2">
              <w:rPr>
                <w:rFonts w:ascii="Book Antiqua" w:hAnsi="Book Antiqua"/>
                <w:sz w:val="20"/>
                <w:szCs w:val="20"/>
              </w:rPr>
              <w:t>’ so this one is excluded</w:t>
            </w:r>
            <w:r w:rsidR="00D610F4" w:rsidRPr="007227D2">
              <w:rPr>
                <w:rFonts w:ascii="Book Antiqua" w:hAnsi="Book Antiqua"/>
                <w:sz w:val="20"/>
                <w:szCs w:val="20"/>
              </w:rPr>
              <w:t xml:space="preserve">. </w:t>
            </w:r>
          </w:p>
        </w:tc>
      </w:tr>
      <w:tr w:rsidR="00891CAD" w:rsidRPr="007227D2" w:rsidTr="00A41C88">
        <w:trPr>
          <w:cantSplit/>
        </w:trPr>
        <w:tc>
          <w:tcPr>
            <w:tcW w:w="2376"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Peacock</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2-84</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7D02C4" w:rsidRPr="007227D2">
              <w:rPr>
                <w:rFonts w:ascii="Book Antiqua" w:hAnsi="Book Antiqua"/>
                <w:sz w:val="20"/>
                <w:szCs w:val="20"/>
              </w:rPr>
              <w:t>-</w:t>
            </w:r>
            <w:r w:rsidRPr="007227D2">
              <w:rPr>
                <w:rFonts w:ascii="Book Antiqua" w:hAnsi="Book Antiqua"/>
                <w:sz w:val="20"/>
                <w:szCs w:val="20"/>
              </w:rPr>
              <w:t xml:space="preserve"> and cur</w:t>
            </w:r>
            <w:r w:rsidR="000052E1">
              <w:rPr>
                <w:rFonts w:ascii="Book Antiqua" w:hAnsi="Book Antiqua"/>
                <w:sz w:val="20"/>
                <w:szCs w:val="20"/>
              </w:rPr>
              <w:t>rent smokers; F; booking visit</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Peacock&lt;/Author&gt;&lt;Year&gt;1998&lt;/Year&gt;&lt;RecNum&gt;21938&lt;/RecNum&gt;&lt;IDText&gt;PEACOC1998~&lt;/IDText&gt;&lt;DisplayText&gt;&lt;style face="superscript"&gt;[99]&lt;/style&gt;&lt;/DisplayText&gt;&lt;record&gt;&lt;rec-number&gt;21938&lt;/rec-number&gt;&lt;foreign-keys&gt;&lt;key app="EN" db-id="p50wz59frfwzzlets97pxw5haspsdrffwdtr" timestamp="1469637286"&gt;21938&lt;/key&gt;&lt;/foreign-keys&gt;&lt;ref-type name="Journal Article"&gt;17&lt;/ref-type&gt;&lt;contributors&gt;&lt;authors&gt;&lt;author&gt;Peacock, J.L.&lt;/author&gt;&lt;author&gt;Cook, D.G.&lt;/author&gt;&lt;author&gt;Carey, I.M.&lt;/author&gt;&lt;author&gt;Jarvis, M.J.&lt;/author&gt;&lt;author&gt;Bryant, A.E.&lt;/author&gt;&lt;author&gt;Anderson, H.R.&lt;/author&gt;&lt;/authors&gt;&lt;/contributors&gt;&lt;titles&gt;&lt;title&gt;Maternal cotinine level during pregnancy and birthweight for gestational age&lt;/title&gt;&lt;secondary-title&gt;International Journal of Epidemiology&lt;/secondary-title&gt;&lt;translated-title&gt;&lt;style face="underline" font="default" size="100%"&gt;file:\\\x:\refscan\PEACOC1998.pdf&amp;#xD;file:\\\t:\pauline\reviews\pdf\1007.pdf&lt;/style&gt;&lt;/translated-title&gt;&lt;/titles&gt;&lt;periodical&gt;&lt;full-title&gt;International Journal of Epidemiology&lt;/full-title&gt;&lt;abbr-1&gt;Int. J. Epidemiol.&lt;/abbr-1&gt;&lt;abbr-2&gt;Int J Epidemiol&lt;/abbr-2&gt;&lt;/periodical&gt;&lt;pages&gt;647-656&lt;/pages&gt;&lt;volume&gt;27&lt;/volume&gt;&lt;section&gt;9758120&lt;/section&gt;&lt;dates&gt;&lt;year&gt;1998&lt;/year&gt;&lt;/dates&gt;&lt;orig-pub&gt;CHILD;PARSMOKING;BIRTHWT;ETS;COTININE;MARKSMOK;MARKPASS;SERUM;ADULT;UK&lt;/orig-pub&gt;&lt;call-num&gt;&lt;style face="underline" font="default" size="100%"&gt;C1.ETS&lt;/style&gt;&lt;style face="normal" font="default" size="100%"&gt; COT&lt;/style&gt;&lt;/call-num&gt;&lt;label&gt;PEACOC1998~&lt;/label&gt;&lt;urls&gt;&lt;/urls&gt;&lt;custom3&gt;1007&lt;/custom3&gt;&lt;custom5&gt;09091998/Y&lt;/custom5&gt;&lt;custom6&gt;09091998&amp;#xD;18112002&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9]</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873.</w:t>
            </w:r>
            <w:r w:rsidRPr="007227D2">
              <w:rPr>
                <w:rFonts w:ascii="Book Antiqua" w:hAnsi="Book Antiqua"/>
                <w:sz w:val="20"/>
                <w:szCs w:val="20"/>
              </w:rPr>
              <w:br/>
              <w:t>Current smokers: 381.</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2-84</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Pr="007227D2">
              <w:rPr>
                <w:rFonts w:ascii="Book Antiqua" w:hAnsi="Book Antiqua"/>
                <w:sz w:val="20"/>
                <w:szCs w:val="20"/>
              </w:rPr>
              <w:t xml:space="preserve"> an</w:t>
            </w:r>
            <w:r w:rsidR="000052E1">
              <w:rPr>
                <w:rFonts w:ascii="Book Antiqua" w:hAnsi="Book Antiqua"/>
                <w:sz w:val="20"/>
                <w:szCs w:val="20"/>
              </w:rPr>
              <w:t>d current smokers; F; 28 weeks</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Peacock&lt;/Author&gt;&lt;Year&gt;1998&lt;/Year&gt;&lt;RecNum&gt;21938&lt;/RecNum&gt;&lt;IDText&gt;PEACOC1998~&lt;/IDText&gt;&lt;DisplayText&gt;&lt;style face="superscript"&gt;[99]&lt;/style&gt;&lt;/DisplayText&gt;&lt;record&gt;&lt;rec-number&gt;21938&lt;/rec-number&gt;&lt;foreign-keys&gt;&lt;key app="EN" db-id="p50wz59frfwzzlets97pxw5haspsdrffwdtr" timestamp="1469637286"&gt;21938&lt;/key&gt;&lt;/foreign-keys&gt;&lt;ref-type name="Journal Article"&gt;17&lt;/ref-type&gt;&lt;contributors&gt;&lt;authors&gt;&lt;author&gt;Peacock, J.L.&lt;/author&gt;&lt;author&gt;Cook, D.G.&lt;/author&gt;&lt;author&gt;Carey, I.M.&lt;/author&gt;&lt;author&gt;Jarvis, M.J.&lt;/author&gt;&lt;author&gt;Bryant, A.E.&lt;/author&gt;&lt;author&gt;Anderson, H.R.&lt;/author&gt;&lt;/authors&gt;&lt;/contributors&gt;&lt;titles&gt;&lt;title&gt;Maternal cotinine level during pregnancy and birthweight for gestational age&lt;/title&gt;&lt;secondary-title&gt;International Journal of Epidemiology&lt;/secondary-title&gt;&lt;translated-title&gt;&lt;style face="underline" font="default" size="100%"&gt;file:\\\x:\refscan\PEACOC1998.pdf&amp;#xD;file:\\\t:\pauline\reviews\pdf\1007.pdf&lt;/style&gt;&lt;/translated-title&gt;&lt;/titles&gt;&lt;periodical&gt;&lt;full-title&gt;International Journal of Epidemiology&lt;/full-title&gt;&lt;abbr-1&gt;Int. J. Epidemiol.&lt;/abbr-1&gt;&lt;abbr-2&gt;Int J Epidemiol&lt;/abbr-2&gt;&lt;/periodical&gt;&lt;pages&gt;647-656&lt;/pages&gt;&lt;volume&gt;27&lt;/volume&gt;&lt;section&gt;9758120&lt;/section&gt;&lt;dates&gt;&lt;year&gt;1998&lt;/year&gt;&lt;/dates&gt;&lt;orig-pub&gt;CHILD;PARSMOKING;BIRTHWT;ETS;COTININE;MARKSMOK;MARKPASS;SERUM;ADULT;UK&lt;/orig-pub&gt;&lt;call-num&gt;&lt;style face="underline" font="default" size="100%"&gt;C1.ETS&lt;/style&gt;&lt;style face="normal" font="default" size="100%"&gt; COT&lt;/style&gt;&lt;/call-num&gt;&lt;label&gt;PEACOC1998~&lt;/label&gt;&lt;urls&gt;&lt;/urls&gt;&lt;custom3&gt;1007&lt;/custom3&gt;&lt;custom5&gt;09091998/Y&lt;/custom5&gt;&lt;custom6&gt;09091998&amp;#xD;18112002&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9]</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772.</w:t>
            </w:r>
            <w:r w:rsidRPr="007227D2">
              <w:rPr>
                <w:rFonts w:ascii="Book Antiqua" w:hAnsi="Book Antiqua"/>
                <w:sz w:val="20"/>
                <w:szCs w:val="20"/>
              </w:rPr>
              <w:br/>
              <w:t>Current smokers: 325.</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2-84</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Pr="007227D2">
              <w:rPr>
                <w:rFonts w:ascii="Book Antiqua" w:hAnsi="Book Antiqua"/>
                <w:sz w:val="20"/>
                <w:szCs w:val="20"/>
              </w:rPr>
              <w:t xml:space="preserve"> an</w:t>
            </w:r>
            <w:r w:rsidR="000052E1">
              <w:rPr>
                <w:rFonts w:ascii="Book Antiqua" w:hAnsi="Book Antiqua"/>
                <w:sz w:val="20"/>
                <w:szCs w:val="20"/>
              </w:rPr>
              <w:t>d current smokers; F; 36 weeks</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Peacock&lt;/Author&gt;&lt;Year&gt;1998&lt;/Year&gt;&lt;RecNum&gt;21938&lt;/RecNum&gt;&lt;IDText&gt;PEACOC1998~&lt;/IDText&gt;&lt;DisplayText&gt;&lt;style face="superscript"&gt;[99]&lt;/style&gt;&lt;/DisplayText&gt;&lt;record&gt;&lt;rec-number&gt;21938&lt;/rec-number&gt;&lt;foreign-keys&gt;&lt;key app="EN" db-id="p50wz59frfwzzlets97pxw5haspsdrffwdtr" timestamp="1469637286"&gt;21938&lt;/key&gt;&lt;/foreign-keys&gt;&lt;ref-type name="Journal Article"&gt;17&lt;/ref-type&gt;&lt;contributors&gt;&lt;authors&gt;&lt;author&gt;Peacock, J.L.&lt;/author&gt;&lt;author&gt;Cook, D.G.&lt;/author&gt;&lt;author&gt;Carey, I.M.&lt;/author&gt;&lt;author&gt;Jarvis, M.J.&lt;/author&gt;&lt;author&gt;Bryant, A.E.&lt;/author&gt;&lt;author&gt;Anderson, H.R.&lt;/author&gt;&lt;/authors&gt;&lt;/contributors&gt;&lt;titles&gt;&lt;title&gt;Maternal cotinine level during pregnancy and birthweight for gestational age&lt;/title&gt;&lt;secondary-title&gt;International Journal of Epidemiology&lt;/secondary-title&gt;&lt;translated-title&gt;&lt;style face="underline" font="default" size="100%"&gt;file:\\\x:\refscan\PEACOC1998.pdf&amp;#xD;file:\\\t:\pauline\reviews\pdf\1007.pdf&lt;/style&gt;&lt;/translated-title&gt;&lt;/titles&gt;&lt;periodical&gt;&lt;full-title&gt;International Journal of Epidemiology&lt;/full-title&gt;&lt;abbr-1&gt;Int. J. Epidemiol.&lt;/abbr-1&gt;&lt;abbr-2&gt;Int J Epidemiol&lt;/abbr-2&gt;&lt;/periodical&gt;&lt;pages&gt;647-656&lt;/pages&gt;&lt;volume&gt;27&lt;/volume&gt;&lt;section&gt;9758120&lt;/section&gt;&lt;dates&gt;&lt;year&gt;1998&lt;/year&gt;&lt;/dates&gt;&lt;orig-pub&gt;CHILD;PARSMOKING;BIRTHWT;ETS;COTININE;MARKSMOK;MARKPASS;SERUM;ADULT;UK&lt;/orig-pub&gt;&lt;call-num&gt;&lt;style face="underline" font="default" size="100%"&gt;C1.ETS&lt;/style&gt;&lt;style face="normal" font="default" size="100%"&gt; COT&lt;/style&gt;&lt;/call-num&gt;&lt;label&gt;PEACOC1998~&lt;/label&gt;&lt;urls&gt;&lt;/urls&gt;&lt;custom3&gt;1007&lt;/custom3&gt;&lt;custom5&gt;09091998/Y&lt;/custom5&gt;&lt;custom6&gt;09091998&amp;#xD;18112002&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99]</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690.</w:t>
            </w:r>
            <w:r w:rsidRPr="007227D2">
              <w:rPr>
                <w:rFonts w:ascii="Book Antiqua" w:hAnsi="Book Antiqua"/>
                <w:sz w:val="20"/>
                <w:szCs w:val="20"/>
              </w:rPr>
              <w:br/>
              <w:t>Current smokers: 300.</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Pr>
          <w:p w:rsidR="00891CAD" w:rsidRPr="007227D2" w:rsidRDefault="00891CAD" w:rsidP="007227D2">
            <w:pPr>
              <w:keepNext/>
              <w:spacing w:after="200" w:line="240" w:lineRule="auto"/>
              <w:rPr>
                <w:rFonts w:ascii="Book Antiqua" w:hAnsi="Book Antiqua"/>
                <w:sz w:val="20"/>
                <w:szCs w:val="20"/>
              </w:rPr>
            </w:pPr>
            <w:r w:rsidRPr="007227D2">
              <w:rPr>
                <w:rFonts w:ascii="Book Antiqua" w:hAnsi="Book Antiqua"/>
                <w:sz w:val="20"/>
                <w:szCs w:val="20"/>
              </w:rPr>
              <w:lastRenderedPageBreak/>
              <w:t>S-Germany-I (Southern Germany I)</w:t>
            </w: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4-85</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000052E1">
              <w:rPr>
                <w:rFonts w:ascii="Book Antiqua" w:hAnsi="Book Antiqua"/>
                <w:sz w:val="20"/>
                <w:szCs w:val="20"/>
              </w:rPr>
              <w:t>, never and ex-smokers;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Heller&lt;/Author&gt;&lt;Year&gt;1993&lt;/Year&gt;&lt;RecNum&gt;11726&lt;/RecNum&gt;&lt;IDText&gt;HELLER1993~&lt;/IDText&gt;&lt;DisplayText&gt;&lt;style face="superscript"&gt;[100]&lt;/style&gt;&lt;/DisplayText&gt;&lt;record&gt;&lt;rec-number&gt;11726&lt;/rec-number&gt;&lt;foreign-keys&gt;&lt;key app="EN" db-id="p50wz59frfwzzlets97pxw5haspsdrffwdtr" timestamp="1469635959"&gt;11726&lt;/key&gt;&lt;/foreign-keys&gt;&lt;ref-type name="Conference Paper"&gt;47&lt;/ref-type&gt;&lt;contributors&gt;&lt;authors&gt;&lt;author&gt;Heller, W-D.&lt;/author&gt;&lt;author&gt;Sennewald, E.&lt;/author&gt;&lt;author&gt;Gostomzyk, J.G.&lt;/author&gt;&lt;author&gt;Scherer, G.&lt;/author&gt;&lt;author&gt;Adlkofer, F.&lt;/author&gt;&lt;/authors&gt;&lt;/contributors&gt;&lt;titles&gt;&lt;title&gt;Validation of ETS exposure in a representative population in Southern Germany&lt;/title&gt;&lt;secondary-title&gt;Proceedings of Indoor Air &amp;apos;93&lt;/secondary-title&gt;&lt;translated-title&gt;&lt;style face="underline" font="default" size="100%"&gt;file:\\\x:\refscan\HELLER1993.pdf&lt;/style&gt;&lt;/translated-title&gt;&lt;/titles&gt;&lt;pages&gt;361-365&lt;/pages&gt;&lt;volume&gt;3&lt;/volume&gt;&lt;dates&gt;&lt;year&gt;1993&lt;/year&gt;&lt;/dates&gt;&lt;orig-pub&gt;COTININE;BLOOD;ADULT;MISCLASSI;MARKPASS;HOMEWORK;GERMANY&lt;/orig-pub&gt;&lt;call-num&gt;&lt;style face="underline" font="default" size="100%"&gt;COT&lt;/style&gt;&lt;style face="normal" font="default" size="100%"&gt; M2&lt;/style&gt;&lt;/call-num&gt;&lt;label&gt;HELLER1993~&lt;/label&gt;&lt;urls&gt;&lt;/urls&gt;&lt;custom1&gt;Helsinki&lt;/custom1&gt;&lt;custom2&gt;4-8 July 1993&lt;/custom2&gt;&lt;custom5&gt;20051998/N&lt;/custom5&gt;&lt;custom6&gt;04101995&amp;#xD;2710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0]</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First random sampl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7-88</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000052E1">
              <w:rPr>
                <w:rFonts w:ascii="Book Antiqua" w:hAnsi="Book Antiqua"/>
                <w:sz w:val="20"/>
                <w:szCs w:val="20"/>
              </w:rPr>
              <w:t>, never and ex-smokers;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Heller&lt;/Author&gt;&lt;Year&gt;1993&lt;/Year&gt;&lt;RecNum&gt;11726&lt;/RecNum&gt;&lt;IDText&gt;HELLER1993~&lt;/IDText&gt;&lt;DisplayText&gt;&lt;style face="superscript"&gt;[100]&lt;/style&gt;&lt;/DisplayText&gt;&lt;record&gt;&lt;rec-number&gt;11726&lt;/rec-number&gt;&lt;foreign-keys&gt;&lt;key app="EN" db-id="p50wz59frfwzzlets97pxw5haspsdrffwdtr" timestamp="1469635959"&gt;11726&lt;/key&gt;&lt;/foreign-keys&gt;&lt;ref-type name="Conference Paper"&gt;47&lt;/ref-type&gt;&lt;contributors&gt;&lt;authors&gt;&lt;author&gt;Heller, W-D.&lt;/author&gt;&lt;author&gt;Sennewald, E.&lt;/author&gt;&lt;author&gt;Gostomzyk, J.G.&lt;/author&gt;&lt;author&gt;Scherer, G.&lt;/author&gt;&lt;author&gt;Adlkofer, F.&lt;/author&gt;&lt;/authors&gt;&lt;/contributors&gt;&lt;titles&gt;&lt;title&gt;Validation of ETS exposure in a representative population in Southern Germany&lt;/title&gt;&lt;secondary-title&gt;Proceedings of Indoor Air &amp;apos;93&lt;/secondary-title&gt;&lt;translated-title&gt;&lt;style face="underline" font="default" size="100%"&gt;file:\\\x:\refscan\HELLER1993.pdf&lt;/style&gt;&lt;/translated-title&gt;&lt;/titles&gt;&lt;pages&gt;361-365&lt;/pages&gt;&lt;volume&gt;3&lt;/volume&gt;&lt;dates&gt;&lt;year&gt;1993&lt;/year&gt;&lt;/dates&gt;&lt;orig-pub&gt;COTININE;BLOOD;ADULT;MISCLASSI;MARKPASS;HOMEWORK;GERMANY&lt;/orig-pub&gt;&lt;call-num&gt;&lt;style face="underline" font="default" size="100%"&gt;COT&lt;/style&gt;&lt;style face="normal" font="default" size="100%"&gt; M2&lt;/style&gt;&lt;/call-num&gt;&lt;label&gt;HELLER1993~&lt;/label&gt;&lt;urls&gt;&lt;/urls&gt;&lt;custom1&gt;Helsinki&lt;/custom1&gt;&lt;custom2&gt;4-8 July 1993&lt;/custom2&gt;&lt;custom5&gt;20051998/N&lt;/custom5&gt;&lt;custom6&gt;04101995&amp;#xD;2710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0]</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Follow-up of first random sample.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Germany-II (Southern Germany II)</w:t>
            </w: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9-90</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000052E1">
              <w:rPr>
                <w:rFonts w:ascii="Book Antiqua" w:hAnsi="Book Antiqua"/>
                <w:sz w:val="20"/>
                <w:szCs w:val="20"/>
              </w:rPr>
              <w:t>, never and ex-smokers;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Heller&lt;/Author&gt;&lt;Year&gt;1993&lt;/Year&gt;&lt;RecNum&gt;11726&lt;/RecNum&gt;&lt;IDText&gt;HELLER1993~&lt;/IDText&gt;&lt;DisplayText&gt;&lt;style face="superscript"&gt;[100]&lt;/style&gt;&lt;/DisplayText&gt;&lt;record&gt;&lt;rec-number&gt;11726&lt;/rec-number&gt;&lt;foreign-keys&gt;&lt;key app="EN" db-id="p50wz59frfwzzlets97pxw5haspsdrffwdtr" timestamp="1469635959"&gt;11726&lt;/key&gt;&lt;/foreign-keys&gt;&lt;ref-type name="Conference Paper"&gt;47&lt;/ref-type&gt;&lt;contributors&gt;&lt;authors&gt;&lt;author&gt;Heller, W-D.&lt;/author&gt;&lt;author&gt;Sennewald, E.&lt;/author&gt;&lt;author&gt;Gostomzyk, J.G.&lt;/author&gt;&lt;author&gt;Scherer, G.&lt;/author&gt;&lt;author&gt;Adlkofer, F.&lt;/author&gt;&lt;/authors&gt;&lt;/contributors&gt;&lt;titles&gt;&lt;title&gt;Validation of ETS exposure in a representative population in Southern Germany&lt;/title&gt;&lt;secondary-title&gt;Proceedings of Indoor Air &amp;apos;93&lt;/secondary-title&gt;&lt;translated-title&gt;&lt;style face="underline" font="default" size="100%"&gt;file:\\\x:\refscan\HELLER1993.pdf&lt;/style&gt;&lt;/translated-title&gt;&lt;/titles&gt;&lt;pages&gt;361-365&lt;/pages&gt;&lt;volume&gt;3&lt;/volume&gt;&lt;dates&gt;&lt;year&gt;1993&lt;/year&gt;&lt;/dates&gt;&lt;orig-pub&gt;COTININE;BLOOD;ADULT;MISCLASSI;MARKPASS;HOMEWORK;GERMANY&lt;/orig-pub&gt;&lt;call-num&gt;&lt;style face="underline" font="default" size="100%"&gt;COT&lt;/style&gt;&lt;style face="normal" font="default" size="100%"&gt; M2&lt;/style&gt;&lt;/call-num&gt;&lt;label&gt;HELLER1993~&lt;/label&gt;&lt;urls&gt;&lt;/urls&gt;&lt;custom1&gt;Helsinki&lt;/custom1&gt;&lt;custom2&gt;4-8 July 1993&lt;/custom2&gt;&lt;custom5&gt;20051998/N&lt;/custom5&gt;&lt;custom6&gt;04101995&amp;#xD;2710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0]</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econd random sample</w:t>
            </w:r>
          </w:p>
        </w:tc>
      </w:tr>
      <w:tr w:rsidR="00891CAD" w:rsidRPr="007227D2" w:rsidTr="00A41C88">
        <w:trPr>
          <w:cantSplit/>
        </w:trPr>
        <w:tc>
          <w:tcPr>
            <w:tcW w:w="2376" w:type="dxa"/>
            <w:tcBorders>
              <w:top w:val="single" w:sz="4" w:space="0" w:color="auto"/>
            </w:tcBorders>
          </w:tcPr>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t>SEASD (Studio Epidemiologico su Ambiente e Salute nelle Donne)</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7-98</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ker</w:t>
            </w:r>
            <w:r w:rsidR="000052E1">
              <w:rPr>
                <w:rFonts w:ascii="Book Antiqua" w:hAnsi="Book Antiqua"/>
                <w:sz w:val="20"/>
                <w:szCs w:val="20"/>
              </w:rPr>
              <w:t>s, F only, plasma, cut point 1</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Simoni&lt;/Author&gt;&lt;Year&gt;2006&lt;/Year&gt;&lt;RecNum&gt;26103&lt;/RecNum&gt;&lt;IDText&gt;SIMONI2006~&lt;/IDText&gt;&lt;DisplayText&gt;&lt;style face="superscript"&gt;[101]&lt;/style&gt;&lt;/DisplayText&gt;&lt;record&gt;&lt;rec-number&gt;26103&lt;/rec-number&gt;&lt;foreign-keys&gt;&lt;key app="EN" db-id="p50wz59frfwzzlets97pxw5haspsdrffwdtr" timestamp="1469637869"&gt;26103&lt;/key&gt;&lt;/foreign-keys&gt;&lt;ref-type name="Journal Article"&gt;17&lt;/ref-type&gt;&lt;contributors&gt;&lt;authors&gt;&lt;author&gt;Simoni, M.&lt;/author&gt;&lt;author&gt;Baldacci, S.&lt;/author&gt;&lt;author&gt;Puntoni, R.&lt;/author&gt;&lt;author&gt;Pistelli, F.&lt;/author&gt;&lt;author&gt;Farchi, S.&lt;/author&gt;&lt;author&gt;Lo Presti, E.&lt;/author&gt;&lt;author&gt;Pistelli, R.&lt;/author&gt;&lt;author&gt;Corbo, G.&lt;/author&gt;&lt;author&gt;Agabiti, N.&lt;/author&gt;&lt;author&gt;Basso, S.&lt;/author&gt;&lt;author&gt;Matteelli, G.&lt;/author&gt;&lt;author&gt;Di Pede, F.&lt;/author&gt;&lt;author&gt;Carrozzi, L.&lt;/author&gt;&lt;author&gt;Forastiere, F.&lt;/author&gt;&lt;author&gt;Viegi, G.&lt;/author&gt;&lt;/authors&gt;&lt;/contributors&gt;&lt;titles&gt;&lt;title&gt;Plasma, salivary and urinary cotinine in non-smoker Italian women exposed and unexposed to environmental tobacco smoking (SEASD study)&lt;/title&gt;&lt;secondary-title&gt;Clin. Chem. Lab. Med.&lt;/secondary-title&gt;&lt;translated-title&gt;&lt;style face="underline" font="default" size="100%"&gt;file:\\\x:\refscan\SIMONI2006.pdf&lt;/style&gt;&lt;/translated-title&gt;&lt;/titles&gt;&lt;periodical&gt;&lt;full-title&gt;Clinical Chemistry and Laboratory Medicine&lt;/full-title&gt;&lt;abbr-1&gt;Clin. Chem. Lab. Med.&lt;/abbr-1&gt;&lt;abbr-2&gt;Clin Chem Lab Med&lt;/abbr-2&gt;&lt;abbr-3&gt;Clinical Chemistry &amp;amp; Laboratory Medicine&lt;/abbr-3&gt;&lt;/periodical&gt;&lt;pages&gt;632-638&lt;/pages&gt;&lt;volume&gt;44&lt;/volume&gt;&lt;number&gt;5&lt;/number&gt;&lt;section&gt;16681437&lt;/section&gt;&lt;dates&gt;&lt;year&gt;2006&lt;/year&gt;&lt;/dates&gt;&lt;orig-pub&gt;COTININE;MARKPASS;MISCLASSI;ADULT;PLASMA;SALIVA;URINE&lt;/orig-pub&gt;&lt;call-num&gt;&lt;style face="underline" font="default" size="100%"&gt;COT&lt;/style&gt;&lt;style face="normal" font="default" size="100%"&gt; BL-GEN&lt;/style&gt;&lt;/call-num&gt;&lt;label&gt;SIMONI2006~&lt;/label&gt;&lt;urls&gt;&lt;/urls&gt;&lt;custom5&gt;18092006/Y&lt;/custom5&gt;&lt;custom6&gt;14092006&amp;#xD;27092006&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1]</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Include in analysis by body fluid only.</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7-98</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ker</w:t>
            </w:r>
            <w:r w:rsidR="000052E1">
              <w:rPr>
                <w:rFonts w:ascii="Book Antiqua" w:hAnsi="Book Antiqua"/>
                <w:sz w:val="20"/>
                <w:szCs w:val="20"/>
              </w:rPr>
              <w:t>s, F only, saliva, cut point 1</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Simoni&lt;/Author&gt;&lt;Year&gt;2006&lt;/Year&gt;&lt;RecNum&gt;26103&lt;/RecNum&gt;&lt;IDText&gt;SIMONI2006~&lt;/IDText&gt;&lt;DisplayText&gt;&lt;style face="superscript"&gt;[101]&lt;/style&gt;&lt;/DisplayText&gt;&lt;record&gt;&lt;rec-number&gt;26103&lt;/rec-number&gt;&lt;foreign-keys&gt;&lt;key app="EN" db-id="p50wz59frfwzzlets97pxw5haspsdrffwdtr" timestamp="1469637869"&gt;26103&lt;/key&gt;&lt;/foreign-keys&gt;&lt;ref-type name="Journal Article"&gt;17&lt;/ref-type&gt;&lt;contributors&gt;&lt;authors&gt;&lt;author&gt;Simoni, M.&lt;/author&gt;&lt;author&gt;Baldacci, S.&lt;/author&gt;&lt;author&gt;Puntoni, R.&lt;/author&gt;&lt;author&gt;Pistelli, F.&lt;/author&gt;&lt;author&gt;Farchi, S.&lt;/author&gt;&lt;author&gt;Lo Presti, E.&lt;/author&gt;&lt;author&gt;Pistelli, R.&lt;/author&gt;&lt;author&gt;Corbo, G.&lt;/author&gt;&lt;author&gt;Agabiti, N.&lt;/author&gt;&lt;author&gt;Basso, S.&lt;/author&gt;&lt;author&gt;Matteelli, G.&lt;/author&gt;&lt;author&gt;Di Pede, F.&lt;/author&gt;&lt;author&gt;Carrozzi, L.&lt;/author&gt;&lt;author&gt;Forastiere, F.&lt;/author&gt;&lt;author&gt;Viegi, G.&lt;/author&gt;&lt;/authors&gt;&lt;/contributors&gt;&lt;titles&gt;&lt;title&gt;Plasma, salivary and urinary cotinine in non-smoker Italian women exposed and unexposed to environmental tobacco smoking (SEASD study)&lt;/title&gt;&lt;secondary-title&gt;Clin. Chem. Lab. Med.&lt;/secondary-title&gt;&lt;translated-title&gt;&lt;style face="underline" font="default" size="100%"&gt;file:\\\x:\refscan\SIMONI2006.pdf&lt;/style&gt;&lt;/translated-title&gt;&lt;/titles&gt;&lt;periodical&gt;&lt;full-title&gt;Clinical Chemistry and Laboratory Medicine&lt;/full-title&gt;&lt;abbr-1&gt;Clin. Chem. Lab. Med.&lt;/abbr-1&gt;&lt;abbr-2&gt;Clin Chem Lab Med&lt;/abbr-2&gt;&lt;abbr-3&gt;Clinical Chemistry &amp;amp; Laboratory Medicine&lt;/abbr-3&gt;&lt;/periodical&gt;&lt;pages&gt;632-638&lt;/pages&gt;&lt;volume&gt;44&lt;/volume&gt;&lt;number&gt;5&lt;/number&gt;&lt;section&gt;16681437&lt;/section&gt;&lt;dates&gt;&lt;year&gt;2006&lt;/year&gt;&lt;/dates&gt;&lt;orig-pub&gt;COTININE;MARKPASS;MISCLASSI;ADULT;PLASMA;SALIVA;URINE&lt;/orig-pub&gt;&lt;call-num&gt;&lt;style face="underline" font="default" size="100%"&gt;COT&lt;/style&gt;&lt;style face="normal" font="default" size="100%"&gt; BL-GEN&lt;/style&gt;&lt;/call-num&gt;&lt;label&gt;SIMONI2006~&lt;/label&gt;&lt;urls&gt;&lt;/urls&gt;&lt;custom5&gt;18092006/Y&lt;/custom5&gt;&lt;custom6&gt;14092006&amp;#xD;27092006&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1]</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Include in analysis by body fluid only. </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7-98</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ke</w:t>
            </w:r>
            <w:r w:rsidR="000052E1">
              <w:rPr>
                <w:rFonts w:ascii="Book Antiqua" w:hAnsi="Book Antiqua"/>
                <w:sz w:val="20"/>
                <w:szCs w:val="20"/>
              </w:rPr>
              <w:t>rs, F only, urine, cut point 1</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Simoni&lt;/Author&gt;&lt;Year&gt;2006&lt;/Year&gt;&lt;RecNum&gt;26103&lt;/RecNum&gt;&lt;IDText&gt;SIMONI2006~&lt;/IDText&gt;&lt;DisplayText&gt;&lt;style face="superscript"&gt;[101]&lt;/style&gt;&lt;/DisplayText&gt;&lt;record&gt;&lt;rec-number&gt;26103&lt;/rec-number&gt;&lt;foreign-keys&gt;&lt;key app="EN" db-id="p50wz59frfwzzlets97pxw5haspsdrffwdtr" timestamp="1469637869"&gt;26103&lt;/key&gt;&lt;/foreign-keys&gt;&lt;ref-type name="Journal Article"&gt;17&lt;/ref-type&gt;&lt;contributors&gt;&lt;authors&gt;&lt;author&gt;Simoni, M.&lt;/author&gt;&lt;author&gt;Baldacci, S.&lt;/author&gt;&lt;author&gt;Puntoni, R.&lt;/author&gt;&lt;author&gt;Pistelli, F.&lt;/author&gt;&lt;author&gt;Farchi, S.&lt;/author&gt;&lt;author&gt;Lo Presti, E.&lt;/author&gt;&lt;author&gt;Pistelli, R.&lt;/author&gt;&lt;author&gt;Corbo, G.&lt;/author&gt;&lt;author&gt;Agabiti, N.&lt;/author&gt;&lt;author&gt;Basso, S.&lt;/author&gt;&lt;author&gt;Matteelli, G.&lt;/author&gt;&lt;author&gt;Di Pede, F.&lt;/author&gt;&lt;author&gt;Carrozzi, L.&lt;/author&gt;&lt;author&gt;Forastiere, F.&lt;/author&gt;&lt;author&gt;Viegi, G.&lt;/author&gt;&lt;/authors&gt;&lt;/contributors&gt;&lt;titles&gt;&lt;title&gt;Plasma, salivary and urinary cotinine in non-smoker Italian women exposed and unexposed to environmental tobacco smoking (SEASD study)&lt;/title&gt;&lt;secondary-title&gt;Clin. Chem. Lab. Med.&lt;/secondary-title&gt;&lt;translated-title&gt;&lt;style face="underline" font="default" size="100%"&gt;file:\\\x:\refscan\SIMONI2006.pdf&lt;/style&gt;&lt;/translated-title&gt;&lt;/titles&gt;&lt;periodical&gt;&lt;full-title&gt;Clinical Chemistry and Laboratory Medicine&lt;/full-title&gt;&lt;abbr-1&gt;Clin. Chem. Lab. Med.&lt;/abbr-1&gt;&lt;abbr-2&gt;Clin Chem Lab Med&lt;/abbr-2&gt;&lt;abbr-3&gt;Clinical Chemistry &amp;amp; Laboratory Medicine&lt;/abbr-3&gt;&lt;/periodical&gt;&lt;pages&gt;632-638&lt;/pages&gt;&lt;volume&gt;44&lt;/volume&gt;&lt;number&gt;5&lt;/number&gt;&lt;section&gt;16681437&lt;/section&gt;&lt;dates&gt;&lt;year&gt;2006&lt;/year&gt;&lt;/dates&gt;&lt;orig-pub&gt;COTININE;MARKPASS;MISCLASSI;ADULT;PLASMA;SALIVA;URINE&lt;/orig-pub&gt;&lt;call-num&gt;&lt;style face="underline" font="default" size="100%"&gt;COT&lt;/style&gt;&lt;style face="normal" font="default" size="100%"&gt; BL-GEN&lt;/style&gt;&lt;/call-num&gt;&lt;label&gt;SIMONI2006~&lt;/label&gt;&lt;urls&gt;&lt;/urls&gt;&lt;custom5&gt;18092006/Y&lt;/custom5&gt;&lt;custom6&gt;14092006&amp;#xD;27092006&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1]</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Greatest sample size. Include in all analyses.</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7-98</w:t>
            </w:r>
          </w:p>
        </w:tc>
        <w:tc>
          <w:tcPr>
            <w:tcW w:w="3260" w:type="dxa"/>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ker</w:t>
            </w:r>
            <w:r w:rsidR="000052E1">
              <w:rPr>
                <w:rFonts w:ascii="Book Antiqua" w:hAnsi="Book Antiqua"/>
                <w:sz w:val="20"/>
                <w:szCs w:val="20"/>
              </w:rPr>
              <w:t>s, F only, saliva, cut point 2</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Simoni&lt;/Author&gt;&lt;Year&gt;2007&lt;/Year&gt;&lt;RecNum&gt;26104&lt;/RecNum&gt;&lt;IDText&gt;SIMONI2007~&lt;/IDText&gt;&lt;DisplayText&gt;&lt;style face="superscript"&gt;[102]&lt;/style&gt;&lt;/DisplayText&gt;&lt;record&gt;&lt;rec-number&gt;26104&lt;/rec-number&gt;&lt;foreign-keys&gt;&lt;key app="EN" db-id="p50wz59frfwzzlets97pxw5haspsdrffwdtr" timestamp="1469637869"&gt;26104&lt;/key&gt;&lt;/foreign-keys&gt;&lt;ref-type name="Journal Article"&gt;17&lt;/ref-type&gt;&lt;contributors&gt;&lt;authors&gt;&lt;author&gt;Simoni, M.&lt;/author&gt;&lt;author&gt;Baldacci, S.&lt;/author&gt;&lt;author&gt;Puntoni, R.&lt;/author&gt;&lt;author&gt;Pistelli, F.&lt;/author&gt;&lt;author&gt;Farchi, S.&lt;/author&gt;&lt;author&gt;Lo Presti, E.&lt;/author&gt;&lt;author&gt;Pistelli, R.&lt;/author&gt;&lt;author&gt;Corbo, G.&lt;/author&gt;&lt;author&gt;Agabiti, N.&lt;/author&gt;&lt;author&gt;Basso, S.&lt;/author&gt;&lt;author&gt;Matteelli, G.&lt;/author&gt;&lt;author&gt;Di Pede, F.&lt;/author&gt;&lt;author&gt;Carrozzi, L.&lt;/author&gt;&lt;author&gt;Forastiere, F.&lt;/author&gt;&lt;author&gt;Viegi, G.&lt;/author&gt;&lt;/authors&gt;&lt;/contributors&gt;&lt;titles&gt;&lt;title&gt;Respiratory symptoms/diseases and environmental tobacco smoke (ETS) in never smoker Italian women&lt;/title&gt;&lt;secondary-title&gt;Respir. Med.&lt;/secondary-title&gt;&lt;translated-title&gt;&lt;style face="underline" font="default" size="100%"&gt;file:\\\x:\refscan\SIMONI2007.pdf&lt;/style&gt;&lt;/translated-title&gt;&lt;/titles&gt;&lt;periodical&gt;&lt;full-title&gt;Respiratory Medicine&lt;/full-title&gt;&lt;abbr-1&gt;Respir. Med.&lt;/abbr-1&gt;&lt;abbr-2&gt;Respir Med&lt;/abbr-2&gt;&lt;/periodical&gt;&lt;pages&gt;531-538&lt;/pages&gt;&lt;volume&gt;101&lt;/volume&gt;&lt;number&gt;3&lt;/number&gt;&lt;section&gt;16893638&lt;/section&gt;&lt;dates&gt;&lt;year&gt;2007&lt;/year&gt;&lt;/dates&gt;&lt;orig-pub&gt;TMACOPD2;RESPDIS;ETS;COTININE&lt;/orig-pub&gt;&lt;call-num&gt;&lt;style face="underline" font="default" size="100%"&gt;P4&lt;/style&gt;&lt;style face="normal" font="default" size="100%"&gt; COT BL-GEN&lt;/style&gt;&lt;/call-num&gt;&lt;label&gt;SIMONI2007~&lt;/label&gt;&lt;urls&gt;&lt;/urls&gt;&lt;custom5&gt;03052007/Y&lt;/custom5&gt;&lt;custom6&gt;30042007&amp;#xD;15072009&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2]</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Only source for cut point 2 data. Include in all analyses.</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7-98</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Non-smokers, F only, urine</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Farchi&lt;/Author&gt;&lt;Year&gt;2001&lt;/Year&gt;&lt;RecNum&gt;8251&lt;/RecNum&gt;&lt;IDText&gt;FARCHI2001~&lt;/IDText&gt;&lt;DisplayText&gt;&lt;style face="superscript"&gt;[103]&lt;/style&gt;&lt;/DisplayText&gt;&lt;record&gt;&lt;rec-number&gt;8251&lt;/rec-number&gt;&lt;foreign-keys&gt;&lt;key app="EN" db-id="p50wz59frfwzzlets97pxw5haspsdrffwdtr" timestamp="1469635576"&gt;8251&lt;/key&gt;&lt;/foreign-keys&gt;&lt;ref-type name="Journal Article"&gt;17&lt;/ref-type&gt;&lt;contributors&gt;&lt;authors&gt;&lt;author&gt;Farchi, S.&lt;/author&gt;&lt;author&gt;Forastiere, F.&lt;/author&gt;&lt;author&gt;Pistelli, R.&lt;/author&gt;&lt;author&gt;Baldacci, S.&lt;/author&gt;&lt;author&gt;Simoni, M.&lt;/author&gt;&lt;author&gt;Perucci, C.A.&lt;/author&gt;&lt;author&gt;Viegi, G.&lt;/author&gt;&lt;/authors&gt;&lt;/contributors&gt;&lt;titles&gt;&lt;title&gt;Exposure to environmental tobacco smoke is associated with lower plasma ß-carotene levels among nonsmoking women married to a smoker&lt;/title&gt;&lt;secondary-title&gt;Cancer Epidemiology, Biomarkers &amp;amp; Prevention&lt;/secondary-title&gt;&lt;translated-title&gt;&lt;style face="underline" font="default" size="100%"&gt;file:\\\x:\refscan\FARCHI2001.pdf&amp;#xD;file:\\\t:\pauline\reviews\pdf\1195.pdf&lt;/style&gt;&lt;style face="normal" font="default" size="100%"&gt;;&lt;/style&gt;&lt;/translated-title&gt;&lt;/titles&gt;&lt;periodical&gt;&lt;full-title&gt;Cancer Epidemiology, Biomarkers &amp;amp; Prevention&lt;/full-title&gt;&lt;abbr-1&gt;Cancer Epidemiol. Biomarkers Prev.&lt;/abbr-1&gt;&lt;abbr-2&gt;Cancer Epidemiol Biomarkers Prev&lt;/abbr-2&gt;&lt;/periodical&gt;&lt;pages&gt;907-909&lt;/pages&gt;&lt;volume&gt;10&lt;/volume&gt;&lt;section&gt;11489760&lt;/section&gt;&lt;dates&gt;&lt;year&gt;2001&lt;/year&gt;&lt;/dates&gt;&lt;orig-pub&gt;SMOK-DIF;ETS;VITAMINA;VITAMINC;VITAMINE;JMF;COTININE&lt;/orig-pub&gt;&lt;call-num&gt;31A COT ELEC&lt;/call-num&gt;&lt;label&gt;FARCHI2001~&lt;/label&gt;&lt;urls&gt;&lt;/urls&gt;&lt;custom3&gt;1195&lt;/custom3&gt;&lt;custom5&gt;11092001/Y&lt;/custom5&gt;&lt;custom6&gt;11092001&amp;#xD;1411201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3]</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7-98</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ever-smoke</w:t>
            </w:r>
            <w:r w:rsidR="000052E1">
              <w:rPr>
                <w:rFonts w:ascii="Book Antiqua" w:hAnsi="Book Antiqua"/>
                <w:sz w:val="20"/>
                <w:szCs w:val="20"/>
              </w:rPr>
              <w:t>rs, F only, urine, cut point 1</w:t>
            </w:r>
            <w:r w:rsidR="00E0743C" w:rsidRPr="007227D2">
              <w:rPr>
                <w:rFonts w:ascii="Book Antiqua" w:hAnsi="Book Antiqua"/>
                <w:sz w:val="20"/>
                <w:szCs w:val="20"/>
              </w:rPr>
              <w:fldChar w:fldCharType="begin">
                <w:fldData xml:space="preserve">PEVuZE5vdGU+PENpdGU+PEF1dGhvcj5Gb3Jhc3RpZXJlPC9BdXRob3I+PFllYXI+MjAwMDwvWWVh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Gb3Jhc3RpZXJlPC9BdXRob3I+PFllYXI+MjAwMDwvWWVh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4]</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Useful for Never smoker rates. </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ever-smoker values provide estimates for additional rate types.</w:t>
            </w:r>
          </w:p>
        </w:tc>
      </w:tr>
      <w:tr w:rsidR="00891CAD" w:rsidRPr="007227D2" w:rsidTr="00A41C88">
        <w:trPr>
          <w:cantSplit/>
        </w:trPr>
        <w:tc>
          <w:tcPr>
            <w:tcW w:w="2376" w:type="dxa"/>
            <w:tcBorders>
              <w:top w:val="single" w:sz="4" w:space="0" w:color="auto"/>
            </w:tcBorders>
          </w:tcPr>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lastRenderedPageBreak/>
              <w:t>SHHS (Scottish Heart Health Study)</w:t>
            </w:r>
          </w:p>
        </w:tc>
        <w:tc>
          <w:tcPr>
            <w:tcW w:w="1843" w:type="dxa"/>
            <w:tcBorders>
              <w:top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4-86</w:t>
            </w:r>
          </w:p>
        </w:tc>
        <w:tc>
          <w:tcPr>
            <w:tcW w:w="3260" w:type="dxa"/>
            <w:tcBorders>
              <w:top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smo</w:t>
            </w:r>
            <w:r w:rsidR="000052E1">
              <w:rPr>
                <w:rFonts w:ascii="Book Antiqua" w:hAnsi="Book Antiqua"/>
                <w:sz w:val="20"/>
                <w:szCs w:val="20"/>
              </w:rPr>
              <w:t>kers; M, F; cut points 1 and 2</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Tunstall-Pedoe&lt;/Author&gt;&lt;Year&gt;1991&lt;/Year&gt;&lt;RecNum&gt;28674&lt;/RecNum&gt;&lt;IDText&gt;TUNSTA1991~&lt;/IDText&gt;&lt;DisplayText&gt;&lt;style face="superscript"&gt;[105]&lt;/style&gt;&lt;/DisplayText&gt;&lt;record&gt;&lt;rec-number&gt;28674&lt;/rec-number&gt;&lt;foreign-keys&gt;&lt;key app="EN" db-id="p50wz59frfwzzlets97pxw5haspsdrffwdtr" timestamp="1469638222"&gt;28674&lt;/key&gt;&lt;/foreign-keys&gt;&lt;ref-type name="Journal Article"&gt;17&lt;/ref-type&gt;&lt;contributors&gt;&lt;authors&gt;&lt;author&gt;Tunstall-Pedoe, H.&lt;/author&gt;&lt;author&gt;Woodward, M.&lt;/author&gt;&lt;author&gt;Brown, C.A.&lt;/author&gt;&lt;/authors&gt;&lt;/contributors&gt;&lt;titles&gt;&lt;title&gt;Tea drinking, passive smoking, smoking deception and serum cotinine in the Scottish Heart Health Study&lt;/title&gt;&lt;secondary-title&gt;Journal of Clinical Epidemiology&lt;/secondary-title&gt;&lt;translated-title&gt;&lt;style face="underline" font="default" size="100%"&gt;file:\\\x:\refscan\TUNSTA1991.pdf&amp;#xD;file:\\\t:\pauline\reviews\pdf\624.pdf&lt;/style&gt;&lt;/translated-title&gt;&lt;/titles&gt;&lt;periodical&gt;&lt;full-title&gt;Journal of Clinical Epidemiology&lt;/full-title&gt;&lt;abbr-1&gt;J. Clin. Epidemiol.&lt;/abbr-1&gt;&lt;abbr-2&gt;J Clin Epidemiol&lt;/abbr-2&gt;&lt;/periodical&gt;&lt;pages&gt;1411-1414&lt;/pages&gt;&lt;volume&gt;44&lt;/volume&gt;&lt;number&gt;12&lt;/number&gt;&lt;section&gt;1753272&lt;/section&gt;&lt;dates&gt;&lt;year&gt;1991&lt;/year&gt;&lt;/dates&gt;&lt;orig-pub&gt;MISCLASSI;COTININE;DIET;BLOOD;ADULT;MARKPASS;UK;TOTMUKN&lt;/orig-pub&gt;&lt;call-num&gt;&lt;style face="normal" font="default" size="100%"&gt;M2 &lt;/style&gt;&lt;style face="underline" font="default" size="100%"&gt;COT&lt;/style&gt;&lt;/call-num&gt;&lt;label&gt;TUNSTA1991~&lt;/label&gt;&lt;urls&gt;&lt;/urls&gt;&lt;custom3&gt;624&lt;/custom3&gt;&lt;custom5&gt;02092003/Y&lt;/custom5&gt;&lt;custom6&gt;pre95&amp;#xD;0209200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5]</w:t>
            </w:r>
            <w:r w:rsidR="00E0743C" w:rsidRPr="007227D2">
              <w:rPr>
                <w:rFonts w:ascii="Book Antiqua" w:hAnsi="Book Antiqua"/>
                <w:sz w:val="20"/>
                <w:szCs w:val="20"/>
              </w:rPr>
              <w:fldChar w:fldCharType="end"/>
            </w:r>
          </w:p>
        </w:tc>
        <w:tc>
          <w:tcPr>
            <w:tcW w:w="3261"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top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 xml:space="preserve">Non-smokers: 1873 M, 2271 F. </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4-86</w:t>
            </w:r>
          </w:p>
        </w:tc>
        <w:tc>
          <w:tcPr>
            <w:tcW w:w="3260" w:type="dxa"/>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Never-smokers;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Tunstall-Pedoe&lt;/Author&gt;&lt;Year&gt;1995&lt;/Year&gt;&lt;RecNum&gt;28676&lt;/RecNum&gt;&lt;IDText&gt;TUNSTA1995~&lt;/IDText&gt;&lt;DisplayText&gt;&lt;style face="superscript"&gt;[106]&lt;/style&gt;&lt;/DisplayText&gt;&lt;record&gt;&lt;rec-number&gt;28676&lt;/rec-number&gt;&lt;foreign-keys&gt;&lt;key app="EN" db-id="p50wz59frfwzzlets97pxw5haspsdrffwdtr" timestamp="1469638222"&gt;28676&lt;/key&gt;&lt;/foreign-keys&gt;&lt;ref-type name="Journal Article"&gt;17&lt;/ref-type&gt;&lt;contributors&gt;&lt;authors&gt;&lt;author&gt;Tunstall-Pedoe, H.&lt;/author&gt;&lt;author&gt;Brown, C.A.&lt;/author&gt;&lt;author&gt;Woodward, M.&lt;/author&gt;&lt;author&gt;Tavendale, R.&lt;/author&gt;&lt;/authors&gt;&lt;/contributors&gt;&lt;titles&gt;&lt;title&gt;Passive smoking by self report and serum cotinine and the prevalence of respiratory and coronary heart disease in the Scottish heart health study&lt;/title&gt;&lt;secondary-title&gt;Journal of Epidemiology and Community Health&lt;/secondary-title&gt;&lt;translated-title&gt;&lt;style face="underline" font="default" size="100%"&gt;file:\\\x:\refscan\TUNSTA1995.pdf&amp;#xD;file:\\\t:\pauline\reviews\pdf\786.pdf&lt;/style&gt;&lt;/translated-title&gt;&lt;/titles&gt;&lt;periodical&gt;&lt;full-title&gt;Journal of Epidemiology and Community Health&lt;/full-title&gt;&lt;abbr-1&gt;J. Epidemiol. Community Health&lt;/abbr-1&gt;&lt;abbr-2&gt;J Epidemiol Community Health&lt;/abbr-2&gt;&lt;/periodical&gt;&lt;pages&gt;139-143&lt;/pages&gt;&lt;volume&gt;49&lt;/volume&gt;&lt;section&gt;7798040&lt;/section&gt;&lt;dates&gt;&lt;year&gt;1995&lt;/year&gt;&lt;/dates&gt;&lt;orig-pub&gt;ETS;RESPDIS;COTININE;BLOOD;ADULT;MISCLASSI;MARKPASS;UK;CHD;EPI;TMAHD1;IASTADN;ASTEXCN&lt;/orig-pub&gt;&lt;call-num&gt;&lt;style face="underline" font="default" size="100%"&gt;P3(K)&lt;/style&gt;&lt;style face="normal" font="default" size="100%"&gt; P4 M2 &lt;/style&gt;&lt;style face="underline" font="default" size="100%"&gt;COT&lt;/style&gt;&lt;/call-num&gt;&lt;label&gt;TUNSTA1995~&lt;/label&gt;&lt;urls&gt;&lt;/urls&gt;&lt;custom3&gt;786&lt;/custom3&gt;&lt;custom5&gt;21012000/y&lt;/custom5&gt;&lt;custom6&gt;pre95&amp;#xD;27092004&lt;/custom6&gt;&lt;electronic-resource-num&gt;10.1136/jech.49.2.139&lt;/electronic-resource-num&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6]</w:t>
            </w:r>
            <w:r w:rsidR="00E0743C" w:rsidRPr="007227D2">
              <w:rPr>
                <w:rFonts w:ascii="Book Antiqua" w:hAnsi="Book Antiqua"/>
                <w:sz w:val="20"/>
                <w:szCs w:val="20"/>
              </w:rPr>
              <w:fldChar w:fldCharType="end"/>
            </w:r>
          </w:p>
        </w:tc>
        <w:tc>
          <w:tcPr>
            <w:tcW w:w="3261" w:type="dxa"/>
          </w:tcPr>
          <w:p w:rsidR="00891CAD" w:rsidRPr="007227D2" w:rsidRDefault="00891CAD" w:rsidP="00A41C88">
            <w:pPr>
              <w:spacing w:after="200" w:line="240" w:lineRule="auto"/>
              <w:rPr>
                <w:rFonts w:ascii="Book Antiqua" w:hAnsi="Book Antiqua"/>
                <w:sz w:val="20"/>
                <w:szCs w:val="20"/>
              </w:rPr>
            </w:pP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Other reports provide non-smoker values only. Never-smoker values provide estimates for additional rate types.</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4-86</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Non-smokers; M,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Woodward&lt;/Author&gt;&lt;Year&gt;1992&lt;/Year&gt;&lt;RecNum&gt;31118&lt;/RecNum&gt;&lt;IDText&gt;WOODWA1992A~&lt;/IDText&gt;&lt;DisplayText&gt;&lt;style face="superscript"&gt;[107]&lt;/style&gt;&lt;/DisplayText&gt;&lt;record&gt;&lt;rec-number&gt;31118&lt;/rec-number&gt;&lt;foreign-keys&gt;&lt;key app="EN" db-id="p50wz59frfwzzlets97pxw5haspsdrffwdtr" timestamp="1469638589"&gt;31118&lt;/key&gt;&lt;/foreign-keys&gt;&lt;ref-type name="Journal Article"&gt;17&lt;/ref-type&gt;&lt;contributors&gt;&lt;authors&gt;&lt;author&gt;Woodward, M.&lt;/author&gt;&lt;author&gt;Tunstall-Pedoe, H.&lt;/author&gt;&lt;/authors&gt;&lt;/contributors&gt;&lt;titles&gt;&lt;title&gt;Biochemical evidence of persistent heavy smoking after a coronary diagnosis despite self-reported reduction: analysis from the Scottish Heart Health Study&lt;/title&gt;&lt;secondary-title&gt;European Health Journal&lt;/secondary-title&gt;&lt;translated-title&gt;&lt;style face="underline" font="default" size="100%"&gt;file:\\\x:\refscan\WOODWA1992A.pdf&lt;/style&gt;&lt;/translated-title&gt;&lt;/titles&gt;&lt;periodical&gt;&lt;full-title&gt;WARNING JOURNAL FULL NAME NOT SET&lt;/full-title&gt;&lt;abbr-1&gt;European Health Journal&lt;/abbr-1&gt;&lt;abbr-2&gt;European Health Journal&lt;/abbr-2&gt;&lt;/periodical&gt;&lt;pages&gt;160-165&lt;/pages&gt;&lt;volume&gt;13&lt;/volume&gt;&lt;section&gt;1555611&lt;/section&gt;&lt;dates&gt;&lt;year&gt;1992&lt;/year&gt;&lt;/dates&gt;&lt;orig-pub&gt;MISCLASSI;COTININE;BLOOD;ADULT;MARKSMOK;UK&lt;/orig-pub&gt;&lt;call-num&gt;&lt;style face="underline" font="default" size="100%"&gt;COT&lt;/style&gt;&lt;/call-num&gt;&lt;label&gt;WOODWA1992A~&lt;/label&gt;&lt;urls&gt;&lt;/urls&gt;&lt;custom5&gt;16042008/Y&lt;/custom5&gt;&lt;custom6&gt;04101995&amp;#xD;16042008&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7]</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1505 M, 1708 F.</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ssessment used a combination of biochemical evidence of smoking (carbon monoxide, cotinine and serum thiocyanate) not just cotinine.</w:t>
            </w:r>
          </w:p>
        </w:tc>
      </w:tr>
      <w:tr w:rsidR="00891CAD" w:rsidRPr="007227D2" w:rsidTr="00A41C88">
        <w:trPr>
          <w:cantSplit/>
        </w:trPr>
        <w:tc>
          <w:tcPr>
            <w:tcW w:w="2376" w:type="dxa"/>
          </w:tcPr>
          <w:p w:rsidR="00891CAD" w:rsidRPr="007227D2" w:rsidRDefault="00891CAD" w:rsidP="00A41C88">
            <w:pPr>
              <w:spacing w:after="200" w:line="240" w:lineRule="auto"/>
              <w:rPr>
                <w:rFonts w:ascii="Book Antiqua" w:hAnsi="Book Antiqua"/>
                <w:sz w:val="20"/>
                <w:szCs w:val="20"/>
              </w:rPr>
            </w:pPr>
          </w:p>
        </w:tc>
        <w:tc>
          <w:tcPr>
            <w:tcW w:w="1843" w:type="dxa"/>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84-86</w:t>
            </w:r>
          </w:p>
        </w:tc>
        <w:tc>
          <w:tcPr>
            <w:tcW w:w="3260" w:type="dxa"/>
          </w:tcPr>
          <w:p w:rsidR="00891CAD" w:rsidRPr="007227D2" w:rsidRDefault="00891CAD" w:rsidP="00A41C88">
            <w:pPr>
              <w:spacing w:after="200" w:line="240" w:lineRule="auto"/>
              <w:rPr>
                <w:rFonts w:ascii="Book Antiqua" w:hAnsi="Book Antiqua"/>
                <w:sz w:val="20"/>
                <w:szCs w:val="20"/>
              </w:rPr>
            </w:pPr>
          </w:p>
        </w:tc>
        <w:tc>
          <w:tcPr>
            <w:tcW w:w="3261" w:type="dxa"/>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Non-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Woodward&lt;/Author&gt;&lt;Year&gt;1994&lt;/Year&gt;&lt;RecNum&gt;31122&lt;/RecNum&gt;&lt;IDText&gt;WOODWA1994A~&lt;/IDText&gt;&lt;DisplayText&gt;&lt;style face="superscript"&gt;[108]&lt;/style&gt;&lt;/DisplayText&gt;&lt;record&gt;&lt;rec-number&gt;31122&lt;/rec-number&gt;&lt;foreign-keys&gt;&lt;key app="EN" db-id="p50wz59frfwzzlets97pxw5haspsdrffwdtr" timestamp="1469638589"&gt;31122&lt;/key&gt;&lt;/foreign-keys&gt;&lt;ref-type name="Journal Article"&gt;17&lt;/ref-type&gt;&lt;contributors&gt;&lt;authors&gt;&lt;author&gt;Woodward, M.&lt;/author&gt;&lt;author&gt;Bolton-Smith, C.&lt;/author&gt;&lt;author&gt;Tunstall-Pedoe, H.&lt;/author&gt;&lt;/authors&gt;&lt;/contributors&gt;&lt;titles&gt;&lt;title&gt;Deficient health knowledge, diet, and other lifestyles in smokers: Is a multifactorial approach required?&lt;/title&gt;&lt;secondary-title&gt;Preventive Medicine&lt;/secondary-title&gt;&lt;translated-title&gt;&lt;style face="underline" font="default" size="100%"&gt;file:\\\x:\refscan\WOODWA1994A.pdf&lt;/style&gt;&lt;/translated-title&gt;&lt;/titles&gt;&lt;periodical&gt;&lt;full-title&gt;Preventive Medicine&lt;/full-title&gt;&lt;abbr-1&gt;Prev. Med.&lt;/abbr-1&gt;&lt;abbr-2&gt;Prev Med&lt;/abbr-2&gt;&lt;/periodical&gt;&lt;pages&gt;354-361&lt;/pages&gt;&lt;volume&gt;23&lt;/volume&gt;&lt;dates&gt;&lt;year&gt;1994&lt;/year&gt;&lt;/dates&gt;&lt;orig-pub&gt;COTININE;MARKSMOK;DIETHABS;SMOK-DIF&lt;/orig-pub&gt;&lt;call-num&gt;&lt;style face="normal" font="default" size="100%"&gt;D3 31A &lt;/style&gt;&lt;style face="underline" font="default" size="100%"&gt;COT&lt;/style&gt;&lt;/call-num&gt;&lt;label&gt;WOODWA1994A~&lt;/label&gt;&lt;urls&gt;&lt;/urls&gt;&lt;custom5&gt;17071998/Y&lt;/custom5&gt;&lt;custom6&gt;17071998&amp;#xD;2208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8]</w:t>
            </w:r>
            <w:r w:rsidR="00E0743C" w:rsidRPr="007227D2">
              <w:rPr>
                <w:rFonts w:ascii="Book Antiqua" w:hAnsi="Book Antiqua"/>
                <w:sz w:val="20"/>
                <w:szCs w:val="20"/>
              </w:rPr>
              <w:fldChar w:fldCharType="end"/>
            </w:r>
          </w:p>
        </w:tc>
        <w:tc>
          <w:tcPr>
            <w:tcW w:w="3260" w:type="dxa"/>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5764.</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Assessment used a combination of biochemical evidence of smoking (carbon monoxide, cotinine and serum thiocyanate) not just cotinine.</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NS</w:t>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1" w:type="dxa"/>
            <w:tcBorders>
              <w:bottom w:val="single" w:sz="4" w:space="0" w:color="auto"/>
            </w:tcBorders>
          </w:tcPr>
          <w:p w:rsidR="00891CAD" w:rsidRPr="007227D2" w:rsidRDefault="000052E1" w:rsidP="00F449C7">
            <w:pPr>
              <w:spacing w:after="200" w:line="240" w:lineRule="auto"/>
              <w:rPr>
                <w:rFonts w:ascii="Book Antiqua" w:hAnsi="Book Antiqua"/>
                <w:sz w:val="20"/>
                <w:szCs w:val="20"/>
              </w:rPr>
            </w:pPr>
            <w:r>
              <w:rPr>
                <w:rFonts w:ascii="Book Antiqua" w:hAnsi="Book Antiqua"/>
                <w:sz w:val="20"/>
                <w:szCs w:val="20"/>
              </w:rPr>
              <w:t>Non-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Woodward&lt;/Author&gt;&lt;Year&gt;1992&lt;/Year&gt;&lt;RecNum&gt;31117&lt;/RecNum&gt;&lt;IDText&gt;WOODWA1992~&lt;/IDText&gt;&lt;DisplayText&gt;&lt;style face="superscript"&gt;[109]&lt;/style&gt;&lt;/DisplayText&gt;&lt;record&gt;&lt;rec-number&gt;31117&lt;/rec-number&gt;&lt;foreign-keys&gt;&lt;key app="EN" db-id="p50wz59frfwzzlets97pxw5haspsdrffwdtr" timestamp="1469638589"&gt;31117&lt;/key&gt;&lt;/foreign-keys&gt;&lt;ref-type name="Journal Article"&gt;17&lt;/ref-type&gt;&lt;contributors&gt;&lt;authors&gt;&lt;author&gt;Woodward, M.&lt;/author&gt;&lt;author&gt;Tunstall-Pedoe, H.&lt;/author&gt;&lt;/authors&gt;&lt;/contributors&gt;&lt;titles&gt;&lt;title&gt;An iterative technique for identifying smoking deceivers with application to the Scottish Heart Health Study&lt;/title&gt;&lt;secondary-title&gt;Preventive Medicine&lt;/secondary-title&gt;&lt;translated-title&gt;&lt;style face="underline" font="default" size="100%"&gt;file:\\\x:\refscan\WOODWA1992.pdf&amp;#xD;file:\\\t:\pauline\reviews\pdf\624.pdf&lt;/style&gt;&lt;/translated-title&gt;&lt;/titles&gt;&lt;periodical&gt;&lt;full-title&gt;Preventive Medicine&lt;/full-title&gt;&lt;abbr-1&gt;Prev. Med.&lt;/abbr-1&gt;&lt;abbr-2&gt;Prev Med&lt;/abbr-2&gt;&lt;/periodical&gt;&lt;pages&gt;88-97&lt;/pages&gt;&lt;volume&gt;21&lt;/volume&gt;&lt;section&gt;1738772&lt;/section&gt;&lt;dates&gt;&lt;year&gt;1992&lt;/year&gt;&lt;/dates&gt;&lt;orig-pub&gt;MISCLASSI;COTININE;ADULT;BLOOD;UK&lt;/orig-pub&gt;&lt;call-num&gt;&lt;style face="normal" font="default" size="100%"&gt;M2 &lt;/style&gt;&lt;style face="underline" font="default" size="100%"&gt;COT&lt;/style&gt;&lt;/call-num&gt;&lt;label&gt;WOODWA1992~&lt;/label&gt;&lt;urls&gt;&lt;/urls&gt;&lt;custom3&gt;624&lt;/custom3&gt;&lt;custom5&gt;02092003/Y&lt;/custom5&gt;&lt;custom6&gt;pre95&amp;#xD;02092003&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09]</w:t>
            </w:r>
            <w:r w:rsidR="00E0743C" w:rsidRPr="007227D2">
              <w:rPr>
                <w:rFonts w:ascii="Book Antiqua" w:hAnsi="Book Antiqua"/>
                <w:sz w:val="20"/>
                <w:szCs w:val="20"/>
              </w:rPr>
              <w:fldChar w:fldCharType="end"/>
            </w: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3977.</w:t>
            </w:r>
          </w:p>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top w:val="single" w:sz="4" w:space="0" w:color="auto"/>
            </w:tcBorders>
          </w:tcPr>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t>SHS (Scottish Health Surveys)</w:t>
            </w:r>
          </w:p>
        </w:tc>
        <w:tc>
          <w:tcPr>
            <w:tcW w:w="1843" w:type="dxa"/>
            <w:tcBorders>
              <w:top w:val="single" w:sz="4" w:space="0" w:color="auto"/>
            </w:tcBorders>
          </w:tcPr>
          <w:p w:rsidR="00891CAD" w:rsidRPr="007227D2" w:rsidRDefault="00891CAD" w:rsidP="00A41C88">
            <w:pPr>
              <w:keepNext/>
              <w:spacing w:after="200" w:line="240" w:lineRule="auto"/>
              <w:ind w:left="153" w:hanging="153"/>
              <w:rPr>
                <w:rFonts w:ascii="Book Antiqua" w:hAnsi="Book Antiqua"/>
                <w:sz w:val="20"/>
                <w:szCs w:val="20"/>
              </w:rPr>
            </w:pPr>
            <w:r w:rsidRPr="007227D2">
              <w:rPr>
                <w:rFonts w:ascii="Book Antiqua" w:hAnsi="Book Antiqua"/>
                <w:sz w:val="20"/>
                <w:szCs w:val="20"/>
              </w:rPr>
              <w:t>1998-2010</w:t>
            </w:r>
          </w:p>
        </w:tc>
        <w:tc>
          <w:tcPr>
            <w:tcW w:w="3260" w:type="dxa"/>
            <w:tcBorders>
              <w:top w:val="single" w:sz="4" w:space="0" w:color="auto"/>
            </w:tcBorders>
          </w:tcPr>
          <w:p w:rsidR="00891CAD" w:rsidRPr="007227D2" w:rsidRDefault="00891CAD" w:rsidP="00A41C88">
            <w:pPr>
              <w:keepNext/>
              <w:spacing w:after="200" w:line="240" w:lineRule="auto"/>
              <w:rPr>
                <w:rFonts w:ascii="Book Antiqua" w:hAnsi="Book Antiqua"/>
                <w:sz w:val="20"/>
                <w:szCs w:val="20"/>
              </w:rPr>
            </w:pPr>
          </w:p>
        </w:tc>
        <w:tc>
          <w:tcPr>
            <w:tcW w:w="3261" w:type="dxa"/>
            <w:tcBorders>
              <w:top w:val="single" w:sz="4" w:space="0" w:color="auto"/>
            </w:tcBorders>
          </w:tcPr>
          <w:p w:rsidR="00891CAD" w:rsidRPr="007227D2" w:rsidRDefault="000052E1" w:rsidP="00F449C7">
            <w:pPr>
              <w:keepNext/>
              <w:spacing w:after="200" w:line="240" w:lineRule="auto"/>
              <w:rPr>
                <w:rFonts w:ascii="Book Antiqua" w:hAnsi="Book Antiqua"/>
                <w:sz w:val="20"/>
                <w:szCs w:val="20"/>
              </w:rPr>
            </w:pPr>
            <w:r>
              <w:rPr>
                <w:rFonts w:ascii="Book Antiqua" w:hAnsi="Book Antiqua"/>
                <w:sz w:val="20"/>
                <w:szCs w:val="20"/>
              </w:rPr>
              <w:t>Non-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u&lt;/Author&gt;&lt;Year&gt;2013&lt;/Year&gt;&lt;RecNum&gt;40332&lt;/RecNum&gt;&lt;IDText&gt;LU2013A~&lt;/IDText&gt;&lt;DisplayText&gt;&lt;style face="superscript"&gt;[110]&lt;/style&gt;&lt;/DisplayText&gt;&lt;record&gt;&lt;rec-number&gt;40332&lt;/rec-number&gt;&lt;foreign-keys&gt;&lt;key app="EN" db-id="p50wz59frfwzzlets97pxw5haspsdrffwdtr" timestamp="1469639997"&gt;40332&lt;/key&gt;&lt;/foreign-keys&gt;&lt;ref-type name="Journal Article"&gt;17&lt;/ref-type&gt;&lt;contributors&gt;&lt;authors&gt;&lt;author&gt;Lu, L.&lt;/author&gt;&lt;author&gt;Mackay, D.F.&lt;/author&gt;&lt;author&gt;Pell, J.P.&lt;/author&gt;&lt;/authors&gt;&lt;/contributors&gt;&lt;titles&gt;&lt;title&gt;Secondhand smoke exposure and intermittent claudication: a Scotland-wide study of 4231 non-smokers&lt;/title&gt;&lt;secondary-title&gt;Heart&lt;/secondary-title&gt;&lt;translated-title&gt;&lt;style face="underline" font="default" size="100%"&gt;file:\\\x:\refscan\LU2013A.pdf&amp;#xD;file:\\\x:\refscan\LU2013A_ADD.pdf&lt;/style&gt;&lt;/translated-title&gt;&lt;/titles&gt;&lt;periodical&gt;&lt;full-title&gt;Heart&lt;/full-title&gt;&lt;abbr-1&gt;Heart&lt;/abbr-1&gt;&lt;abbr-2&gt;Heart&lt;/abbr-2&gt;&lt;/periodical&gt;&lt;pages&gt;1342-1345&lt;/pages&gt;&lt;volume&gt;99&lt;/volume&gt;&lt;number&gt;18&lt;/number&gt;&lt;section&gt;23872592&lt;/section&gt;&lt;dates&gt;&lt;year&gt;2013&lt;/year&gt;&lt;/dates&gt;&lt;orig-pub&gt;SALIVA;COTININE;CHD;MARKPASS;TMAHD0;PVD&lt;/orig-pub&gt;&lt;call-num&gt;&lt;style face="underline" font="default" size="100%"&gt;P3&lt;/style&gt;&lt;style face="normal" font="default" size="100%"&gt; COT CCARD-GEN&lt;/style&gt;&lt;/call-num&gt;&lt;label&gt;LU2013A~&lt;/label&gt;&lt;urls&gt;&lt;/urls&gt;&lt;custom5&gt;11022014/Y&lt;/custom5&gt;&lt;custom6&gt;05022014&amp;#xD;25092014&lt;/custom6&gt;&lt;electronic-resource-num&gt;10.1136/heartjnl-2013-304226&lt;/electronic-resource-num&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0]</w:t>
            </w:r>
            <w:r w:rsidR="00E0743C" w:rsidRPr="007227D2">
              <w:rPr>
                <w:rFonts w:ascii="Book Antiqua" w:hAnsi="Book Antiqua"/>
                <w:sz w:val="20"/>
                <w:szCs w:val="20"/>
              </w:rPr>
              <w:fldChar w:fldCharType="end"/>
            </w:r>
          </w:p>
        </w:tc>
        <w:tc>
          <w:tcPr>
            <w:tcW w:w="3260" w:type="dxa"/>
            <w:tcBorders>
              <w:top w:val="single" w:sz="4" w:space="0" w:color="auto"/>
            </w:tcBorders>
          </w:tcPr>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t>Non-smokers: 4434</w:t>
            </w:r>
          </w:p>
          <w:p w:rsidR="00891CAD" w:rsidRPr="007227D2" w:rsidRDefault="00891CAD" w:rsidP="00A41C88">
            <w:pPr>
              <w:keepNext/>
              <w:spacing w:after="200" w:line="240" w:lineRule="auto"/>
              <w:rPr>
                <w:rFonts w:ascii="Book Antiqua" w:hAnsi="Book Antiqua"/>
                <w:sz w:val="20"/>
                <w:szCs w:val="20"/>
              </w:rPr>
            </w:pPr>
            <w:r w:rsidRPr="007227D2">
              <w:rPr>
                <w:rFonts w:ascii="Book Antiqua" w:hAnsi="Book Antiqua"/>
                <w:sz w:val="20"/>
                <w:szCs w:val="20"/>
              </w:rPr>
              <w:t>Smaller sample size.</w:t>
            </w:r>
          </w:p>
        </w:tc>
      </w:tr>
      <w:tr w:rsidR="00891CAD" w:rsidRPr="007227D2" w:rsidTr="00A41C88">
        <w:trPr>
          <w:cantSplit/>
        </w:trPr>
        <w:tc>
          <w:tcPr>
            <w:tcW w:w="2376"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1843" w:type="dxa"/>
            <w:tcBorders>
              <w:bottom w:val="single" w:sz="4" w:space="0" w:color="auto"/>
            </w:tcBorders>
          </w:tcPr>
          <w:p w:rsidR="00891CAD" w:rsidRPr="007227D2" w:rsidRDefault="00891CAD" w:rsidP="00A41C88">
            <w:pPr>
              <w:spacing w:after="200" w:line="240" w:lineRule="auto"/>
              <w:ind w:left="153" w:hanging="153"/>
              <w:rPr>
                <w:rFonts w:ascii="Book Antiqua" w:hAnsi="Book Antiqua"/>
                <w:sz w:val="20"/>
                <w:szCs w:val="20"/>
              </w:rPr>
            </w:pPr>
            <w:r w:rsidRPr="007227D2">
              <w:rPr>
                <w:rFonts w:ascii="Book Antiqua" w:hAnsi="Book Antiqua"/>
                <w:sz w:val="20"/>
                <w:szCs w:val="20"/>
              </w:rPr>
              <w:t>1998-2010</w:t>
            </w:r>
          </w:p>
        </w:tc>
        <w:tc>
          <w:tcPr>
            <w:tcW w:w="3260" w:type="dxa"/>
            <w:tcBorders>
              <w:bottom w:val="single" w:sz="4" w:space="0" w:color="auto"/>
            </w:tcBorders>
          </w:tcPr>
          <w:p w:rsidR="00891CAD" w:rsidRPr="007227D2" w:rsidRDefault="00891CAD"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Pr="007227D2">
              <w:rPr>
                <w:rFonts w:ascii="Book Antiqua" w:hAnsi="Book Antiqua"/>
                <w:sz w:val="20"/>
                <w:szCs w:val="20"/>
              </w:rPr>
              <w:t xml:space="preserve"> and c</w:t>
            </w:r>
            <w:r w:rsidR="000052E1">
              <w:rPr>
                <w:rFonts w:ascii="Book Antiqua" w:hAnsi="Book Antiqua"/>
                <w:sz w:val="20"/>
                <w:szCs w:val="20"/>
              </w:rPr>
              <w:t>urrent smokers, sexes combined</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Lu&lt;/Author&gt;&lt;Year&gt;2014&lt;/Year&gt;&lt;RecNum&gt;41770&lt;/RecNum&gt;&lt;IDText&gt;LU2014A~&lt;/IDText&gt;&lt;DisplayText&gt;&lt;style face="superscript"&gt;[111]&lt;/style&gt;&lt;/DisplayText&gt;&lt;record&gt;&lt;rec-number&gt;41770&lt;/rec-number&gt;&lt;foreign-keys&gt;&lt;key app="EN" db-id="p50wz59frfwzzlets97pxw5haspsdrffwdtr" timestamp="1469640248"&gt;41770&lt;/key&gt;&lt;/foreign-keys&gt;&lt;ref-type name="Journal Article"&gt;17&lt;/ref-type&gt;&lt;contributors&gt;&lt;authors&gt;&lt;author&gt;Lu, L.&lt;/author&gt;&lt;author&gt;Mackay, D.F.&lt;/author&gt;&lt;author&gt;Newby, D.E.&lt;/author&gt;&lt;author&gt;Pell, J.P.&lt;/author&gt;&lt;/authors&gt;&lt;/contributors&gt;&lt;titles&gt;&lt;title&gt;Association between salivary cotinine and cardiovascular biomarkers among nonsmokers and current smokers: cross-sectional study of 10,081 participants&lt;/title&gt;&lt;secondary-title&gt;Eur. J. Vasc. Endovasc. Surg.&lt;/secondary-title&gt;&lt;translated-title&gt;&lt;style face="underline" font="default" size="100%"&gt;file:\\\x:\refscan\LU2014A.pdf&amp;#xD;file:\\\t:\pauline\reviews\pdf\1967.pdf&lt;/style&gt;&lt;/translated-title&gt;&lt;/titles&gt;&lt;periodical&gt;&lt;full-title&gt;European Journal of Vascular and Endovascular Surgery&lt;/full-title&gt;&lt;abbr-1&gt;Eur. J. Vasc. Endovasc. Surg.&lt;/abbr-1&gt;&lt;abbr-2&gt;Eur J Vasc Endovasc Surg&lt;/abbr-2&gt;&lt;abbr-3&gt;European Journal of Vascular &amp;amp; Endovascular Surgery&lt;/abbr-3&gt;&lt;/periodical&gt;&lt;pages&gt;703-710&lt;/pages&gt;&lt;volume&gt;48&lt;/volume&gt;&lt;number&gt;6&lt;/number&gt;&lt;section&gt;25454789&lt;/section&gt;&lt;dates&gt;&lt;year&gt;2014&lt;/year&gt;&lt;/dates&gt;&lt;orig-pub&gt;CHD;TMAHDq;COTININE;SALIVA;ADULT;MARKPASS;MARKSMOK&lt;/orig-pub&gt;&lt;call-num&gt;&lt;style face="underline" font="default" size="100%"&gt;P3&lt;/style&gt;&lt;style face="normal" font="default" size="100%"&gt; COT CCARD-GEN&lt;/style&gt;&lt;/call-num&gt;&lt;label&gt;LU2014A~&lt;/label&gt;&lt;urls&gt;&lt;/urls&gt;&lt;custom3&gt;1967&lt;/custom3&gt;&lt;custom5&gt;16022015/Y&lt;/custom5&gt;&lt;custom6&gt;13022015&amp;#xD;17042015&lt;/custom6&gt;&lt;electronic-resource-num&gt;10.1016/j.ejvs.2014.09.008&lt;/electronic-resource-num&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1]</w:t>
            </w:r>
            <w:r w:rsidR="00E0743C" w:rsidRPr="007227D2">
              <w:rPr>
                <w:rFonts w:ascii="Book Antiqua" w:hAnsi="Book Antiqua"/>
                <w:sz w:val="20"/>
                <w:szCs w:val="20"/>
              </w:rPr>
              <w:fldChar w:fldCharType="end"/>
            </w:r>
          </w:p>
        </w:tc>
        <w:tc>
          <w:tcPr>
            <w:tcW w:w="3261"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p>
        </w:tc>
        <w:tc>
          <w:tcPr>
            <w:tcW w:w="3260" w:type="dxa"/>
            <w:tcBorders>
              <w:bottom w:val="single" w:sz="4" w:space="0" w:color="auto"/>
            </w:tcBorders>
          </w:tcPr>
          <w:p w:rsidR="00891CAD" w:rsidRPr="007227D2" w:rsidRDefault="00891CAD" w:rsidP="00A41C88">
            <w:pPr>
              <w:spacing w:after="200" w:line="240" w:lineRule="auto"/>
              <w:rPr>
                <w:rFonts w:ascii="Book Antiqua" w:hAnsi="Book Antiqua"/>
                <w:sz w:val="20"/>
                <w:szCs w:val="20"/>
              </w:rPr>
            </w:pPr>
            <w:r w:rsidRPr="007227D2">
              <w:rPr>
                <w:rFonts w:ascii="Book Antiqua" w:hAnsi="Book Antiqua"/>
                <w:sz w:val="20"/>
                <w:szCs w:val="20"/>
              </w:rPr>
              <w:t>Non-smokers: 7729</w:t>
            </w:r>
            <w:r w:rsidRPr="007227D2">
              <w:rPr>
                <w:rFonts w:ascii="Book Antiqua" w:hAnsi="Book Antiqua"/>
                <w:sz w:val="20"/>
                <w:szCs w:val="20"/>
              </w:rPr>
              <w:br/>
              <w:t>Current smokers: 2767</w:t>
            </w:r>
          </w:p>
        </w:tc>
      </w:tr>
      <w:tr w:rsidR="00D610F4" w:rsidRPr="007227D2" w:rsidTr="00A41C88">
        <w:trPr>
          <w:cantSplit/>
        </w:trPr>
        <w:tc>
          <w:tcPr>
            <w:tcW w:w="2376" w:type="dxa"/>
          </w:tcPr>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lastRenderedPageBreak/>
              <w:t>TEC (Top End Cohort)</w:t>
            </w:r>
          </w:p>
        </w:tc>
        <w:tc>
          <w:tcPr>
            <w:tcW w:w="1843" w:type="dxa"/>
          </w:tcPr>
          <w:p w:rsidR="00D610F4" w:rsidRPr="007227D2" w:rsidRDefault="00D610F4" w:rsidP="00D610F4">
            <w:pPr>
              <w:spacing w:after="200" w:line="240" w:lineRule="auto"/>
              <w:ind w:left="153" w:hanging="153"/>
              <w:rPr>
                <w:rFonts w:ascii="Book Antiqua" w:hAnsi="Book Antiqua"/>
                <w:sz w:val="20"/>
                <w:szCs w:val="20"/>
              </w:rPr>
            </w:pPr>
            <w:r w:rsidRPr="007227D2">
              <w:rPr>
                <w:rFonts w:ascii="Book Antiqua" w:hAnsi="Book Antiqua"/>
                <w:sz w:val="20"/>
                <w:szCs w:val="20"/>
              </w:rPr>
              <w:t>2007-09</w:t>
            </w:r>
          </w:p>
        </w:tc>
        <w:tc>
          <w:tcPr>
            <w:tcW w:w="3260" w:type="dxa"/>
          </w:tcPr>
          <w:p w:rsidR="00D610F4" w:rsidRPr="007227D2" w:rsidRDefault="000052E1" w:rsidP="00F449C7">
            <w:pPr>
              <w:spacing w:after="200" w:line="240" w:lineRule="auto"/>
              <w:rPr>
                <w:rFonts w:ascii="Book Antiqua" w:hAnsi="Book Antiqua"/>
                <w:sz w:val="20"/>
                <w:szCs w:val="20"/>
              </w:rPr>
            </w:pPr>
            <w:r>
              <w:rPr>
                <w:rFonts w:ascii="Book Antiqua" w:hAnsi="Book Antiqua"/>
                <w:sz w:val="20"/>
                <w:szCs w:val="20"/>
              </w:rPr>
              <w:t>M, F</w:t>
            </w:r>
            <w:r w:rsidR="00E0743C" w:rsidRPr="007227D2">
              <w:rPr>
                <w:rFonts w:ascii="Book Antiqua" w:hAnsi="Book Antiqua"/>
                <w:sz w:val="20"/>
                <w:szCs w:val="20"/>
              </w:rPr>
              <w:fldChar w:fldCharType="begin">
                <w:fldData xml:space="preserve">PEVuZE5vdGU+PENpdGU+PEF1dGhvcj5QZWFyY2U8L0F1dGhvcj48WWVhcj4yMDE0PC9ZZWFyPjxS
ZWNOdW0+NDk0ODA8L1JlY051bT48SURUZXh0PlBFQVJDRTIwMTR+PC9JRFRleHQ+PERpc3BsYXlU
ZXh0PjxzdHlsZSBmYWNlPSJzdXBlcnNjcmlwdCI+WzF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QZWFyY2U8L0F1dGhvcj48WWVhcj4yMDE0PC9ZZWFyPjxS
ZWNOdW0+NDk0ODA8L1JlY051bT48SURUZXh0PlBFQVJDRTIwMTR+PC9JRFRleHQ+PERpc3BsYXlU
ZXh0PjxzdHlsZSBmYWNlPSJzdXBlcnNjcmlwdCI+WzF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w:t>
            </w:r>
            <w:r w:rsidR="00E0743C" w:rsidRPr="007227D2">
              <w:rPr>
                <w:rFonts w:ascii="Book Antiqua" w:hAnsi="Book Antiqua"/>
                <w:sz w:val="20"/>
                <w:szCs w:val="20"/>
              </w:rPr>
              <w:fldChar w:fldCharType="end"/>
            </w:r>
          </w:p>
        </w:tc>
        <w:tc>
          <w:tcPr>
            <w:tcW w:w="3261" w:type="dxa"/>
          </w:tcPr>
          <w:p w:rsidR="00D610F4" w:rsidRPr="007227D2" w:rsidRDefault="000052E1" w:rsidP="00F449C7">
            <w:pPr>
              <w:spacing w:after="200" w:line="240" w:lineRule="auto"/>
              <w:rPr>
                <w:rFonts w:ascii="Book Antiqua" w:hAnsi="Book Antiqua"/>
                <w:sz w:val="20"/>
                <w:szCs w:val="20"/>
              </w:rPr>
            </w:pPr>
            <w:r>
              <w:rPr>
                <w:rFonts w:ascii="Book Antiqua" w:hAnsi="Book Antiqua"/>
                <w:sz w:val="20"/>
                <w:szCs w:val="20"/>
              </w:rPr>
              <w:t>Sexes combined</w:t>
            </w:r>
            <w:r w:rsidR="00E0743C" w:rsidRPr="007227D2">
              <w:rPr>
                <w:rFonts w:ascii="Book Antiqua" w:hAnsi="Book Antiqua"/>
                <w:sz w:val="20"/>
                <w:szCs w:val="20"/>
              </w:rPr>
              <w:fldChar w:fldCharType="begin">
                <w:fldData xml:space="preserve">PEVuZE5vdGU+PENpdGU+PEF1dGhvcj5QZWFyY2U8L0F1dGhvcj48WWVhcj4yMDE0PC9ZZWFyPjxS
ZWNOdW0+NDk0ODA8L1JlY051bT48SURUZXh0PlBFQVJDRTIwMTR+PC9JRFRleHQ+PERpc3BsYXlU
ZXh0PjxzdHlsZSBmYWNlPSJzdXBlcnNjcmlwdCI+WzF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QZWFyY2U8L0F1dGhvcj48WWVhcj4yMDE0PC9ZZWFyPjxS
ZWNOdW0+NDk0ODA8L1JlY051bT48SURUZXh0PlBFQVJDRTIwMTR+PC9JRFRleHQ+PERpc3BsYXlU
ZXh0PjxzdHlsZSBmYWNlPSJzdXBlcnNjcmlwdCI+WzF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w:t>
            </w:r>
            <w:r w:rsidR="00E0743C" w:rsidRPr="007227D2">
              <w:rPr>
                <w:rFonts w:ascii="Book Antiqua" w:hAnsi="Book Antiqua"/>
                <w:sz w:val="20"/>
                <w:szCs w:val="20"/>
              </w:rPr>
              <w:fldChar w:fldCharType="end"/>
            </w:r>
          </w:p>
        </w:tc>
        <w:tc>
          <w:tcPr>
            <w:tcW w:w="3260" w:type="dxa"/>
          </w:tcPr>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Single sex results preferred.</w:t>
            </w:r>
          </w:p>
        </w:tc>
      </w:tr>
      <w:tr w:rsidR="00D610F4" w:rsidRPr="007227D2" w:rsidTr="00A41C88">
        <w:trPr>
          <w:cantSplit/>
        </w:trPr>
        <w:tc>
          <w:tcPr>
            <w:tcW w:w="2376" w:type="dxa"/>
            <w:tcBorders>
              <w:top w:val="single" w:sz="4" w:space="0" w:color="auto"/>
            </w:tcBorders>
          </w:tcPr>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Waggoner</w:t>
            </w:r>
          </w:p>
        </w:tc>
        <w:tc>
          <w:tcPr>
            <w:tcW w:w="1843" w:type="dxa"/>
            <w:tcBorders>
              <w:top w:val="single" w:sz="4" w:space="0" w:color="auto"/>
            </w:tcBorders>
          </w:tcPr>
          <w:p w:rsidR="00D610F4" w:rsidRPr="007227D2" w:rsidRDefault="00D610F4" w:rsidP="00D610F4">
            <w:pPr>
              <w:spacing w:after="200" w:line="240" w:lineRule="auto"/>
              <w:ind w:left="153" w:hanging="153"/>
              <w:rPr>
                <w:rFonts w:ascii="Book Antiqua" w:hAnsi="Book Antiqua"/>
                <w:sz w:val="20"/>
                <w:szCs w:val="20"/>
              </w:rPr>
            </w:pPr>
            <w:r w:rsidRPr="007227D2">
              <w:rPr>
                <w:rFonts w:ascii="Book Antiqua" w:hAnsi="Book Antiqua"/>
                <w:sz w:val="20"/>
                <w:szCs w:val="20"/>
              </w:rPr>
              <w:t>1997-2000</w:t>
            </w:r>
          </w:p>
        </w:tc>
        <w:tc>
          <w:tcPr>
            <w:tcW w:w="3260" w:type="dxa"/>
            <w:tcBorders>
              <w:top w:val="single" w:sz="4" w:space="0" w:color="auto"/>
            </w:tcBorders>
          </w:tcPr>
          <w:p w:rsidR="00D610F4" w:rsidRPr="007227D2" w:rsidRDefault="00D610F4"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000052E1">
              <w:rPr>
                <w:rFonts w:ascii="Book Antiqua" w:hAnsi="Book Antiqua"/>
                <w:sz w:val="20"/>
                <w:szCs w:val="20"/>
              </w:rPr>
              <w:t xml:space="preserve"> and current smokers; F</w:t>
            </w:r>
            <w:r w:rsidR="00E0743C" w:rsidRPr="007227D2">
              <w:rPr>
                <w:rFonts w:ascii="Book Antiqua" w:hAnsi="Book Antiqua"/>
                <w:sz w:val="20"/>
                <w:szCs w:val="20"/>
              </w:rPr>
              <w:fldChar w:fldCharType="begin">
                <w:fldData xml:space="preserve">PEVuZE5vdGU+PENpdGU+PEF1dGhvcj5XYWdnb25lcjwvQXV0aG9yPjxZZWFyPjIwMTA8L1llYXI+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cGFnZXM+MjgzLmUxLTc8L3Bh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XYWdnb25lcjwvQXV0aG9yPjxZZWFyPjIwMTA8L1llYXI+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cGFnZXM+MjgzLmUxLTc8L3Bh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2]</w:t>
            </w:r>
            <w:r w:rsidR="00E0743C" w:rsidRPr="007227D2">
              <w:rPr>
                <w:rFonts w:ascii="Book Antiqua" w:hAnsi="Book Antiqua"/>
                <w:sz w:val="20"/>
                <w:szCs w:val="20"/>
              </w:rPr>
              <w:fldChar w:fldCharType="end"/>
            </w:r>
          </w:p>
        </w:tc>
        <w:tc>
          <w:tcPr>
            <w:tcW w:w="3261" w:type="dxa"/>
            <w:tcBorders>
              <w:top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3260" w:type="dxa"/>
            <w:tcBorders>
              <w:top w:val="single" w:sz="4" w:space="0" w:color="auto"/>
            </w:tcBorders>
          </w:tcPr>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Non-smokers: 163.</w:t>
            </w:r>
            <w:r w:rsidRPr="007227D2">
              <w:rPr>
                <w:rFonts w:ascii="Book Antiqua" w:hAnsi="Book Antiqua"/>
                <w:sz w:val="20"/>
                <w:szCs w:val="20"/>
              </w:rPr>
              <w:br/>
              <w:t>Current smokers: 112.</w:t>
            </w:r>
          </w:p>
        </w:tc>
      </w:tr>
      <w:tr w:rsidR="00D610F4" w:rsidRPr="007227D2" w:rsidTr="00A41C88">
        <w:trPr>
          <w:cantSplit/>
        </w:trPr>
        <w:tc>
          <w:tcPr>
            <w:tcW w:w="2376"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1843" w:type="dxa"/>
            <w:tcBorders>
              <w:bottom w:val="single" w:sz="4" w:space="0" w:color="auto"/>
            </w:tcBorders>
          </w:tcPr>
          <w:p w:rsidR="00D610F4" w:rsidRPr="007227D2" w:rsidRDefault="00D610F4" w:rsidP="00D610F4">
            <w:pPr>
              <w:spacing w:after="200" w:line="240" w:lineRule="auto"/>
              <w:ind w:left="153" w:hanging="153"/>
              <w:rPr>
                <w:rFonts w:ascii="Book Antiqua" w:hAnsi="Book Antiqua"/>
                <w:sz w:val="20"/>
                <w:szCs w:val="20"/>
              </w:rPr>
            </w:pPr>
            <w:r w:rsidRPr="007227D2">
              <w:rPr>
                <w:rFonts w:ascii="Book Antiqua" w:hAnsi="Book Antiqua"/>
                <w:sz w:val="20"/>
                <w:szCs w:val="20"/>
              </w:rPr>
              <w:t>1997-2000</w:t>
            </w:r>
          </w:p>
        </w:tc>
        <w:tc>
          <w:tcPr>
            <w:tcW w:w="3260"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3261" w:type="dxa"/>
            <w:tcBorders>
              <w:bottom w:val="single" w:sz="4" w:space="0" w:color="auto"/>
            </w:tcBorders>
          </w:tcPr>
          <w:p w:rsidR="00D610F4" w:rsidRPr="007227D2" w:rsidRDefault="00D610F4"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000052E1">
              <w:rPr>
                <w:rFonts w:ascii="Book Antiqua" w:hAnsi="Book Antiqua"/>
                <w:sz w:val="20"/>
                <w:szCs w:val="20"/>
              </w:rPr>
              <w:t xml:space="preserve"> and current smokers; F</w:t>
            </w:r>
            <w:r w:rsidR="00E0743C" w:rsidRPr="007227D2">
              <w:rPr>
                <w:rFonts w:ascii="Book Antiqua" w:hAnsi="Book Antiqua"/>
                <w:sz w:val="20"/>
                <w:szCs w:val="20"/>
              </w:rPr>
              <w:fldChar w:fldCharType="begin">
                <w:fldData xml:space="preserve">PEVuZE5vdGU+PENpdGU+PEF1dGhvcj5XYWdnb25lcjwvQXV0aG9yPjxZZWFyPjIwMDY8L1llYXI+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XYWdnb25lcjwvQXV0aG9yPjxZZWFyPjIwMDY8L1llYXI+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3]</w:t>
            </w:r>
            <w:r w:rsidR="00E0743C" w:rsidRPr="007227D2">
              <w:rPr>
                <w:rFonts w:ascii="Book Antiqua" w:hAnsi="Book Antiqua"/>
                <w:sz w:val="20"/>
                <w:szCs w:val="20"/>
              </w:rPr>
              <w:fldChar w:fldCharType="end"/>
            </w:r>
          </w:p>
        </w:tc>
        <w:tc>
          <w:tcPr>
            <w:tcW w:w="3260"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Non-smokers: 163.</w:t>
            </w:r>
            <w:r w:rsidRPr="007227D2">
              <w:rPr>
                <w:rFonts w:ascii="Book Antiqua" w:hAnsi="Book Antiqua"/>
                <w:sz w:val="20"/>
                <w:szCs w:val="20"/>
              </w:rPr>
              <w:br/>
              <w:t>Current smokers: 112.</w:t>
            </w:r>
          </w:p>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No difference between these two reports. One needs to be rejected.</w:t>
            </w:r>
          </w:p>
        </w:tc>
      </w:tr>
      <w:tr w:rsidR="00D610F4" w:rsidRPr="007227D2" w:rsidTr="00A41C88">
        <w:trPr>
          <w:cantSplit/>
        </w:trPr>
        <w:tc>
          <w:tcPr>
            <w:tcW w:w="2376" w:type="dxa"/>
            <w:tcBorders>
              <w:top w:val="single" w:sz="4" w:space="0" w:color="auto"/>
            </w:tcBorders>
          </w:tcPr>
          <w:p w:rsidR="00D610F4" w:rsidRPr="007227D2" w:rsidRDefault="00D610F4" w:rsidP="00D610F4">
            <w:pPr>
              <w:keepNext/>
              <w:spacing w:after="200" w:line="240" w:lineRule="auto"/>
              <w:rPr>
                <w:rFonts w:ascii="Book Antiqua" w:hAnsi="Book Antiqua"/>
                <w:sz w:val="20"/>
                <w:szCs w:val="20"/>
              </w:rPr>
            </w:pPr>
            <w:r w:rsidRPr="007227D2">
              <w:rPr>
                <w:rFonts w:ascii="Book Antiqua" w:hAnsi="Book Antiqua"/>
                <w:sz w:val="20"/>
                <w:szCs w:val="20"/>
              </w:rPr>
              <w:t>Windham</w:t>
            </w:r>
          </w:p>
        </w:tc>
        <w:tc>
          <w:tcPr>
            <w:tcW w:w="1843" w:type="dxa"/>
            <w:tcBorders>
              <w:top w:val="single" w:sz="4" w:space="0" w:color="auto"/>
            </w:tcBorders>
          </w:tcPr>
          <w:p w:rsidR="00D610F4" w:rsidRPr="007227D2" w:rsidRDefault="00D610F4" w:rsidP="00D610F4">
            <w:pPr>
              <w:spacing w:after="200" w:line="240" w:lineRule="auto"/>
              <w:ind w:left="153" w:hanging="153"/>
              <w:rPr>
                <w:rFonts w:ascii="Book Antiqua" w:hAnsi="Book Antiqua"/>
                <w:sz w:val="20"/>
                <w:szCs w:val="20"/>
              </w:rPr>
            </w:pPr>
            <w:r w:rsidRPr="007227D2">
              <w:rPr>
                <w:rFonts w:ascii="Book Antiqua" w:hAnsi="Book Antiqua"/>
                <w:sz w:val="20"/>
                <w:szCs w:val="20"/>
              </w:rPr>
              <w:t>1990-91</w:t>
            </w:r>
          </w:p>
        </w:tc>
        <w:tc>
          <w:tcPr>
            <w:tcW w:w="3260" w:type="dxa"/>
            <w:tcBorders>
              <w:top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3261" w:type="dxa"/>
            <w:tcBorders>
              <w:top w:val="single" w:sz="4" w:space="0" w:color="auto"/>
            </w:tcBorders>
          </w:tcPr>
          <w:p w:rsidR="00D610F4" w:rsidRPr="007227D2" w:rsidRDefault="000052E1" w:rsidP="00F449C7">
            <w:pPr>
              <w:spacing w:after="200" w:line="240" w:lineRule="auto"/>
              <w:rPr>
                <w:rFonts w:ascii="Book Antiqua" w:hAnsi="Book Antiqua"/>
                <w:sz w:val="20"/>
                <w:szCs w:val="20"/>
              </w:rPr>
            </w:pPr>
            <w:r>
              <w:rPr>
                <w:rFonts w:ascii="Book Antiqua" w:hAnsi="Book Antiqua"/>
                <w:sz w:val="20"/>
                <w:szCs w:val="20"/>
              </w:rPr>
              <w:t>Non-smokers; F</w:t>
            </w:r>
            <w:r w:rsidR="00E0743C" w:rsidRPr="007227D2">
              <w:rPr>
                <w:rFonts w:ascii="Book Antiqua" w:hAnsi="Book Antiqua"/>
                <w:sz w:val="20"/>
                <w:szCs w:val="20"/>
              </w:rPr>
              <w:fldChar w:fldCharType="begin">
                <w:fldData xml:space="preserve">PEVuZE5vdGU+PENpdGU+PEF1dGhvcj5XaW5kaGFtPC9BdXRob3I+PFllYXI+MjAwNTwvWWVhcj48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XaW5kaGFtPC9BdXRob3I+PFllYXI+MjAwNTwvWWVhcj48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4]</w:t>
            </w:r>
            <w:r w:rsidR="00E0743C" w:rsidRPr="007227D2">
              <w:rPr>
                <w:rFonts w:ascii="Book Antiqua" w:hAnsi="Book Antiqua"/>
                <w:sz w:val="20"/>
                <w:szCs w:val="20"/>
              </w:rPr>
              <w:fldChar w:fldCharType="end"/>
            </w:r>
          </w:p>
        </w:tc>
        <w:tc>
          <w:tcPr>
            <w:tcW w:w="3260" w:type="dxa"/>
            <w:tcBorders>
              <w:top w:val="single" w:sz="4" w:space="0" w:color="auto"/>
            </w:tcBorders>
          </w:tcPr>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Non-smokers: 93.</w:t>
            </w:r>
          </w:p>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Smaller sample size.</w:t>
            </w:r>
          </w:p>
        </w:tc>
      </w:tr>
      <w:tr w:rsidR="00D610F4" w:rsidRPr="007227D2" w:rsidTr="0030308F">
        <w:trPr>
          <w:cantSplit/>
        </w:trPr>
        <w:tc>
          <w:tcPr>
            <w:tcW w:w="2376"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1843" w:type="dxa"/>
            <w:tcBorders>
              <w:bottom w:val="single" w:sz="4" w:space="0" w:color="auto"/>
            </w:tcBorders>
          </w:tcPr>
          <w:p w:rsidR="00D610F4" w:rsidRPr="007227D2" w:rsidRDefault="00D610F4" w:rsidP="00D610F4">
            <w:pPr>
              <w:spacing w:after="200" w:line="240" w:lineRule="auto"/>
              <w:ind w:left="153" w:hanging="153"/>
              <w:rPr>
                <w:rFonts w:ascii="Book Antiqua" w:hAnsi="Book Antiqua"/>
                <w:sz w:val="20"/>
                <w:szCs w:val="20"/>
              </w:rPr>
            </w:pPr>
            <w:r w:rsidRPr="007227D2">
              <w:rPr>
                <w:rFonts w:ascii="Book Antiqua" w:hAnsi="Book Antiqua"/>
                <w:sz w:val="20"/>
                <w:szCs w:val="20"/>
              </w:rPr>
              <w:t>1990-91</w:t>
            </w:r>
          </w:p>
        </w:tc>
        <w:tc>
          <w:tcPr>
            <w:tcW w:w="3260" w:type="dxa"/>
            <w:tcBorders>
              <w:bottom w:val="single" w:sz="4" w:space="0" w:color="auto"/>
            </w:tcBorders>
          </w:tcPr>
          <w:p w:rsidR="00D610F4" w:rsidRPr="007227D2" w:rsidRDefault="00D610F4"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000052E1">
              <w:rPr>
                <w:rFonts w:ascii="Book Antiqua" w:hAnsi="Book Antiqua"/>
                <w:sz w:val="20"/>
                <w:szCs w:val="20"/>
              </w:rPr>
              <w:t xml:space="preserve"> and current smokers; F</w:t>
            </w:r>
            <w:r w:rsidR="00E0743C" w:rsidRPr="007227D2">
              <w:rPr>
                <w:rFonts w:ascii="Book Antiqua" w:hAnsi="Book Antiqua"/>
                <w:sz w:val="20"/>
                <w:szCs w:val="20"/>
              </w:rPr>
              <w:fldChar w:fldCharType="begin"/>
            </w:r>
            <w:r w:rsidR="00F449C7">
              <w:rPr>
                <w:rFonts w:ascii="Book Antiqua" w:hAnsi="Book Antiqua"/>
                <w:sz w:val="20"/>
                <w:szCs w:val="20"/>
              </w:rPr>
              <w:instrText xml:space="preserve"> ADDIN EN.CITE &lt;EndNote&gt;&lt;Cite&gt;&lt;Author&gt;Windham&lt;/Author&gt;&lt;Year&gt;1999&lt;/Year&gt;&lt;RecNum&gt;30913&lt;/RecNum&gt;&lt;IDText&gt;WINDHA1999A~&lt;/IDText&gt;&lt;DisplayText&gt;&lt;style face="superscript"&gt;[115]&lt;/style&gt;&lt;/DisplayText&gt;&lt;record&gt;&lt;rec-number&gt;30913&lt;/rec-number&gt;&lt;foreign-keys&gt;&lt;key app="EN" db-id="p50wz59frfwzzlets97pxw5haspsdrffwdtr" timestamp="1469638553"&gt;30913&lt;/key&gt;&lt;/foreign-keys&gt;&lt;ref-type name="Journal Article"&gt;17&lt;/ref-type&gt;&lt;contributors&gt;&lt;authors&gt;&lt;author&gt;Windham, G.C.&lt;/author&gt;&lt;author&gt;Elkin, E.P.&lt;/author&gt;&lt;author&gt;Swan, S.H.&lt;/author&gt;&lt;author&gt;Waller, K.O.&lt;/author&gt;&lt;author&gt;Fenster, L.&lt;/author&gt;&lt;/authors&gt;&lt;/contributors&gt;&lt;titles&gt;&lt;title&gt;Cigarette smoking and effects on menstrual function&lt;/title&gt;&lt;secondary-title&gt;Obstet. Gynecol.&lt;/secondary-title&gt;&lt;translated-title&gt;&lt;style face="underline" font="default" size="100%"&gt;file:\\\x:\refscan\WINDHA1999A.pdf&amp;#xD;file:\\\x:\refscan\WINDHA1999A_MISCLASS.pdf&lt;/style&gt;&lt;/translated-title&gt;&lt;/titles&gt;&lt;periodical&gt;&lt;full-title&gt;Obstetrics and Gynecology&lt;/full-title&gt;&lt;abbr-1&gt;Obstet. Gynecol.&lt;/abbr-1&gt;&lt;abbr-2&gt;Obstet Gynecol&lt;/abbr-2&gt;&lt;abbr-3&gt;Obstetrics &amp;amp; Gynecology&lt;/abbr-3&gt;&lt;/periodical&gt;&lt;pages&gt;59-65&lt;/pages&gt;&lt;volume&gt;93&lt;/volume&gt;&lt;number&gt;1&lt;/number&gt;&lt;section&gt;9916957&lt;/section&gt;&lt;dates&gt;&lt;year&gt;1999&lt;/year&gt;&lt;/dates&gt;&lt;orig-pub&gt;MENSTRUAL;USA;ODDDIS;COTININE&lt;/orig-pub&gt;&lt;call-num&gt;18Z COT ELEC&lt;/call-num&gt;&lt;label&gt;WINDHA1999A~&lt;/label&gt;&lt;urls&gt;&lt;/urls&gt;&lt;custom5&gt;08071999/y&lt;/custom5&gt;&lt;custom6&gt;29061999&amp;#xD;03102005&lt;/custom6&gt;&lt;modified-date&gt;In File&lt;/modified-date&gt;&lt;/record&gt;&lt;/Cite&gt;&lt;/EndNote&gt;</w:instrText>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5]</w:t>
            </w:r>
            <w:r w:rsidR="00E0743C" w:rsidRPr="007227D2">
              <w:rPr>
                <w:rFonts w:ascii="Book Antiqua" w:hAnsi="Book Antiqua"/>
                <w:sz w:val="20"/>
                <w:szCs w:val="20"/>
              </w:rPr>
              <w:fldChar w:fldCharType="end"/>
            </w:r>
          </w:p>
        </w:tc>
        <w:tc>
          <w:tcPr>
            <w:tcW w:w="3261"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3260"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Non-smokers: 347.</w:t>
            </w:r>
            <w:r w:rsidRPr="007227D2">
              <w:rPr>
                <w:rFonts w:ascii="Book Antiqua" w:hAnsi="Book Antiqua"/>
                <w:sz w:val="20"/>
                <w:szCs w:val="20"/>
              </w:rPr>
              <w:br/>
              <w:t>Current smokers: 63.</w:t>
            </w:r>
          </w:p>
        </w:tc>
      </w:tr>
      <w:tr w:rsidR="00D610F4" w:rsidRPr="007227D2" w:rsidTr="0030308F">
        <w:trPr>
          <w:cantSplit/>
        </w:trPr>
        <w:tc>
          <w:tcPr>
            <w:tcW w:w="2376" w:type="dxa"/>
            <w:tcBorders>
              <w:top w:val="single" w:sz="4" w:space="0" w:color="auto"/>
            </w:tcBorders>
          </w:tcPr>
          <w:p w:rsidR="00D610F4" w:rsidRPr="007227D2" w:rsidRDefault="00D610F4" w:rsidP="00E0743C">
            <w:pPr>
              <w:spacing w:after="200" w:line="240" w:lineRule="auto"/>
              <w:rPr>
                <w:rFonts w:ascii="Book Antiqua" w:hAnsi="Book Antiqua"/>
                <w:sz w:val="20"/>
                <w:szCs w:val="20"/>
              </w:rPr>
            </w:pPr>
            <w:r w:rsidRPr="007227D2">
              <w:rPr>
                <w:rFonts w:ascii="Book Antiqua" w:hAnsi="Book Antiqua"/>
                <w:sz w:val="20"/>
                <w:szCs w:val="20"/>
              </w:rPr>
              <w:t>Windsor</w:t>
            </w:r>
          </w:p>
        </w:tc>
        <w:tc>
          <w:tcPr>
            <w:tcW w:w="1843" w:type="dxa"/>
            <w:tcBorders>
              <w:top w:val="single" w:sz="4" w:space="0" w:color="auto"/>
            </w:tcBorders>
          </w:tcPr>
          <w:p w:rsidR="00D610F4" w:rsidRPr="007227D2" w:rsidRDefault="00D610F4" w:rsidP="00E0743C">
            <w:pPr>
              <w:spacing w:after="200" w:line="240" w:lineRule="auto"/>
              <w:ind w:left="153" w:hanging="153"/>
              <w:rPr>
                <w:rFonts w:ascii="Book Antiqua" w:hAnsi="Book Antiqua"/>
                <w:sz w:val="20"/>
                <w:szCs w:val="20"/>
              </w:rPr>
            </w:pPr>
            <w:r w:rsidRPr="007227D2">
              <w:rPr>
                <w:rFonts w:ascii="Book Antiqua" w:hAnsi="Book Antiqua"/>
                <w:sz w:val="20"/>
                <w:szCs w:val="20"/>
              </w:rPr>
              <w:t>A 5-year trial, 1997-2001</w:t>
            </w:r>
          </w:p>
        </w:tc>
        <w:tc>
          <w:tcPr>
            <w:tcW w:w="3260" w:type="dxa"/>
            <w:tcBorders>
              <w:top w:val="single" w:sz="4" w:space="0" w:color="auto"/>
            </w:tcBorders>
          </w:tcPr>
          <w:p w:rsidR="00D610F4" w:rsidRPr="007227D2" w:rsidRDefault="00D610F4"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000052E1">
              <w:rPr>
                <w:rFonts w:ascii="Book Antiqua" w:hAnsi="Book Antiqua"/>
                <w:sz w:val="20"/>
                <w:szCs w:val="20"/>
              </w:rPr>
              <w:t xml:space="preserve"> and ex-smokers; F</w:t>
            </w:r>
            <w:r w:rsidR="00E0743C" w:rsidRPr="007227D2">
              <w:rPr>
                <w:rFonts w:ascii="Book Antiqua" w:hAnsi="Book Antiqua"/>
                <w:sz w:val="20"/>
                <w:szCs w:val="20"/>
              </w:rPr>
              <w:fldChar w:fldCharType="begin">
                <w:fldData xml:space="preserve">PEVuZE5vdGU+PENpdGU+PEF1dGhvcj5XaW5kc29yPC9BdXRob3I+PFllYXI+MjAwMDwvWWVhcj48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NjgtNzU8L3BhZ2VzPjx2b2x1bWU+MTgyPC92b2x1bWU+PG51bWJlcj4xIFB0IDE8L251bWJl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XaW5kc29yPC9BdXRob3I+PFllYXI+MjAwMDwvWWVhcj48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NjgtNzU8L3BhZ2VzPjx2b2x1bWU+MTgyPC92b2x1bWU+PG51bWJlcj4xIFB0IDE8L251bWJl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6]</w:t>
            </w:r>
            <w:r w:rsidR="00E0743C" w:rsidRPr="007227D2">
              <w:rPr>
                <w:rFonts w:ascii="Book Antiqua" w:hAnsi="Book Antiqua"/>
                <w:sz w:val="20"/>
                <w:szCs w:val="20"/>
              </w:rPr>
              <w:fldChar w:fldCharType="end"/>
            </w:r>
          </w:p>
        </w:tc>
        <w:tc>
          <w:tcPr>
            <w:tcW w:w="3261" w:type="dxa"/>
            <w:tcBorders>
              <w:top w:val="single" w:sz="4" w:space="0" w:color="auto"/>
            </w:tcBorders>
          </w:tcPr>
          <w:p w:rsidR="00D610F4" w:rsidRPr="007227D2" w:rsidRDefault="00D610F4" w:rsidP="00E0743C">
            <w:pPr>
              <w:spacing w:after="200" w:line="240" w:lineRule="auto"/>
              <w:rPr>
                <w:rFonts w:ascii="Book Antiqua" w:hAnsi="Book Antiqua"/>
                <w:sz w:val="20"/>
                <w:szCs w:val="20"/>
              </w:rPr>
            </w:pPr>
          </w:p>
        </w:tc>
        <w:tc>
          <w:tcPr>
            <w:tcW w:w="3260" w:type="dxa"/>
            <w:tcBorders>
              <w:top w:val="single" w:sz="4" w:space="0" w:color="auto"/>
            </w:tcBorders>
          </w:tcPr>
          <w:p w:rsidR="00D610F4" w:rsidRPr="007227D2" w:rsidRDefault="00D610F4" w:rsidP="00E0743C">
            <w:pPr>
              <w:spacing w:after="200" w:line="240" w:lineRule="auto"/>
              <w:rPr>
                <w:rFonts w:ascii="Book Antiqua" w:hAnsi="Book Antiqua"/>
                <w:sz w:val="20"/>
                <w:szCs w:val="20"/>
              </w:rPr>
            </w:pPr>
            <w:r w:rsidRPr="007227D2">
              <w:rPr>
                <w:rFonts w:ascii="Book Antiqua" w:hAnsi="Book Antiqua"/>
                <w:sz w:val="20"/>
                <w:szCs w:val="20"/>
              </w:rPr>
              <w:t>Non-smokers: 328.</w:t>
            </w:r>
            <w:r w:rsidRPr="007227D2">
              <w:rPr>
                <w:rFonts w:ascii="Book Antiqua" w:hAnsi="Book Antiqua"/>
                <w:sz w:val="20"/>
                <w:szCs w:val="20"/>
              </w:rPr>
              <w:br/>
              <w:t>Ex-smokers: 39.</w:t>
            </w:r>
          </w:p>
        </w:tc>
      </w:tr>
      <w:tr w:rsidR="00D610F4" w:rsidRPr="007227D2" w:rsidTr="0030308F">
        <w:trPr>
          <w:cantSplit/>
        </w:trPr>
        <w:tc>
          <w:tcPr>
            <w:tcW w:w="2376"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1843" w:type="dxa"/>
            <w:tcBorders>
              <w:bottom w:val="single" w:sz="4" w:space="0" w:color="auto"/>
            </w:tcBorders>
          </w:tcPr>
          <w:p w:rsidR="00D610F4" w:rsidRPr="007227D2" w:rsidRDefault="00D610F4" w:rsidP="00D610F4">
            <w:pPr>
              <w:spacing w:after="200" w:line="240" w:lineRule="auto"/>
              <w:ind w:left="153" w:hanging="153"/>
              <w:rPr>
                <w:rFonts w:ascii="Book Antiqua" w:hAnsi="Book Antiqua"/>
                <w:sz w:val="20"/>
                <w:szCs w:val="20"/>
              </w:rPr>
            </w:pPr>
            <w:r w:rsidRPr="007227D2">
              <w:rPr>
                <w:rFonts w:ascii="Book Antiqua" w:hAnsi="Book Antiqua"/>
                <w:sz w:val="20"/>
                <w:szCs w:val="20"/>
              </w:rPr>
              <w:t>A 5-year trial, years NS</w:t>
            </w:r>
          </w:p>
        </w:tc>
        <w:tc>
          <w:tcPr>
            <w:tcW w:w="3260"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3261" w:type="dxa"/>
            <w:tcBorders>
              <w:bottom w:val="single" w:sz="4" w:space="0" w:color="auto"/>
            </w:tcBorders>
          </w:tcPr>
          <w:p w:rsidR="00D610F4" w:rsidRPr="007227D2" w:rsidRDefault="000052E1" w:rsidP="00F449C7">
            <w:pPr>
              <w:spacing w:after="200" w:line="240" w:lineRule="auto"/>
              <w:rPr>
                <w:rFonts w:ascii="Book Antiqua" w:hAnsi="Book Antiqua"/>
                <w:sz w:val="20"/>
                <w:szCs w:val="20"/>
              </w:rPr>
            </w:pPr>
            <w:r>
              <w:rPr>
                <w:rFonts w:ascii="Book Antiqua" w:hAnsi="Book Antiqua"/>
                <w:sz w:val="20"/>
                <w:szCs w:val="20"/>
              </w:rPr>
              <w:t>Ex-smokers; F</w:t>
            </w:r>
            <w:r w:rsidR="00E0743C" w:rsidRPr="007227D2">
              <w:rPr>
                <w:rFonts w:ascii="Book Antiqua" w:hAnsi="Book Antiqua"/>
                <w:sz w:val="20"/>
                <w:szCs w:val="20"/>
              </w:rPr>
              <w:fldChar w:fldCharType="begin">
                <w:fldData xml:space="preserve">PEVuZE5vdGU+PENpdGU+PEF1dGhvcj5XaW5kc29yPC9BdXRob3I+PFllYXI+MjAxMTwvWWVhcj48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XaW5kc29yPC9BdXRob3I+PFllYXI+MjAxMTwvWWVhcj48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7]</w:t>
            </w:r>
            <w:r w:rsidR="00E0743C" w:rsidRPr="007227D2">
              <w:rPr>
                <w:rFonts w:ascii="Book Antiqua" w:hAnsi="Book Antiqua"/>
                <w:sz w:val="20"/>
                <w:szCs w:val="20"/>
              </w:rPr>
              <w:fldChar w:fldCharType="end"/>
            </w:r>
          </w:p>
        </w:tc>
        <w:tc>
          <w:tcPr>
            <w:tcW w:w="3260"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Ex-smokers: 324.</w:t>
            </w:r>
          </w:p>
          <w:p w:rsidR="00D610F4" w:rsidRPr="007227D2" w:rsidRDefault="00D610F4" w:rsidP="00D610F4">
            <w:pPr>
              <w:spacing w:after="200" w:line="240" w:lineRule="auto"/>
              <w:rPr>
                <w:rFonts w:ascii="Book Antiqua" w:hAnsi="Book Antiqua"/>
                <w:sz w:val="20"/>
                <w:szCs w:val="20"/>
              </w:rPr>
            </w:pPr>
            <w:r w:rsidRPr="007227D2">
              <w:rPr>
                <w:rFonts w:ascii="Book Antiqua" w:hAnsi="Book Antiqua"/>
                <w:sz w:val="20"/>
                <w:szCs w:val="20"/>
              </w:rPr>
              <w:t xml:space="preserve">Smaller sample size. </w:t>
            </w:r>
          </w:p>
        </w:tc>
      </w:tr>
      <w:tr w:rsidR="00D610F4" w:rsidRPr="007227D2" w:rsidTr="0030308F">
        <w:trPr>
          <w:cantSplit/>
        </w:trPr>
        <w:tc>
          <w:tcPr>
            <w:tcW w:w="2376" w:type="dxa"/>
            <w:tcBorders>
              <w:top w:val="single" w:sz="4" w:space="0" w:color="auto"/>
            </w:tcBorders>
          </w:tcPr>
          <w:p w:rsidR="00D610F4" w:rsidRPr="007227D2" w:rsidRDefault="00D610F4" w:rsidP="00D610F4">
            <w:pPr>
              <w:keepNext/>
              <w:spacing w:after="200" w:line="240" w:lineRule="auto"/>
              <w:rPr>
                <w:rFonts w:ascii="Book Antiqua" w:hAnsi="Book Antiqua"/>
                <w:sz w:val="20"/>
                <w:szCs w:val="20"/>
              </w:rPr>
            </w:pPr>
            <w:r w:rsidRPr="007227D2">
              <w:rPr>
                <w:rFonts w:ascii="Book Antiqua" w:hAnsi="Book Antiqua"/>
                <w:sz w:val="20"/>
                <w:szCs w:val="20"/>
              </w:rPr>
              <w:lastRenderedPageBreak/>
              <w:t>Yeh</w:t>
            </w:r>
          </w:p>
        </w:tc>
        <w:tc>
          <w:tcPr>
            <w:tcW w:w="1843" w:type="dxa"/>
            <w:tcBorders>
              <w:top w:val="single" w:sz="4" w:space="0" w:color="auto"/>
            </w:tcBorders>
          </w:tcPr>
          <w:p w:rsidR="00D610F4" w:rsidRPr="007227D2" w:rsidRDefault="00D610F4" w:rsidP="00D610F4">
            <w:pPr>
              <w:spacing w:after="200" w:line="240" w:lineRule="auto"/>
              <w:ind w:left="153" w:hanging="153"/>
              <w:rPr>
                <w:rFonts w:ascii="Book Antiqua" w:hAnsi="Book Antiqua"/>
                <w:sz w:val="20"/>
                <w:szCs w:val="20"/>
              </w:rPr>
            </w:pPr>
            <w:r w:rsidRPr="007227D2">
              <w:rPr>
                <w:rFonts w:ascii="Book Antiqua" w:hAnsi="Book Antiqua"/>
                <w:sz w:val="20"/>
                <w:szCs w:val="20"/>
              </w:rPr>
              <w:t>2007-08</w:t>
            </w:r>
          </w:p>
        </w:tc>
        <w:tc>
          <w:tcPr>
            <w:tcW w:w="3260" w:type="dxa"/>
            <w:tcBorders>
              <w:top w:val="single" w:sz="4" w:space="0" w:color="auto"/>
            </w:tcBorders>
          </w:tcPr>
          <w:p w:rsidR="00D610F4" w:rsidRPr="007227D2" w:rsidRDefault="00D610F4"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Pr="007227D2">
              <w:rPr>
                <w:rFonts w:ascii="Book Antiqua" w:hAnsi="Book Antiqua"/>
                <w:sz w:val="20"/>
                <w:szCs w:val="20"/>
              </w:rPr>
              <w:t xml:space="preserve"> and current smokers; sexes combined; liquid chromatography-mass spectrometry</w:t>
            </w:r>
            <w:r w:rsidR="000052E1">
              <w:rPr>
                <w:rFonts w:ascii="Book Antiqua" w:hAnsi="Book Antiqua"/>
                <w:sz w:val="20"/>
                <w:szCs w:val="20"/>
              </w:rPr>
              <w:t xml:space="preserve"> method</w:t>
            </w:r>
            <w:r w:rsidR="00E0743C" w:rsidRPr="007227D2">
              <w:rPr>
                <w:rFonts w:ascii="Book Antiqua" w:hAnsi="Book Antiqua"/>
                <w:sz w:val="20"/>
                <w:szCs w:val="20"/>
              </w:rPr>
              <w:fldChar w:fldCharType="begin">
                <w:fldData xml:space="preserve">PEVuZE5vdGU+PENpdGU+PEF1dGhvcj5ZZWg8L0F1dGhvcj48WWVhcj4yMDExPC9ZZWFyPjxSZWNO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ZZWg8L0F1dGhvcj48WWVhcj4yMDExPC9ZZWFyPjxSZWNO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8]</w:t>
            </w:r>
            <w:r w:rsidR="00E0743C" w:rsidRPr="007227D2">
              <w:rPr>
                <w:rFonts w:ascii="Book Antiqua" w:hAnsi="Book Antiqua"/>
                <w:sz w:val="20"/>
                <w:szCs w:val="20"/>
              </w:rPr>
              <w:fldChar w:fldCharType="end"/>
            </w:r>
          </w:p>
        </w:tc>
        <w:tc>
          <w:tcPr>
            <w:tcW w:w="3261" w:type="dxa"/>
            <w:tcBorders>
              <w:top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3260" w:type="dxa"/>
            <w:tcBorders>
              <w:top w:val="single" w:sz="4" w:space="0" w:color="auto"/>
            </w:tcBorders>
          </w:tcPr>
          <w:p w:rsidR="00B92F05" w:rsidRPr="007227D2" w:rsidRDefault="00D610F4" w:rsidP="00B92F05">
            <w:pPr>
              <w:spacing w:after="200" w:line="240" w:lineRule="auto"/>
              <w:rPr>
                <w:rFonts w:ascii="Book Antiqua" w:hAnsi="Book Antiqua"/>
                <w:sz w:val="20"/>
                <w:szCs w:val="20"/>
              </w:rPr>
            </w:pPr>
            <w:r w:rsidRPr="007227D2">
              <w:rPr>
                <w:rFonts w:ascii="Book Antiqua" w:hAnsi="Book Antiqua"/>
                <w:sz w:val="20"/>
                <w:szCs w:val="20"/>
              </w:rPr>
              <w:t>Non-smokers: 100.</w:t>
            </w:r>
            <w:r w:rsidRPr="007227D2">
              <w:rPr>
                <w:rFonts w:ascii="Book Antiqua" w:hAnsi="Book Antiqua"/>
                <w:sz w:val="20"/>
                <w:szCs w:val="20"/>
              </w:rPr>
              <w:br/>
              <w:t>Current smokers: 201.</w:t>
            </w:r>
            <w:r w:rsidR="00B92F05" w:rsidRPr="007227D2">
              <w:rPr>
                <w:rFonts w:ascii="Book Antiqua" w:hAnsi="Book Antiqua"/>
                <w:sz w:val="20"/>
                <w:szCs w:val="20"/>
              </w:rPr>
              <w:t xml:space="preserve"> </w:t>
            </w:r>
          </w:p>
          <w:p w:rsidR="00B92F05" w:rsidRPr="007227D2" w:rsidRDefault="00B92F05" w:rsidP="00B92F05">
            <w:pPr>
              <w:spacing w:after="200" w:line="240" w:lineRule="auto"/>
              <w:rPr>
                <w:rFonts w:ascii="Book Antiqua" w:hAnsi="Book Antiqua"/>
                <w:sz w:val="20"/>
                <w:szCs w:val="20"/>
              </w:rPr>
            </w:pPr>
            <w:r w:rsidRPr="007227D2">
              <w:rPr>
                <w:rFonts w:ascii="Book Antiqua" w:hAnsi="Book Antiqua"/>
                <w:sz w:val="20"/>
                <w:szCs w:val="20"/>
              </w:rPr>
              <w:t>Spectrometry method.</w:t>
            </w:r>
          </w:p>
        </w:tc>
      </w:tr>
      <w:tr w:rsidR="00D610F4" w:rsidRPr="007227D2" w:rsidTr="00A41C88">
        <w:trPr>
          <w:cantSplit/>
        </w:trPr>
        <w:tc>
          <w:tcPr>
            <w:tcW w:w="2376"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1843" w:type="dxa"/>
            <w:tcBorders>
              <w:bottom w:val="single" w:sz="4" w:space="0" w:color="auto"/>
            </w:tcBorders>
          </w:tcPr>
          <w:p w:rsidR="00D610F4" w:rsidRPr="007227D2" w:rsidRDefault="00D610F4" w:rsidP="00D610F4">
            <w:pPr>
              <w:spacing w:after="200" w:line="240" w:lineRule="auto"/>
              <w:ind w:left="153" w:hanging="153"/>
              <w:rPr>
                <w:rFonts w:ascii="Book Antiqua" w:hAnsi="Book Antiqua"/>
                <w:sz w:val="20"/>
                <w:szCs w:val="20"/>
              </w:rPr>
            </w:pPr>
            <w:r w:rsidRPr="007227D2">
              <w:rPr>
                <w:rFonts w:ascii="Book Antiqua" w:hAnsi="Book Antiqua"/>
                <w:sz w:val="20"/>
                <w:szCs w:val="20"/>
              </w:rPr>
              <w:t>2007-08</w:t>
            </w:r>
          </w:p>
        </w:tc>
        <w:tc>
          <w:tcPr>
            <w:tcW w:w="3260" w:type="dxa"/>
            <w:tcBorders>
              <w:bottom w:val="single" w:sz="4" w:space="0" w:color="auto"/>
            </w:tcBorders>
          </w:tcPr>
          <w:p w:rsidR="00D610F4" w:rsidRPr="007227D2" w:rsidRDefault="002B5682" w:rsidP="00F449C7">
            <w:pPr>
              <w:spacing w:after="200" w:line="240" w:lineRule="auto"/>
              <w:rPr>
                <w:rFonts w:ascii="Book Antiqua" w:hAnsi="Book Antiqua"/>
                <w:sz w:val="20"/>
                <w:szCs w:val="20"/>
              </w:rPr>
            </w:pPr>
            <w:r w:rsidRPr="007227D2">
              <w:rPr>
                <w:rFonts w:ascii="Book Antiqua" w:hAnsi="Book Antiqua"/>
                <w:sz w:val="20"/>
                <w:szCs w:val="20"/>
              </w:rPr>
              <w:t>Non</w:t>
            </w:r>
            <w:r w:rsidR="000833A5" w:rsidRPr="007227D2">
              <w:rPr>
                <w:rFonts w:ascii="Book Antiqua" w:hAnsi="Book Antiqua"/>
                <w:sz w:val="20"/>
                <w:szCs w:val="20"/>
              </w:rPr>
              <w:t>-</w:t>
            </w:r>
            <w:r w:rsidRPr="007227D2">
              <w:rPr>
                <w:rFonts w:ascii="Book Antiqua" w:hAnsi="Book Antiqua"/>
                <w:sz w:val="20"/>
                <w:szCs w:val="20"/>
              </w:rPr>
              <w:t xml:space="preserve"> and current smokers; sex</w:t>
            </w:r>
            <w:r w:rsidR="000052E1">
              <w:rPr>
                <w:rFonts w:ascii="Book Antiqua" w:hAnsi="Book Antiqua"/>
                <w:sz w:val="20"/>
                <w:szCs w:val="20"/>
              </w:rPr>
              <w:t>es combined; test strip method</w:t>
            </w:r>
            <w:r w:rsidR="00E0743C" w:rsidRPr="007227D2">
              <w:rPr>
                <w:rFonts w:ascii="Book Antiqua" w:hAnsi="Book Antiqua"/>
                <w:sz w:val="20"/>
                <w:szCs w:val="20"/>
              </w:rPr>
              <w:fldChar w:fldCharType="begin">
                <w:fldData xml:space="preserve">PEVuZE5vdGU+PENpdGU+PEF1dGhvcj5ZZWg8L0F1dGhvcj48WWVhcj4yMDExPC9ZZWFyPjxSZWNO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</w:fldData>
              </w:fldChar>
            </w:r>
            <w:r w:rsidR="00F449C7">
              <w:rPr>
                <w:rFonts w:ascii="Book Antiqua" w:hAnsi="Book Antiqua"/>
                <w:sz w:val="20"/>
                <w:szCs w:val="20"/>
              </w:rPr>
              <w:instrText xml:space="preserve"> ADDIN EN.CITE </w:instrText>
            </w:r>
            <w:r w:rsidR="00F449C7">
              <w:rPr>
                <w:rFonts w:ascii="Book Antiqua" w:hAnsi="Book Antiqua"/>
                <w:sz w:val="20"/>
                <w:szCs w:val="20"/>
              </w:rPr>
              <w:fldChar w:fldCharType="begin">
                <w:fldData xml:space="preserve">PEVuZE5vdGU+PENpdGU+PEF1dGhvcj5ZZWg8L0F1dGhvcj48WWVhcj4yMDExPC9ZZWFyPjxSZWNO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</w:fldData>
              </w:fldChar>
            </w:r>
            <w:r w:rsidR="00F449C7">
              <w:rPr>
                <w:rFonts w:ascii="Book Antiqua" w:hAnsi="Book Antiqua"/>
                <w:sz w:val="20"/>
                <w:szCs w:val="20"/>
              </w:rPr>
              <w:instrText xml:space="preserve"> ADDIN EN.CITE.DATA </w:instrText>
            </w:r>
            <w:r w:rsidR="00F449C7">
              <w:rPr>
                <w:rFonts w:ascii="Book Antiqua" w:hAnsi="Book Antiqua"/>
                <w:sz w:val="20"/>
                <w:szCs w:val="20"/>
              </w:rPr>
            </w:r>
            <w:r w:rsidR="00F449C7">
              <w:rPr>
                <w:rFonts w:ascii="Book Antiqua" w:hAnsi="Book Antiqua"/>
                <w:sz w:val="20"/>
                <w:szCs w:val="20"/>
              </w:rPr>
              <w:fldChar w:fldCharType="end"/>
            </w:r>
            <w:r w:rsidR="00E0743C" w:rsidRPr="007227D2">
              <w:rPr>
                <w:rFonts w:ascii="Book Antiqua" w:hAnsi="Book Antiqua"/>
                <w:sz w:val="20"/>
                <w:szCs w:val="20"/>
              </w:rPr>
            </w:r>
            <w:r w:rsidR="00E0743C" w:rsidRPr="007227D2">
              <w:rPr>
                <w:rFonts w:ascii="Book Antiqua" w:hAnsi="Book Antiqua"/>
                <w:sz w:val="20"/>
                <w:szCs w:val="20"/>
              </w:rPr>
              <w:fldChar w:fldCharType="separate"/>
            </w:r>
            <w:r w:rsidR="00F449C7" w:rsidRPr="00F449C7">
              <w:rPr>
                <w:rFonts w:ascii="Book Antiqua" w:hAnsi="Book Antiqua"/>
                <w:noProof/>
                <w:sz w:val="20"/>
                <w:szCs w:val="20"/>
                <w:vertAlign w:val="superscript"/>
              </w:rPr>
              <w:t>[118]</w:t>
            </w:r>
            <w:r w:rsidR="00E0743C" w:rsidRPr="007227D2">
              <w:rPr>
                <w:rFonts w:ascii="Book Antiqua" w:hAnsi="Book Antiqua"/>
                <w:sz w:val="20"/>
                <w:szCs w:val="20"/>
              </w:rPr>
              <w:fldChar w:fldCharType="end"/>
            </w:r>
          </w:p>
        </w:tc>
        <w:tc>
          <w:tcPr>
            <w:tcW w:w="3261" w:type="dxa"/>
            <w:tcBorders>
              <w:bottom w:val="single" w:sz="4" w:space="0" w:color="auto"/>
            </w:tcBorders>
          </w:tcPr>
          <w:p w:rsidR="00D610F4" w:rsidRPr="007227D2" w:rsidRDefault="00D610F4" w:rsidP="00D610F4">
            <w:pPr>
              <w:spacing w:after="200" w:line="240" w:lineRule="auto"/>
              <w:rPr>
                <w:rFonts w:ascii="Book Antiqua" w:hAnsi="Book Antiqua"/>
                <w:sz w:val="20"/>
                <w:szCs w:val="20"/>
              </w:rPr>
            </w:pPr>
          </w:p>
        </w:tc>
        <w:tc>
          <w:tcPr>
            <w:tcW w:w="3260" w:type="dxa"/>
            <w:tcBorders>
              <w:bottom w:val="single" w:sz="4" w:space="0" w:color="auto"/>
            </w:tcBorders>
          </w:tcPr>
          <w:p w:rsidR="00B92F05" w:rsidRPr="007227D2" w:rsidRDefault="00D610F4" w:rsidP="00B92F05">
            <w:pPr>
              <w:spacing w:after="200" w:line="240" w:lineRule="auto"/>
              <w:rPr>
                <w:rFonts w:ascii="Book Antiqua" w:hAnsi="Book Antiqua"/>
                <w:sz w:val="20"/>
                <w:szCs w:val="20"/>
              </w:rPr>
            </w:pPr>
            <w:r w:rsidRPr="007227D2">
              <w:rPr>
                <w:rFonts w:ascii="Book Antiqua" w:hAnsi="Book Antiqua"/>
                <w:sz w:val="20"/>
                <w:szCs w:val="20"/>
              </w:rPr>
              <w:t>Non-smokers: 100.</w:t>
            </w:r>
            <w:r w:rsidRPr="007227D2">
              <w:rPr>
                <w:rFonts w:ascii="Book Antiqua" w:hAnsi="Book Antiqua"/>
                <w:sz w:val="20"/>
                <w:szCs w:val="20"/>
              </w:rPr>
              <w:br/>
              <w:t>Current smokers: 201.</w:t>
            </w:r>
            <w:r w:rsidR="00B92F05" w:rsidRPr="007227D2">
              <w:rPr>
                <w:rFonts w:ascii="Book Antiqua" w:hAnsi="Book Antiqua"/>
                <w:sz w:val="20"/>
                <w:szCs w:val="20"/>
              </w:rPr>
              <w:t xml:space="preserve"> </w:t>
            </w:r>
          </w:p>
          <w:p w:rsidR="0097383D" w:rsidRPr="007227D2" w:rsidRDefault="00B92F05" w:rsidP="00B92F05">
            <w:pPr>
              <w:spacing w:after="200" w:line="240" w:lineRule="auto"/>
              <w:rPr>
                <w:rFonts w:ascii="Book Antiqua" w:hAnsi="Book Antiqua"/>
                <w:sz w:val="20"/>
                <w:szCs w:val="20"/>
              </w:rPr>
            </w:pPr>
            <w:r w:rsidRPr="007227D2">
              <w:rPr>
                <w:rFonts w:ascii="Book Antiqua" w:hAnsi="Book Antiqua"/>
                <w:sz w:val="20"/>
                <w:szCs w:val="20"/>
              </w:rPr>
              <w:t>Chromatography method.</w:t>
            </w:r>
            <w:r w:rsidR="00D610F4" w:rsidRPr="007227D2">
              <w:rPr>
                <w:rFonts w:ascii="Book Antiqua" w:hAnsi="Book Antiqua"/>
                <w:sz w:val="20"/>
                <w:szCs w:val="20"/>
              </w:rPr>
              <w:t xml:space="preserve"> </w:t>
            </w:r>
          </w:p>
          <w:p w:rsidR="00D610F4" w:rsidRPr="007227D2" w:rsidRDefault="0097383D" w:rsidP="0097383D">
            <w:pPr>
              <w:spacing w:after="200" w:line="240" w:lineRule="auto"/>
              <w:rPr>
                <w:rFonts w:ascii="Book Antiqua" w:hAnsi="Book Antiqua"/>
                <w:sz w:val="20"/>
                <w:szCs w:val="20"/>
              </w:rPr>
            </w:pPr>
            <w:r w:rsidRPr="007227D2">
              <w:rPr>
                <w:rFonts w:ascii="Book Antiqua" w:hAnsi="Book Antiqua"/>
                <w:sz w:val="20"/>
                <w:szCs w:val="20"/>
              </w:rPr>
              <w:t>Include only in analyses by assay method.</w:t>
            </w:r>
          </w:p>
        </w:tc>
      </w:tr>
    </w:tbl>
    <w:p w:rsidR="00891CAD" w:rsidRDefault="00891CAD" w:rsidP="00A41C88">
      <w:pPr>
        <w:spacing w:after="200" w:line="240" w:lineRule="auto"/>
        <w:sectPr w:rsidR="00891CAD" w:rsidSect="0019014C">
          <w:footerReference w:type="first" r:id="rId11"/>
          <w:pgSz w:w="16838" w:h="11906" w:orient="landscape" w:code="9"/>
          <w:pgMar w:top="1440" w:right="1440" w:bottom="1440" w:left="1440" w:header="709" w:footer="709" w:gutter="0"/>
          <w:cols w:space="708"/>
          <w:docGrid w:linePitch="360"/>
        </w:sectPr>
      </w:pPr>
    </w:p>
    <w:p w:rsidR="00891CAD" w:rsidRPr="00F449C7" w:rsidRDefault="00891CAD" w:rsidP="00891CAD">
      <w:pPr>
        <w:pStyle w:val="1"/>
        <w:rPr>
          <w:rFonts w:ascii="Book Antiqua" w:hAnsi="Book Antiqua"/>
        </w:rPr>
      </w:pPr>
      <w:r w:rsidRPr="00F449C7">
        <w:rPr>
          <w:rFonts w:ascii="Book Antiqua" w:hAnsi="Book Antiqua"/>
        </w:rPr>
        <w:lastRenderedPageBreak/>
        <w:t>References</w:t>
      </w:r>
    </w:p>
    <w:p w:rsidR="00891CAD" w:rsidRPr="00F449C7" w:rsidRDefault="00891CAD" w:rsidP="00F449C7">
      <w:pPr>
        <w:rPr>
          <w:rFonts w:ascii="Book Antiqua" w:hAnsi="Book Antiqua"/>
        </w:rPr>
      </w:pPr>
    </w:p>
    <w:p w:rsidR="00F449C7" w:rsidRPr="00F449C7" w:rsidRDefault="00891CAD" w:rsidP="00F449C7">
      <w:pPr>
        <w:pStyle w:val="EndNoteBibliography"/>
        <w:ind w:left="720" w:hanging="720"/>
      </w:pPr>
      <w:r>
        <w:fldChar w:fldCharType="begin"/>
      </w:r>
      <w:r>
        <w:instrText xml:space="preserve"> ADDIN EN.REFLIST </w:instrText>
      </w:r>
      <w:r>
        <w:fldChar w:fldCharType="separate"/>
      </w:r>
      <w:r w:rsidR="00F449C7" w:rsidRPr="00F449C7">
        <w:t>1</w:t>
      </w:r>
      <w:r w:rsidR="00F449C7" w:rsidRPr="00F449C7">
        <w:tab/>
        <w:t xml:space="preserve">Pearce MS, Mann KD, Singh G, Davison B and Sayers SM. Prevalence and validity of self-reported smoking in Indigenous and non-Indigenous young adults in the Australian Northern Territory. </w:t>
      </w:r>
      <w:r w:rsidR="00F449C7" w:rsidRPr="00F449C7">
        <w:rPr>
          <w:i/>
        </w:rPr>
        <w:t>BMC Public Health</w:t>
      </w:r>
      <w:r w:rsidR="00F449C7" w:rsidRPr="00F449C7">
        <w:t xml:space="preserve"> 2014; </w:t>
      </w:r>
      <w:r w:rsidR="00F449C7" w:rsidRPr="00F449C7">
        <w:rPr>
          <w:b/>
        </w:rPr>
        <w:t>14</w:t>
      </w:r>
      <w:r w:rsidR="00F449C7" w:rsidRPr="00F449C7">
        <w:t>: 861 [PMID: 25141772 DOI: 10.1186/1471-2458-14-86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w:t>
      </w:r>
      <w:r w:rsidRPr="00F449C7">
        <w:tab/>
        <w:t xml:space="preserve">Arnold CL, Davis TC, Berkel HJ, Jackson RH, Nandy I and London S. Smoking status, reading level, and knowledge of tobacco effects among low-income pregnant women. </w:t>
      </w:r>
      <w:r w:rsidRPr="00F449C7">
        <w:rPr>
          <w:i/>
        </w:rPr>
        <w:t>Prev Med</w:t>
      </w:r>
      <w:r w:rsidRPr="00F449C7">
        <w:t xml:space="preserve"> 2001; </w:t>
      </w:r>
      <w:r w:rsidRPr="00F449C7">
        <w:rPr>
          <w:b/>
        </w:rPr>
        <w:t>32</w:t>
      </w:r>
      <w:r w:rsidRPr="00F449C7">
        <w:t>: 313-20 [PMID: 11304092 DOI: 10.1006/pmed.2000.081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w:t>
      </w:r>
      <w:r w:rsidRPr="00F449C7">
        <w:tab/>
        <w:t xml:space="preserve">Audrain-McGovern J, Stevens S, Murray PJ, Kinsman S, Zuckoff A, Pletcher J, Moss D, Baumritter A, Kalkhuis-Beam S, Carlson E, Rodriguez D and Wileyto EP. The efficacy of motivational interviewing versus brief advice for adolescent smoking behavior change. </w:t>
      </w:r>
      <w:r w:rsidRPr="00F449C7">
        <w:rPr>
          <w:i/>
        </w:rPr>
        <w:t>Pediatrics</w:t>
      </w:r>
      <w:r w:rsidRPr="00F449C7">
        <w:t xml:space="preserve"> 2011; </w:t>
      </w:r>
      <w:r w:rsidRPr="00F449C7">
        <w:rPr>
          <w:b/>
        </w:rPr>
        <w:t>128</w:t>
      </w:r>
      <w:r w:rsidRPr="00F449C7">
        <w:t>: e101-11 [PMID: 21690120 DOI: 10.1542/peds.2010-2174]</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w:t>
      </w:r>
      <w:r w:rsidRPr="00F449C7">
        <w:tab/>
        <w:t xml:space="preserve">Windsor RA, Lowe JB, Perkins LL, Smith-Yoder D, Artz L, Crawford M, Amburgy K and Boyd NR, Jr. Health education for pregnant smokers: its behavioral impact and cost benefit. </w:t>
      </w:r>
      <w:r w:rsidRPr="00F449C7">
        <w:rPr>
          <w:i/>
        </w:rPr>
        <w:t>Am J Public Health</w:t>
      </w:r>
      <w:r w:rsidRPr="00F449C7">
        <w:t xml:space="preserve"> 1993; </w:t>
      </w:r>
      <w:r w:rsidRPr="00F449C7">
        <w:rPr>
          <w:b/>
        </w:rPr>
        <w:t>83</w:t>
      </w:r>
      <w:r w:rsidRPr="00F449C7">
        <w:t>: 201-6 [PMID: 8427323]</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w:t>
      </w:r>
      <w:r w:rsidRPr="00F449C7">
        <w:tab/>
        <w:t xml:space="preserve">Boyd NR, Windsor RA, Perkins LL and Lowe JB. Quality of measurement of smoking status by self-report and saliva cotinine among pregnant women. </w:t>
      </w:r>
      <w:r w:rsidRPr="00F449C7">
        <w:rPr>
          <w:i/>
        </w:rPr>
        <w:t>Matern Child Health J</w:t>
      </w:r>
      <w:r w:rsidRPr="00F449C7">
        <w:t xml:space="preserve"> 1998; </w:t>
      </w:r>
      <w:r w:rsidRPr="00F449C7">
        <w:rPr>
          <w:b/>
        </w:rPr>
        <w:t>2</w:t>
      </w:r>
      <w:r w:rsidRPr="00F449C7">
        <w:t>: 77-83 [PMID: 10728263]</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w:t>
      </w:r>
      <w:r w:rsidRPr="00F449C7">
        <w:tab/>
        <w:t xml:space="preserve">Whincup PH, Gilg JA, Emberson JR, Jarvis MJ, Feyerabend C, Bryant A, Walker M and Cook DG. Passive smoking and risk of coronary heart disease and stroke: prospective study with cotinine measurement. </w:t>
      </w:r>
      <w:r w:rsidRPr="00F449C7">
        <w:rPr>
          <w:i/>
        </w:rPr>
        <w:t>BMJ</w:t>
      </w:r>
      <w:r w:rsidRPr="00F449C7">
        <w:t xml:space="preserve"> 2004; </w:t>
      </w:r>
      <w:r w:rsidRPr="00F449C7">
        <w:rPr>
          <w:b/>
        </w:rPr>
        <w:t>329</w:t>
      </w:r>
      <w:r w:rsidRPr="00F449C7">
        <w:t>: 200-204 [PMID: 15229131 DOI: 10.1136/bmj.38146.427188.5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w:t>
      </w:r>
      <w:r w:rsidRPr="00F449C7">
        <w:tab/>
        <w:t xml:space="preserve">Jefferis BJ, Thomson AG, Lennon LT, Feyerabend C, Doig M, McMeekin L, Wannamethee SG, Cook DG and Whincup PH. Changes in environmental tobacco smoke (ETS) exposure over a 20-year period: cross-sectional and longitudinal analyses. </w:t>
      </w:r>
      <w:r w:rsidRPr="00F449C7">
        <w:rPr>
          <w:i/>
        </w:rPr>
        <w:t>Addiction</w:t>
      </w:r>
      <w:r w:rsidRPr="00F449C7">
        <w:t xml:space="preserve"> 2009; </w:t>
      </w:r>
      <w:r w:rsidRPr="00F449C7">
        <w:rPr>
          <w:b/>
        </w:rPr>
        <w:t>104</w:t>
      </w:r>
      <w:r w:rsidRPr="00F449C7">
        <w:t>: 496-503 [PMID: 1920736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w:t>
      </w:r>
      <w:r w:rsidRPr="00F449C7">
        <w:tab/>
        <w:t xml:space="preserve">Jefferis BJ, Lawlor DA, Ebrahim S, Wannamethee SG, Feyerabend C, Doig M, McMeekin L, Cook DG and Whincup PH. Cotinine-assessed second-hand smoke exposure and risk of cardiovascular disease in older adults. </w:t>
      </w:r>
      <w:r w:rsidRPr="00F449C7">
        <w:rPr>
          <w:i/>
        </w:rPr>
        <w:t>Heart</w:t>
      </w:r>
      <w:r w:rsidRPr="00F449C7">
        <w:t xml:space="preserve"> 2010; </w:t>
      </w:r>
      <w:r w:rsidRPr="00F449C7">
        <w:rPr>
          <w:b/>
        </w:rPr>
        <w:t>96</w:t>
      </w:r>
      <w:r w:rsidRPr="00F449C7">
        <w:t>: 854-859 [PMID: 20478864 DOI: 10.1136/hrt.2009.19114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lastRenderedPageBreak/>
        <w:t>9</w:t>
      </w:r>
      <w:r w:rsidRPr="00F449C7">
        <w:tab/>
        <w:t xml:space="preserve">Jefferis BJ, Lowe GDO, Welsh P, Rumley A, Lawlor DA, Ebrahim S, Carson C, Doig M, Feyerabend C, McMeekin L, Wannamethee SG, Cook DG and Whincup PH. Secondhand smoke (SHS) exposure is associated with circulating markers of inflammation and endothelial function in adult men and women. </w:t>
      </w:r>
      <w:r w:rsidRPr="00F449C7">
        <w:rPr>
          <w:i/>
        </w:rPr>
        <w:t>Atherosclerosis</w:t>
      </w:r>
      <w:r w:rsidRPr="00F449C7">
        <w:t xml:space="preserve"> 2010; </w:t>
      </w:r>
      <w:r w:rsidRPr="00F449C7">
        <w:rPr>
          <w:b/>
        </w:rPr>
        <w:t>208</w:t>
      </w:r>
      <w:r w:rsidRPr="00F449C7">
        <w:t>: 550-556 [PMID: 1970016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w:t>
      </w:r>
      <w:r w:rsidRPr="00F449C7">
        <w:tab/>
        <w:t xml:space="preserve">Wald NJ, Boreham J, Bailey A, Ritchie C, Haddow JE and Knight G. Urinary cotinine as marker of breathing other people's tobacco smoke [Letter]. </w:t>
      </w:r>
      <w:r w:rsidRPr="00F449C7">
        <w:rPr>
          <w:i/>
        </w:rPr>
        <w:t>Lancet</w:t>
      </w:r>
      <w:r w:rsidRPr="00F449C7">
        <w:t xml:space="preserve"> 1984; </w:t>
      </w:r>
      <w:r w:rsidRPr="00F449C7">
        <w:rPr>
          <w:b/>
        </w:rPr>
        <w:t>1</w:t>
      </w:r>
      <w:r w:rsidRPr="00F449C7">
        <w:t>: 230-231 [PMID: 6141373]</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1</w:t>
      </w:r>
      <w:r w:rsidRPr="00F449C7">
        <w:tab/>
        <w:t xml:space="preserve">Thompson SG, Stone R, Nanchahal K and Wald NJ. Relation of urinary cotinine concentrations to cigarette smoking and to exposure to other people's smoke. </w:t>
      </w:r>
      <w:r w:rsidRPr="00F449C7">
        <w:rPr>
          <w:i/>
        </w:rPr>
        <w:t>Thorax</w:t>
      </w:r>
      <w:r w:rsidRPr="00F449C7">
        <w:t xml:space="preserve"> 1990; </w:t>
      </w:r>
      <w:r w:rsidRPr="00F449C7">
        <w:rPr>
          <w:b/>
        </w:rPr>
        <w:t>45</w:t>
      </w:r>
      <w:r w:rsidRPr="00F449C7">
        <w:t>: 356-361 [PMID: 238224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2</w:t>
      </w:r>
      <w:r w:rsidRPr="00F449C7">
        <w:tab/>
        <w:t xml:space="preserve">English PB, Eskenazi B and Christianson RE. Black-white differences in serum cotinine levels among pregnant women and subsequent effects on infant birthweight. </w:t>
      </w:r>
      <w:r w:rsidRPr="00F449C7">
        <w:rPr>
          <w:i/>
        </w:rPr>
        <w:t>Am J Public Health</w:t>
      </w:r>
      <w:r w:rsidRPr="00F449C7">
        <w:t xml:space="preserve"> 1994; </w:t>
      </w:r>
      <w:r w:rsidRPr="00F449C7">
        <w:rPr>
          <w:b/>
        </w:rPr>
        <w:t>84</w:t>
      </w:r>
      <w:r w:rsidRPr="00F449C7">
        <w:t>: 1439-1443 [PMID: 8092368 DOI: 10.2105/AJPH.84.9.1439]</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3</w:t>
      </w:r>
      <w:r w:rsidRPr="00F449C7">
        <w:tab/>
        <w:t xml:space="preserve">Eskenazi B, Prehn AW and Christianson RE. Passive and active maternal smoking as measured by serum cotinine: the effect on birthweight. </w:t>
      </w:r>
      <w:r w:rsidRPr="00F449C7">
        <w:rPr>
          <w:i/>
        </w:rPr>
        <w:t>Am J Public Health</w:t>
      </w:r>
      <w:r w:rsidRPr="00F449C7">
        <w:t xml:space="preserve"> 1995; </w:t>
      </w:r>
      <w:r w:rsidRPr="00F449C7">
        <w:rPr>
          <w:b/>
        </w:rPr>
        <w:t>85</w:t>
      </w:r>
      <w:r w:rsidRPr="00F449C7">
        <w:t>: 395-398 [PMID: 7892926 DOI: 10.2105/AJPH.85.3.39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4</w:t>
      </w:r>
      <w:r w:rsidRPr="00F449C7">
        <w:tab/>
        <w:t xml:space="preserve">Eskenazi B and Bergmann JJ. Passive and active maternal smoking during pregnancy, as measured by serum cotinine, and postnatal smoke exposure. I. Effects on physical growth at age 5 years. </w:t>
      </w:r>
      <w:r w:rsidRPr="00F449C7">
        <w:rPr>
          <w:i/>
        </w:rPr>
        <w:t>Am J Epidemiol</w:t>
      </w:r>
      <w:r w:rsidRPr="00F449C7">
        <w:t xml:space="preserve"> 1995; </w:t>
      </w:r>
      <w:r w:rsidRPr="00F449C7">
        <w:rPr>
          <w:b/>
        </w:rPr>
        <w:t>142</w:t>
      </w:r>
      <w:r w:rsidRPr="00F449C7">
        <w:t>: S10-S18 [PMID: 7572982  ]</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5</w:t>
      </w:r>
      <w:r w:rsidRPr="00F449C7">
        <w:tab/>
        <w:t xml:space="preserve">Eskenazi B and Trupin LS. Passive and active maternal smoking during pregnancy, as measured by serum cotinine, and postnatal smoke exposure. II. Effects on neurodevelopment at age 5 years. </w:t>
      </w:r>
      <w:r w:rsidRPr="00F449C7">
        <w:rPr>
          <w:i/>
        </w:rPr>
        <w:t>Am J Epidemiol</w:t>
      </w:r>
      <w:r w:rsidRPr="00F449C7">
        <w:t xml:space="preserve"> 1995; </w:t>
      </w:r>
      <w:r w:rsidRPr="00F449C7">
        <w:rPr>
          <w:b/>
        </w:rPr>
        <w:t>142</w:t>
      </w:r>
      <w:r w:rsidRPr="00F449C7">
        <w:t>: S19-S29 [PMID: 7572983]</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6</w:t>
      </w:r>
      <w:r w:rsidRPr="00F449C7">
        <w:tab/>
        <w:t xml:space="preserve">Wong SL, Shields M, Leatherdale S, Malaison E and Hammond D. Assessment of validity of self-reported smoking status. </w:t>
      </w:r>
      <w:r w:rsidRPr="00F449C7">
        <w:rPr>
          <w:i/>
        </w:rPr>
        <w:t>Health Rep</w:t>
      </w:r>
      <w:r w:rsidRPr="00F449C7">
        <w:t xml:space="preserve"> 2012; </w:t>
      </w:r>
      <w:r w:rsidRPr="00F449C7">
        <w:rPr>
          <w:b/>
        </w:rPr>
        <w:t>23</w:t>
      </w:r>
      <w:r w:rsidRPr="00F449C7">
        <w:t>: 47-53 [PMID: 2259080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7</w:t>
      </w:r>
      <w:r w:rsidRPr="00F449C7">
        <w:tab/>
        <w:t xml:space="preserve">Wong SL, Malaison E, Hammond D and Leatherdale ST. Secondhand smoke exposure among Canadians: cotinine and self-report measures from the Canadian Health Measures Survey 2007-2009. </w:t>
      </w:r>
      <w:r w:rsidRPr="00F449C7">
        <w:rPr>
          <w:i/>
        </w:rPr>
        <w:t>Nicotine Tob Res</w:t>
      </w:r>
      <w:r w:rsidRPr="00F449C7">
        <w:t xml:space="preserve"> 2013; </w:t>
      </w:r>
      <w:r w:rsidRPr="00F449C7">
        <w:rPr>
          <w:b/>
        </w:rPr>
        <w:t>15</w:t>
      </w:r>
      <w:r w:rsidRPr="00F449C7">
        <w:t>: 693-700 [PMID: 22990218 DOI: 10.1093/ntr/nts19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8</w:t>
      </w:r>
      <w:r w:rsidRPr="00F449C7">
        <w:tab/>
        <w:t xml:space="preserve">Suadicani P, Hein HO and Gyntelberg F. Serum validated tobacco use and social inequalities in risk of ischaemic heart disease. </w:t>
      </w:r>
      <w:r w:rsidRPr="00F449C7">
        <w:rPr>
          <w:i/>
        </w:rPr>
        <w:t>Int J Epidemiol</w:t>
      </w:r>
      <w:r w:rsidRPr="00F449C7">
        <w:t xml:space="preserve"> 1994; </w:t>
      </w:r>
      <w:r w:rsidRPr="00F449C7">
        <w:rPr>
          <w:b/>
        </w:rPr>
        <w:t>23</w:t>
      </w:r>
      <w:r w:rsidRPr="00F449C7">
        <w:t>: 293-300 [PMID: 808295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9</w:t>
      </w:r>
      <w:r w:rsidRPr="00F449C7">
        <w:tab/>
        <w:t xml:space="preserve">Suadicani P, Hein HO and Gyntelberg F. Mortality and morbidity of potentially misclassified smokers. </w:t>
      </w:r>
      <w:r w:rsidRPr="00F449C7">
        <w:rPr>
          <w:i/>
        </w:rPr>
        <w:t>Int J Epidemiol</w:t>
      </w:r>
      <w:r w:rsidRPr="00F449C7">
        <w:t xml:space="preserve"> 1997; </w:t>
      </w:r>
      <w:r w:rsidRPr="00F449C7">
        <w:rPr>
          <w:b/>
        </w:rPr>
        <w:t>26</w:t>
      </w:r>
      <w:r w:rsidRPr="00F449C7">
        <w:t>: 321-327 [PMID: 9169167 DOI: 10.1093/ije/26.2.32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0</w:t>
      </w:r>
      <w:r w:rsidRPr="00F449C7">
        <w:tab/>
        <w:t>Lee PN and Forey BA. Unpublished report based on data provided by Dr. F. Gyntelberg's Copenhagen prospective study: statistical analysis - 1. 1990: 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1</w:t>
      </w:r>
      <w:r w:rsidRPr="00F449C7">
        <w:tab/>
        <w:t xml:space="preserve">Lee PN and Forey BA. Misclassification of smoking habits as determined by cotinine or by repeated self-report - a summary of evidence from 42 studies. </w:t>
      </w:r>
      <w:r w:rsidRPr="00F449C7">
        <w:rPr>
          <w:i/>
        </w:rPr>
        <w:t>J Smoking-Related Dis</w:t>
      </w:r>
      <w:r w:rsidRPr="00F449C7">
        <w:t xml:space="preserve"> 1995; </w:t>
      </w:r>
      <w:r w:rsidRPr="00F449C7">
        <w:rPr>
          <w:b/>
        </w:rPr>
        <w:t>6</w:t>
      </w:r>
      <w:r w:rsidRPr="00F449C7">
        <w:t xml:space="preserve">: 109-129 </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2</w:t>
      </w:r>
      <w:r w:rsidRPr="00F449C7">
        <w:tab/>
        <w:t xml:space="preserve">El-Mohandes AA, El-Khorazaty MN, Kiely M and Gantz MG. Smoking cessation and relapse among pregnant African-American smokers in Washington, DC. </w:t>
      </w:r>
      <w:r w:rsidRPr="00F449C7">
        <w:rPr>
          <w:i/>
        </w:rPr>
        <w:t>Matern Child Health J</w:t>
      </w:r>
      <w:r w:rsidRPr="00F449C7">
        <w:t xml:space="preserve"> 2011; </w:t>
      </w:r>
      <w:r w:rsidRPr="00F449C7">
        <w:rPr>
          <w:b/>
        </w:rPr>
        <w:t>15(Suppl 1)</w:t>
      </w:r>
      <w:r w:rsidRPr="00F449C7">
        <w:t>: S96-105 [PMID: 21656058 DOI: 10.1007/s10995-011-0825-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3</w:t>
      </w:r>
      <w:r w:rsidRPr="00F449C7">
        <w:tab/>
        <w:t xml:space="preserve">El-Mohandes AAE, Kiely M, Blake SM, Gantz MG and El-Khorazaty MN. An intervention to reduce environmental tobacco smoke exposure improves pregnancy outcomes. </w:t>
      </w:r>
      <w:r w:rsidRPr="00F449C7">
        <w:rPr>
          <w:i/>
        </w:rPr>
        <w:t>Pediatrics</w:t>
      </w:r>
      <w:r w:rsidRPr="00F449C7">
        <w:t xml:space="preserve"> 2010; </w:t>
      </w:r>
      <w:r w:rsidRPr="00F449C7">
        <w:rPr>
          <w:b/>
        </w:rPr>
        <w:t>125</w:t>
      </w:r>
      <w:r w:rsidRPr="00F449C7">
        <w:t>: 721-728 [PMID: 2021194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4</w:t>
      </w:r>
      <w:r w:rsidRPr="00F449C7">
        <w:tab/>
        <w:t xml:space="preserve">El-Mohandes AA, Kiely M, Gantz MG, Blake SM and El-Khorazaty MN. Prediction of birth weight by cotinine levels during pregnancy in a population of black smokers. </w:t>
      </w:r>
      <w:r w:rsidRPr="00F449C7">
        <w:rPr>
          <w:i/>
        </w:rPr>
        <w:t>Pediatrics</w:t>
      </w:r>
      <w:r w:rsidRPr="00F449C7">
        <w:t xml:space="preserve"> 2009; </w:t>
      </w:r>
      <w:r w:rsidRPr="00F449C7">
        <w:rPr>
          <w:b/>
        </w:rPr>
        <w:t>124</w:t>
      </w:r>
      <w:r w:rsidRPr="00F449C7">
        <w:t>: e671-80 [PMID: 19786427 DOI: 10.1542/peds.2008-3784]</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5</w:t>
      </w:r>
      <w:r w:rsidRPr="00F449C7">
        <w:tab/>
        <w:t xml:space="preserve">Blake SM, Murray KD, El-Khorazaty MN, Gantz MG, Kiely M, Best D, Joseph JG and El-Mohandes AA. Environmental tobacco smoke avoidance among pregnant African-American nonsmokers. </w:t>
      </w:r>
      <w:r w:rsidRPr="00F449C7">
        <w:rPr>
          <w:i/>
        </w:rPr>
        <w:t>Am J Prev Med</w:t>
      </w:r>
      <w:r w:rsidRPr="00F449C7">
        <w:t xml:space="preserve"> 2009; </w:t>
      </w:r>
      <w:r w:rsidRPr="00F449C7">
        <w:rPr>
          <w:b/>
        </w:rPr>
        <w:t>36</w:t>
      </w:r>
      <w:r w:rsidRPr="00F449C7">
        <w:t>: 225-34 [PMID: 19215848 DOI: 10.1016/j.amepre.2008.10.01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6</w:t>
      </w:r>
      <w:r w:rsidRPr="00F449C7">
        <w:tab/>
        <w:t xml:space="preserve">de Chazeron I, Llorca P-M, Ughetto S, Coudore F, Boussiron D, Perriot J, Vendittelli F, Sapin V and Lemery D. Occult maternal exposure to environmental tobacco smoke exposure. </w:t>
      </w:r>
      <w:r w:rsidRPr="00F449C7">
        <w:rPr>
          <w:i/>
        </w:rPr>
        <w:t>Tob Control</w:t>
      </w:r>
      <w:r w:rsidRPr="00F449C7">
        <w:t xml:space="preserve"> 2007; </w:t>
      </w:r>
      <w:r w:rsidRPr="00F449C7">
        <w:rPr>
          <w:b/>
        </w:rPr>
        <w:t>16</w:t>
      </w:r>
      <w:r w:rsidRPr="00F449C7">
        <w:t>: 64-65 [PMID: 1729707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7</w:t>
      </w:r>
      <w:r w:rsidRPr="00F449C7">
        <w:tab/>
        <w:t xml:space="preserve">de Chazeron I, Daval S, Ughetto S, Richard D, Nicolay A, Lemery D, Llorca PM and Coudoré F. GC-MS determined cotinine in an epidemiological study on smoking status at delivery. </w:t>
      </w:r>
      <w:r w:rsidRPr="00F449C7">
        <w:rPr>
          <w:i/>
        </w:rPr>
        <w:t>Pulm Pharmacol Ther</w:t>
      </w:r>
      <w:r w:rsidRPr="00F449C7">
        <w:t xml:space="preserve"> 2008; </w:t>
      </w:r>
      <w:r w:rsidRPr="00F449C7">
        <w:rPr>
          <w:b/>
        </w:rPr>
        <w:t>21</w:t>
      </w:r>
      <w:r w:rsidRPr="00F449C7">
        <w:t>: 485-8 [PMID: 18086544 DOI: 10.1016/j.pupt.2007.11.00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28</w:t>
      </w:r>
      <w:r w:rsidRPr="00F449C7">
        <w:tab/>
        <w:t xml:space="preserve">Nondahl DM, Cruickshanks KJ, Dalton DS, Schubert CR, Klein BEK, Klein R and Tweed TS. Serum cotinine level and incident hearing loss: a case-control study. </w:t>
      </w:r>
      <w:r w:rsidRPr="00F449C7">
        <w:rPr>
          <w:i/>
        </w:rPr>
        <w:t>Arch Otolaryngol Head Neck Surg</w:t>
      </w:r>
      <w:r w:rsidRPr="00F449C7">
        <w:t xml:space="preserve"> 2004; </w:t>
      </w:r>
      <w:r w:rsidRPr="00F449C7">
        <w:rPr>
          <w:b/>
        </w:rPr>
        <w:t>130</w:t>
      </w:r>
      <w:r w:rsidRPr="00F449C7">
        <w:t>: 1260-1264 [PMID: 1554557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lastRenderedPageBreak/>
        <w:t>29</w:t>
      </w:r>
      <w:r w:rsidRPr="00F449C7">
        <w:tab/>
        <w:t xml:space="preserve">Nondahl DM, Cruickshanks KJ and Schubert CR. A questionnaire for assessing environmental tobacco smoke exposure. </w:t>
      </w:r>
      <w:r w:rsidRPr="00F449C7">
        <w:rPr>
          <w:i/>
        </w:rPr>
        <w:t>Environ Res</w:t>
      </w:r>
      <w:r w:rsidRPr="00F449C7">
        <w:t xml:space="preserve"> 2005; </w:t>
      </w:r>
      <w:r w:rsidRPr="00F449C7">
        <w:rPr>
          <w:b/>
        </w:rPr>
        <w:t>97</w:t>
      </w:r>
      <w:r w:rsidRPr="00F449C7">
        <w:t>: 76-82 [PMID: 1547673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0</w:t>
      </w:r>
      <w:r w:rsidRPr="00F449C7">
        <w:tab/>
        <w:t xml:space="preserve">Fidler JA, Wardle J, Brodersen NH, Jarvis MJ and West R. Vulnerability to smoking after trying a single cigarette can lie dormant for three years or more. </w:t>
      </w:r>
      <w:r w:rsidRPr="00F449C7">
        <w:rPr>
          <w:i/>
        </w:rPr>
        <w:t>Tob Control</w:t>
      </w:r>
      <w:r w:rsidRPr="00F449C7">
        <w:t xml:space="preserve"> 2006; </w:t>
      </w:r>
      <w:r w:rsidRPr="00F449C7">
        <w:rPr>
          <w:b/>
        </w:rPr>
        <w:t>15</w:t>
      </w:r>
      <w:r w:rsidRPr="00F449C7">
        <w:t>: 205-9 [PMID: 16728751 DOI: 10.1136/tc.2005.014894]</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1</w:t>
      </w:r>
      <w:r w:rsidRPr="00F449C7">
        <w:tab/>
        <w:t xml:space="preserve">Vartiainen E, Seppälä T, Lillsunde P and Puska P. Validation of self reported smoking by serum cotinine measurement in a community-based study. </w:t>
      </w:r>
      <w:r w:rsidRPr="00F449C7">
        <w:rPr>
          <w:i/>
        </w:rPr>
        <w:t>J Epidemiol Community Health</w:t>
      </w:r>
      <w:r w:rsidRPr="00F449C7">
        <w:t xml:space="preserve"> 2002; </w:t>
      </w:r>
      <w:r w:rsidRPr="00F449C7">
        <w:rPr>
          <w:b/>
        </w:rPr>
        <w:t>56</w:t>
      </w:r>
      <w:r w:rsidRPr="00F449C7">
        <w:t>: 167-170 [PMID: 11854334]</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2</w:t>
      </w:r>
      <w:r w:rsidRPr="00F449C7">
        <w:tab/>
        <w:t xml:space="preserve">Laatikainen T, Vartiainen E and Puska P. Comparing smoking and smoking cessation process in the Republic of Karelia, Russia and North Karelia, Finland. </w:t>
      </w:r>
      <w:r w:rsidRPr="00F449C7">
        <w:rPr>
          <w:i/>
        </w:rPr>
        <w:t>J Epidemiol Community Health</w:t>
      </w:r>
      <w:r w:rsidRPr="00F449C7">
        <w:t xml:space="preserve"> 1999; </w:t>
      </w:r>
      <w:r w:rsidRPr="00F449C7">
        <w:rPr>
          <w:b/>
        </w:rPr>
        <w:t>53</w:t>
      </w:r>
      <w:r w:rsidRPr="00F449C7">
        <w:t>: 528-534 [PMID: 1056287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3</w:t>
      </w:r>
      <w:r w:rsidRPr="00F449C7">
        <w:tab/>
        <w:t xml:space="preserve">Fontham ETH, Correa P, Wu-Williams A, Reynolds P, Greenberg RS, Buffler PA, Chen VW, Boyd P, Alterman T, Austin DF, Liff J and Greenberg SD. Lung cancer in nonsmoking women: A multicenter case-control study. </w:t>
      </w:r>
      <w:r w:rsidRPr="00F449C7">
        <w:rPr>
          <w:i/>
        </w:rPr>
        <w:t>Cancer Epidemiol Biomarkers Prev</w:t>
      </w:r>
      <w:r w:rsidRPr="00F449C7">
        <w:t xml:space="preserve"> 1991; </w:t>
      </w:r>
      <w:r w:rsidRPr="00F449C7">
        <w:rPr>
          <w:b/>
        </w:rPr>
        <w:t>1</w:t>
      </w:r>
      <w:r w:rsidRPr="00F449C7">
        <w:t>: 35-43 [PMID: 184516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4</w:t>
      </w:r>
      <w:r w:rsidRPr="00F449C7">
        <w:tab/>
        <w:t xml:space="preserve">Fontham ETH, Correa P, Reynolds P, Wu-Williams A, Buffler PA, Greenberg RS, Chen VW, Alterman T, Boyd P, Austin DF and Liff J. Environmental tobacco smoke and lung cancer in nonsmoking women. A multicenter study. </w:t>
      </w:r>
      <w:r w:rsidRPr="00F449C7">
        <w:rPr>
          <w:i/>
        </w:rPr>
        <w:t>JAMA</w:t>
      </w:r>
      <w:r w:rsidRPr="00F449C7">
        <w:t xml:space="preserve"> 1994; </w:t>
      </w:r>
      <w:r w:rsidRPr="00F449C7">
        <w:rPr>
          <w:b/>
        </w:rPr>
        <w:t>271</w:t>
      </w:r>
      <w:r w:rsidRPr="00F449C7">
        <w:t>: 1752-1759 Erratum appears in JAMA 1994 Nov 23-30;272(20):1578. [PMID: 8196118 DOI: 10.1001/jama.1994.0351046004403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5</w:t>
      </w:r>
      <w:r w:rsidRPr="00F449C7">
        <w:tab/>
        <w:t xml:space="preserve">George L, Granath F, Johansson AL and Cnattingius S. Self-reported nicotine exposure and plasma levels of cotinine in early and late pregnancy. </w:t>
      </w:r>
      <w:r w:rsidRPr="00F449C7">
        <w:rPr>
          <w:i/>
        </w:rPr>
        <w:t>Acta Obstet Gynecol Scand</w:t>
      </w:r>
      <w:r w:rsidRPr="00F449C7">
        <w:t xml:space="preserve"> 2006; </w:t>
      </w:r>
      <w:r w:rsidRPr="00F449C7">
        <w:rPr>
          <w:b/>
        </w:rPr>
        <w:t>85</w:t>
      </w:r>
      <w:r w:rsidRPr="00F449C7">
        <w:t>: 1331-1337 [PMID: 17091413]</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6</w:t>
      </w:r>
      <w:r w:rsidRPr="00F449C7">
        <w:tab/>
        <w:t xml:space="preserve">Haddow JE, Knight GJ, Palomaki GE and Haddow PK. Estimating fetal morbidity and mortality resulting from cigarette smoke exposure by measuring cotinine levels in maternal serum. </w:t>
      </w:r>
      <w:r w:rsidRPr="00F449C7">
        <w:rPr>
          <w:i/>
        </w:rPr>
        <w:t>Prog Clin Biol Res</w:t>
      </w:r>
      <w:r w:rsidRPr="00F449C7">
        <w:t xml:space="preserve"> 1988; </w:t>
      </w:r>
      <w:r w:rsidRPr="00F449C7">
        <w:rPr>
          <w:b/>
        </w:rPr>
        <w:t>281</w:t>
      </w:r>
      <w:r w:rsidRPr="00F449C7">
        <w:t>: 289-300 [PMID: 3174713]</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7</w:t>
      </w:r>
      <w:r w:rsidRPr="00F449C7">
        <w:tab/>
        <w:t xml:space="preserve">Haddow JE, Palomaki G, Kloza EM and Knight GJ. Does smoking influence serum alpha-fetoprotein levels in mid-trimester pregnancies? </w:t>
      </w:r>
      <w:r w:rsidRPr="00F449C7">
        <w:rPr>
          <w:i/>
        </w:rPr>
        <w:t>Br J Obstet Gynaecol</w:t>
      </w:r>
      <w:r w:rsidRPr="00F449C7">
        <w:t xml:space="preserve"> 1984; </w:t>
      </w:r>
      <w:r w:rsidRPr="00F449C7">
        <w:rPr>
          <w:b/>
        </w:rPr>
        <w:t>91</w:t>
      </w:r>
      <w:r w:rsidRPr="00F449C7">
        <w:t>: 1188-91 [PMID: 6083799]</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38</w:t>
      </w:r>
      <w:r w:rsidRPr="00F449C7">
        <w:tab/>
        <w:t xml:space="preserve">Haddow JE, Knight GJ, Palomaki GE and McCarthy JE. Second-trimester serum cotinine levels in non-smokers in relation to birth weight. </w:t>
      </w:r>
      <w:r w:rsidRPr="00F449C7">
        <w:rPr>
          <w:i/>
        </w:rPr>
        <w:t>Am J Obstet Gynecol</w:t>
      </w:r>
      <w:r w:rsidRPr="00F449C7">
        <w:t xml:space="preserve"> 1988; </w:t>
      </w:r>
      <w:r w:rsidRPr="00F449C7">
        <w:rPr>
          <w:b/>
        </w:rPr>
        <w:t>159</w:t>
      </w:r>
      <w:r w:rsidRPr="00F449C7">
        <w:t>: 481-484 [PMID: 340770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lastRenderedPageBreak/>
        <w:t>39</w:t>
      </w:r>
      <w:r w:rsidRPr="00F449C7">
        <w:tab/>
        <w:t xml:space="preserve">Batty GD, Gale CR, Jefferis B and Kvaavik E. Passive smoking assessed by salivary cotinine and self-report in relation to cause-specific mortality: 17-year follow-up of study participants in the UK Health and Lifestyle Survey. </w:t>
      </w:r>
      <w:r w:rsidRPr="00F449C7">
        <w:rPr>
          <w:i/>
        </w:rPr>
        <w:t>J Epidemiol Community Health</w:t>
      </w:r>
      <w:r w:rsidRPr="00F449C7">
        <w:t xml:space="preserve"> 2014; </w:t>
      </w:r>
      <w:r w:rsidRPr="00F449C7">
        <w:rPr>
          <w:b/>
        </w:rPr>
        <w:t>68</w:t>
      </w:r>
      <w:r w:rsidRPr="00F449C7">
        <w:t>: 1200-1203 [PMID: 25138392 DOI: 10.1136/jech-2014-20387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0</w:t>
      </w:r>
      <w:r w:rsidRPr="00F449C7">
        <w:tab/>
        <w:t xml:space="preserve">Lam E, Kvaavik E, Hamer M and Batty GD. Association of secondhand smoke exposure with mental health in men and women: cross-sectional and prospective analyses using the U.K. Health and Lifestyle Survey. </w:t>
      </w:r>
      <w:r w:rsidRPr="00F449C7">
        <w:rPr>
          <w:i/>
        </w:rPr>
        <w:t>Eur Psychiatry</w:t>
      </w:r>
      <w:r w:rsidRPr="00F449C7">
        <w:t xml:space="preserve"> 2013; </w:t>
      </w:r>
      <w:r w:rsidRPr="00F449C7">
        <w:rPr>
          <w:b/>
        </w:rPr>
        <w:t>28</w:t>
      </w:r>
      <w:r w:rsidRPr="00F449C7">
        <w:t>: 276-81 [PMID: 22959598 DOI: 10.1016/j.eurpsy.2012.04.00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1</w:t>
      </w:r>
      <w:r w:rsidRPr="00F449C7">
        <w:tab/>
        <w:t xml:space="preserve">Hegaard HK, Kjærgaard H, Møller LF, Wachmann H and Ottesen B. Determination of a saliva cotinine cut-off to distinguish pregnant smokers from pregnant non-smokers. </w:t>
      </w:r>
      <w:r w:rsidRPr="00F449C7">
        <w:rPr>
          <w:i/>
        </w:rPr>
        <w:t>Acta Obstet Gynecol Scand</w:t>
      </w:r>
      <w:r w:rsidRPr="00F449C7">
        <w:t xml:space="preserve"> 2007; </w:t>
      </w:r>
      <w:r w:rsidRPr="00F449C7">
        <w:rPr>
          <w:b/>
        </w:rPr>
        <w:t>86</w:t>
      </w:r>
      <w:r w:rsidRPr="00F449C7">
        <w:t>: 401-6 [PMID: 17486459 DOI: 10.1080/0001634060114751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2</w:t>
      </w:r>
      <w:r w:rsidRPr="00F449C7">
        <w:tab/>
        <w:t xml:space="preserve">Hegaard HK, Kjaergaard H, Møller LF, Wachmann H and Ottesen B. Multimodal intervention raises smoking cessation rate during pregnancy. </w:t>
      </w:r>
      <w:r w:rsidRPr="00F449C7">
        <w:rPr>
          <w:i/>
        </w:rPr>
        <w:t>Acta Obstet Gynecol Scand</w:t>
      </w:r>
      <w:r w:rsidRPr="00F449C7">
        <w:t xml:space="preserve"> 2003; </w:t>
      </w:r>
      <w:r w:rsidRPr="00F449C7">
        <w:rPr>
          <w:b/>
        </w:rPr>
        <w:t>82</w:t>
      </w:r>
      <w:r w:rsidRPr="00F449C7">
        <w:t>: 813-9 [PMID: 1291144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3</w:t>
      </w:r>
      <w:r w:rsidRPr="00F449C7">
        <w:tab/>
        <w:t xml:space="preserve">Hellemons ME, Sanders JS, Seelen MA, Gans RO, Muller Kobold AC, van Son WJ, Postmus D, Navis GJ and Bakker SJ. Assessment of cotinine reveals a dose-dependent effect of smoking exposure on long-term outcomes after renal transplantation. </w:t>
      </w:r>
      <w:r w:rsidRPr="00F449C7">
        <w:rPr>
          <w:i/>
        </w:rPr>
        <w:t>Transplantation</w:t>
      </w:r>
      <w:r w:rsidRPr="00F449C7">
        <w:t xml:space="preserve"> 2015; </w:t>
      </w:r>
      <w:r w:rsidRPr="00F449C7">
        <w:rPr>
          <w:b/>
        </w:rPr>
        <w:t>99</w:t>
      </w:r>
      <w:r w:rsidRPr="00F449C7">
        <w:t>: 1926-32 [PMID: 25710609 DOI: 10.1097/tp.000000000000063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4</w:t>
      </w:r>
      <w:r w:rsidRPr="00F449C7">
        <w:tab/>
        <w:t xml:space="preserve">Holiday DB, McLarty JW, Yanagihara RH, Rilay L and Shepherd SB. Two biochemical markers effectively used to separate smokeless tobacco users from smokers and nonusers. </w:t>
      </w:r>
      <w:r w:rsidRPr="00F449C7">
        <w:rPr>
          <w:i/>
        </w:rPr>
        <w:t>South Med J</w:t>
      </w:r>
      <w:r w:rsidRPr="00F449C7">
        <w:t xml:space="preserve"> 1995; </w:t>
      </w:r>
      <w:r w:rsidRPr="00F449C7">
        <w:rPr>
          <w:b/>
        </w:rPr>
        <w:t>88</w:t>
      </w:r>
      <w:r w:rsidRPr="00F449C7">
        <w:t>: 1107-1113 [PMID: 7481979]</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5</w:t>
      </w:r>
      <w:r w:rsidRPr="00F449C7">
        <w:tab/>
        <w:t>Office of Population Censuses and Surveys. Health survey for England 1993. Series HS no. 3. Vol London: HMSO, 1995: 49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6</w:t>
      </w:r>
      <w:r w:rsidRPr="00F449C7">
        <w:tab/>
        <w:t>Office of Population Censuses and Surveys. Health survey for England 1994. Volume I: Findings. Volume II: Survey methodology &amp; documentation. Series HS no. 4. Colhoun H and Prescott-Clarke P, editors. Vol London: HMSO, 1996: 60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7</w:t>
      </w:r>
      <w:r w:rsidRPr="00F449C7">
        <w:tab/>
        <w:t xml:space="preserve">Jarvis MJ, Feyerabend C, Bryant A, Hedges B and Primatesta P. Passive smoking in the home: plasma cotinine concentrations in non-smokers with smoking partners. </w:t>
      </w:r>
      <w:r w:rsidRPr="00F449C7">
        <w:rPr>
          <w:i/>
        </w:rPr>
        <w:t>Tob Control</w:t>
      </w:r>
      <w:r w:rsidRPr="00F449C7">
        <w:t xml:space="preserve"> 2001; </w:t>
      </w:r>
      <w:r w:rsidRPr="00F449C7">
        <w:rPr>
          <w:b/>
        </w:rPr>
        <w:t>10</w:t>
      </w:r>
      <w:r w:rsidRPr="00F449C7">
        <w:t>: 368-374 [PMID: 1174003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8</w:t>
      </w:r>
      <w:r w:rsidRPr="00F449C7">
        <w:tab/>
        <w:t xml:space="preserve">Jarvis MJ, Fidler J, Mindell J, Feyerabend C and West R. Assessing smoking status in children, adolescents and adults: cotinine cut-points revisited. </w:t>
      </w:r>
      <w:r w:rsidRPr="00F449C7">
        <w:rPr>
          <w:i/>
        </w:rPr>
        <w:t>Addiction</w:t>
      </w:r>
      <w:r w:rsidRPr="00F449C7">
        <w:t xml:space="preserve"> 2008; </w:t>
      </w:r>
      <w:r w:rsidRPr="00F449C7">
        <w:rPr>
          <w:b/>
        </w:rPr>
        <w:t>103</w:t>
      </w:r>
      <w:r w:rsidRPr="00F449C7">
        <w:t>: 1553-1561 [PMID: 1878350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49</w:t>
      </w:r>
      <w:r w:rsidRPr="00F449C7">
        <w:tab/>
        <w:t>Lee PN. Do misclassification rates of active smoking vary according to spousal smoking?  Unpublished work based on data provided by Dr J M Samet. 2005: 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0</w:t>
      </w:r>
      <w:r w:rsidRPr="00F449C7">
        <w:tab/>
        <w:t>Boreham R. Use of tobacco products. In: Erens B, Primatesta P and Prior G: Health survey for England. The health of minority ethnic groups '99. Volume 1: Findings. Volume 2: Methodology &amp; documentation. London: The Stationery Office, 2001: 97-12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1</w:t>
      </w:r>
      <w:r w:rsidRPr="00F449C7">
        <w:tab/>
        <w:t xml:space="preserve">Roth MA, Aitsi-Selmi A, Wardle H and Mindell J. Under-reporting of tobacco use among Bangladeshi women in England. </w:t>
      </w:r>
      <w:r w:rsidRPr="00F449C7">
        <w:rPr>
          <w:i/>
        </w:rPr>
        <w:t>J Public Health (Oxf)</w:t>
      </w:r>
      <w:r w:rsidRPr="00F449C7">
        <w:t xml:space="preserve"> 2009; </w:t>
      </w:r>
      <w:r w:rsidRPr="00F449C7">
        <w:rPr>
          <w:b/>
        </w:rPr>
        <w:t>31</w:t>
      </w:r>
      <w:r w:rsidRPr="00F449C7">
        <w:t>: 326-34 [PMID: 19561042 DOI: 10.1093/pubmed/fdp06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2</w:t>
      </w:r>
      <w:r w:rsidRPr="00F449C7">
        <w:tab/>
        <w:t xml:space="preserve">Shahab L, Jarvis MJ, Britton J and West R. Prevalence, diagnosis and relation to tobacco dependence of chronic obstructive pulmonary disease in a nationally representative population sample. </w:t>
      </w:r>
      <w:r w:rsidRPr="00F449C7">
        <w:rPr>
          <w:i/>
        </w:rPr>
        <w:t>Thorax</w:t>
      </w:r>
      <w:r w:rsidRPr="00F449C7">
        <w:t xml:space="preserve"> 2006; </w:t>
      </w:r>
      <w:r w:rsidRPr="00F449C7">
        <w:rPr>
          <w:b/>
        </w:rPr>
        <w:t>61</w:t>
      </w:r>
      <w:r w:rsidRPr="00F449C7">
        <w:t>: 1043-1047 [PMID: 1704093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3</w:t>
      </w:r>
      <w:r w:rsidRPr="00F449C7">
        <w:tab/>
        <w:t xml:space="preserve">Wardle H and Hedges B. Cigarette smoking. In: Sproston K and Primatesta P: Health survey for England 2002 Vol 1: The health of children and young people. London: The Stationery Office, 2003: 19-56. </w:t>
      </w:r>
      <w:hyperlink r:id="rId12" w:history="1">
        <w:r w:rsidRPr="00F449C7">
          <w:rPr>
            <w:rStyle w:val="af4"/>
          </w:rPr>
          <w:t>http://webarchive.nationalarchives.gov.uk/20131205100653/http://www.archive2.official-documents.co.uk/document/deps/doh/survey02/hcyp/hcyp07.htm</w:t>
        </w:r>
      </w:hyperlink>
      <w:r w:rsidRPr="00F449C7">
        <w:t xml:space="preserve"> </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4</w:t>
      </w:r>
      <w:r w:rsidRPr="00F449C7">
        <w:tab/>
        <w:t xml:space="preserve">West R, Zatonski W, Przewozniak K and Jarvis MJ. Can we trust national smoking prevalence figures?  Discrepancies between biochemically assessed and self-reported smoking rates in three countries. </w:t>
      </w:r>
      <w:r w:rsidRPr="00F449C7">
        <w:rPr>
          <w:i/>
        </w:rPr>
        <w:t>Cancer Epidemiol Biomarkers Prev</w:t>
      </w:r>
      <w:r w:rsidRPr="00F449C7">
        <w:t xml:space="preserve"> 2007; </w:t>
      </w:r>
      <w:r w:rsidRPr="00F449C7">
        <w:rPr>
          <w:b/>
        </w:rPr>
        <w:t>16</w:t>
      </w:r>
      <w:r w:rsidRPr="00F449C7">
        <w:t>: 820-822 [PMID: 17416777 ]</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5</w:t>
      </w:r>
      <w:r w:rsidRPr="00F449C7">
        <w:tab/>
        <w:t xml:space="preserve">Sunyer J, Garcia-Esteban R, Castilla AM, Aurrekoetxea JJ, Iñiguez C, Tardón A, Espada M, Lertxundi A, Chatzi L, Rebagliato M and Kogevinas M. Exposure to second-hand smoke and reproductive outcomes depending on maternal asthma. </w:t>
      </w:r>
      <w:r w:rsidRPr="00F449C7">
        <w:rPr>
          <w:i/>
        </w:rPr>
        <w:t>Eur Respir J</w:t>
      </w:r>
      <w:r w:rsidRPr="00F449C7">
        <w:t xml:space="preserve"> 2012; </w:t>
      </w:r>
      <w:r w:rsidRPr="00F449C7">
        <w:rPr>
          <w:b/>
        </w:rPr>
        <w:t>40</w:t>
      </w:r>
      <w:r w:rsidRPr="00F449C7">
        <w:t>: 371-6 [PMID: 22323568 DOI: 10.1183/09031936.0009141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6</w:t>
      </w:r>
      <w:r w:rsidRPr="00F449C7">
        <w:tab/>
        <w:t xml:space="preserve">Aurrekoetxea JJ, Murcia M, Rebagliato M, López MJ, Castilla AM, Santa-Marina L, Guxens M, Fernández-Somoano A, Espada M, Lertxundi A, Tardón A and Ballester F. Determinants of self-reported smoking and misclassification during pregnancy, and analysis of optimal cut-off points for urinary cotinine: a cross-sectional study. </w:t>
      </w:r>
      <w:r w:rsidRPr="00F449C7">
        <w:rPr>
          <w:i/>
        </w:rPr>
        <w:t>BMJ Open</w:t>
      </w:r>
      <w:r w:rsidRPr="00F449C7">
        <w:t xml:space="preserve"> 2013; </w:t>
      </w:r>
      <w:r w:rsidRPr="00F449C7">
        <w:rPr>
          <w:b/>
        </w:rPr>
        <w:t>3</w:t>
      </w:r>
      <w:r w:rsidRPr="00F449C7">
        <w:t>: e002034 [PMID: 23355667 DOI: 10.1136/bmjopen-2012-002034]</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7</w:t>
      </w:r>
      <w:r w:rsidRPr="00F449C7">
        <w:tab/>
        <w:t xml:space="preserve">Aurrekoetxea JJ, Murcia M, Rebagliato M, Fernández-Somoano A, Castilla AM, Guxens M, López MJ, Lertxundi A, Espada M, Tardon A, Ballester F and Santa-Marina L. Factors associated with second-hand smoke exposure in non-smoking pregnant women in Spain: self-reported exposure and urinary cotinine levels. </w:t>
      </w:r>
      <w:r w:rsidRPr="00F449C7">
        <w:rPr>
          <w:i/>
        </w:rPr>
        <w:t xml:space="preserve">Sci </w:t>
      </w:r>
      <w:r w:rsidRPr="00F449C7">
        <w:rPr>
          <w:i/>
        </w:rPr>
        <w:lastRenderedPageBreak/>
        <w:t>Total Environ</w:t>
      </w:r>
      <w:r w:rsidRPr="00F449C7">
        <w:t xml:space="preserve"> 2014; </w:t>
      </w:r>
      <w:r w:rsidRPr="00F449C7">
        <w:rPr>
          <w:b/>
        </w:rPr>
        <w:t>470-471</w:t>
      </w:r>
      <w:r w:rsidRPr="00F449C7">
        <w:t>: 1189-96 [PMID: 24246942 DOI: 10.1016/j.scitotenv.2013.10.11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8</w:t>
      </w:r>
      <w:r w:rsidRPr="00F449C7">
        <w:tab/>
        <w:t xml:space="preserve">Jung-Choi K-HK, Y-H.; Cho, H-J. Hidden female smokers in Asia: a comparison of self-reported with cotinine-verified smoking prevalence rates in representative national data from an Asian population. </w:t>
      </w:r>
      <w:r w:rsidRPr="00F449C7">
        <w:rPr>
          <w:i/>
        </w:rPr>
        <w:t>Tob Control</w:t>
      </w:r>
      <w:r w:rsidRPr="00F449C7">
        <w:t xml:space="preserve"> 2012; </w:t>
      </w:r>
      <w:r w:rsidRPr="00F449C7">
        <w:rPr>
          <w:b/>
        </w:rPr>
        <w:t>21</w:t>
      </w:r>
      <w:r w:rsidRPr="00F449C7">
        <w:t>: 536-542 [PMID: 21972062 DOI: 10.1136/tobaccocontrol-2011-05001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59</w:t>
      </w:r>
      <w:r w:rsidRPr="00F449C7">
        <w:tab/>
        <w:t xml:space="preserve">Kang HG, Kwon KH, Lee IW, Jung B, Park EC and Jang SI. Biochemically-verified smoking rate trends and factors associated with inaccurate self-reporting of smoking habits in Korean women. </w:t>
      </w:r>
      <w:r w:rsidRPr="00F449C7">
        <w:rPr>
          <w:i/>
        </w:rPr>
        <w:t>Asian Pac J Cancer Prev</w:t>
      </w:r>
      <w:r w:rsidRPr="00F449C7">
        <w:t xml:space="preserve"> 2013; </w:t>
      </w:r>
      <w:r w:rsidRPr="00F449C7">
        <w:rPr>
          <w:b/>
        </w:rPr>
        <w:t>14</w:t>
      </w:r>
      <w:r w:rsidRPr="00F449C7">
        <w:t>: 6807-6812 [PMID: 2437761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0</w:t>
      </w:r>
      <w:r w:rsidRPr="00F449C7">
        <w:tab/>
        <w:t xml:space="preserve">Kim KH, Lee CM, Park SM, Cho B, Chang Y, Park SG and Lee K. Secondhand smoke exposure and osteoporosis in never-smoking postmenopausal women: the Fourth Korea National Health and Nutrition Examination Survey. </w:t>
      </w:r>
      <w:r w:rsidRPr="00F449C7">
        <w:rPr>
          <w:i/>
        </w:rPr>
        <w:t>Osteoporos Int</w:t>
      </w:r>
      <w:r w:rsidRPr="00F449C7">
        <w:t xml:space="preserve"> 2013; </w:t>
      </w:r>
      <w:r w:rsidRPr="00F449C7">
        <w:rPr>
          <w:b/>
        </w:rPr>
        <w:t>24</w:t>
      </w:r>
      <w:r w:rsidRPr="00F449C7">
        <w:t>: 523-32 [PMID: 22532000 DOI: 10.1007/s00198-012-1987-9]</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1</w:t>
      </w:r>
      <w:r w:rsidRPr="00F449C7">
        <w:tab/>
        <w:t xml:space="preserve">Kang JH and Song YM. Association between cotinine-verified smoking status and metabolic syndrome: analyses of Korean National Health and Nutrition Examination Surveys 2008-2010. </w:t>
      </w:r>
      <w:r w:rsidRPr="00F449C7">
        <w:rPr>
          <w:i/>
        </w:rPr>
        <w:t>Metab Syndr Relat Disord</w:t>
      </w:r>
      <w:r w:rsidRPr="00F449C7">
        <w:t xml:space="preserve"> 2015; </w:t>
      </w:r>
      <w:r w:rsidRPr="00F449C7">
        <w:rPr>
          <w:b/>
        </w:rPr>
        <w:t>13</w:t>
      </w:r>
      <w:r w:rsidRPr="00F449C7">
        <w:t>: 140-8 [PMID: 25621906 DOI: 10.1089/met.2014.0124]</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2</w:t>
      </w:r>
      <w:r w:rsidRPr="00F449C7">
        <w:tab/>
        <w:t xml:space="preserve">Kim KY, Myong JP, Kim HR, Lee HE, Jang TW, Koo JW and Park CY. Dose-related effect of urinary cotinine levels on pulmonary function among Korean women. </w:t>
      </w:r>
      <w:r w:rsidRPr="00F449C7">
        <w:rPr>
          <w:i/>
        </w:rPr>
        <w:t>Int J Tuberc Lung Dis</w:t>
      </w:r>
      <w:r w:rsidRPr="00F449C7">
        <w:t xml:space="preserve"> 2014; </w:t>
      </w:r>
      <w:r w:rsidRPr="00F449C7">
        <w:rPr>
          <w:b/>
        </w:rPr>
        <w:t>18</w:t>
      </w:r>
      <w:r w:rsidRPr="00F449C7">
        <w:t>: 622-7 [PMID: 24903802 DOI: 10.5588/ijtld.13.067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3</w:t>
      </w:r>
      <w:r w:rsidRPr="00F449C7">
        <w:tab/>
        <w:t xml:space="preserve">Ko YJ, Kim S, Kim KH, Lee K and Lee CM. Cancer screening adherence of Asian women according to biochemically-verified smoking status: Korea National Health and Nutrition Examination Survey. </w:t>
      </w:r>
      <w:r w:rsidRPr="00F449C7">
        <w:rPr>
          <w:i/>
        </w:rPr>
        <w:t>Asian Pac J Cancer Prev</w:t>
      </w:r>
      <w:r w:rsidRPr="00F449C7">
        <w:t xml:space="preserve"> 2015; </w:t>
      </w:r>
      <w:r w:rsidRPr="00F449C7">
        <w:rPr>
          <w:b/>
        </w:rPr>
        <w:t>16</w:t>
      </w:r>
      <w:r w:rsidRPr="00F449C7">
        <w:t>: 4081-8 [PMID: 2598709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4</w:t>
      </w:r>
      <w:r w:rsidRPr="00F449C7">
        <w:tab/>
        <w:t xml:space="preserve">Nam GE, Kim DH, Park YG, Han K, Choi YS, Kim SM, Ko BJ, Kim YH, Lee KS and Baek SJ. Dose-related association between urinary cotinine-verified smoking status and dyslipidemia among Korean men: the 2008-2010 Korea National Health and Nutrition Examination Survey. </w:t>
      </w:r>
      <w:r w:rsidRPr="00F449C7">
        <w:rPr>
          <w:i/>
        </w:rPr>
        <w:t>Subst Use Misuse</w:t>
      </w:r>
      <w:r w:rsidRPr="00F449C7">
        <w:t xml:space="preserve"> 2014; </w:t>
      </w:r>
      <w:r w:rsidRPr="00F449C7">
        <w:rPr>
          <w:b/>
        </w:rPr>
        <w:t>49</w:t>
      </w:r>
      <w:r w:rsidRPr="00F449C7">
        <w:t>: 1426-36 [PMID: 24810391 DOI: 10.3109/10826084.2014.91222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5</w:t>
      </w:r>
      <w:r w:rsidRPr="00F449C7">
        <w:tab/>
        <w:t xml:space="preserve">Jung SY, Kim S, Lee K, Kim JY, Bae WK, Lee K, Han JS and Kim S. Association between secondhand smoke exposure and blood lead and cadmium concentration in community dwelling women: the fifth Korea National Health and Nutrition Examination Survey (2010-2012). </w:t>
      </w:r>
      <w:r w:rsidRPr="00F449C7">
        <w:rPr>
          <w:i/>
        </w:rPr>
        <w:t>BMJ Open</w:t>
      </w:r>
      <w:r w:rsidRPr="00F449C7">
        <w:t xml:space="preserve"> 2015; </w:t>
      </w:r>
      <w:r w:rsidRPr="00F449C7">
        <w:rPr>
          <w:b/>
        </w:rPr>
        <w:t>5</w:t>
      </w:r>
      <w:r w:rsidRPr="00F449C7">
        <w:t>: e008218 [PMID: 26185180 DOI: 10.1136/bmjopen-2015-00821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lastRenderedPageBreak/>
        <w:t>66</w:t>
      </w:r>
      <w:r w:rsidRPr="00F449C7">
        <w:tab/>
        <w:t xml:space="preserve">Lee PN. Does breathing other people's tobacco smoke cause lung cancer? [Letter]. </w:t>
      </w:r>
      <w:r w:rsidRPr="00F449C7">
        <w:rPr>
          <w:i/>
        </w:rPr>
        <w:t>Br Med J</w:t>
      </w:r>
      <w:r w:rsidRPr="00F449C7">
        <w:t xml:space="preserve"> 1986; </w:t>
      </w:r>
      <w:r w:rsidRPr="00F449C7">
        <w:rPr>
          <w:b/>
        </w:rPr>
        <w:t>293</w:t>
      </w:r>
      <w:r w:rsidRPr="00F449C7">
        <w:t xml:space="preserve">: 1503-1504 </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7</w:t>
      </w:r>
      <w:r w:rsidRPr="00F449C7">
        <w:tab/>
        <w:t xml:space="preserve">Lee PN. Passive smoking and lung cancer association: a result of bias? </w:t>
      </w:r>
      <w:r w:rsidRPr="00F449C7">
        <w:rPr>
          <w:i/>
        </w:rPr>
        <w:t>Hum Toxicol</w:t>
      </w:r>
      <w:r w:rsidRPr="00F449C7">
        <w:t xml:space="preserve"> 1987; </w:t>
      </w:r>
      <w:r w:rsidRPr="00F449C7">
        <w:rPr>
          <w:b/>
        </w:rPr>
        <w:t>6</w:t>
      </w:r>
      <w:r w:rsidRPr="00F449C7">
        <w:t>: 517-524 [PMID: 3692498 ]</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8</w:t>
      </w:r>
      <w:r w:rsidRPr="00F449C7">
        <w:tab/>
        <w:t xml:space="preserve">Lee PN. Lung cancer and passive smoking: association an artefact due to misclassification of smoking habits? </w:t>
      </w:r>
      <w:r w:rsidRPr="00F449C7">
        <w:rPr>
          <w:i/>
        </w:rPr>
        <w:t>Toxicol Lett</w:t>
      </w:r>
      <w:r w:rsidRPr="00F449C7">
        <w:t xml:space="preserve"> 1987; </w:t>
      </w:r>
      <w:r w:rsidRPr="00F449C7">
        <w:rPr>
          <w:b/>
        </w:rPr>
        <w:t>35</w:t>
      </w:r>
      <w:r w:rsidRPr="00F449C7">
        <w:t>: 157-162 [PMID: 381067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69</w:t>
      </w:r>
      <w:r w:rsidRPr="00F449C7">
        <w:tab/>
        <w:t xml:space="preserve">Korpilähde T, Heliövaara M, Knekt P, Marniemi J, Aromaa A and Aho K. Smoking history and serum cotinine and thiocyanate concentrations as determinants of rheumatoid factor in non-rheumatoid subjects. </w:t>
      </w:r>
      <w:r w:rsidRPr="00F449C7">
        <w:rPr>
          <w:i/>
        </w:rPr>
        <w:t>Rheumatology</w:t>
      </w:r>
      <w:r w:rsidRPr="00F449C7">
        <w:t xml:space="preserve"> 2004; </w:t>
      </w:r>
      <w:r w:rsidRPr="00F449C7">
        <w:rPr>
          <w:b/>
        </w:rPr>
        <w:t>43</w:t>
      </w:r>
      <w:r w:rsidRPr="00F449C7">
        <w:t>: 1424-1428 [PMID: 15328423]</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0</w:t>
      </w:r>
      <w:r w:rsidRPr="00F449C7">
        <w:tab/>
        <w:t xml:space="preserve">Pertovaara M, Heliövaara M, Raitala A, Oja SS, Knekt P and Hurme M. The activity of the immunoregulatory enzyme indoleamine 2,3-dioxygenase is decreased in smokers. </w:t>
      </w:r>
      <w:r w:rsidRPr="00F449C7">
        <w:rPr>
          <w:i/>
        </w:rPr>
        <w:t>Clin Exp Immunol</w:t>
      </w:r>
      <w:r w:rsidRPr="00F449C7">
        <w:t xml:space="preserve"> 2006; </w:t>
      </w:r>
      <w:r w:rsidRPr="00F449C7">
        <w:rPr>
          <w:b/>
        </w:rPr>
        <w:t>145</w:t>
      </w:r>
      <w:r w:rsidRPr="00F449C7">
        <w:t>: 469-73 [PMID: 16907915 DOI: 10.1111/j.1365-2249.2006.03166.x]</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1</w:t>
      </w:r>
      <w:r w:rsidRPr="00F449C7">
        <w:tab/>
        <w:t xml:space="preserve">Heller W-D, Scherer G, Sennewald E and Adlkofer F. Misclassification of smoking in a follow-up population study in southern Germany. </w:t>
      </w:r>
      <w:r w:rsidRPr="00F449C7">
        <w:rPr>
          <w:i/>
        </w:rPr>
        <w:t>J Clin Epidemiol</w:t>
      </w:r>
      <w:r w:rsidRPr="00F449C7">
        <w:t xml:space="preserve"> 1998; </w:t>
      </w:r>
      <w:r w:rsidRPr="00F449C7">
        <w:rPr>
          <w:b/>
        </w:rPr>
        <w:t>51</w:t>
      </w:r>
      <w:r w:rsidRPr="00F449C7">
        <w:t>: 211-218 [PMID: 949568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2</w:t>
      </w:r>
      <w:r w:rsidRPr="00F449C7">
        <w:tab/>
        <w:t xml:space="preserve">Chen R, Tavendale R and Tunstall-Pedoe H. Measurement of passive smoking in adults: self-reported questionnaire or serum cotinine? </w:t>
      </w:r>
      <w:r w:rsidRPr="00F449C7">
        <w:rPr>
          <w:i/>
        </w:rPr>
        <w:t>J Cancer Epidemiol Prev</w:t>
      </w:r>
      <w:r w:rsidRPr="00F449C7">
        <w:t xml:space="preserve"> 2002; </w:t>
      </w:r>
      <w:r w:rsidRPr="00F449C7">
        <w:rPr>
          <w:b/>
        </w:rPr>
        <w:t>7</w:t>
      </w:r>
      <w:r w:rsidRPr="00F449C7">
        <w:t>: 85-95 [PMID: 1250195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3</w:t>
      </w:r>
      <w:r w:rsidRPr="00F449C7">
        <w:tab/>
        <w:t xml:space="preserve">Chen R, Tunstall-Pedoe H and Tavendale R. Environmental tobacco smoke and lung function in employees who never smoked: the Scottish MONICA study. </w:t>
      </w:r>
      <w:r w:rsidRPr="00F449C7">
        <w:rPr>
          <w:i/>
        </w:rPr>
        <w:t>Occup Environ Med</w:t>
      </w:r>
      <w:r w:rsidRPr="00F449C7">
        <w:t xml:space="preserve"> 2001; </w:t>
      </w:r>
      <w:r w:rsidRPr="00F449C7">
        <w:rPr>
          <w:b/>
        </w:rPr>
        <w:t>58</w:t>
      </w:r>
      <w:r w:rsidRPr="00F449C7">
        <w:t>: 563-568 [PMID: 1151174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4</w:t>
      </w:r>
      <w:r w:rsidRPr="00F449C7">
        <w:tab/>
        <w:t xml:space="preserve">Caraballo RS, Giovino GA, Pechacek TF, Mowery PD, Richter PA, Strauss WJ, Sharp DJ, Eriksen MP, Pirkle JL and Maurer KR. Racial and ethnic differences in serum cotinine levels of cigarette smokers. Third National Health and Nutrition Examination Survey, 1988-1991. </w:t>
      </w:r>
      <w:r w:rsidRPr="00F449C7">
        <w:rPr>
          <w:i/>
        </w:rPr>
        <w:t>JAMA</w:t>
      </w:r>
      <w:r w:rsidRPr="00F449C7">
        <w:t xml:space="preserve"> 1998; </w:t>
      </w:r>
      <w:r w:rsidRPr="00F449C7">
        <w:rPr>
          <w:b/>
        </w:rPr>
        <w:t>280</w:t>
      </w:r>
      <w:r w:rsidRPr="00F449C7">
        <w:t>: 135-139 [PMID: 966978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5</w:t>
      </w:r>
      <w:r w:rsidRPr="00F449C7">
        <w:tab/>
        <w:t xml:space="preserve">Caraballo RS, Giovino GA, Pechacek TF and Mowery PD. Factors associated with discrepancies between self-reports on cigarette smoking and measured serum cotinine levels among persons aged 17 years or older: Third National Health and Nutrition Examination Survey, 1988-1994. </w:t>
      </w:r>
      <w:r w:rsidRPr="00F449C7">
        <w:rPr>
          <w:i/>
        </w:rPr>
        <w:t>Am J Epidemiol</w:t>
      </w:r>
      <w:r w:rsidRPr="00F449C7">
        <w:t xml:space="preserve"> 2001; </w:t>
      </w:r>
      <w:r w:rsidRPr="00F449C7">
        <w:rPr>
          <w:b/>
        </w:rPr>
        <w:t>153</w:t>
      </w:r>
      <w:r w:rsidRPr="00F449C7">
        <w:t>: 807-814 [PMID: 1129615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lastRenderedPageBreak/>
        <w:t>76</w:t>
      </w:r>
      <w:r w:rsidRPr="00F449C7">
        <w:tab/>
        <w:t xml:space="preserve">Eisner MD. Environmental tobacco smoke exposure and pulmonary function among adults in NHANES III: impact on the general population and adults with current asthma. </w:t>
      </w:r>
      <w:r w:rsidRPr="00F449C7">
        <w:rPr>
          <w:i/>
        </w:rPr>
        <w:t>Environ Health Perspect</w:t>
      </w:r>
      <w:r w:rsidRPr="00F449C7">
        <w:t xml:space="preserve"> 2002; </w:t>
      </w:r>
      <w:r w:rsidRPr="00F449C7">
        <w:rPr>
          <w:b/>
        </w:rPr>
        <w:t>110</w:t>
      </w:r>
      <w:r w:rsidRPr="00F449C7">
        <w:t>: 765-770 [PMID: 1215375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7</w:t>
      </w:r>
      <w:r w:rsidRPr="00F449C7">
        <w:tab/>
        <w:t xml:space="preserve">Fisher M. Age and race/ethnicity-gender predictors of denying smoking, United States. </w:t>
      </w:r>
      <w:r w:rsidRPr="00F449C7">
        <w:rPr>
          <w:i/>
        </w:rPr>
        <w:t>J Health Care Poor Underserved</w:t>
      </w:r>
      <w:r w:rsidRPr="00F449C7">
        <w:t xml:space="preserve"> 2008; </w:t>
      </w:r>
      <w:r w:rsidRPr="00F449C7">
        <w:rPr>
          <w:b/>
        </w:rPr>
        <w:t>19</w:t>
      </w:r>
      <w:r w:rsidRPr="00F449C7">
        <w:t>: 75-89 [PMID: 1826398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8</w:t>
      </w:r>
      <w:r w:rsidRPr="00F449C7">
        <w:tab/>
        <w:t xml:space="preserve">Caraballo RS, Giovino GA and Pechacek TF. Self-reported cigarette smoking vs. serum cotinine among U.S. adolescents. </w:t>
      </w:r>
      <w:r w:rsidRPr="00F449C7">
        <w:rPr>
          <w:i/>
        </w:rPr>
        <w:t>Nicotine Tob Res</w:t>
      </w:r>
      <w:r w:rsidRPr="00F449C7">
        <w:t xml:space="preserve"> 2004; </w:t>
      </w:r>
      <w:r w:rsidRPr="00F449C7">
        <w:rPr>
          <w:b/>
        </w:rPr>
        <w:t>6</w:t>
      </w:r>
      <w:r w:rsidRPr="00F449C7">
        <w:t>: 19-25 [PMID: 14982684]</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79</w:t>
      </w:r>
      <w:r w:rsidRPr="00F449C7">
        <w:tab/>
        <w:t xml:space="preserve">Weitzman M, Cook S, Auinger P, Florin TA, Daniels S, Nguyen M and Winickoff JP. Tobacco smoke exposure is associated with the metabolic syndrome in adolescents. </w:t>
      </w:r>
      <w:r w:rsidRPr="00F449C7">
        <w:rPr>
          <w:i/>
        </w:rPr>
        <w:t>Circulation</w:t>
      </w:r>
      <w:r w:rsidRPr="00F449C7">
        <w:t xml:space="preserve"> 2005; </w:t>
      </w:r>
      <w:r w:rsidRPr="00F449C7">
        <w:rPr>
          <w:b/>
        </w:rPr>
        <w:t>112</w:t>
      </w:r>
      <w:r w:rsidRPr="00F449C7">
        <w:t>: 862-9 [PMID: 16061737 DOI: 10.1161/circulationaha.104.52065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0</w:t>
      </w:r>
      <w:r w:rsidRPr="00F449C7">
        <w:tab/>
        <w:t xml:space="preserve">Venn A and Britton J. Exposure to secondhand smoke and biomarkers of cardiovascular disease risk in never-smoking adults. </w:t>
      </w:r>
      <w:r w:rsidRPr="00F449C7">
        <w:rPr>
          <w:i/>
        </w:rPr>
        <w:t>Circulation</w:t>
      </w:r>
      <w:r w:rsidRPr="00F449C7">
        <w:t xml:space="preserve"> 2007; </w:t>
      </w:r>
      <w:r w:rsidRPr="00F449C7">
        <w:rPr>
          <w:b/>
        </w:rPr>
        <w:t>115</w:t>
      </w:r>
      <w:r w:rsidRPr="00F449C7">
        <w:t>: 990-995 [PMID: 17296856 ]</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1</w:t>
      </w:r>
      <w:r w:rsidRPr="00F449C7">
        <w:tab/>
        <w:t xml:space="preserve">Cardenas VM and Graham DY. Smoking and Helicobacter pylori infection in a sample of U.S. adults. </w:t>
      </w:r>
      <w:r w:rsidRPr="00F449C7">
        <w:rPr>
          <w:i/>
        </w:rPr>
        <w:t>Epidemiology</w:t>
      </w:r>
      <w:r w:rsidRPr="00F449C7">
        <w:t xml:space="preserve"> 2005; </w:t>
      </w:r>
      <w:r w:rsidRPr="00F449C7">
        <w:rPr>
          <w:b/>
        </w:rPr>
        <w:t>16</w:t>
      </w:r>
      <w:r w:rsidRPr="00F449C7">
        <w:t>: 586-90 [PMID: 1595168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2</w:t>
      </w:r>
      <w:r w:rsidRPr="00F449C7">
        <w:tab/>
        <w:t xml:space="preserve">Lindsay RP, Shin SS, Garfein RS, Rusch MLA and Novotny TE. The association between active and passive smoking and latent tuberculosis infection in adults and children in the united states: results from NHANES. </w:t>
      </w:r>
      <w:r w:rsidRPr="00F449C7">
        <w:rPr>
          <w:i/>
        </w:rPr>
        <w:t>PLoS One</w:t>
      </w:r>
      <w:r w:rsidRPr="00F449C7">
        <w:t xml:space="preserve"> 2014; </w:t>
      </w:r>
      <w:r w:rsidRPr="00F449C7">
        <w:rPr>
          <w:b/>
        </w:rPr>
        <w:t>9</w:t>
      </w:r>
      <w:r w:rsidRPr="00F449C7">
        <w:t>: e93137 [PMID: 24664240 DOI: 10.1371/journal.pone.009313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3</w:t>
      </w:r>
      <w:r w:rsidRPr="00F449C7">
        <w:tab/>
        <w:t xml:space="preserve">Benowitz N, Bernert JT, Caraballo RS, Holiday DB and Wang J. Optimal serum cotinine levels for distinguishing cigarette smokers and nonsmokers within different racial/ethnic groups in the United States between 1999 and 2004. </w:t>
      </w:r>
      <w:r w:rsidRPr="00F449C7">
        <w:rPr>
          <w:i/>
        </w:rPr>
        <w:t>Am J Epidemiol</w:t>
      </w:r>
      <w:r w:rsidRPr="00F449C7">
        <w:t xml:space="preserve"> 2009; </w:t>
      </w:r>
      <w:r w:rsidRPr="00F449C7">
        <w:rPr>
          <w:b/>
        </w:rPr>
        <w:t>169</w:t>
      </w:r>
      <w:r w:rsidRPr="00F449C7">
        <w:t>: 236-248 [PMID: 19019851 DOI: 10.1093/aje/kwn30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4</w:t>
      </w:r>
      <w:r w:rsidRPr="00F449C7">
        <w:tab/>
        <w:t xml:space="preserve">Caraballo RS, Sharapova SR and Asman KJ. Does a race-gender-age crossover effect exist in current cigarette smoking between non-Hispanic blacks and non-Hispanic whites? United States, 2001-2013. </w:t>
      </w:r>
      <w:r w:rsidRPr="00F449C7">
        <w:rPr>
          <w:i/>
        </w:rPr>
        <w:t>Nicotine Tob Res</w:t>
      </w:r>
      <w:r w:rsidRPr="00F449C7">
        <w:t xml:space="preserve"> 2016; </w:t>
      </w:r>
      <w:r w:rsidRPr="00F449C7">
        <w:rPr>
          <w:b/>
        </w:rPr>
        <w:t>18(Suppl 1)</w:t>
      </w:r>
      <w:r w:rsidRPr="00F449C7">
        <w:t>: S41-8 [PMID: 26980863 DOI: 10.1093/ntr/ntv15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5</w:t>
      </w:r>
      <w:r w:rsidRPr="00F449C7">
        <w:tab/>
        <w:t xml:space="preserve">Akhtar WZ, Andresen EM, Cannell MB and Xu X. Association of blood cotinine level with cognitive and physical performance in non-smoking older adults. </w:t>
      </w:r>
      <w:r w:rsidRPr="00F449C7">
        <w:rPr>
          <w:i/>
        </w:rPr>
        <w:t>Environ Res</w:t>
      </w:r>
      <w:r w:rsidRPr="00F449C7">
        <w:t xml:space="preserve"> 2013; </w:t>
      </w:r>
      <w:r w:rsidRPr="00F449C7">
        <w:rPr>
          <w:b/>
        </w:rPr>
        <w:t>121</w:t>
      </w:r>
      <w:r w:rsidRPr="00F449C7">
        <w:t>: 64-70 [PMID: 2319969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lastRenderedPageBreak/>
        <w:t>86</w:t>
      </w:r>
      <w:r w:rsidRPr="00F449C7">
        <w:tab/>
        <w:t xml:space="preserve">Everhart J, Ferketich AK, Browning K and Wewers ME. Acculturation and misclassification of tobacco use status among Hispanic men and women in the United States. </w:t>
      </w:r>
      <w:r w:rsidRPr="00F449C7">
        <w:rPr>
          <w:i/>
        </w:rPr>
        <w:t>Nicotine Tob Res</w:t>
      </w:r>
      <w:r w:rsidRPr="00F449C7">
        <w:t xml:space="preserve"> 2009; </w:t>
      </w:r>
      <w:r w:rsidRPr="00F449C7">
        <w:rPr>
          <w:b/>
        </w:rPr>
        <w:t>11</w:t>
      </w:r>
      <w:r w:rsidRPr="00F449C7">
        <w:t>: 240-7 [PMID: 19246626 DOI: 10.1093/ntr/ntn03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7</w:t>
      </w:r>
      <w:r w:rsidRPr="00F449C7">
        <w:tab/>
        <w:t xml:space="preserve">Arheart KL, Lee DJ, Fleming LE, LeBlanc WG, Dietz NA, McCollister KE, Wilkinson JD, Lewis JE, Clark JD, III, Davila EP, Bandiera FC and Erard MJ. Accuracy of self-reported smoking and secondhand smoke exposure in the US workforce: the National Health and Nutrition Examination Surveys. </w:t>
      </w:r>
      <w:r w:rsidRPr="00F449C7">
        <w:rPr>
          <w:i/>
        </w:rPr>
        <w:t>J Occup Environ Med</w:t>
      </w:r>
      <w:r w:rsidRPr="00F449C7">
        <w:t xml:space="preserve"> 2008; </w:t>
      </w:r>
      <w:r w:rsidRPr="00F449C7">
        <w:rPr>
          <w:b/>
        </w:rPr>
        <w:t>50</w:t>
      </w:r>
      <w:r w:rsidRPr="00F449C7">
        <w:t>: 1414-1420 [PMID: 19092497 DOI: 10.1097/JOM.0b013e318188b90a]</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8</w:t>
      </w:r>
      <w:r w:rsidRPr="00F449C7">
        <w:tab/>
        <w:t xml:space="preserve">Agarwal S. The association of active and passive smoking with peripheral arterial disease: results from NHANES 1999-2004. </w:t>
      </w:r>
      <w:r w:rsidRPr="00F449C7">
        <w:rPr>
          <w:i/>
        </w:rPr>
        <w:t>Angiology</w:t>
      </w:r>
      <w:r w:rsidRPr="00F449C7">
        <w:t xml:space="preserve"> 2009; </w:t>
      </w:r>
      <w:r w:rsidRPr="00F449C7">
        <w:rPr>
          <w:b/>
        </w:rPr>
        <w:t>60</w:t>
      </w:r>
      <w:r w:rsidRPr="00F449C7">
        <w:t>: 335-345 [PMID: 1915310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89</w:t>
      </w:r>
      <w:r w:rsidRPr="00F449C7">
        <w:tab/>
        <w:t xml:space="preserve">Apostolou A, Garcia-Esquinas E, Fadrowski JJ, McLain P, Weaver VM and Navas-Acien A. Secondhand tobacco smoke: a source of lead exposure in US children and adolescents. </w:t>
      </w:r>
      <w:r w:rsidRPr="00F449C7">
        <w:rPr>
          <w:i/>
        </w:rPr>
        <w:t>Am J Public Health</w:t>
      </w:r>
      <w:r w:rsidRPr="00F449C7">
        <w:t xml:space="preserve"> 2012; </w:t>
      </w:r>
      <w:r w:rsidRPr="00F449C7">
        <w:rPr>
          <w:b/>
        </w:rPr>
        <w:t>102</w:t>
      </w:r>
      <w:r w:rsidRPr="00F449C7">
        <w:t>: 714-22 [PMID: 21852639 DOI: 10.2105/ajph.2011.30016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90</w:t>
      </w:r>
      <w:r w:rsidRPr="00F449C7">
        <w:tab/>
        <w:t xml:space="preserve">Dietz PM, Homa D, England LJ and Burley K. Estimates of nondisclosure of cigarette smoking among pregnant and nonpregnant women of reproductive age in the United States. </w:t>
      </w:r>
      <w:r w:rsidRPr="00F449C7">
        <w:rPr>
          <w:i/>
        </w:rPr>
        <w:t>Am J Epidemiol</w:t>
      </w:r>
      <w:r w:rsidRPr="00F449C7">
        <w:t xml:space="preserve"> 2011; </w:t>
      </w:r>
      <w:r w:rsidRPr="00F449C7">
        <w:rPr>
          <w:b/>
        </w:rPr>
        <w:t>173</w:t>
      </w:r>
      <w:r w:rsidRPr="00F449C7">
        <w:t>: 355-359 [PMID: 21178103]</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91</w:t>
      </w:r>
      <w:r w:rsidRPr="00F449C7">
        <w:tab/>
        <w:t xml:space="preserve">Yeager DS and Krosnick JA. The validity of self-reported nicotine product use in the 2001-2008 National Health and Nutrition Examination Survey. </w:t>
      </w:r>
      <w:r w:rsidRPr="00F449C7">
        <w:rPr>
          <w:i/>
        </w:rPr>
        <w:t>Med Care</w:t>
      </w:r>
      <w:r w:rsidRPr="00F449C7">
        <w:t xml:space="preserve"> 2010; </w:t>
      </w:r>
      <w:r w:rsidRPr="00F449C7">
        <w:rPr>
          <w:b/>
        </w:rPr>
        <w:t>48</w:t>
      </w:r>
      <w:r w:rsidRPr="00F449C7">
        <w:t>: 1128-32 [PMID: 20940652 DOI: 10.1097/MLR.0b013e3181ef994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92</w:t>
      </w:r>
      <w:r w:rsidRPr="00F449C7">
        <w:tab/>
        <w:t xml:space="preserve">Marano C, Schober SE, Brody DJ and Zhang C. Secondhand tobacco smoke exposure among children and adolescents: United States, 2003-2006. </w:t>
      </w:r>
      <w:r w:rsidRPr="00F449C7">
        <w:rPr>
          <w:i/>
        </w:rPr>
        <w:t>Pediatrics</w:t>
      </w:r>
      <w:r w:rsidRPr="00F449C7">
        <w:t xml:space="preserve"> 2009; </w:t>
      </w:r>
      <w:r w:rsidRPr="00F449C7">
        <w:rPr>
          <w:b/>
        </w:rPr>
        <w:t>124</w:t>
      </w:r>
      <w:r w:rsidRPr="00F449C7">
        <w:t>: 1299-1305 [PMID: 1984111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93</w:t>
      </w:r>
      <w:r w:rsidRPr="00F449C7">
        <w:tab/>
        <w:t xml:space="preserve">Alshaarawy O and Elbaz HA. Serum cotinine levels and diabetes mellitus in never smokers. </w:t>
      </w:r>
      <w:r w:rsidRPr="00F449C7">
        <w:rPr>
          <w:i/>
        </w:rPr>
        <w:t>J Diabetes Complications</w:t>
      </w:r>
      <w:r w:rsidRPr="00F449C7">
        <w:t xml:space="preserve"> 2015; </w:t>
      </w:r>
      <w:r w:rsidRPr="00F449C7">
        <w:rPr>
          <w:b/>
        </w:rPr>
        <w:t>29</w:t>
      </w:r>
      <w:r w:rsidRPr="00F449C7">
        <w:t>: 1032-6 [PMID: 26382617 DOI: 10.1016/j.jdiacomp.2015.08.01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94</w:t>
      </w:r>
      <w:r w:rsidRPr="00F449C7">
        <w:tab/>
        <w:t xml:space="preserve">Ogden MW, Morgan WT, Heavner DL, Davis RA and Steichen TJ. National incidence of smoking and misclassification among the US married female population. </w:t>
      </w:r>
      <w:r w:rsidRPr="00F449C7">
        <w:rPr>
          <w:i/>
        </w:rPr>
        <w:t>J Clin Epidemiol</w:t>
      </w:r>
      <w:r w:rsidRPr="00F449C7">
        <w:t xml:space="preserve"> 1997; </w:t>
      </w:r>
      <w:r w:rsidRPr="00F449C7">
        <w:rPr>
          <w:b/>
        </w:rPr>
        <w:t>50</w:t>
      </w:r>
      <w:r w:rsidRPr="00F449C7">
        <w:t>: 253-263 [PMID: 9120524]</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95</w:t>
      </w:r>
      <w:r w:rsidRPr="00F449C7">
        <w:tab/>
        <w:t>Sears S, Ogden M and Morgan W. Comments on Chapter 5 and Appendix B of the EPA document: Respiratory health effects of passive smoking: lung cancer and other disorders EPA/600/6-90/006B. 1992: 1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lastRenderedPageBreak/>
        <w:t>96</w:t>
      </w:r>
      <w:r w:rsidRPr="00F449C7">
        <w:tab/>
        <w:t xml:space="preserve">Yamamoto Y, Nishida N, Tanaka M, Hayashi N, Matsuse R, Nakayama K, Morimoto K and Shizukuishi S. Association between passive and active smoking evaluated by salivary cotinine and periodontitis. </w:t>
      </w:r>
      <w:r w:rsidRPr="00F449C7">
        <w:rPr>
          <w:i/>
        </w:rPr>
        <w:t>J Clin Periodontol</w:t>
      </w:r>
      <w:r w:rsidRPr="00F449C7">
        <w:t xml:space="preserve"> 2005; </w:t>
      </w:r>
      <w:r w:rsidRPr="00F449C7">
        <w:rPr>
          <w:b/>
        </w:rPr>
        <w:t>32</w:t>
      </w:r>
      <w:r w:rsidRPr="00F449C7">
        <w:t>: 1041-1046 [PMID: 1617426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97</w:t>
      </w:r>
      <w:r w:rsidRPr="00F449C7">
        <w:tab/>
        <w:t xml:space="preserve">Nishida N, Yamamoto Y, Tanaka M, Kataoka K, Kuboniwa M, Nakayama K, Morimoto K and Shizukuishi S. Association between involuntary smoking and salivary markers related to periodontitis: a 2-year longitudinal study. </w:t>
      </w:r>
      <w:r w:rsidRPr="00F449C7">
        <w:rPr>
          <w:i/>
        </w:rPr>
        <w:t>J Periodontol</w:t>
      </w:r>
      <w:r w:rsidRPr="00F449C7">
        <w:t xml:space="preserve"> 2008; </w:t>
      </w:r>
      <w:r w:rsidRPr="00F449C7">
        <w:rPr>
          <w:b/>
        </w:rPr>
        <w:t>79</w:t>
      </w:r>
      <w:r w:rsidRPr="00F449C7">
        <w:t>: 2233-2240 [PMID: 1905391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98</w:t>
      </w:r>
      <w:r w:rsidRPr="00F449C7">
        <w:tab/>
        <w:t xml:space="preserve">Parker DR, Lasater TM, Windsor R, Wilkins J, Upegui DI and Heimdal J. The accuracy of self-reported smoking status assessed by cotinine test strips. </w:t>
      </w:r>
      <w:r w:rsidRPr="00F449C7">
        <w:rPr>
          <w:i/>
        </w:rPr>
        <w:t>Nicotine Tob Res</w:t>
      </w:r>
      <w:r w:rsidRPr="00F449C7">
        <w:t xml:space="preserve"> 2002; </w:t>
      </w:r>
      <w:r w:rsidRPr="00F449C7">
        <w:rPr>
          <w:b/>
        </w:rPr>
        <w:t>4</w:t>
      </w:r>
      <w:r w:rsidRPr="00F449C7">
        <w:t>: 305-9 [PMID: 12215239 DOI: 10.1080/1462220021014271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99</w:t>
      </w:r>
      <w:r w:rsidRPr="00F449C7">
        <w:tab/>
        <w:t xml:space="preserve">Peacock JL, Cook DG, Carey IM, Jarvis MJ, Bryant AE and Anderson HR. Maternal cotinine level during pregnancy and birthweight for gestational age. </w:t>
      </w:r>
      <w:r w:rsidRPr="00F449C7">
        <w:rPr>
          <w:i/>
        </w:rPr>
        <w:t>Int J Epidemiol</w:t>
      </w:r>
      <w:r w:rsidRPr="00F449C7">
        <w:t xml:space="preserve"> 1998; </w:t>
      </w:r>
      <w:r w:rsidRPr="00F449C7">
        <w:rPr>
          <w:b/>
        </w:rPr>
        <w:t>27</w:t>
      </w:r>
      <w:r w:rsidRPr="00F449C7">
        <w:t>: 647-656 [PMID: 975812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0</w:t>
      </w:r>
      <w:r w:rsidRPr="00F449C7">
        <w:tab/>
        <w:t>Heller W-D, Sennewald E, Gostomzyk JG, Scherer G and Adlkofer F. Validation of ETS exposure in a representative population in Southern Germany. Proceedings of the Proceedings of Indoor Air '93; 4-8 July 1993; Helsinki. 1993: Vol 3. 361-36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1</w:t>
      </w:r>
      <w:r w:rsidRPr="00F449C7">
        <w:tab/>
        <w:t xml:space="preserve">Simoni M, Baldacci S, Puntoni R, Pistelli F, Farchi S, Lo Presti E, Pistelli R, Corbo G, Agabiti N, Basso S, Matteelli G, Di Pede F, Carrozzi L, Forastiere F and Viegi G. Plasma, salivary and urinary cotinine in non-smoker Italian women exposed and unexposed to environmental tobacco smoking (SEASD study). </w:t>
      </w:r>
      <w:r w:rsidRPr="00F449C7">
        <w:rPr>
          <w:i/>
        </w:rPr>
        <w:t>Clin Chem Lab Med</w:t>
      </w:r>
      <w:r w:rsidRPr="00F449C7">
        <w:t xml:space="preserve"> 2006; </w:t>
      </w:r>
      <w:r w:rsidRPr="00F449C7">
        <w:rPr>
          <w:b/>
        </w:rPr>
        <w:t>44</w:t>
      </w:r>
      <w:r w:rsidRPr="00F449C7">
        <w:t>: 632-638 [PMID: 1668143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2</w:t>
      </w:r>
      <w:r w:rsidRPr="00F449C7">
        <w:tab/>
        <w:t xml:space="preserve">Simoni M, Baldacci S, Puntoni R, Pistelli F, Farchi S, Lo Presti E, Pistelli R, Corbo G, Agabiti N, Basso S, Matteelli G, Di Pede F, Carrozzi L, Forastiere F and Viegi G. Respiratory symptoms/diseases and environmental tobacco smoke (ETS) in never smoker Italian women. </w:t>
      </w:r>
      <w:r w:rsidRPr="00F449C7">
        <w:rPr>
          <w:i/>
        </w:rPr>
        <w:t>Respir Med</w:t>
      </w:r>
      <w:r w:rsidRPr="00F449C7">
        <w:t xml:space="preserve"> 2007; </w:t>
      </w:r>
      <w:r w:rsidRPr="00F449C7">
        <w:rPr>
          <w:b/>
        </w:rPr>
        <w:t>101</w:t>
      </w:r>
      <w:r w:rsidRPr="00F449C7">
        <w:t>: 531-538 [PMID: 1689363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3</w:t>
      </w:r>
      <w:r w:rsidRPr="00F449C7">
        <w:tab/>
        <w:t xml:space="preserve">Farchi S, Forastiere F, Pistelli R, Baldacci S, Simoni M, Perucci CA and Viegi G. Exposure to environmental tobacco smoke is associated with lower plasma ß-carotene levels among nonsmoking women married to a smoker. </w:t>
      </w:r>
      <w:r w:rsidRPr="00F449C7">
        <w:rPr>
          <w:i/>
        </w:rPr>
        <w:t>Cancer Epidemiol Biomarkers Prev</w:t>
      </w:r>
      <w:r w:rsidRPr="00F449C7">
        <w:t xml:space="preserve"> 2001; </w:t>
      </w:r>
      <w:r w:rsidRPr="00F449C7">
        <w:rPr>
          <w:b/>
        </w:rPr>
        <w:t>10</w:t>
      </w:r>
      <w:r w:rsidRPr="00F449C7">
        <w:t>: 907-909 [PMID: 11489760]</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4</w:t>
      </w:r>
      <w:r w:rsidRPr="00F449C7">
        <w:tab/>
        <w:t xml:space="preserve">Forastiere F, Mallone S, Lo Presti E, Baldacci S, Pistelli F, Simoni M, Scalera A, Pedreschi M, Pistelli R, Corbo G, Rapiti E, Agabiti N, Farchi S, Basso S, Chiaffi L, Matteelli G, Di Pede F, Carrozzi L and Viegi G. Characteristics of nonsmoking women exposed to spouses who smoke: epidemiologic study on environment and health in women from four Italian areas. </w:t>
      </w:r>
      <w:r w:rsidRPr="00F449C7">
        <w:rPr>
          <w:i/>
        </w:rPr>
        <w:t>Environ Health Perspect</w:t>
      </w:r>
      <w:r w:rsidRPr="00F449C7">
        <w:t xml:space="preserve"> 2000; </w:t>
      </w:r>
      <w:r w:rsidRPr="00F449C7">
        <w:rPr>
          <w:b/>
        </w:rPr>
        <w:t>108</w:t>
      </w:r>
      <w:r w:rsidRPr="00F449C7">
        <w:t>: 1171-1189 [PMID: 11133398 DOI: 10.1289/ehp.00108117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5</w:t>
      </w:r>
      <w:r w:rsidRPr="00F449C7">
        <w:tab/>
        <w:t xml:space="preserve">Tunstall-Pedoe H, Woodward M and Brown CA. Tea drinking, passive smoking, smoking deception and serum cotinine in the Scottish Heart Health Study. </w:t>
      </w:r>
      <w:r w:rsidRPr="00F449C7">
        <w:rPr>
          <w:i/>
        </w:rPr>
        <w:t>J Clin Epidemiol</w:t>
      </w:r>
      <w:r w:rsidRPr="00F449C7">
        <w:t xml:space="preserve"> 1991; </w:t>
      </w:r>
      <w:r w:rsidRPr="00F449C7">
        <w:rPr>
          <w:b/>
        </w:rPr>
        <w:t>44</w:t>
      </w:r>
      <w:r w:rsidRPr="00F449C7">
        <w:t>: 1411-1414 [PMID: 175327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6</w:t>
      </w:r>
      <w:r w:rsidRPr="00F449C7">
        <w:tab/>
        <w:t xml:space="preserve">Tunstall-Pedoe H, Brown CA, Woodward M and Tavendale R. Passive smoking by self report and serum cotinine and the prevalence of respiratory and coronary heart disease in the Scottish heart health study. </w:t>
      </w:r>
      <w:r w:rsidRPr="00F449C7">
        <w:rPr>
          <w:i/>
        </w:rPr>
        <w:t>J Epidemiol Community Health</w:t>
      </w:r>
      <w:r w:rsidRPr="00F449C7">
        <w:t xml:space="preserve"> 1995; </w:t>
      </w:r>
      <w:r w:rsidRPr="00F449C7">
        <w:rPr>
          <w:b/>
        </w:rPr>
        <w:t>49</w:t>
      </w:r>
      <w:r w:rsidRPr="00F449C7">
        <w:t>: 139-143 [PMID: 7798040 DOI: 10.1136/jech.49.2.139]</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7</w:t>
      </w:r>
      <w:r w:rsidRPr="00F449C7">
        <w:tab/>
        <w:t xml:space="preserve">Woodward M and Tunstall-Pedoe H. Biochemical evidence of persistent heavy smoking after a coronary diagnosis despite self-reported reduction: analysis from the Scottish Heart Health Study. </w:t>
      </w:r>
      <w:r w:rsidRPr="00F449C7">
        <w:rPr>
          <w:i/>
        </w:rPr>
        <w:t>European Health Journal</w:t>
      </w:r>
      <w:r w:rsidRPr="00F449C7">
        <w:t xml:space="preserve"> 1992; </w:t>
      </w:r>
      <w:r w:rsidRPr="00F449C7">
        <w:rPr>
          <w:b/>
        </w:rPr>
        <w:t>13</w:t>
      </w:r>
      <w:r w:rsidRPr="00F449C7">
        <w:t>: 160-165 [PMID: 1555611]</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8</w:t>
      </w:r>
      <w:r w:rsidRPr="00F449C7">
        <w:tab/>
        <w:t xml:space="preserve">Woodward M, Bolton-Smith C and Tunstall-Pedoe H. Deficient health knowledge, diet, and other lifestyles in smokers: Is a multifactorial approach required? </w:t>
      </w:r>
      <w:r w:rsidRPr="00F449C7">
        <w:rPr>
          <w:i/>
        </w:rPr>
        <w:t>Prev Med</w:t>
      </w:r>
      <w:r w:rsidRPr="00F449C7">
        <w:t xml:space="preserve"> 1994; </w:t>
      </w:r>
      <w:r w:rsidRPr="00F449C7">
        <w:rPr>
          <w:b/>
        </w:rPr>
        <w:t>23</w:t>
      </w:r>
      <w:r w:rsidRPr="00F449C7">
        <w:t xml:space="preserve">: 354-361 </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09</w:t>
      </w:r>
      <w:r w:rsidRPr="00F449C7">
        <w:tab/>
        <w:t xml:space="preserve">Woodward M and Tunstall-Pedoe H. An iterative technique for identifying smoking deceivers with application to the Scottish Heart Health Study. </w:t>
      </w:r>
      <w:r w:rsidRPr="00F449C7">
        <w:rPr>
          <w:i/>
        </w:rPr>
        <w:t>Prev Med</w:t>
      </w:r>
      <w:r w:rsidRPr="00F449C7">
        <w:t xml:space="preserve"> 1992; </w:t>
      </w:r>
      <w:r w:rsidRPr="00F449C7">
        <w:rPr>
          <w:b/>
        </w:rPr>
        <w:t>21</w:t>
      </w:r>
      <w:r w:rsidRPr="00F449C7">
        <w:t>: 88-97 [PMID: 1738772]</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10</w:t>
      </w:r>
      <w:r w:rsidRPr="00F449C7">
        <w:tab/>
        <w:t xml:space="preserve">Lu L, Mackay DF and Pell JP. Secondhand smoke exposure and intermittent claudication: a Scotland-wide study of 4231 non-smokers. </w:t>
      </w:r>
      <w:r w:rsidRPr="00F449C7">
        <w:rPr>
          <w:i/>
        </w:rPr>
        <w:t>Heart</w:t>
      </w:r>
      <w:r w:rsidRPr="00F449C7">
        <w:t xml:space="preserve"> 2013; </w:t>
      </w:r>
      <w:r w:rsidRPr="00F449C7">
        <w:rPr>
          <w:b/>
        </w:rPr>
        <w:t>99</w:t>
      </w:r>
      <w:r w:rsidRPr="00F449C7">
        <w:t>: 1342-1345 [PMID: 23872592 DOI: 10.1136/heartjnl-2013-304226]</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11</w:t>
      </w:r>
      <w:r w:rsidRPr="00F449C7">
        <w:tab/>
        <w:t xml:space="preserve">Lu L, Mackay DF, Newby DE and Pell JP. Association between salivary cotinine and cardiovascular biomarkers among nonsmokers and current smokers: cross-sectional study of 10,081 participants. </w:t>
      </w:r>
      <w:r w:rsidRPr="00F449C7">
        <w:rPr>
          <w:i/>
        </w:rPr>
        <w:t>Eur J Vasc Endovasc Surg</w:t>
      </w:r>
      <w:r w:rsidRPr="00F449C7">
        <w:t xml:space="preserve"> 2014; </w:t>
      </w:r>
      <w:r w:rsidRPr="00F449C7">
        <w:rPr>
          <w:b/>
        </w:rPr>
        <w:t>48</w:t>
      </w:r>
      <w:r w:rsidRPr="00F449C7">
        <w:t>: 703-710 [PMID: 25454789 DOI: 10.1016/j.ejvs.2014.09.00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12</w:t>
      </w:r>
      <w:r w:rsidRPr="00F449C7">
        <w:tab/>
        <w:t xml:space="preserve">Waggoner SE, Darcy KM, Tian C and Lanciano R. Smoking behavior in women with locally advanced cervical carcinoma: a Gynecologic Oncology Group study. </w:t>
      </w:r>
      <w:r w:rsidRPr="00F449C7">
        <w:rPr>
          <w:i/>
        </w:rPr>
        <w:t>Am J Obstet Gynecol</w:t>
      </w:r>
      <w:r w:rsidRPr="00F449C7">
        <w:t xml:space="preserve"> 2010; </w:t>
      </w:r>
      <w:r w:rsidRPr="00F449C7">
        <w:rPr>
          <w:b/>
        </w:rPr>
        <w:t>202</w:t>
      </w:r>
      <w:r w:rsidRPr="00F449C7">
        <w:t>: 283.e1-7 [PMID: 20044066 DOI: 10.1016/j.ajog.2009.10.884]</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13</w:t>
      </w:r>
      <w:r w:rsidRPr="00F449C7">
        <w:tab/>
        <w:t xml:space="preserve">Waggoner SE, Darcy KM, Fuhrman B, Parham G, Lucci J, III, Monk BJ and Moore DH. Association between cigarette smoking and prognosis in locally advanced cervical carcinoma treated with chemoradiation: a Gynecologic Oncology Group study. </w:t>
      </w:r>
      <w:r w:rsidRPr="00F449C7">
        <w:rPr>
          <w:i/>
        </w:rPr>
        <w:t>Gynecol Oncol</w:t>
      </w:r>
      <w:r w:rsidRPr="00F449C7">
        <w:t xml:space="preserve"> 2006; </w:t>
      </w:r>
      <w:r w:rsidRPr="00F449C7">
        <w:rPr>
          <w:b/>
        </w:rPr>
        <w:t>103</w:t>
      </w:r>
      <w:r w:rsidRPr="00F449C7">
        <w:t>: 853-8 [PMID: 16815535 DOI: 10.1016/j.ygyno.2006.05.01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lastRenderedPageBreak/>
        <w:t>114</w:t>
      </w:r>
      <w:r w:rsidRPr="00F449C7">
        <w:tab/>
        <w:t xml:space="preserve">Windham GC, Mitchell P, Anderson M and Lasley BL. Cigarette smoking and effects on hormone function in premenopausal women. </w:t>
      </w:r>
      <w:r w:rsidRPr="00F449C7">
        <w:rPr>
          <w:i/>
        </w:rPr>
        <w:t>Environ Health Perspect</w:t>
      </w:r>
      <w:r w:rsidRPr="00F449C7">
        <w:t xml:space="preserve"> 2005; </w:t>
      </w:r>
      <w:r w:rsidRPr="00F449C7">
        <w:rPr>
          <w:b/>
        </w:rPr>
        <w:t>113</w:t>
      </w:r>
      <w:r w:rsidRPr="00F449C7">
        <w:t>: 1285-90 [PMID: 16203235]</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15</w:t>
      </w:r>
      <w:r w:rsidRPr="00F449C7">
        <w:tab/>
        <w:t xml:space="preserve">Windham GC, Elkin EP, Swan SH, Waller KO and Fenster L. Cigarette smoking and effects on menstrual function. </w:t>
      </w:r>
      <w:r w:rsidRPr="00F449C7">
        <w:rPr>
          <w:i/>
        </w:rPr>
        <w:t>Obstet Gynecol</w:t>
      </w:r>
      <w:r w:rsidRPr="00F449C7">
        <w:t xml:space="preserve"> 1999; </w:t>
      </w:r>
      <w:r w:rsidRPr="00F449C7">
        <w:rPr>
          <w:b/>
        </w:rPr>
        <w:t>93</w:t>
      </w:r>
      <w:r w:rsidRPr="00F449C7">
        <w:t>: 59-65 [PMID: 9916957]</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16</w:t>
      </w:r>
      <w:r w:rsidRPr="00F449C7">
        <w:tab/>
        <w:t xml:space="preserve">Windsor RA, Woodby LL, Miller TM, Hardin JM, Crawford MA and DiClemente CC. Effectiveness of Agency for Health Care Policy and Research clinical practice guideline and patient education methods for pregnant smokers in medicaid maternity care. </w:t>
      </w:r>
      <w:r w:rsidRPr="00F449C7">
        <w:rPr>
          <w:i/>
        </w:rPr>
        <w:t>Am J Obstet Gynecol</w:t>
      </w:r>
      <w:r w:rsidRPr="00F449C7">
        <w:t xml:space="preserve"> 2000; </w:t>
      </w:r>
      <w:r w:rsidRPr="00F449C7">
        <w:rPr>
          <w:b/>
        </w:rPr>
        <w:t>182</w:t>
      </w:r>
      <w:r w:rsidRPr="00F449C7">
        <w:t>: 68-75 [PMID: 10649158]</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17</w:t>
      </w:r>
      <w:r w:rsidRPr="00F449C7">
        <w:tab/>
        <w:t xml:space="preserve">Windsor R, Woodby L, Miller T and Hardin M. Effectiveness of smoking cessation and reduction in pregnancy treatment (SCRIPT) methods in Medicaid-supported prenatal care: Trial III. </w:t>
      </w:r>
      <w:r w:rsidRPr="00F449C7">
        <w:rPr>
          <w:i/>
        </w:rPr>
        <w:t>Health Educ Behav</w:t>
      </w:r>
      <w:r w:rsidRPr="00F449C7">
        <w:t xml:space="preserve"> 2011; </w:t>
      </w:r>
      <w:r w:rsidRPr="00F449C7">
        <w:rPr>
          <w:b/>
        </w:rPr>
        <w:t>38</w:t>
      </w:r>
      <w:r w:rsidRPr="00F449C7">
        <w:t>: 412-22 [PMID: 21551424 DOI: 10.1177/1090198110382503]</w:t>
      </w:r>
    </w:p>
    <w:p w:rsidR="00F449C7" w:rsidRPr="00F449C7" w:rsidRDefault="00F449C7" w:rsidP="00F449C7">
      <w:pPr>
        <w:pStyle w:val="EndNoteBibliography"/>
        <w:spacing w:after="0"/>
      </w:pPr>
    </w:p>
    <w:p w:rsidR="00F449C7" w:rsidRPr="00F449C7" w:rsidRDefault="00F449C7" w:rsidP="00F449C7">
      <w:pPr>
        <w:pStyle w:val="EndNoteBibliography"/>
        <w:ind w:left="720" w:hanging="720"/>
      </w:pPr>
      <w:r w:rsidRPr="00F449C7">
        <w:t>118</w:t>
      </w:r>
      <w:r w:rsidRPr="00F449C7">
        <w:tab/>
        <w:t xml:space="preserve">Yeh E, Levasseur G and Kaiserman MJ. Evaluation of urinary cotinine immunoassay test strips used to assess smoking status. </w:t>
      </w:r>
      <w:r w:rsidRPr="00F449C7">
        <w:rPr>
          <w:i/>
        </w:rPr>
        <w:t>Nicotine Tob Res</w:t>
      </w:r>
      <w:r w:rsidRPr="00F449C7">
        <w:t xml:space="preserve"> 2011; </w:t>
      </w:r>
      <w:r w:rsidRPr="00F449C7">
        <w:rPr>
          <w:b/>
        </w:rPr>
        <w:t>13</w:t>
      </w:r>
      <w:r w:rsidRPr="00F449C7">
        <w:t>: 1045-51 [PMID: 21778149 DOI: 10.1093/ntr/ntr127]</w:t>
      </w:r>
    </w:p>
    <w:p w:rsidR="00F449C7" w:rsidRPr="00F449C7" w:rsidRDefault="00F449C7" w:rsidP="00F449C7">
      <w:pPr>
        <w:pStyle w:val="EndNoteBibliography"/>
      </w:pPr>
    </w:p>
    <w:p w:rsidR="009C688A" w:rsidRDefault="00891CAD" w:rsidP="00891CAD">
      <w:pPr>
        <w:pStyle w:val="1"/>
      </w:pPr>
      <w:r>
        <w:fldChar w:fldCharType="end"/>
      </w:r>
    </w:p>
    <w:p w:rsidR="009C688A" w:rsidRDefault="009C688A">
      <w:pPr>
        <w:spacing w:after="200" w:line="276" w:lineRule="auto"/>
        <w:rPr>
          <w:rFonts w:asciiTheme="majorHAnsi" w:eastAsiaTheme="majorEastAsia" w:hAnsiTheme="majorHAnsi" w:cstheme="majorBidi"/>
          <w:b/>
          <w:bCs/>
          <w:sz w:val="28"/>
          <w:szCs w:val="28"/>
        </w:rPr>
      </w:pPr>
      <w:r>
        <w:br w:type="page"/>
      </w:r>
    </w:p>
    <w:p w:rsidR="009C688A" w:rsidRPr="00403295" w:rsidRDefault="009C688A" w:rsidP="009C688A">
      <w:pPr>
        <w:spacing w:line="360" w:lineRule="auto"/>
        <w:ind w:left="2835" w:hanging="2835"/>
        <w:jc w:val="both"/>
        <w:rPr>
          <w:rFonts w:ascii="Book Antiqua" w:hAnsi="Book Antiqua"/>
        </w:rPr>
      </w:pPr>
      <w:r w:rsidRPr="00403295">
        <w:rPr>
          <w:rFonts w:ascii="Book Antiqua" w:hAnsi="Book Antiqua"/>
          <w:b/>
        </w:rPr>
        <w:lastRenderedPageBreak/>
        <w:t>TITLE</w:t>
      </w:r>
      <w:r w:rsidRPr="00403295">
        <w:rPr>
          <w:rFonts w:ascii="Book Antiqua" w:hAnsi="Book Antiqua"/>
          <w:b/>
        </w:rPr>
        <w:tab/>
      </w:r>
      <w:r w:rsidRPr="00403295">
        <w:rPr>
          <w:rFonts w:ascii="Book Antiqua" w:hAnsi="Book Antiqua"/>
        </w:rPr>
        <w:t>Misclassification of smoking habits.  An updated review of the literature</w:t>
      </w:r>
    </w:p>
    <w:p w:rsidR="009C688A" w:rsidRPr="00403295" w:rsidRDefault="009C688A" w:rsidP="009C688A">
      <w:pPr>
        <w:spacing w:line="360" w:lineRule="auto"/>
        <w:jc w:val="both"/>
        <w:rPr>
          <w:rFonts w:ascii="Book Antiqua" w:hAnsi="Book Antiqua"/>
        </w:rPr>
      </w:pPr>
    </w:p>
    <w:p w:rsidR="009C688A" w:rsidRPr="00403295" w:rsidRDefault="009C688A" w:rsidP="009C688A">
      <w:pPr>
        <w:spacing w:line="360" w:lineRule="auto"/>
        <w:ind w:left="2835" w:hanging="2835"/>
        <w:jc w:val="both"/>
        <w:rPr>
          <w:rFonts w:ascii="Book Antiqua" w:hAnsi="Book Antiqua"/>
          <w:vertAlign w:val="superscript"/>
        </w:rPr>
      </w:pPr>
      <w:r w:rsidRPr="00403295">
        <w:rPr>
          <w:rFonts w:ascii="Book Antiqua" w:hAnsi="Book Antiqua"/>
          <w:b/>
        </w:rPr>
        <w:t>Authors</w:t>
      </w:r>
      <w:r w:rsidRPr="00403295">
        <w:rPr>
          <w:rFonts w:ascii="Book Antiqua" w:hAnsi="Book Antiqua"/>
        </w:rPr>
        <w:tab/>
        <w:t>J.S. Hamling</w:t>
      </w:r>
      <w:r w:rsidRPr="00403295">
        <w:rPr>
          <w:rFonts w:ascii="Book Antiqua" w:hAnsi="Book Antiqua"/>
          <w:vertAlign w:val="superscript"/>
        </w:rPr>
        <w:t>1</w:t>
      </w:r>
      <w:r w:rsidRPr="00403295">
        <w:rPr>
          <w:rFonts w:ascii="Book Antiqua" w:hAnsi="Book Antiqua"/>
        </w:rPr>
        <w:t>, K.J. Coombs</w:t>
      </w:r>
      <w:r w:rsidRPr="00403295">
        <w:rPr>
          <w:rFonts w:ascii="Book Antiqua" w:hAnsi="Book Antiqua"/>
          <w:vertAlign w:val="superscript"/>
        </w:rPr>
        <w:t>2</w:t>
      </w:r>
      <w:r w:rsidRPr="00403295">
        <w:rPr>
          <w:rFonts w:ascii="Book Antiqua" w:hAnsi="Book Antiqua"/>
        </w:rPr>
        <w:t>, P.N. Lee</w:t>
      </w:r>
      <w:r w:rsidRPr="00403295">
        <w:rPr>
          <w:rFonts w:ascii="Book Antiqua" w:hAnsi="Book Antiqua"/>
          <w:vertAlign w:val="superscript"/>
        </w:rPr>
        <w:t>2</w:t>
      </w:r>
    </w:p>
    <w:p w:rsidR="009C688A" w:rsidRPr="00403295" w:rsidRDefault="009C688A" w:rsidP="009C688A">
      <w:pPr>
        <w:spacing w:line="360" w:lineRule="auto"/>
        <w:ind w:left="2835" w:hanging="2835"/>
        <w:jc w:val="both"/>
        <w:rPr>
          <w:rFonts w:ascii="Book Antiqua" w:hAnsi="Book Antiqua"/>
        </w:rPr>
      </w:pPr>
    </w:p>
    <w:p w:rsidR="009C688A" w:rsidRPr="00403295" w:rsidRDefault="009C688A" w:rsidP="009C688A">
      <w:pPr>
        <w:spacing w:line="360" w:lineRule="auto"/>
        <w:ind w:left="2835" w:hanging="2835"/>
        <w:jc w:val="both"/>
        <w:rPr>
          <w:rFonts w:ascii="Book Antiqua" w:hAnsi="Book Antiqua"/>
        </w:rPr>
      </w:pPr>
    </w:p>
    <w:p w:rsidR="009C688A" w:rsidRPr="00403295" w:rsidRDefault="009C688A" w:rsidP="009C688A">
      <w:pPr>
        <w:spacing w:line="360" w:lineRule="auto"/>
        <w:ind w:left="2835" w:hanging="2835"/>
        <w:jc w:val="both"/>
        <w:rPr>
          <w:rFonts w:ascii="Book Antiqua" w:hAnsi="Book Antiqua"/>
        </w:rPr>
      </w:pPr>
    </w:p>
    <w:p w:rsidR="009C688A" w:rsidRPr="00403295" w:rsidRDefault="009C688A" w:rsidP="009C688A">
      <w:pPr>
        <w:spacing w:line="360" w:lineRule="auto"/>
        <w:ind w:left="2835" w:hanging="2835"/>
        <w:jc w:val="both"/>
        <w:rPr>
          <w:rFonts w:ascii="Book Antiqua" w:hAnsi="Book Antiqua"/>
        </w:rPr>
      </w:pPr>
    </w:p>
    <w:p w:rsidR="009C688A" w:rsidRPr="00403295" w:rsidRDefault="009C688A" w:rsidP="009C688A">
      <w:pPr>
        <w:spacing w:line="360" w:lineRule="auto"/>
        <w:jc w:val="center"/>
        <w:rPr>
          <w:rFonts w:ascii="Book Antiqua" w:hAnsi="Book Antiqua"/>
          <w:b/>
        </w:rPr>
      </w:pPr>
      <w:r w:rsidRPr="00403295">
        <w:rPr>
          <w:rFonts w:ascii="Book Antiqua" w:hAnsi="Book Antiqua"/>
          <w:b/>
        </w:rPr>
        <w:t>Supplementary File 2</w:t>
      </w:r>
    </w:p>
    <w:p w:rsidR="009C688A" w:rsidRPr="00403295" w:rsidRDefault="009C688A" w:rsidP="009C688A">
      <w:pPr>
        <w:spacing w:line="360" w:lineRule="auto"/>
        <w:jc w:val="center"/>
        <w:rPr>
          <w:rFonts w:ascii="Book Antiqua" w:hAnsi="Book Antiqua"/>
          <w:b/>
        </w:rPr>
      </w:pPr>
    </w:p>
    <w:p w:rsidR="009C688A" w:rsidRPr="00403295" w:rsidRDefault="009C688A" w:rsidP="009C688A">
      <w:pPr>
        <w:spacing w:line="360" w:lineRule="auto"/>
        <w:jc w:val="center"/>
        <w:rPr>
          <w:rFonts w:ascii="Book Antiqua" w:hAnsi="Book Antiqua"/>
          <w:b/>
        </w:rPr>
      </w:pPr>
      <w:r w:rsidRPr="00403295">
        <w:rPr>
          <w:rFonts w:ascii="Book Antiqua" w:hAnsi="Book Antiqua"/>
          <w:b/>
        </w:rPr>
        <w:t>Study characteristics</w:t>
      </w:r>
    </w:p>
    <w:p w:rsidR="009C688A" w:rsidRPr="00403295" w:rsidRDefault="009C688A" w:rsidP="009C688A">
      <w:pPr>
        <w:spacing w:after="200" w:line="360" w:lineRule="auto"/>
        <w:rPr>
          <w:rFonts w:ascii="Book Antiqua" w:hAnsi="Book Antiqua"/>
          <w:b/>
        </w:rPr>
      </w:pPr>
      <w:r w:rsidRPr="00403295">
        <w:rPr>
          <w:rFonts w:ascii="Book Antiqua" w:hAnsi="Book Antiqua"/>
          <w:b/>
        </w:rPr>
        <w:br w:type="page"/>
      </w:r>
    </w:p>
    <w:p w:rsidR="009C688A" w:rsidRPr="00403295" w:rsidRDefault="009C688A" w:rsidP="009C688A">
      <w:pPr>
        <w:spacing w:after="200" w:line="360" w:lineRule="auto"/>
        <w:jc w:val="both"/>
        <w:rPr>
          <w:rFonts w:ascii="Book Antiqua" w:hAnsi="Book Antiqua"/>
        </w:rPr>
      </w:pPr>
      <w:r w:rsidRPr="00403295">
        <w:rPr>
          <w:rFonts w:ascii="Book Antiqua" w:hAnsi="Book Antiqua"/>
        </w:rPr>
        <w:lastRenderedPageBreak/>
        <w:t>The table below lists all the studies included in the analyses. This consists of the studies listed as “Reports included” in Supplementary File 1 (Avoidance of overlaps) together with the individual study reports for which no overlap was identified (and so were not mentioned in Supplementary File 1).</w:t>
      </w:r>
    </w:p>
    <w:p w:rsidR="009C688A" w:rsidRPr="00403295" w:rsidRDefault="009C688A" w:rsidP="009C688A">
      <w:pPr>
        <w:spacing w:after="200" w:line="360" w:lineRule="auto"/>
        <w:jc w:val="both"/>
        <w:rPr>
          <w:rFonts w:ascii="Book Antiqua" w:hAnsi="Book Antiqua"/>
        </w:rPr>
      </w:pPr>
      <w:r w:rsidRPr="00403295">
        <w:rPr>
          <w:rFonts w:ascii="Book Antiqua" w:hAnsi="Book Antiqua"/>
        </w:rPr>
        <w:t>The table gives brief details of the studies. Each study is given a study name: either the name given to the dataset by the study reports or a study name assigned by us, based on the name of the first author. This study name is used to identify the study in the detailed analyses (see Supplementary File 3). The country in which the study was carried out is also given for each study.</w:t>
      </w:r>
    </w:p>
    <w:p w:rsidR="009C688A" w:rsidRPr="00403295" w:rsidRDefault="009C688A" w:rsidP="009C688A">
      <w:pPr>
        <w:spacing w:after="200" w:line="360" w:lineRule="auto"/>
        <w:jc w:val="both"/>
        <w:rPr>
          <w:rFonts w:ascii="Book Antiqua" w:hAnsi="Book Antiqua"/>
        </w:rPr>
      </w:pPr>
      <w:r w:rsidRPr="00403295">
        <w:rPr>
          <w:rFonts w:ascii="Book Antiqua" w:hAnsi="Book Antiqua"/>
        </w:rPr>
        <w:t>The rest of the columns give details for each of the sources used to provide misclassification data. The source reference is given under “Sources used” with details given in the References section below the table. The Sex value is coded as M: data for males only; F: data for females only; M+F: data provided for sexes combined only; M, F: data provided for males and females separately. The age range considered is given in as much detail as possible. Some studies reported only the mean age of participants while others (especially studies of pregnant women) gave no age details. Body fluid represents the substance tested for cotinine. Urine CCR represents cotinine-creatinine ratio measured in urine. Cut point values are given, where available, for both cut point 1 (the lower cut point) and cut point 2 (the higher, more conservative cut point). Where only one value is given this represents cut point 1 unless “cut point 2” is specified. The Notes column gives some further details; in particular, for studies with several sources, noting the individual contributions made by each of the sources. More detail of this is given in Supplementary File 1.</w:t>
      </w:r>
    </w:p>
    <w:p w:rsidR="009C688A" w:rsidRPr="00403295" w:rsidRDefault="009C688A" w:rsidP="009C688A">
      <w:pPr>
        <w:spacing w:after="200" w:line="360" w:lineRule="auto"/>
        <w:jc w:val="both"/>
        <w:rPr>
          <w:rFonts w:ascii="Book Antiqua" w:hAnsi="Book Antiqua"/>
        </w:rPr>
      </w:pPr>
      <w:r w:rsidRPr="00403295">
        <w:rPr>
          <w:rFonts w:ascii="Book Antiqua" w:hAnsi="Book Antiqua"/>
        </w:rPr>
        <w:t xml:space="preserve">While this table presents all the sources of data used in analysis, it does not describe each misclassification rate value used. For example, many studies give separate results for males and females; </w:t>
      </w:r>
      <w:r w:rsidRPr="00403295">
        <w:rPr>
          <w:rFonts w:ascii="Book Antiqua" w:hAnsi="Book Antiqua"/>
        </w:rPr>
        <w:fldChar w:fldCharType="begin">
          <w:fldData xml:space="preserve">PEVuZE5vdGU+PENpdGU+PEF1dGhvcj5Bcm5vbGQ8L0F1dGhvcj48WWVhcj4yMDAxPC9ZZWFyPjxS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</w:fldData>
        </w:fldChar>
      </w:r>
      <w:r>
        <w:rPr>
          <w:rFonts w:ascii="Book Antiqua" w:hAnsi="Book Antiqua"/>
        </w:rPr>
        <w:instrText xml:space="preserve"> ADDIN EN.CITE </w:instrText>
      </w:r>
      <w:r>
        <w:rPr>
          <w:rFonts w:ascii="Book Antiqua" w:hAnsi="Book Antiqua"/>
        </w:rPr>
        <w:fldChar w:fldCharType="begin">
          <w:fldData xml:space="preserve">PEVuZE5vdGU+PENpdGU+PEF1dGhvcj5Bcm5vbGQ8L0F1dGhvcj48WWVhcj4yMDAxPC9ZZWFyPjxS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403295">
        <w:rPr>
          <w:rFonts w:ascii="Book Antiqua" w:hAnsi="Book Antiqua"/>
        </w:rPr>
      </w:r>
      <w:r w:rsidRPr="00403295">
        <w:rPr>
          <w:rFonts w:ascii="Book Antiqua" w:hAnsi="Book Antiqua"/>
        </w:rPr>
        <w:fldChar w:fldCharType="separate"/>
      </w:r>
      <w:r w:rsidRPr="00B71B41">
        <w:rPr>
          <w:rFonts w:ascii="Book Antiqua" w:hAnsi="Book Antiqua"/>
          <w:noProof/>
          <w:vertAlign w:val="superscript"/>
        </w:rPr>
        <w:t>[1]</w:t>
      </w:r>
      <w:r w:rsidRPr="00403295">
        <w:rPr>
          <w:rFonts w:ascii="Book Antiqua" w:hAnsi="Book Antiqua"/>
        </w:rPr>
        <w:fldChar w:fldCharType="end"/>
      </w:r>
      <w:r w:rsidRPr="00403295">
        <w:rPr>
          <w:rFonts w:ascii="Book Antiqua" w:hAnsi="Book Antiqua"/>
        </w:rPr>
        <w:t xml:space="preserve"> gives separate results for African American and White participants. Additionally, if misclassification in a single smoking group (such as non-smokers) is reported then only a single misclassification rate can be calculated, but if misclassification in various smoking groups (such as never-smokers, ex-smokers and current smokers) is reported then several misclassification </w:t>
      </w:r>
      <w:r w:rsidRPr="00403295">
        <w:rPr>
          <w:rFonts w:ascii="Book Antiqua" w:hAnsi="Book Antiqua"/>
        </w:rPr>
        <w:lastRenderedPageBreak/>
        <w:t>rates can be estimated from the data. The details of each rate used in analysis, together with its source, are given in the listings sections of Supplementary File 3.</w:t>
      </w:r>
    </w:p>
    <w:p w:rsidR="009C688A" w:rsidRDefault="009C688A" w:rsidP="009C688A">
      <w:pPr>
        <w:spacing w:after="200"/>
        <w:rPr>
          <w:u w:val="single"/>
        </w:rPr>
      </w:pPr>
    </w:p>
    <w:p w:rsidR="009C688A" w:rsidRDefault="009C688A" w:rsidP="009C688A">
      <w:pPr>
        <w:rPr>
          <w:u w:val="single"/>
        </w:rPr>
      </w:pPr>
    </w:p>
    <w:p w:rsidR="009C688A" w:rsidRDefault="009C688A" w:rsidP="009C688A">
      <w:pPr>
        <w:rPr>
          <w:u w:val="single"/>
        </w:rPr>
        <w:sectPr w:rsidR="009C688A" w:rsidSect="00BB7066">
          <w:footerReference w:type="default" r:id="rId13"/>
          <w:footerReference w:type="first" r:id="rId14"/>
          <w:pgSz w:w="11906" w:h="16838" w:code="9"/>
          <w:pgMar w:top="1440" w:right="1440" w:bottom="1440" w:left="1440" w:header="709" w:footer="709" w:gutter="0"/>
          <w:cols w:space="708"/>
          <w:titlePg/>
          <w:docGrid w:linePitch="360"/>
        </w:sectPr>
      </w:pPr>
    </w:p>
    <w:tbl>
      <w:tblPr>
        <w:tblW w:w="14567" w:type="dxa"/>
        <w:tblLayout w:type="fixed"/>
        <w:tblLook w:val="0000" w:firstRow="0" w:lastRow="0" w:firstColumn="0" w:lastColumn="0" w:noHBand="0" w:noVBand="0"/>
      </w:tblPr>
      <w:tblGrid>
        <w:gridCol w:w="1668"/>
        <w:gridCol w:w="1417"/>
        <w:gridCol w:w="1451"/>
        <w:gridCol w:w="851"/>
        <w:gridCol w:w="1417"/>
        <w:gridCol w:w="1418"/>
        <w:gridCol w:w="1559"/>
        <w:gridCol w:w="4786"/>
      </w:tblGrid>
      <w:tr w:rsidR="009C688A" w:rsidRPr="00403295" w:rsidTr="00D31976">
        <w:trPr>
          <w:cantSplit/>
          <w:tblHeader/>
        </w:trPr>
        <w:tc>
          <w:tcPr>
            <w:tcW w:w="1668" w:type="dxa"/>
            <w:tcBorders>
              <w:top w:val="single" w:sz="4" w:space="0" w:color="auto"/>
              <w:bottom w:val="single" w:sz="4" w:space="0" w:color="auto"/>
            </w:tcBorders>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Study</w:t>
            </w:r>
          </w:p>
        </w:tc>
        <w:tc>
          <w:tcPr>
            <w:tcW w:w="1417" w:type="dxa"/>
            <w:tcBorders>
              <w:top w:val="single" w:sz="4" w:space="0" w:color="auto"/>
              <w:bottom w:val="single" w:sz="4" w:space="0" w:color="auto"/>
            </w:tcBorders>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ountry</w:t>
            </w:r>
          </w:p>
        </w:tc>
        <w:tc>
          <w:tcPr>
            <w:tcW w:w="1451" w:type="dxa"/>
            <w:tcBorders>
              <w:top w:val="single" w:sz="4" w:space="0" w:color="auto"/>
              <w:bottom w:val="single" w:sz="4" w:space="0" w:color="auto"/>
            </w:tcBorders>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ources used</w:t>
            </w:r>
          </w:p>
        </w:tc>
        <w:tc>
          <w:tcPr>
            <w:tcW w:w="851" w:type="dxa"/>
            <w:tcBorders>
              <w:top w:val="single" w:sz="4" w:space="0" w:color="auto"/>
              <w:bottom w:val="single" w:sz="4" w:space="0" w:color="auto"/>
            </w:tcBorders>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xes</w:t>
            </w:r>
          </w:p>
        </w:tc>
        <w:tc>
          <w:tcPr>
            <w:tcW w:w="1417" w:type="dxa"/>
            <w:tcBorders>
              <w:top w:val="single" w:sz="4" w:space="0" w:color="auto"/>
              <w:bottom w:val="single" w:sz="4" w:space="0" w:color="auto"/>
            </w:tcBorders>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ge range</w:t>
            </w:r>
          </w:p>
        </w:tc>
        <w:tc>
          <w:tcPr>
            <w:tcW w:w="1418" w:type="dxa"/>
            <w:tcBorders>
              <w:top w:val="single" w:sz="4" w:space="0" w:color="auto"/>
              <w:bottom w:val="single" w:sz="4" w:space="0" w:color="auto"/>
            </w:tcBorders>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ody fluid</w:t>
            </w:r>
          </w:p>
        </w:tc>
        <w:tc>
          <w:tcPr>
            <w:tcW w:w="1559" w:type="dxa"/>
            <w:tcBorders>
              <w:top w:val="single" w:sz="4" w:space="0" w:color="auto"/>
              <w:bottom w:val="single" w:sz="4" w:space="0" w:color="auto"/>
            </w:tcBorders>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ut point values</w:t>
            </w:r>
          </w:p>
        </w:tc>
        <w:tc>
          <w:tcPr>
            <w:tcW w:w="4786" w:type="dxa"/>
            <w:tcBorders>
              <w:top w:val="single" w:sz="4" w:space="0" w:color="auto"/>
              <w:bottom w:val="single" w:sz="4" w:space="0" w:color="auto"/>
            </w:tcBorders>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tes</w:t>
            </w:r>
          </w:p>
        </w:tc>
      </w:tr>
      <w:tr w:rsidR="009C688A" w:rsidRPr="00403295" w:rsidTr="00D31976">
        <w:trPr>
          <w:cantSplit/>
        </w:trPr>
        <w:tc>
          <w:tcPr>
            <w:tcW w:w="1668" w:type="dxa"/>
            <w:tcBorders>
              <w:top w:val="single" w:sz="4" w:space="0" w:color="auto"/>
            </w:tcBorders>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BC</w:t>
            </w:r>
          </w:p>
        </w:tc>
        <w:tc>
          <w:tcPr>
            <w:tcW w:w="1417" w:type="dxa"/>
            <w:tcBorders>
              <w:top w:val="single" w:sz="4" w:space="0" w:color="auto"/>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ustralia</w:t>
            </w:r>
          </w:p>
        </w:tc>
        <w:tc>
          <w:tcPr>
            <w:tcW w:w="1451" w:type="dxa"/>
            <w:tcBorders>
              <w:top w:val="single" w:sz="4" w:space="0" w:color="auto"/>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QZWFyY2U8L0F1dGhvcj48WWVhcj4yMDE0PC9ZZWFyPjxS
ZWNOdW0+NDk0ODA8L1JlY051bT48SURUZXh0PlBFQVJDRTIwMTR+PC9JRFRleHQ+PERpc3BsYXlU
ZXh0PjxzdHlsZSBmYWNlPSJzdXBlcnNjcmlwdCI+WzJ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QZWFyY2U8L0F1dGhvcj48WWVhcj4yMDE0PC9ZZWFyPjxS
ZWNOdW0+NDk0ODA8L1JlY051bT48SURUZXh0PlBFQVJDRTIwMTR+PC9JRFRleHQ+PERpc3BsYXlU
ZXh0PjxzdHlsZSBmYWNlPSJzdXBlcnNjcmlwdCI+WzJ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w:t>
            </w:r>
            <w:r w:rsidRPr="00403295">
              <w:rPr>
                <w:rFonts w:ascii="Book Antiqua" w:hAnsi="Book Antiqua"/>
                <w:sz w:val="18"/>
                <w:szCs w:val="18"/>
              </w:rPr>
              <w:fldChar w:fldCharType="end"/>
            </w:r>
          </w:p>
        </w:tc>
        <w:tc>
          <w:tcPr>
            <w:tcW w:w="851" w:type="dxa"/>
            <w:tcBorders>
              <w:top w:val="single" w:sz="4" w:space="0" w:color="auto"/>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tcBorders>
              <w:top w:val="single" w:sz="4" w:space="0" w:color="auto"/>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21</w:t>
            </w:r>
          </w:p>
        </w:tc>
        <w:tc>
          <w:tcPr>
            <w:tcW w:w="1418" w:type="dxa"/>
            <w:tcBorders>
              <w:top w:val="single" w:sz="4" w:space="0" w:color="auto"/>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tcBorders>
              <w:top w:val="single" w:sz="4" w:space="0" w:color="auto"/>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51 ng/ml and </w:t>
            </w:r>
            <w:r w:rsidRPr="00403295">
              <w:rPr>
                <w:rFonts w:ascii="Book Antiqua" w:hAnsi="Book Antiqua"/>
                <w:sz w:val="18"/>
                <w:szCs w:val="18"/>
              </w:rPr>
              <w:br/>
              <w:t>551 ng/ml</w:t>
            </w:r>
          </w:p>
        </w:tc>
        <w:tc>
          <w:tcPr>
            <w:tcW w:w="4786" w:type="dxa"/>
            <w:tcBorders>
              <w:top w:val="single" w:sz="4" w:space="0" w:color="auto"/>
            </w:tcBorders>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gewall</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wede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Agewall&lt;/Author&gt;&lt;Year&gt;2002&lt;/Year&gt;&lt;RecNum&gt;241&lt;/RecNum&gt;&lt;IDText&gt;AGEWAL2002~&lt;/IDText&gt;&lt;DisplayText&gt;&lt;style face="superscript"&gt;[3]&lt;/style&gt;&lt;/DisplayText&gt;&lt;record&gt;&lt;rec-number&gt;241&lt;/rec-number&gt;&lt;foreign-keys&gt;&lt;key app="EN" db-id="p50wz59frfwzzlets97pxw5haspsdrffwdtr" timestamp="1469634745"&gt;241&lt;/key&gt;&lt;/foreign-keys&gt;&lt;ref-type name="Journal Article"&gt;17&lt;/ref-type&gt;&lt;contributors&gt;&lt;authors&gt;&lt;author&gt;Agewall, S.&lt;/author&gt;&lt;author&gt;Persson, B.&lt;/author&gt;&lt;author&gt;Lindstedt, G.&lt;/author&gt;&lt;author&gt;Fagerberg, B.&lt;/author&gt;&lt;/authors&gt;&lt;/contributors&gt;&lt;titles&gt;&lt;title&gt;Smoking and use of smokeless tobacco in treated hypertensive men at high coronary risk: utility of urinary cotinine determination&lt;/title&gt;&lt;secondary-title&gt;British Journal of Biomedical Science&lt;/secondary-title&gt;&lt;translated-title&gt;&lt;style face="underline" font="default" size="100%"&gt;file:\\\x:\refscan\AGEWAL2002.pdf&lt;/style&gt;&lt;/translated-title&gt;&lt;/titles&gt;&lt;periodical&gt;&lt;full-title&gt;British Journal of Biomedical Science&lt;/full-title&gt;&lt;abbr-1&gt;Br. J. Biomed. Sci.&lt;/abbr-1&gt;&lt;abbr-2&gt;Br J Biomed Sci&lt;/abbr-2&gt;&lt;/periodical&gt;&lt;pages&gt;145-149&lt;/pages&gt;&lt;volume&gt;59&lt;/volume&gt;&lt;number&gt;3&lt;/number&gt;&lt;section&gt;12371055&lt;/section&gt;&lt;dates&gt;&lt;year&gt;2002&lt;/year&gt;&lt;/dates&gt;&lt;orig-pub&gt;ADULT;COTININE;MARKSMOK;MISCLASSI;SNUFF;SWEDEN;URINE;IESLCN&lt;/orig-pub&gt;&lt;call-num&gt;&lt;style face="underline" font="default" size="100%"&gt;COT&lt;/style&gt;&lt;style face="normal" font="default" size="100%"&gt; &lt;/style&gt;&lt;style face="underline" font="default" size="100%"&gt;O7C&lt;/style&gt;&lt;/call-num&gt;&lt;label&gt;AGEWAL2002~&lt;/label&gt;&lt;urls&gt;&lt;/urls&gt;&lt;custom5&gt;05122002/Y&lt;/custom5&gt;&lt;custom6&gt;20112002&amp;#xD;07102011&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4-77</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352.11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hluwalia</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BaGx1d2FsaWE8L0F1dGhvcj48WWVhcj4yMDA2PC9ZZWFy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BaGx1d2FsaWE8L0F1dGhvcj48WWVhcj4yMDA2PC9ZZWFy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kiyama</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pa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Akiyama&lt;/Author&gt;&lt;Year&gt;1994&lt;/Year&gt;&lt;RecNum&gt;348&lt;/RecNum&gt;&lt;IDText&gt;AKIYAM1994~&lt;/IDText&gt;&lt;DisplayText&gt;&lt;style face="superscript"&gt;[5]&lt;/style&gt;&lt;/DisplayText&gt;&lt;record&gt;&lt;rec-number&gt;348&lt;/rec-number&gt;&lt;foreign-keys&gt;&lt;key app="EN" db-id="p50wz59frfwzzlets97pxw5haspsdrffwdtr" timestamp="1469634755"&gt;348&lt;/key&gt;&lt;/foreign-keys&gt;&lt;ref-type name="Conference Paper"&gt;47&lt;/ref-type&gt;&lt;contributors&gt;&lt;authors&gt;&lt;author&gt;Akiyama, Y.&lt;/author&gt;&lt;author&gt;Ohkawa, Y.&lt;/author&gt;&lt;author&gt;Matsuki, H.&lt;/author&gt;&lt;author&gt;Yokoyama, H.&lt;/author&gt;&lt;author&gt;Kawano, Y.&lt;/author&gt;&lt;author&gt;Kasuga, H.&lt;/author&gt;&lt;author&gt;Fukuma, S.&lt;/author&gt;&lt;/authors&gt;&lt;secondary-authors&gt;&lt;author&gt;Leslie, G.B.&lt;/author&gt;&lt;author&gt;Leslie, K.J.&lt;/author&gt;&lt;author&gt;Huang, J.&lt;/author&gt;&lt;author&gt;Qin, Y.&lt;/author&gt;&lt;/secondary-authors&gt;&lt;/contributors&gt;&lt;titles&gt;&lt;title&gt;Misclassification of smoking status: comparison of questionnaire data and urinary cotinine analysis&lt;/title&gt;&lt;secondary-title&gt;Second international conference on indoor air quality in Asia&lt;/secondary-title&gt;&lt;tertiary-title&gt;Indoor air quality in Asia&lt;/tertiary-title&gt;&lt;translated-title&gt;&lt;style face="underline" font="default" size="100%"&gt;file:\\\x:\refscan\AKIYAM1994.pdf&lt;/style&gt;&lt;/translated-title&gt;&lt;/titles&gt;&lt;pages&gt;319-323&lt;/pages&gt;&lt;dates&gt;&lt;year&gt;1994&lt;/year&gt;&lt;/dates&gt;&lt;pub-location&gt;Rothenfluh, Switzerland&lt;/pub-location&gt;&lt;publisher&gt;Indoor Air International&lt;/publisher&gt;&lt;orig-pub&gt;COTININE;URINE;MARKPASS&lt;/orig-pub&gt;&lt;call-num&gt;&lt;style face="underline" font="default" size="100%"&gt;COT&lt;/style&gt;&lt;style face="normal" font="default" size="100%"&gt; M2&lt;/style&gt;&lt;/call-num&gt;&lt;label&gt;AKIYAM1994~&lt;/label&gt;&lt;urls&gt;&lt;/urls&gt;&lt;custom1&gt;Beijing&lt;/custom1&gt;&lt;custom2&gt;18-20 October 1994&lt;/custom2&gt;&lt;custom5&gt;06122000/Y&lt;/custom5&gt;&lt;custom6&gt;05111997&amp;#xD;16012004&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 CCR</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g</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nderson</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Denmark</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BbmRlcnNlbjwvQXV0aG9yPjxZZWFyPjIwMDk8L1llYXI+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BbmRlcnNlbjwvQXV0aG9yPjxZZWFyPjIwMDk8L1llYXI+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30</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pselof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Apseloff&lt;/Author&gt;&lt;Year&gt;1994&lt;/Year&gt;&lt;RecNum&gt;1453&lt;/RecNum&gt;&lt;IDText&gt;APSELO1994~&lt;/IDText&gt;&lt;DisplayText&gt;&lt;style face="superscript"&gt;[7]&lt;/style&gt;&lt;/DisplayText&gt;&lt;record&gt;&lt;rec-number&gt;1453&lt;/rec-number&gt;&lt;foreign-keys&gt;&lt;key app="EN" db-id="p50wz59frfwzzlets97pxw5haspsdrffwdtr" timestamp="1469634856"&gt;1453&lt;/key&gt;&lt;/foreign-keys&gt;&lt;ref-type name="Journal Article"&gt;17&lt;/ref-type&gt;&lt;contributors&gt;&lt;authors&gt;&lt;author&gt;Apseloff, G.&lt;/author&gt;&lt;author&gt;Ashton, H.M.&lt;/author&gt;&lt;author&gt;Friedman, H.&lt;/author&gt;&lt;author&gt;Gerber, N.&lt;/author&gt;&lt;/authors&gt;&lt;/contributors&gt;&lt;titles&gt;&lt;title&gt;The importance of measuring cotinine levels to identify smokers in clinical trials&lt;/title&gt;&lt;secondary-title&gt;Clinical Pharmacology and Therapeutics&lt;/secondary-title&gt;&lt;translated-title&gt;&lt;style face="underline" font="default" size="100%"&gt;file:\\\x:\refscan\APSELO1994.pdf&lt;/style&gt;&lt;/translated-title&gt;&lt;/titles&gt;&lt;periodical&gt;&lt;full-title&gt;Clinical Pharmacology and Therapeutics&lt;/full-title&gt;&lt;abbr-1&gt;Clin. Pharmacol. Ther.&lt;/abbr-1&gt;&lt;abbr-2&gt;Clin Pharmacol Ther&lt;/abbr-2&gt;&lt;abbr-3&gt;Clinical Pharmacology &amp;amp; Therapeutics&lt;/abbr-3&gt;&lt;/periodical&gt;&lt;pages&gt;460-462&lt;/pages&gt;&lt;volume&gt;56&lt;/volume&gt;&lt;section&gt;7955808 &lt;/section&gt;&lt;dates&gt;&lt;year&gt;1994&lt;/year&gt;&lt;/dates&gt;&lt;orig-pub&gt;COTININE;URINE;ADULT;MISCLASSI;USA&lt;/orig-pub&gt;&lt;call-num&gt;&lt;style face="underline" font="default" size="100%"&gt;COT&lt;/style&gt;&lt;style face="normal" font="default" size="100%"&gt; M2&lt;/style&gt;&lt;/call-num&gt;&lt;label&gt;APSELO1994~&lt;/label&gt;&lt;urls&gt;&lt;/urls&gt;&lt;custom5&gt;25022008/Y&lt;/custom5&gt;&lt;custom6&gt;03101995&amp;#xD;25022008&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50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rnold</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Bcm5vbGQ8L0F1dGhvcj48WWVhcj4yMDAxPC9ZZWFyPjxS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Bcm5vbGQ8L0F1dGhvcj48WWVhcj4yMDAxPC9ZZWFyPjxS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2-4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frican American and White populations were reported separately</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ssa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Assaf&lt;/Author&gt;&lt;Year&gt;2002&lt;/Year&gt;&lt;RecNum&gt;1695&lt;/RecNum&gt;&lt;IDText&gt;ASSAF2002~&lt;/IDText&gt;&lt;DisplayText&gt;&lt;style face="superscript"&gt;[8]&lt;/style&gt;&lt;/DisplayText&gt;&lt;record&gt;&lt;rec-number&gt;1695&lt;/rec-number&gt;&lt;foreign-keys&gt;&lt;key app="EN" db-id="p50wz59frfwzzlets97pxw5haspsdrffwdtr" timestamp="1469634877"&gt;1695&lt;/key&gt;&lt;/foreign-keys&gt;&lt;ref-type name="Journal Article"&gt;17&lt;/ref-type&gt;&lt;contributors&gt;&lt;authors&gt;&lt;author&gt;Assaf, A.R.&lt;/author&gt;&lt;author&gt;Parker, D.&lt;/author&gt;&lt;author&gt;Lapane, K.L.&lt;/author&gt;&lt;author&gt;McKenney, J.L.&lt;/author&gt;&lt;author&gt;Carleton, R.A.&lt;/author&gt;&lt;/authors&gt;&lt;/contributors&gt;&lt;titles&gt;&lt;title&gt;Are there gender differences in self-reported smoking practices? Correlation with thiocyanate and cotinine levels in smokers and nonsmokers from the Pawtucket Heart Health Program&lt;/title&gt;&lt;secondary-title&gt;J. Womens Health&lt;/secondary-title&gt;&lt;translated-title&gt;&lt;style face="underline" font="default" size="100%"&gt;file:\\\x:\refscan\ASSAF2002.pdf&amp;#xD;file:\\\t:\pauline\reviews\pdf\1312.pdf&lt;/style&gt;&lt;/translated-title&gt;&lt;/titles&gt;&lt;periodical&gt;&lt;full-title&gt;Journal of Women&amp;apos;s Health&lt;/full-title&gt;&lt;abbr-1&gt;J. Womens Health&lt;/abbr-1&gt;&lt;abbr-2&gt;J Womens Health&lt;/abbr-2&gt;&lt;/periodical&gt;&lt;pages&gt;899-906&lt;/pages&gt;&lt;volume&gt;11&lt;/volume&gt;&lt;number&gt;10&lt;/number&gt;&lt;section&gt;12630407&lt;/section&gt;&lt;dates&gt;&lt;year&gt;2002&lt;/year&gt;&lt;/dates&gt;&lt;orig-pub&gt;COTININE;MARKSMOK;MISCLASSI;SERUM;ADULT&lt;/orig-pub&gt;&lt;call-num&gt;&lt;style face="underline" font="default" size="100%"&gt;COT&lt;/style&gt;&lt;style face="normal" font="default" size="100%"&gt; BL-GEN&lt;/style&gt;&lt;/call-num&gt;&lt;label&gt;ASSAF2002~&lt;/label&gt;&lt;urls&gt;&lt;/urls&gt;&lt;custom3&gt;1312&lt;/custom3&gt;&lt;custom5&gt;17062003/Y&lt;/custom5&gt;&lt;custom6&gt;13062003&amp;#xD;26032009&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8]</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6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M: 58 ng/ml </w:t>
            </w:r>
            <w:r w:rsidRPr="00403295">
              <w:rPr>
                <w:rFonts w:ascii="Book Antiqua" w:hAnsi="Book Antiqua"/>
                <w:sz w:val="18"/>
                <w:szCs w:val="18"/>
              </w:rPr>
              <w:br/>
              <w:t xml:space="preserve">(cut point 2), </w:t>
            </w:r>
            <w:r w:rsidRPr="00403295">
              <w:rPr>
                <w:rFonts w:ascii="Book Antiqua" w:hAnsi="Book Antiqua"/>
                <w:sz w:val="18"/>
                <w:szCs w:val="18"/>
              </w:rPr>
              <w:br/>
              <w:t>F: 3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ttebring</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wede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Attebring&lt;/Author&gt;&lt;Year&gt;2001&lt;/Year&gt;&lt;RecNum&gt;1750&lt;/RecNum&gt;&lt;IDText&gt;ATTEBR2001~&lt;/IDText&gt;&lt;DisplayText&gt;&lt;style face="superscript"&gt;[9]&lt;/style&gt;&lt;/DisplayText&gt;&lt;record&gt;&lt;rec-number&gt;1750&lt;/rec-number&gt;&lt;foreign-keys&gt;&lt;key app="EN" db-id="p50wz59frfwzzlets97pxw5haspsdrffwdtr" timestamp="1469634882"&gt;1750&lt;/key&gt;&lt;/foreign-keys&gt;&lt;ref-type name="Journal Article"&gt;17&lt;/ref-type&gt;&lt;contributors&gt;&lt;authors&gt;&lt;author&gt;Attebring, M.F.&lt;/author&gt;&lt;author&gt;Herlitz, J.&lt;/author&gt;&lt;author&gt;Berndt, A-K.&lt;/author&gt;&lt;author&gt;Karlsson, T.&lt;/author&gt;&lt;author&gt;Hjalmarson, A.&lt;/author&gt;&lt;/authors&gt;&lt;/contributors&gt;&lt;titles&gt;&lt;title&gt;Are patients truthful about their smoking habits?  A validation of self-report about smoking cessation with biochemical markers of smoking activity amongst patients with ischaemic heart disease&lt;/title&gt;&lt;secondary-title&gt;Journal of Internal Medicine&lt;/secondary-title&gt;&lt;translated-title&gt;&lt;style face="underline" font="default" size="100%"&gt;file:\\\x:\refscan\ATTEBR2001.pdf&lt;/style&gt;&lt;/translated-title&gt;&lt;/titles&gt;&lt;periodical&gt;&lt;full-title&gt;Journal of Internal Medicine&lt;/full-title&gt;&lt;abbr-1&gt;J. Intern. Med.&lt;/abbr-1&gt;&lt;abbr-2&gt;J Intern Med&lt;/abbr-2&gt;&lt;/periodical&gt;&lt;pages&gt;145-151&lt;/pages&gt;&lt;volume&gt;249&lt;/volume&gt;&lt;section&gt;11296802&lt;/section&gt;&lt;dates&gt;&lt;year&gt;2001&lt;/year&gt;&lt;/dates&gt;&lt;orig-pub&gt;COTININE;ADULT;MARKPASS;BLOOD;MISCLASSI;SWEDEN&lt;/orig-pub&gt;&lt;call-num&gt;&lt;style face="underline" font="default" size="100%"&gt;COT&lt;/style&gt;&lt;style face="normal" font="default" size="100%"&gt; M2&lt;/style&gt;&lt;/call-num&gt;&lt;label&gt;ATTEBR2001~&lt;/label&gt;&lt;urls&gt;&lt;/urls&gt;&lt;custom5&gt;17042001/Y&lt;/custom5&gt;&lt;custom6&gt;04042001&amp;#xD;16012004&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9]</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7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lasm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20 ng/ml and </w:t>
            </w:r>
            <w:r w:rsidRPr="00403295">
              <w:rPr>
                <w:rFonts w:ascii="Book Antiqua" w:hAnsi="Book Antiqua"/>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udrain-McGovern</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BdWRyYWluLU1jR292ZXJuPC9BdXRob3I+PFllYXI+MjAx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BdWRyYWluLU1jR292ZXJuPC9BdXRob3I+PFllYXI+MjAx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0]</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Badger</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 Ire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CYWRnZXI8L0F1dGhvcj48WWVhcj4yMDA5PC9ZZWFyPjxS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CYWRnZXI8L0F1dGhvcj48WWVhcj4yMDA5PC9ZZWFyPjxS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70</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altar</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ultinational</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CYWx0YXI8L0F1dGhvcj48WWVhcj4yMDExPC9ZZWFyPjxS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CYWx0YXI8L0F1dGhvcj48WWVhcj4yMDExPC9ZZWFyPjxS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2]</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88.03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ardy</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in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Bardy&lt;/Author&gt;&lt;Year&gt;1993&lt;/Year&gt;&lt;RecNum&gt;2202&lt;/RecNum&gt;&lt;IDText&gt;BARDY1993~&lt;/IDText&gt;&lt;DisplayText&gt;&lt;style face="superscript"&gt;[13]&lt;/style&gt;&lt;/DisplayText&gt;&lt;record&gt;&lt;rec-number&gt;2202&lt;/rec-number&gt;&lt;foreign-keys&gt;&lt;key app="EN" db-id="p50wz59frfwzzlets97pxw5haspsdrffwdtr" timestamp="1469634933"&gt;2202&lt;/key&gt;&lt;/foreign-keys&gt;&lt;ref-type name="Journal Article"&gt;17&lt;/ref-type&gt;&lt;contributors&gt;&lt;authors&gt;&lt;author&gt;Bardy, A.H.&lt;/author&gt;&lt;author&gt;Seppälä, T.&lt;/author&gt;&lt;author&gt;Lillsunde, P.&lt;/author&gt;&lt;author&gt;Kataja, J.M.&lt;/author&gt;&lt;author&gt;Koskela, P.&lt;/author&gt;&lt;author&gt;Pikkarainen, J.&lt;/author&gt;&lt;author&gt;Hiilesmaa, V.K.&lt;/author&gt;&lt;/authors&gt;&lt;/contributors&gt;&lt;titles&gt;&lt;title&gt;Objectively measured tobacco exposure during pregnancy: neonatal effects and relation to maternal smoking&lt;/title&gt;&lt;secondary-title&gt;British Journal of Obstetrics and Gynaecology&lt;/secondary-title&gt;&lt;translated-title&gt;&lt;style face="underline" font="default" size="100%"&gt;file:\\\x:\refscan\BARDY1993.pdf&lt;/style&gt;&lt;/translated-title&gt;&lt;/titles&gt;&lt;periodical&gt;&lt;full-title&gt;British Journal of Obstetrics and Gynaecology&lt;/full-title&gt;&lt;abbr-1&gt;Br. J. Obstet. Gynaecol.&lt;/abbr-1&gt;&lt;abbr-2&gt;Br J Obstet Gynaecol&lt;/abbr-2&gt;&lt;abbr-3&gt;British Journal of Obstetrics &amp;amp; Gynaecology&lt;/abbr-3&gt;&lt;/periodical&gt;&lt;pages&gt;721-726&lt;/pages&gt;&lt;volume&gt;100&lt;/volume&gt;&lt;dates&gt;&lt;year&gt;1993&lt;/year&gt;&lt;/dates&gt;&lt;orig-pub&gt;CHILD;PARSMOKING;BIRTHWT;COTININE;BLOOD;ADULT;MARKPASS;FINLAND;ETS&lt;/orig-pub&gt;&lt;call-num&gt;&lt;style face="underline" font="default" size="100%"&gt;C1.ETS&lt;/style&gt;&lt;style face="normal" font="default" size="100%"&gt; &lt;/style&gt;&lt;style face="underline" font="default" size="100%"&gt;COT&lt;/style&gt;&lt;/call-num&gt;&lt;label&gt;BARDY1993~&lt;/label&gt;&lt;urls&gt;&lt;/urls&gt;&lt;custom5&gt;31081999/Y&lt;/custom5&gt;&lt;custom6&gt;pre95&amp;#xD;24072008&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9</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0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arlow</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Barlow&lt;/Author&gt;&lt;Year&gt;1987&lt;/Year&gt;&lt;RecNum&gt;55701&lt;/RecNum&gt;&lt;IDText&gt;BARLOW1987~&lt;/IDText&gt;&lt;DisplayText&gt;&lt;style face="superscript"&gt;[14]&lt;/style&gt;&lt;/DisplayText&gt;&lt;record&gt;&lt;rec-number&gt;55701&lt;/rec-number&gt;&lt;foreign-keys&gt;&lt;key app="EN" db-id="p50wz59frfwzzlets97pxw5haspsdrffwdtr" timestamp="1516118010"&gt;55701&lt;/key&gt;&lt;/foreign-keys&gt;&lt;ref-type name="Journal Article"&gt;17&lt;/ref-type&gt;&lt;contributors&gt;&lt;authors&gt;&lt;author&gt;Barlow, R. D.&lt;/author&gt;&lt;author&gt;Stone, R. B.&lt;/author&gt;&lt;author&gt;Wald, N. J.&lt;/author&gt;&lt;author&gt;Puhakainen, E. V.&lt;/author&gt;&lt;/authors&gt;&lt;/contributors&gt;&lt;titles&gt;&lt;title&gt;The direct barbituric acid assay for nicotine metabolites in urine: a simple colorimetric test for the routine assessment of smoking status and cigarette smoke intake&lt;/title&gt;&lt;secondary-title&gt;Clin Chim Acta&lt;/secondary-title&gt;&lt;translated-title&gt;file:\\\x:\refscan\BARLOW1987.pdf&lt;/translated-title&gt;&lt;/titles&gt;&lt;periodical&gt;&lt;full-title&gt;Clinica Chimica Acta&lt;/full-title&gt;&lt;abbr-1&gt;Clin. Chim. Acta&lt;/abbr-1&gt;&lt;abbr-2&gt;Clin Chim Acta&lt;/abbr-2&gt;&lt;/periodical&gt;&lt;pages&gt;45-52&lt;/pages&gt;&lt;volume&gt;165&lt;/volume&gt;&lt;number&gt;1&lt;/number&gt;&lt;section&gt;3608188&lt;/section&gt;&lt;keywords&gt;&lt;keyword&gt;*Barbiturates&lt;/keyword&gt;&lt;keyword&gt;Colorimetry&lt;/keyword&gt;&lt;keyword&gt;Cotinine/blood&lt;/keyword&gt;&lt;keyword&gt;False Positive Reactions&lt;/keyword&gt;&lt;keyword&gt;Female&lt;/keyword&gt;&lt;keyword&gt;Humans&lt;/keyword&gt;&lt;keyword&gt;Nicotine/*urine&lt;/keyword&gt;&lt;keyword&gt;Pregnancy&lt;/keyword&gt;&lt;keyword&gt;Radioimmunoassay&lt;/keyword&gt;&lt;keyword&gt;*Smoking&lt;/keyword&gt;&lt;/keywords&gt;&lt;dates&gt;&lt;year&gt;1987&lt;/year&gt;&lt;pub-dates&gt;&lt;date&gt;May 29&lt;/date&gt;&lt;/pub-dates&gt;&lt;/dates&gt;&lt;orig-pub&gt;COTININE&lt;/orig-pub&gt;&lt;isbn&gt;0009-8981 (Print)&amp;#xD;0009-8981 (Linking)&lt;/isbn&gt;&lt;call-num&gt;COT ELEC CCARD-MISCLASS&lt;/call-num&gt;&lt;label&gt;BARLOW1987~&lt;/label&gt;&lt;urls&gt;&lt;/urls&gt;&lt;custom5&gt;22012018/y&lt;/custom5&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5.6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auld</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CYXVsZDwvQXV0aG9yPjxZZWFyPjIwMTI8L1llYXI+PFJl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CYXVsZDwvQXV0aG9yPjxZZWFyPjIwMTI8L1llYXI+PFJl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49.7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enowitz II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Benowitz&lt;/Author&gt;&lt;Year&gt;2012&lt;/Year&gt;&lt;RecNum&gt;38351&lt;/RecNum&gt;&lt;IDText&gt;BENOWI2012A~&lt;/IDText&gt;&lt;DisplayText&gt;&lt;style face="superscript"&gt;[16]&lt;/style&gt;&lt;/DisplayText&gt;&lt;record&gt;&lt;rec-number&gt;38351&lt;/rec-number&gt;&lt;foreign-keys&gt;&lt;key app="EN" db-id="p50wz59frfwzzlets97pxw5haspsdrffwdtr" timestamp="1469639664"&gt;38351&lt;/key&gt;&lt;/foreign-keys&gt;&lt;ref-type name="Journal Article"&gt;17&lt;/ref-type&gt;&lt;contributors&gt;&lt;authors&gt;&lt;author&gt;Benowitz, N.L.&lt;/author&gt;&lt;author&gt;Renner, C.C.&lt;/author&gt;&lt;author&gt;Lanier, A.P.&lt;/author&gt;&lt;author&gt;Tyndale, R.F.&lt;/author&gt;&lt;author&gt;Hatsukami, D.K.&lt;/author&gt;&lt;author&gt;Lindgren, B.&lt;/author&gt;&lt;author&gt;Stepanov, I.&lt;/author&gt;&lt;author&gt;Watson, C.H.&lt;/author&gt;&lt;author&gt;Sosnoff, C.S.&lt;/author&gt;&lt;author&gt;Jacob, P., III&lt;/author&gt;&lt;/authors&gt;&lt;/contributors&gt;&lt;titles&gt;&lt;title&gt;Exposure to nicotine and carcinogens among Southwestern Alaskan native cigarette smokers and smokeless tobacco users&lt;/title&gt;&lt;secondary-title&gt;Cancer Epidemiol. Biomarkers Prev.&lt;/secondary-title&gt;&lt;translated-title&gt;&lt;style face="underline" font="default" size="100%"&gt;file:\\\x:\refscan\BENOWI2012A.pdf&lt;/style&gt;&lt;/translated-title&gt;&lt;/titles&gt;&lt;periodical&gt;&lt;full-title&gt;Cancer Epidemiology, Biomarkers &amp;amp; Prevention&lt;/full-title&gt;&lt;abbr-1&gt;Cancer Epidemiol. Biomarkers Prev.&lt;/abbr-1&gt;&lt;abbr-2&gt;Cancer Epidemiol Biomarkers Prev&lt;/abbr-2&gt;&lt;/periodical&gt;&lt;pages&gt;934-942&lt;/pages&gt;&lt;volume&gt;21&lt;/volume&gt;&lt;number&gt;6&lt;/number&gt;&lt;section&gt;22490317&lt;/section&gt;&lt;dates&gt;&lt;year&gt;2012&lt;/year&gt;&lt;/dates&gt;&lt;orig-pub&gt;COTININE;MARKSMOK;ADULT;PLASMA;NICOTINE; TARNICCO&lt;/orig-pub&gt;&lt;call-num&gt;&lt;style face="underline" font="default" size="100%"&gt;COT&lt;/style&gt;&lt;style face="normal" font="default" size="100%"&gt; O7H CCARD-GEN&lt;/style&gt;&lt;/call-num&gt;&lt;label&gt;BENOWI2012A~&lt;/label&gt;&lt;urls&gt;&lt;/urls&gt;&lt;custom5&gt;10072012/Y&lt;/custom5&gt;&lt;custom6&gt;20062012&amp;#xD;1007201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lasm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ernert</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Bernert&lt;/Author&gt;&lt;Year&gt;2000&lt;/Year&gt;&lt;RecNum&gt;2880&lt;/RecNum&gt;&lt;IDText&gt;BERNER2000~&lt;/IDText&gt;&lt;DisplayText&gt;&lt;style face="superscript"&gt;[17]&lt;/style&gt;&lt;/DisplayText&gt;&lt;record&gt;&lt;rec-number&gt;2880&lt;/rec-number&gt;&lt;foreign-keys&gt;&lt;key app="EN" db-id="p50wz59frfwzzlets97pxw5haspsdrffwdtr" timestamp="1469634995"&gt;2880&lt;/key&gt;&lt;/foreign-keys&gt;&lt;ref-type name="Journal Article"&gt;17&lt;/ref-type&gt;&lt;contributors&gt;&lt;authors&gt;&lt;author&gt;Bernert, J.T., Jr.&lt;/author&gt;&lt;author&gt;McGuffey, J.E.&lt;/author&gt;&lt;author&gt;Morrison, M.A.&lt;/author&gt;&lt;author&gt;Pirkle, J.L.&lt;/author&gt;&lt;/authors&gt;&lt;/contributors&gt;&lt;titles&gt;&lt;title&gt;Comparison of serum and salivary cotinine measurements by a sensitive high-performance liquid chromatography-tandem mass spectrometry method as an indicator of exposure to tobacco smoke among smokers and nonsmokers&lt;/title&gt;&lt;secondary-title&gt;Journal of Analytical Toxicology&lt;/secondary-title&gt;&lt;translated-title&gt;&lt;style face="underline" font="default" size="100%"&gt;file:\\\x:\refscan\BERNER2000.pdf&lt;/style&gt;&lt;/translated-title&gt;&lt;/titles&gt;&lt;periodical&gt;&lt;full-title&gt;Journal of Analytical Toxicology&lt;/full-title&gt;&lt;abbr-1&gt;J. Anal. Toxicol.&lt;/abbr-1&gt;&lt;abbr-2&gt;J Anal Toxicol&lt;/abbr-2&gt;&lt;/periodical&gt;&lt;pages&gt;333-339&lt;/pages&gt;&lt;volume&gt;24&lt;/volume&gt;&lt;number&gt;5&lt;/number&gt;&lt;section&gt;10926356&lt;/section&gt;&lt;dates&gt;&lt;year&gt;2000&lt;/year&gt;&lt;/dates&gt;&lt;orig-pub&gt;COTININE;ADULT;MISCLASSI;SERUM;SALIVA;MARKSMOK;MARKPASS&lt;/orig-pub&gt;&lt;call-num&gt;&lt;style face="underline" font="default" size="100%"&gt;COT&lt;/style&gt;&lt;/call-num&gt;&lt;label&gt;BERNER2000~&lt;/label&gt;&lt;urls&gt;&lt;/urls&gt;&lt;custom5&gt;290101/Y&lt;/custom5&gt;&lt;custom6&gt;290101&amp;#xD;2802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7]</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61</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5 ng/ml and </w:t>
            </w:r>
            <w:r w:rsidRPr="00403295">
              <w:rPr>
                <w:rFonts w:ascii="Book Antiqua" w:hAnsi="Book Antiqua"/>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irmingham I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XaW5kc29yPC9BdXRob3I+PFllYXI+MTk5MzwvWWVhcj48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XaW5kc29yPC9BdXRob3I+PFllYXI+MTk5MzwvWWVhcj48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8]</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3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RHS baseline</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K</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Jefferis&lt;/Author&gt;&lt;Year&gt;2009&lt;/Year&gt;&lt;RecNum&gt;33718&lt;/RecNum&gt;&lt;IDText&gt;JEFFER2009~&lt;/IDText&gt;&lt;DisplayText&gt;&lt;style face="superscript"&gt;[19]&lt;/style&gt;&lt;/DisplayText&gt;&lt;record&gt;&lt;rec-number&gt;33718&lt;/rec-number&gt;&lt;foreign-keys&gt;&lt;key app="EN" db-id="p50wz59frfwzzlets97pxw5haspsdrffwdtr" timestamp="1469638950"&gt;33718&lt;/key&gt;&lt;/foreign-keys&gt;&lt;ref-type name="Journal Article"&gt;17&lt;/ref-type&gt;&lt;contributors&gt;&lt;authors&gt;&lt;author&gt;Jefferis, B.J.&lt;/author&gt;&lt;author&gt;Thomson, A.G.&lt;/author&gt;&lt;author&gt;Lennon, L.T.&lt;/author&gt;&lt;author&gt;Feyerabend, C.&lt;/author&gt;&lt;author&gt;Doig, M.&lt;/author&gt;&lt;author&gt;McMeekin, L.&lt;/author&gt;&lt;author&gt;Wannamethee, S.G.&lt;/author&gt;&lt;author&gt;Cook, D.G.&lt;/author&gt;&lt;author&gt;Whincup, P.H.&lt;/author&gt;&lt;/authors&gt;&lt;/contributors&gt;&lt;titles&gt;&lt;title&gt;Changes in environmental tobacco smoke (ETS) exposure over a 20-year period: cross-sectional and longitudinal analyses&lt;/title&gt;&lt;secondary-title&gt;Addiction&lt;/secondary-title&gt;&lt;translated-title&gt;&lt;style face="underline" font="default" size="100%"&gt;file:\\\x:\refscan\JEFFER2009.pdf&amp;#xD;file:\\\t:\pauline\reviews\pdf\1631.pdf&lt;/style&gt;&lt;/translated-title&gt;&lt;/titles&gt;&lt;periodical&gt;&lt;full-title&gt;Addiction&lt;/full-title&gt;&lt;abbr-1&gt;Addiction&lt;/abbr-1&gt;&lt;abbr-2&gt;Addiction&lt;/abbr-2&gt;&lt;/periodical&gt;&lt;pages&gt;496-503&lt;/pages&gt;&lt;volume&gt;104&lt;/volume&gt;&lt;section&gt;19207361&lt;/section&gt;&lt;dates&gt;&lt;year&gt;2009&lt;/year&gt;&lt;/dates&gt;&lt;orig-pub&gt;ADULT;COTININE;MARKPASS;TRENDS;SERUM;TOTMUKN&lt;/orig-pub&gt;&lt;call-num&gt;&lt;style face="underline" font="default" size="100%"&gt;COT&lt;/style&gt;&lt;style face="normal" font="default" size="100%"&gt; 32&lt;/style&gt;&lt;/call-num&gt;&lt;label&gt;JEFFER2009~&lt;/label&gt;&lt;urls&gt;&lt;/urls&gt;&lt;custom3&gt;1631&lt;/custom3&gt;&lt;custom5&gt;17032009/Y&lt;/custom5&gt;&lt;custom6&gt;17032009&amp;#xD;10062015&lt;/custom6&gt;&lt;remote-database-name&gt;&lt;style face="underline" font="default" size="100%"&gt;http://www3.interscience.wiley.com/cgi-bin/fulltext/121685319/PDFSTART&lt;/style&gt;&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40-5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RHS follow-up</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K</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KZWZmZXJpczwvQXV0aG9yPjxZZWFyPjIwMTA8L1llYXI+
PFJlY051bT4zNTU0ODwvUmVjTnVtPjxJRFRleHQ+SkVGRkVSMjAxMEF+PC9JRFRleHQ+PERpc3Bs
YXlUZXh0PjxzdHlsZSBmYWNlPSJzdXBlcnNjcmlwdCI+WzIwXTwvc3R5bGU+PC9EaXNwbGF5VGV4
dD48cmVjb3JkPjxyZWMtbnVtYmVyPjM1NTQ4PC9yZWMtbnVtYmVyPjxmb3JlaWduLWtleXM+PGtl
eSBhcHA9IkVOIiBkYi1pZD0icDUwd3o1OWZyZnd6emxldHM5N3B4dzVoYXNwc2RyZmZ3ZHRyIiB0
aW1lc3RhbXA9IjE0Njk2MzkyMjYiPjM1NTQ4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4Olxy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KZWZmZXJpczwvQXV0aG9yPjxZZWFyPjIwMTA8L1llYXI+
PFJlY051bT4zNTU0ODwvUmVjTnVtPjxJRFRleHQ+SkVGRkVSMjAxMEF+PC9JRFRleHQ+PERpc3Bs
YXlUZXh0PjxzdHlsZSBmYWNlPSJzdXBlcnNjcmlwdCI+WzIwXTwvc3R5bGU+PC9EaXNwbGF5VGV4
dD48cmVjb3JkPjxyZWMtbnVtYmVyPjM1NTQ4PC9yZWMtbnVtYmVyPjxmb3JlaWduLWtleXM+PGtl
eSBhcHA9IkVOIiBkYi1pZD0icDUwd3o1OWZyZnd6emxldHM5N3B4dzVoYXNwc2RyZmZ3ZHRyIiB0
aW1lc3RhbXA9IjE0Njk2MzkyMjYiPjM1NTQ4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4Olxy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60-7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runet</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outh Afric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CcnVuZXQ8L0F1dGhvcj48WWVhcj4yMDExPC9ZZWFyPjxS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CcnVuZXQ8L0F1dGhvcj48WWVhcj4yMDExPC9ZZWFyPjxS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UPA</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ald&lt;/Author&gt;&lt;Year&gt;1984&lt;/Year&gt;&lt;RecNum&gt;29828&lt;/RecNum&gt;&lt;IDText&gt;WALD1984~&lt;/IDText&gt;&lt;DisplayText&gt;&lt;style face="superscript"&gt;[22]&lt;/style&gt;&lt;/DisplayText&gt;&lt;record&gt;&lt;rec-number&gt;29828&lt;/rec-number&gt;&lt;foreign-keys&gt;&lt;key app="EN" db-id="p50wz59frfwzzlets97pxw5haspsdrffwdtr" timestamp="1469638387"&gt;29828&lt;/key&gt;&lt;/foreign-keys&gt;&lt;ref-type name="Journal Article"&gt;17&lt;/ref-type&gt;&lt;contributors&gt;&lt;authors&gt;&lt;author&gt;Wald, N.J.&lt;/author&gt;&lt;author&gt;Boreham, J.&lt;/author&gt;&lt;author&gt;Bailey, A.&lt;/author&gt;&lt;author&gt;Ritchie, C.&lt;/author&gt;&lt;author&gt;Haddow, J.E.&lt;/author&gt;&lt;author&gt;Knight, G.&lt;/author&gt;&lt;/authors&gt;&lt;/contributors&gt;&lt;titles&gt;&lt;title&gt;Urinary cotinine as marker of breathing other people&amp;apos;s tobacco smoke&lt;/title&gt;&lt;secondary-title&gt;Lancet&lt;/secondary-title&gt;&lt;translated-title&gt;&lt;style face="underline" font="default" size="100%"&gt;file:\\\x:\refscan\WALD1984.pdf&amp;#xD;file:\\\t:\pauline\reviews\pdf\226.pdf&lt;/style&gt;&lt;/translated-title&gt;&lt;/titles&gt;&lt;periodical&gt;&lt;full-title&gt;Lancet&lt;/full-title&gt;&lt;abbr-1&gt;Lancet&lt;/abbr-1&gt;&lt;abbr-2&gt;Lancet&lt;/abbr-2&gt;&lt;abbr-3&gt;The Lancet&lt;/abbr-3&gt;&lt;/periodical&gt;&lt;pages&gt;230-231&lt;/pages&gt;&lt;volume&gt;1&lt;/volume&gt;&lt;section&gt;6141373&lt;/section&gt;&lt;dates&gt;&lt;year&gt;1984&lt;/year&gt;&lt;/dates&gt;&lt;orig-pub&gt;MISCLASSI;COTININE;URINE;ADULT;MARKPASS;PIPECGR&lt;/orig-pub&gt;&lt;call-num&gt;&lt;style face="normal" font="default" size="100%"&gt;M2 &lt;/style&gt;&lt;style face="underline" font="default" size="100%"&gt;COT&lt;/style&gt;&lt;/call-num&gt;&lt;label&gt;WALD1984~&lt;/label&gt;&lt;work-type&gt;Letter&lt;/work-type&gt;&lt;urls&gt;&lt;/urls&gt;&lt;custom3&gt;226&lt;/custom3&gt;&lt;custom5&gt;23072003/Y&lt;/custom5&gt;&lt;custom6&gt;pre95&amp;#xD;2307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2]</w:t>
            </w:r>
            <w:r w:rsidRPr="00403295">
              <w:rPr>
                <w:rFonts w:ascii="Book Antiqua" w:hAnsi="Book Antiqua"/>
                <w:sz w:val="18"/>
                <w:szCs w:val="18"/>
              </w:rPr>
              <w:fldChar w:fldCharType="end"/>
            </w:r>
          </w:p>
        </w:tc>
        <w:tc>
          <w:tcPr>
            <w:tcW w:w="8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28 ng/ml and </w:t>
            </w:r>
            <w:r w:rsidRPr="00403295">
              <w:rPr>
                <w:rFonts w:ascii="Book Antiqua" w:hAnsi="Book Antiqua"/>
                <w:sz w:val="18"/>
                <w:szCs w:val="18"/>
              </w:rPr>
              <w:br/>
              <w:t>512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Burstyn</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anad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Burstyn&lt;/Author&gt;&lt;Year&gt;2009&lt;/Year&gt;&lt;RecNum&gt;34445&lt;/RecNum&gt;&lt;IDText&gt;BURSTY2009~&lt;/IDText&gt;&lt;DisplayText&gt;&lt;style face="superscript"&gt;[23]&lt;/style&gt;&lt;/DisplayText&gt;&lt;record&gt;&lt;rec-number&gt;34445&lt;/rec-number&gt;&lt;foreign-keys&gt;&lt;key app="EN" db-id="p50wz59frfwzzlets97pxw5haspsdrffwdtr" timestamp="1469639053"&gt;34445&lt;/key&gt;&lt;/foreign-keys&gt;&lt;ref-type name="Journal Article"&gt;17&lt;/ref-type&gt;&lt;contributors&gt;&lt;authors&gt;&lt;author&gt;Burstyn, I.&lt;/author&gt;&lt;author&gt;Kapur, N.&lt;/author&gt;&lt;author&gt;Shalapay, C.&lt;/author&gt;&lt;author&gt;Bamforth, F.&lt;/author&gt;&lt;author&gt;Wild, T.C.&lt;/author&gt;&lt;author&gt;Liu, J.&lt;/author&gt;&lt;author&gt;LeGatt, D.&lt;/author&gt;&lt;/authors&gt;&lt;/contributors&gt;&lt;titles&gt;&lt;title&gt;Evaluation of the accuracy of self-reported smoking in pregnancy when the biomarker level in an active smoker is uncertain&lt;/title&gt;&lt;secondary-title&gt;Nicotine Tob. Res.&lt;/secondary-title&gt;&lt;translated-title&gt;&lt;style face="underline" font="default" size="100%"&gt;file:\\\x:\refscan\BURSTY2009.pdf&lt;/style&gt;&lt;/translated-title&gt;&lt;/titles&gt;&lt;periodical&gt;&lt;full-title&gt;Nicotine &amp;amp; Tobacco Research&lt;/full-title&gt;&lt;abbr-1&gt;Nicotine Tob. Res.&lt;/abbr-1&gt;&lt;abbr-2&gt;Nicotine Tob Res&lt;/abbr-2&gt;&lt;abbr-3&gt;Nicotine Tobacco Res&lt;/abbr-3&gt;&lt;/periodical&gt;&lt;pages&gt;670-678&lt;/pages&gt;&lt;volume&gt;11&lt;/volume&gt;&lt;number&gt;6&lt;/number&gt;&lt;section&gt;19395685 &lt;/section&gt;&lt;dates&gt;&lt;year&gt;2009&lt;/year&gt;&lt;/dates&gt;&lt;orig-pub&gt;COTININE;MARKSMOK;ADULT;SERUM;PREGNANCY&lt;/orig-pub&gt;&lt;call-num&gt;&lt;style face="underline" font="default" size="100%"&gt;COT&lt;/style&gt;&lt;/call-num&gt;&lt;label&gt;BURSTY2009~&lt;/label&gt;&lt;urls&gt;&lt;/urls&gt;&lt;custom5&gt;22072009/Y&lt;/custom5&gt;&lt;custom6&gt;22072009&amp;#xD;30072009&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21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arey</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K</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Carey&lt;/Author&gt;&lt;Year&gt;1999&lt;/Year&gt;&lt;RecNum&gt;4630&lt;/RecNum&gt;&lt;IDText&gt;CAREY1999~&lt;/IDText&gt;&lt;DisplayText&gt;&lt;style face="superscript"&gt;[24]&lt;/style&gt;&lt;/DisplayText&gt;&lt;record&gt;&lt;rec-number&gt;4630&lt;/rec-number&gt;&lt;foreign-keys&gt;&lt;key app="EN" db-id="p50wz59frfwzzlets97pxw5haspsdrffwdtr" timestamp="1469635184"&gt;4630&lt;/key&gt;&lt;/foreign-keys&gt;&lt;ref-type name="Journal Article"&gt;17&lt;/ref-type&gt;&lt;contributors&gt;&lt;authors&gt;&lt;author&gt;Carey, I.M.&lt;/author&gt;&lt;author&gt;Cook, D.G.&lt;/author&gt;&lt;author&gt;Strachan, D.P.&lt;/author&gt;&lt;/authors&gt;&lt;/contributors&gt;&lt;titles&gt;&lt;title&gt;The effects of environmental tobacco smoke exposure on lung function in a longitudinal study of British adults&lt;/title&gt;&lt;secondary-title&gt;Epidemiology&lt;/secondary-title&gt;&lt;translated-title&gt;&lt;style face="underline" font="default" size="100%"&gt;file:\\\x:\refscan\CAREY1999.pdf&amp;#xD;file:\\\t:\pauline\reviews\pdf\1072.pdf&lt;/style&gt;&lt;/translated-title&gt;&lt;/titles&gt;&lt;periodical&gt;&lt;full-title&gt;Epidemiology&lt;/full-title&gt;&lt;abbr-1&gt;Epidemiology&lt;/abbr-1&gt;&lt;abbr-2&gt;Epidemiology&lt;/abbr-2&gt;&lt;abbr-3&gt;Epidemiology (Cambridge, Mass.)&lt;/abbr-3&gt;&lt;/periodical&gt;&lt;pages&gt;319-326&lt;/pages&gt;&lt;volume&gt;10&lt;/volume&gt;&lt;number&gt;3&lt;/number&gt;&lt;section&gt;10230845&lt;/section&gt;&lt;dates&gt;&lt;year&gt;1999&lt;/year&gt;&lt;/dates&gt;&lt;orig-pub&gt;ETS;RESPDIS;LUNGFUN;UK;COTININE;MARKPASS;SALIVA;IASTADN;ASTEXCN;TMACOPD0&lt;/orig-pub&gt;&lt;call-num&gt;&lt;style face="underline" font="default" size="100%"&gt;P4&lt;/style&gt;&lt;style face="normal" font="default" size="100%"&gt; COT&lt;/style&gt;&lt;/call-num&gt;&lt;label&gt;CAREY1999~&lt;/label&gt;&lt;urls&gt;&lt;/urls&gt;&lt;custom3&gt;1072&lt;/custom3&gt;&lt;custom5&gt;16081999/Y&lt;/custom5&gt;&lt;custom6&gt;23071999&amp;#xD;19042011&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73</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7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eppa</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rance</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Ceppa&lt;/Author&gt;&lt;Year&gt;2000&lt;/Year&gt;&lt;RecNum&gt;55597&lt;/RecNum&gt;&lt;IDText&gt;CEPPA2000~&lt;/IDText&gt;&lt;DisplayText&gt;&lt;style face="superscript"&gt;[25]&lt;/style&gt;&lt;/DisplayText&gt;&lt;record&gt;&lt;rec-number&gt;55597&lt;/rec-number&gt;&lt;foreign-keys&gt;&lt;key app="EN" db-id="p50wz59frfwzzlets97pxw5haspsdrffwdtr" timestamp="1516009128"&gt;55597&lt;/key&gt;&lt;/foreign-keys&gt;&lt;ref-type name="Journal Article"&gt;17&lt;/ref-type&gt;&lt;contributors&gt;&lt;authors&gt;&lt;author&gt;Ceppa, F.&lt;/author&gt;&lt;author&gt;El Jahiri, Y.&lt;/author&gt;&lt;author&gt;Mayaudon, H.&lt;/author&gt;&lt;author&gt;Dupuy, O.&lt;/author&gt;&lt;author&gt;Burnat, P.&lt;/author&gt;&lt;/authors&gt;&lt;/contributors&gt;&lt;auth-address&gt;Laboratoire de Biochimie, Toxicologie et Pharmacologie cliniques, Hopital d&amp;apos;Instruction des Armees Begin, Saint-Mande, France.&lt;/auth-address&gt;&lt;titles&gt;&lt;title&gt;High-performance liquid chromatographic determination of cotinine in urine in isocratic mode&lt;/title&gt;&lt;secondary-title&gt;J Chromatogr B Biomed Sci Appl&lt;/secondary-title&gt;&lt;translated-title&gt;file:\\\x:\refscan\CEPPA2000.pdf&lt;/translated-title&gt;&lt;/titles&gt;&lt;periodical&gt;&lt;full-title&gt;Journal of Chromatography. B: Biomedical Sciences and Applications&lt;/full-title&gt;&lt;abbr-1&gt;J. Chromatogr. B Biomed. Sci. Appl.&lt;/abbr-1&gt;&lt;abbr-2&gt;J Chromatogr B Biomed Sci Appl&lt;/abbr-2&gt;&lt;abbr-3&gt;Journal of Chromatography. B: Biomedical Sciences &amp;amp; Applications&lt;/abbr-3&gt;&lt;/periodical&gt;&lt;pages&gt;115-22&lt;/pages&gt;&lt;volume&gt;746&lt;/volume&gt;&lt;number&gt;2&lt;/number&gt;&lt;section&gt;11076063&lt;/section&gt;&lt;keywords&gt;&lt;keyword&gt;Calibration&lt;/keyword&gt;&lt;keyword&gt;Chromatography, High Pressure Liquid/*methods&lt;/keyword&gt;&lt;keyword&gt;Cotinine/*urine&lt;/keyword&gt;&lt;keyword&gt;Diabetes Mellitus/urine&lt;/keyword&gt;&lt;keyword&gt;Humans&lt;/keyword&gt;&lt;keyword&gt;Sensitivity and Specificity&lt;/keyword&gt;&lt;keyword&gt;Smoking/urine&lt;/keyword&gt;&lt;keyword&gt;Spectrophotometry, Ultraviolet&lt;/keyword&gt;&lt;/keywords&gt;&lt;dates&gt;&lt;year&gt;2000&lt;/year&gt;&lt;pub-dates&gt;&lt;date&gt;Sep 15&lt;/date&gt;&lt;/pub-dates&gt;&lt;/dates&gt;&lt;orig-pub&gt;COTININE&lt;/orig-pub&gt;&lt;isbn&gt;1387-2273 (Print)&amp;#xD;1387-2273 (Linking)&lt;/isbn&gt;&lt;call-num&gt;COT ELEC&lt;/call-num&gt;&lt;label&gt;CEPPA2000~&lt;/label&gt;&lt;urls&gt;&lt;/urls&gt;&lt;custom5&gt;02022018/Y&lt;/custom5&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57</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HDS</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English&lt;/Author&gt;&lt;Year&gt;1994&lt;/Year&gt;&lt;RecNum&gt;7878&lt;/RecNum&gt;&lt;IDText&gt;ENGLIS1994~&lt;/IDText&gt;&lt;DisplayText&gt;&lt;style face="superscript"&gt;[26]&lt;/style&gt;&lt;/DisplayText&gt;&lt;record&gt;&lt;rec-number&gt;7878&lt;/rec-number&gt;&lt;foreign-keys&gt;&lt;key app="EN" db-id="p50wz59frfwzzlets97pxw5haspsdrffwdtr" timestamp="1469635532"&gt;7878&lt;/key&gt;&lt;/foreign-keys&gt;&lt;ref-type name="Journal Article"&gt;17&lt;/ref-type&gt;&lt;contributors&gt;&lt;authors&gt;&lt;author&gt;English, P.B.&lt;/author&gt;&lt;author&gt;Eskenazi, B.&lt;/author&gt;&lt;author&gt;Christianson, R.E.&lt;/author&gt;&lt;/authors&gt;&lt;/contributors&gt;&lt;titles&gt;&lt;title&gt;Black-white differences in serum cotinine levels among pregnant women and subsequent effects on infant birthweight&lt;/title&gt;&lt;secondary-title&gt;American Journal of Public Health&lt;/secondary-title&gt;&lt;translated-title&gt;&lt;style face="underline" font="default" size="100%"&gt;file:\\\x:\refscan\ENGLIS1994.pdf&lt;/style&gt;&lt;/translated-title&gt;&lt;/titles&gt;&lt;periodical&gt;&lt;full-title&gt;American Journal of Public Health&lt;/full-title&gt;&lt;abbr-1&gt;Am. J. Public Health&lt;/abbr-1&gt;&lt;abbr-2&gt;Am J Public Health&lt;/abbr-2&gt;&lt;/periodical&gt;&lt;pages&gt;1439-1443&lt;/pages&gt;&lt;volume&gt;84&lt;/volume&gt;&lt;number&gt;9&lt;/number&gt;&lt;section&gt;8092368&lt;/section&gt;&lt;dates&gt;&lt;year&gt;1994&lt;/year&gt;&lt;/dates&gt;&lt;orig-pub&gt;CHILD;PARSMOKING;BIRTHWT;COTININE;BLOOD;ADULT;MARKSMOK;USA;MENTHOL&lt;/orig-pub&gt;&lt;call-num&gt;&lt;style face="underline" font="default" size="100%"&gt;C1.NONETS&lt;/style&gt;&lt;style face="normal" font="default" size="100%"&gt; &lt;/style&gt;&lt;style face="underline" font="default" size="100%"&gt;COT&lt;/style&gt;&lt;style face="normal" font="default" size="100%"&gt; 21C&lt;/style&gt;&lt;/call-num&gt;&lt;label&gt;ENGLIS1994~&lt;/label&gt;&lt;urls&gt;&lt;/urls&gt;&lt;custom5&gt;07092001/y&lt;/custom5&gt;&lt;custom6&gt;pre95&amp;#xD;24012014&lt;/custom6&gt;&lt;electronic-resource-num&gt;10.2105/AJPH.84.9.1439&lt;/electronic-resource-num&gt;&lt;remote-database-name&gt;https://www.ncbi.nlm.nih.gov/pmc/articles/PMC1615148/pdf/amjph00460-0081.pdf&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6.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HMS</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Canad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ong&lt;/Author&gt;&lt;Year&gt;2012&lt;/Year&gt;&lt;RecNum&gt;38314&lt;/RecNum&gt;&lt;IDText&gt;WONG2012~&lt;/IDText&gt;&lt;DisplayText&gt;&lt;style face="superscript"&gt;[27]&lt;/style&gt;&lt;/DisplayText&gt;&lt;record&gt;&lt;rec-number&gt;38314&lt;/rec-number&gt;&lt;foreign-keys&gt;&lt;key app="EN" db-id="p50wz59frfwzzlets97pxw5haspsdrffwdtr" timestamp="1469639659"&gt;38314&lt;/key&gt;&lt;/foreign-keys&gt;&lt;ref-type name="Journal Article"&gt;17&lt;/ref-type&gt;&lt;contributors&gt;&lt;authors&gt;&lt;author&gt;Wong, S.L.&lt;/author&gt;&lt;author&gt;Shields, M.&lt;/author&gt;&lt;author&gt;Leatherdale, S.&lt;/author&gt;&lt;author&gt;Malaison, E.&lt;/author&gt;&lt;author&gt;Hammond, D.&lt;/author&gt;&lt;/authors&gt;&lt;/contributors&gt;&lt;titles&gt;&lt;title&gt;Assessment of validity of self-reported smoking status&lt;/title&gt;&lt;secondary-title&gt;Health Rep.&lt;/secondary-title&gt;&lt;translated-title&gt;&lt;style face="underline" font="default" size="100%"&gt;file:\\\x:\refscan\WONG2012.pdf&lt;/style&gt;&lt;/translated-title&gt;&lt;/titles&gt;&lt;periodical&gt;&lt;full-title&gt;Health Reports&lt;/full-title&gt;&lt;abbr-1&gt;Health Rep.&lt;/abbr-1&gt;&lt;abbr-2&gt;Health Rep&lt;/abbr-2&gt;&lt;/periodical&gt;&lt;pages&gt;47-53&lt;/pages&gt;&lt;volume&gt;23&lt;/volume&gt;&lt;number&gt;1&lt;/number&gt;&lt;section&gt;22590805&lt;/section&gt;&lt;dates&gt;&lt;year&gt;2012&lt;/year&gt;&lt;/dates&gt;&lt;orig-pub&gt;SMOKINGHABS;CANADA;COTININE;URINE;ADULT;MARKSMOK;MISCLASSI&lt;/orig-pub&gt;&lt;call-num&gt;&lt;style face="underline" font="default" size="100%"&gt;SM.CANADA&lt;/style&gt;&lt;style face="normal" font="default" size="100%"&gt; &lt;/style&gt;&lt;style face="underline" font="default" size="100%"&gt;COT&lt;/style&gt;&lt;style face="normal" font="default" size="100%"&gt; M2&lt;/style&gt;&lt;/call-num&gt;&lt;label&gt;WONG2012~&lt;/label&gt;&lt;urls&gt;&lt;/urls&gt;&lt;custom5&gt;20062012/y&lt;/custom5&gt;&lt;custom6&gt;20062012&amp;#xD;04072012&lt;/custom6&gt;&lt;remote-database-name&gt;&lt;style face="underline" font="default" size="100%"&gt;http://www.statcan.gc.ca/pub/82-003-x/2012001/article/11625-eng.pdf&lt;/style&gt;&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2-7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ooley</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Db29sZXk8L0F1dGhvcj48WWVhcj4yMDA3PC9ZZWFyPjxS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Db29sZXk8L0F1dGhvcj48WWVhcj4yMDA3PC9ZZWFyPjxS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6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openhagen</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Denmark</w:t>
            </w:r>
          </w:p>
        </w:tc>
        <w:tc>
          <w:tcPr>
            <w:tcW w:w="14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uadicani&lt;/Author&gt;&lt;Year&gt;1997&lt;/Year&gt;&lt;RecNum&gt;27415&lt;/RecNum&gt;&lt;IDText&gt;SUADIC1997~&lt;/IDText&gt;&lt;DisplayText&gt;&lt;style face="superscript"&gt;[29]&lt;/style&gt;&lt;/DisplayText&gt;&lt;record&gt;&lt;rec-number&gt;27415&lt;/rec-number&gt;&lt;foreign-keys&gt;&lt;key app="EN" db-id="p50wz59frfwzzlets97pxw5haspsdrffwdtr" timestamp="1469638046"&gt;27415&lt;/key&gt;&lt;/foreign-keys&gt;&lt;ref-type name="Journal Article"&gt;17&lt;/ref-type&gt;&lt;contributors&gt;&lt;authors&gt;&lt;author&gt;Suadicani, P.&lt;/author&gt;&lt;author&gt;Hein, H.O.&lt;/author&gt;&lt;author&gt;Gyntelberg, F.&lt;/author&gt;&lt;/authors&gt;&lt;/contributors&gt;&lt;titles&gt;&lt;title&gt;Mortality and morbidity of potentially misclassified smokers&lt;/title&gt;&lt;secondary-title&gt;International Journal of Epidemiology&lt;/secondary-title&gt;&lt;translated-title&gt;&lt;style face="normal" font="default" size="100%"&gt;file:\\\x:\refscan\SUADIC1997.pdf&lt;/style&gt;&lt;style face="underline" font="default" size="100%"&gt;&amp;#xD;file:\\\t:\pauline\reviews\pdf\932.pdf&lt;/style&gt;&lt;/translated-title&gt;&lt;/titles&gt;&lt;periodical&gt;&lt;full-title&gt;International Journal of Epidemiology&lt;/full-title&gt;&lt;abbr-1&gt;Int. J. Epidemiol.&lt;/abbr-1&gt;&lt;abbr-2&gt;Int J Epidemiol&lt;/abbr-2&gt;&lt;/periodical&gt;&lt;pages&gt;321-327&lt;/pages&gt;&lt;volume&gt;26&lt;/volume&gt;&lt;number&gt;2&lt;/number&gt;&lt;section&gt;9169167&lt;/section&gt;&lt;dates&gt;&lt;year&gt;1997&lt;/year&gt;&lt;/dates&gt;&lt;orig-pub&gt;COTININE;MARKSMOK;DENMARK;SERUM;ADULT;TOBSALES;CIGWEIGHT;DENMARK&lt;/orig-pub&gt;&lt;call-num&gt;&lt;style face="underline" font="default" size="100%"&gt;COT&lt;/style&gt;&lt;style face="normal" font="default" size="100%"&gt; M2&lt;/style&gt;&lt;/call-num&gt;&lt;label&gt;SUADIC1997~&lt;/label&gt;&lt;urls&gt;&lt;/urls&gt;&lt;custom3&gt;932&lt;/custom3&gt;&lt;custom5&gt;21012000/y&lt;/custom5&gt;&lt;custom6&gt;08011997&amp;#xD;18112002&lt;/custom6&gt;&lt;electronic-resource-num&gt;10.1093/ije/26.2.321&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9]</w:t>
            </w:r>
            <w:r w:rsidRPr="00403295">
              <w:rPr>
                <w:rFonts w:ascii="Book Antiqua" w:hAnsi="Book Antiqua"/>
                <w:sz w:val="18"/>
                <w:szCs w:val="18"/>
              </w:rPr>
              <w:fldChar w:fldCharType="end"/>
            </w:r>
          </w:p>
        </w:tc>
        <w:tc>
          <w:tcPr>
            <w:tcW w:w="8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3-75</w:t>
            </w:r>
          </w:p>
        </w:tc>
        <w:tc>
          <w:tcPr>
            <w:tcW w:w="141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00 ng/ml </w:t>
            </w:r>
            <w:r w:rsidRPr="00403295">
              <w:rPr>
                <w:rFonts w:ascii="Book Antiqua" w:hAnsi="Book Antiqua"/>
                <w:sz w:val="18"/>
                <w:szCs w:val="18"/>
              </w:rPr>
              <w:br/>
              <w:t>(cut point 2)</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oulta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ells&lt;/Author&gt;&lt;Year&gt;1998&lt;/Year&gt;&lt;RecNum&gt;30335&lt;/RecNum&gt;&lt;IDText&gt;WELLS1998C~&lt;/IDText&gt;&lt;DisplayText&gt;&lt;style face="superscript"&gt;[30]&lt;/style&gt;&lt;/DisplayText&gt;&lt;record&gt;&lt;rec-number&gt;30335&lt;/rec-number&gt;&lt;foreign-keys&gt;&lt;key app="EN" db-id="p50wz59frfwzzlets97pxw5haspsdrffwdtr" timestamp="1469638471"&gt;30335&lt;/key&gt;&lt;/foreign-keys&gt;&lt;ref-type name="Journal Article"&gt;17&lt;/ref-type&gt;&lt;contributors&gt;&lt;authors&gt;&lt;author&gt;Wells, A.J.&lt;/author&gt;&lt;author&gt;English, P.B.&lt;/author&gt;&lt;author&gt;Posner, S.F.&lt;/author&gt;&lt;author&gt;Wagenknecht, L.E.&lt;/author&gt;&lt;author&gt;Perez-Stable, E.J.&lt;/author&gt;&lt;/authors&gt;&lt;/contributors&gt;&lt;titles&gt;&lt;title&gt;Misclassification rates for current smokers misclassified as nonsmokers&lt;/title&gt;&lt;secondary-title&gt;American Journal of Public Health&lt;/secondary-title&gt;&lt;translated-title&gt;&lt;style face="underline" font="default" size="100%"&gt;file:\\\x:\refscan\WELLS1998C.pdf&amp;#xD;file:\\\t:\pauline\reviews\pdf\1019.pdf&lt;/style&gt;&lt;/translated-title&gt;&lt;/titles&gt;&lt;periodical&gt;&lt;full-title&gt;American Journal of Public Health&lt;/full-title&gt;&lt;abbr-1&gt;Am. J. Public Health&lt;/abbr-1&gt;&lt;abbr-2&gt;Am J Public Health&lt;/abbr-2&gt;&lt;/periodical&gt;&lt;pages&gt;1503-1509&lt;/pages&gt;&lt;volume&gt;88&lt;/volume&gt;&lt;section&gt;9772852&lt;/section&gt;&lt;dates&gt;&lt;year&gt;1998&lt;/year&gt;&lt;/dates&gt;&lt;orig-pub&gt;MISCLASSI;ADULT;COTININE&lt;/orig-pub&gt;&lt;call-num&gt;&lt;style face="underline" font="default" size="100%"&gt;COT&lt;/style&gt;&lt;style face="normal" font="default" size="100%"&gt; &lt;/style&gt;&lt;style face="underline" font="default" size="100%"&gt;M2&lt;/style&gt;&lt;/call-num&gt;&lt;label&gt;WELLS1998C~&lt;/label&gt;&lt;urls&gt;&lt;/urls&gt;&lt;custom3&gt;1019&lt;/custom3&gt;&lt;custom5&gt;29101998/Y&lt;/custom5&gt;&lt;custom6&gt;09101998&amp;#xD;0202201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30]</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of mean smoker value</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umming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ells&lt;/Author&gt;&lt;Year&gt;1998&lt;/Year&gt;&lt;RecNum&gt;30335&lt;/RecNum&gt;&lt;IDText&gt;WELLS1998C~&lt;/IDText&gt;&lt;DisplayText&gt;&lt;style face="superscript"&gt;[30]&lt;/style&gt;&lt;/DisplayText&gt;&lt;record&gt;&lt;rec-number&gt;30335&lt;/rec-number&gt;&lt;foreign-keys&gt;&lt;key app="EN" db-id="p50wz59frfwzzlets97pxw5haspsdrffwdtr" timestamp="1469638471"&gt;30335&lt;/key&gt;&lt;/foreign-keys&gt;&lt;ref-type name="Journal Article"&gt;17&lt;/ref-type&gt;&lt;contributors&gt;&lt;authors&gt;&lt;author&gt;Wells, A.J.&lt;/author&gt;&lt;author&gt;English, P.B.&lt;/author&gt;&lt;author&gt;Posner, S.F.&lt;/author&gt;&lt;author&gt;Wagenknecht, L.E.&lt;/author&gt;&lt;author&gt;Perez-Stable, E.J.&lt;/author&gt;&lt;/authors&gt;&lt;/contributors&gt;&lt;titles&gt;&lt;title&gt;Misclassification rates for current smokers misclassified as nonsmokers&lt;/title&gt;&lt;secondary-title&gt;American Journal of Public Health&lt;/secondary-title&gt;&lt;translated-title&gt;&lt;style face="underline" font="default" size="100%"&gt;file:\\\x:\refscan\WELLS1998C.pdf&amp;#xD;file:\\\t:\pauline\reviews\pdf\1019.pdf&lt;/style&gt;&lt;/translated-title&gt;&lt;/titles&gt;&lt;periodical&gt;&lt;full-title&gt;American Journal of Public Health&lt;/full-title&gt;&lt;abbr-1&gt;Am. J. Public Health&lt;/abbr-1&gt;&lt;abbr-2&gt;Am J Public Health&lt;/abbr-2&gt;&lt;/periodical&gt;&lt;pages&gt;1503-1509&lt;/pages&gt;&lt;volume&gt;88&lt;/volume&gt;&lt;section&gt;9772852&lt;/section&gt;&lt;dates&gt;&lt;year&gt;1998&lt;/year&gt;&lt;/dates&gt;&lt;orig-pub&gt;MISCLASSI;ADULT;COTININE&lt;/orig-pub&gt;&lt;call-num&gt;&lt;style face="underline" font="default" size="100%"&gt;COT&lt;/style&gt;&lt;style face="normal" font="default" size="100%"&gt; &lt;/style&gt;&lt;style face="underline" font="default" size="100%"&gt;M2&lt;/style&gt;&lt;/call-num&gt;&lt;label&gt;WELLS1998C~&lt;/label&gt;&lt;urls&gt;&lt;/urls&gt;&lt;custom3&gt;1019&lt;/custom3&gt;&lt;custom5&gt;29101998/Y&lt;/custom5&gt;&lt;custom6&gt;09101998&amp;#xD;0202201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30]</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84</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and 30% of mean smoker value</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DC-HOPE</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FbC1Nb2hhbmRlczwvQXV0aG9yPjxZZWFyPjIwMDk8L1ll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FbC1Nb2hhbmRlczwvQXV0aG9yPjxZZWFyPjIwMDk8L1ll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3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20 ng/ml and </w:t>
            </w:r>
            <w:r w:rsidRPr="00403295">
              <w:rPr>
                <w:rFonts w:ascii="Book Antiqua" w:hAnsi="Book Antiqua"/>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n- and current 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FbC1Nb2hhbmRlczwvQXV0aG9yPjxZZWFyPjIwMTE8L1ll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FbC1Nb2hhbmRlczwvQXV0aG9yPjxZZWFyPjIwMTE8L1ll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32]</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0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x-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de Chazero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rance</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kZSBDaGF6ZXJvbjwvQXV0aG9yPjxZZWFyPjIwMDg8L1ll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kZSBDaGF6ZXJvbjwvQXV0aG9yPjxZZWFyPjIwMDg8L1ll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3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30</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lasm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Delfino</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anad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Delfino&lt;/Author&gt;&lt;Year&gt;1993&lt;/Year&gt;&lt;RecNum&gt;6673&lt;/RecNum&gt;&lt;IDText&gt;DELFIN1993~&lt;/IDText&gt;&lt;DisplayText&gt;&lt;style face="superscript"&gt;[34]&lt;/style&gt;&lt;/DisplayText&gt;&lt;record&gt;&lt;rec-number&gt;6673&lt;/rec-number&gt;&lt;foreign-keys&gt;&lt;key app="EN" db-id="p50wz59frfwzzlets97pxw5haspsdrffwdtr" timestamp="1469635404"&gt;6673&lt;/key&gt;&lt;/foreign-keys&gt;&lt;ref-type name="Journal Article"&gt;17&lt;/ref-type&gt;&lt;contributors&gt;&lt;authors&gt;&lt;author&gt;Delfino, R.J.&lt;/author&gt;&lt;author&gt;Ernst, P.&lt;/author&gt;&lt;author&gt;Jaakkola, M.S.&lt;/author&gt;&lt;author&gt;Solomon, S.&lt;/author&gt;&lt;author&gt;Becklake, M.R.&lt;/author&gt;&lt;/authors&gt;&lt;/contributors&gt;&lt;titles&gt;&lt;title&gt;Questionnaire assessments of recent exposure to environmental tobacco smoke in relation to salivary cotinine&lt;/title&gt;&lt;secondary-title&gt;European Respiratory Journal&lt;/secondary-title&gt;&lt;translated-title&gt;&lt;style face="underline" font="default" size="100%"&gt;file:\\\x:\refscan\DELFIN1993.pdf&lt;/style&gt;&lt;/translated-title&gt;&lt;/titles&gt;&lt;periodical&gt;&lt;full-title&gt;European Respiratory Journal&lt;/full-title&gt;&lt;abbr-1&gt;Eur. Respir. J.&lt;/abbr-1&gt;&lt;abbr-2&gt;Eur Respir J&lt;/abbr-2&gt;&lt;abbr-3&gt;The European respiratory journal&lt;/abbr-3&gt;&lt;/periodical&gt;&lt;pages&gt;1104-1108&lt;/pages&gt;&lt;volume&gt;6&lt;/volume&gt;&lt;section&gt;8224124&lt;/section&gt;&lt;dates&gt;&lt;year&gt;1993&lt;/year&gt;&lt;/dates&gt;&lt;orig-pub&gt;COTININE;SALIVA;MARKPASS;ADULT;HOMEWORK;CANADA&lt;/orig-pub&gt;&lt;call-num&gt;&lt;style face="underline" font="default" size="100%"&gt;COT&lt;/style&gt;&lt;/call-num&gt;&lt;label&gt;DELFIN1993~&lt;/label&gt;&lt;urls&gt;&lt;/urls&gt;&lt;custom5&gt;03032008/Y&lt;/custom5&gt;&lt;custom6&gt;04101995&amp;#xD;03032008&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3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Dell'Orco</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Italy</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Dell&amp;apos;Orco&lt;/Author&gt;&lt;Year&gt;1995&lt;/Year&gt;&lt;RecNum&gt;6683&lt;/RecNum&gt;&lt;IDText&gt;DELLOR1995~&lt;/IDText&gt;&lt;DisplayText&gt;&lt;style face="superscript"&gt;[35]&lt;/style&gt;&lt;/DisplayText&gt;&lt;record&gt;&lt;rec-number&gt;6683&lt;/rec-number&gt;&lt;foreign-keys&gt;&lt;key app="EN" db-id="p50wz59frfwzzlets97pxw5haspsdrffwdtr" timestamp="1469635405"&gt;6683&lt;/key&gt;&lt;/foreign-keys&gt;&lt;ref-type name="Journal Article"&gt;17&lt;/ref-type&gt;&lt;contributors&gt;&lt;authors&gt;&lt;author&gt;Dell&amp;apos;Orco, V.&lt;/author&gt;&lt;author&gt;Forastiere, F.&lt;/author&gt;&lt;author&gt;Agabiti, N.&lt;/author&gt;&lt;author&gt;Corbo, G.M.&lt;/author&gt;&lt;author&gt;Pistelli, R.&lt;/author&gt;&lt;author&gt;Pacifici, R.&lt;/author&gt;&lt;author&gt;Zuccaro, P.&lt;/author&gt;&lt;author&gt;Pizzabiocca, A.&lt;/author&gt;&lt;author&gt;Rosa, M.&lt;/author&gt;&lt;author&gt;Altieri, I.&lt;/author&gt;&lt;author&gt;Perucci, C.A.&lt;/author&gt;&lt;/authors&gt;&lt;/contributors&gt;&lt;titles&gt;&lt;title&gt;Household and community determinants of exposure to involuntary smoking: a study of urinary cotinine in children and adolescents&lt;/title&gt;&lt;secondary-title&gt;American Journal of Epidemiology&lt;/secondary-title&gt;&lt;translated-title&gt;&lt;style face="normal" font="default" size="100%"&gt;file:\\\x:\refscan\DELLOR1995.pdf&lt;/style&gt;&lt;style face="underline" font="default" size="100%"&gt;&amp;#xD;file:\\\t:\pauline\reviews\pdf\855.pdf&lt;/style&gt;&lt;/translated-title&gt;&lt;/titles&gt;&lt;periodical&gt;&lt;full-title&gt;American Journal of Epidemiology&lt;/full-title&gt;&lt;abbr-1&gt;Am. J. Epidemiol.&lt;/abbr-1&gt;&lt;abbr-2&gt;Am J Epidemiol&lt;/abbr-2&gt;&lt;/periodical&gt;&lt;pages&gt;419-427&lt;/pages&gt;&lt;volume&gt;142&lt;/volume&gt;&lt;section&gt;7625407&lt;/section&gt;&lt;dates&gt;&lt;year&gt;1995&lt;/year&gt;&lt;/dates&gt;&lt;orig-pub&gt;MISCLASSI;CHILD;URINE;MARKPASS;COTININE;ITALY&lt;/orig-pub&gt;&lt;call-num&gt;&lt;style face="normal" font="default" size="100%"&gt;M2 &lt;/style&gt;&lt;style face="underline" font="default" size="100%"&gt;COT&lt;/style&gt;&lt;/call-num&gt;&lt;label&gt;DELLOR1995~&lt;/label&gt;&lt;urls&gt;&lt;/urls&gt;&lt;custom3&gt;855&lt;/custom3&gt;&lt;custom5&gt;20051998/Y&lt;/custom5&gt;&lt;custom6&gt;26091995&amp;#xD;1411201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3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2-1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Dickinson</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ustrali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Dickinson&lt;/Author&gt;&lt;Year&gt;1988&lt;/Year&gt;&lt;RecNum&gt;6935&lt;/RecNum&gt;&lt;IDText&gt;DICKIN1988~&lt;/IDText&gt;&lt;DisplayText&gt;&lt;style face="superscript"&gt;[36]&lt;/style&gt;&lt;/DisplayText&gt;&lt;record&gt;&lt;rec-number&gt;6935&lt;/rec-number&gt;&lt;foreign-keys&gt;&lt;key app="EN" db-id="p50wz59frfwzzlets97pxw5haspsdrffwdtr" timestamp="1469635430"&gt;6935&lt;/key&gt;&lt;/foreign-keys&gt;&lt;ref-type name="Personal Communication"&gt;26&lt;/ref-type&gt;&lt;contributors&gt;&lt;authors&gt;&lt;author&gt;Dickinson, J.A.&lt;/author&gt;&lt;author&gt;Rostas, J.A.P.&lt;/author&gt;&lt;author&gt;Nichols, B.&lt;/author&gt;&lt;author&gt;Ebeling, W.&lt;/author&gt;&lt;author&gt;Dickeson, J.&lt;/author&gt;&lt;author&gt;Matthews, D.&lt;/author&gt;&lt;author&gt;Gibberd, R.&lt;/author&gt;&lt;author&gt;Sanson-Fisher, R.W.&lt;/author&gt;&lt;/authors&gt;&lt;secondary-authors&gt;&lt;author&gt;P.N. Lee&lt;/author&gt;&lt;/secondary-authors&gt;&lt;/contributors&gt;&lt;titles&gt;&lt;title&gt;The use of saliva cotinine to validate smoking self-report in primary care - Provided by Prof. R.W. Gibberd&lt;/title&gt;&lt;translated-title&gt;&lt;style face="underline" font="default" size="100%"&gt;file:\\\x:\refscan\DICKIN1988.pdf&lt;/style&gt;&lt;/translated-title&gt;&lt;/titles&gt;&lt;pages&gt;19&lt;/pages&gt;&lt;dates&gt;&lt;year&gt;1988&lt;/year&gt;&lt;pub-dates&gt;&lt;date&gt;6 September&lt;/date&gt;&lt;/pub-dates&gt;&lt;/dates&gt;&lt;orig-pub&gt;COTININE;SALIVA;ADULT;MISCLASSI;AUSTRALIA&lt;/orig-pub&gt;&lt;call-num&gt;&lt;style face="underline" font="default" size="100%"&gt;COT&lt;/style&gt;&lt;style face="normal" font="default" size="100%"&gt; M2&lt;/style&gt;&lt;/call-num&gt;&lt;label&gt;DICKIN1988~&lt;/label&gt;&lt;work-type&gt;Unpublished&lt;/work-type&gt;&lt;urls&gt;&lt;/urls&gt;&lt;custom5&gt;03032008/Y&lt;/custom5&gt;&lt;custom6&gt;22041999&amp;#xD;03032008&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3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35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Dolcin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Dolcini&lt;/Author&gt;&lt;Year&gt;2003&lt;/Year&gt;&lt;RecNum&gt;7086&lt;/RecNum&gt;&lt;IDText&gt;DOLCIN2003~&lt;/IDText&gt;&lt;DisplayText&gt;&lt;style face="superscript"&gt;[37]&lt;/style&gt;&lt;/DisplayText&gt;&lt;record&gt;&lt;rec-number&gt;7086&lt;/rec-number&gt;&lt;foreign-keys&gt;&lt;key app="EN" db-id="p50wz59frfwzzlets97pxw5haspsdrffwdtr" timestamp="1469635452"&gt;7086&lt;/key&gt;&lt;/foreign-keys&gt;&lt;ref-type name="Journal Article"&gt;17&lt;/ref-type&gt;&lt;contributors&gt;&lt;authors&gt;&lt;author&gt;Dolcini, M.M.&lt;/author&gt;&lt;author&gt;Adler, N.E.&lt;/author&gt;&lt;author&gt;Lee, P.&lt;/author&gt;&lt;author&gt;Bauman, K.E.&lt;/author&gt;&lt;/authors&gt;&lt;/contributors&gt;&lt;titles&gt;&lt;title&gt;An assessment of the validity of adolescent self-reported smoking using three biological indicators&lt;/title&gt;&lt;secondary-title&gt;Nicotine Tob. Res.&lt;/secondary-title&gt;&lt;translated-title&gt;&lt;style face="underline" font="default" size="100%"&gt;file:\\\x:\refscan\DOLCIN2003.pdf&lt;/style&gt;&lt;/translated-title&gt;&lt;/titles&gt;&lt;periodical&gt;&lt;full-title&gt;Nicotine &amp;amp; Tobacco Research&lt;/full-title&gt;&lt;abbr-1&gt;Nicotine Tob. Res.&lt;/abbr-1&gt;&lt;abbr-2&gt;Nicotine Tob Res&lt;/abbr-2&gt;&lt;abbr-3&gt;Nicotine Tobacco Res&lt;/abbr-3&gt;&lt;/periodical&gt;&lt;pages&gt;473-483&lt;/pages&gt;&lt;volume&gt;5&lt;/volume&gt;&lt;number&gt;4&lt;/number&gt;&lt;section&gt;12959785&lt;/section&gt;&lt;dates&gt;&lt;year&gt;2003&lt;/year&gt;&lt;/dates&gt;&lt;orig-pub&gt;COTININE;CHEWING;MARKSMOK;ADULT;MISCLASSI;SALIVA;COHB;THIOCYANATE&lt;/orig-pub&gt;&lt;call-num&gt;&lt;style face="underline" font="default" size="100%"&gt;COT&lt;/style&gt;&lt;style face="normal" font="default" size="100%"&gt; BL-GEN&lt;/style&gt;&lt;/call-num&gt;&lt;label&gt;DOLCIN2003~&lt;/label&gt;&lt;urls&gt;&lt;/urls&gt;&lt;custom5&gt;12022004/Y&lt;/custom5&gt;&lt;custom6&gt;12022004&amp;#xD;26032009&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3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2-1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HLS</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Nondahl&lt;/Author&gt;&lt;Year&gt;2004&lt;/Year&gt;&lt;RecNum&gt;20791&lt;/RecNum&gt;&lt;IDText&gt;NONDAH2004~&lt;/IDText&gt;&lt;DisplayText&gt;&lt;style face="superscript"&gt;[38]&lt;/style&gt;&lt;/DisplayText&gt;&lt;record&gt;&lt;rec-number&gt;20791&lt;/rec-number&gt;&lt;foreign-keys&gt;&lt;key app="EN" db-id="p50wz59frfwzzlets97pxw5haspsdrffwdtr" timestamp="1469637132"&gt;20791&lt;/key&gt;&lt;/foreign-keys&gt;&lt;ref-type name="Journal Article"&gt;17&lt;/ref-type&gt;&lt;contributors&gt;&lt;authors&gt;&lt;author&gt;Nondahl, D.M.&lt;/author&gt;&lt;author&gt;Cruickshanks, K.J.&lt;/author&gt;&lt;author&gt;Dalton, D.S.&lt;/author&gt;&lt;author&gt;Schubert, C.R.&lt;/author&gt;&lt;author&gt;Klein, B.E.K.&lt;/author&gt;&lt;author&gt;Klein, R.&lt;/author&gt;&lt;author&gt;Tweed, T.S.&lt;/author&gt;&lt;/authors&gt;&lt;/contributors&gt;&lt;titles&gt;&lt;title&gt;Serum cotinine level and incident hearing loss: a case-control study&lt;/title&gt;&lt;secondary-title&gt;Arch. Otolaryngol. Head Neck Surg.&lt;/secondary-title&gt;&lt;translated-title&gt;&lt;style face="underline" font="default" size="100%"&gt;file:\\\x:\refscan\NONDAH2004.pdf&lt;/style&gt;&lt;/translated-title&gt;&lt;/titles&gt;&lt;periodical&gt;&lt;full-title&gt;Archives of Otolaryngology - Head and Neck Surgery&lt;/full-title&gt;&lt;abbr-1&gt;Arch. Otolaryngol. Head Neck Surg.&lt;/abbr-1&gt;&lt;abbr-2&gt;Arch Otolaryngol Head Neck Surg&lt;/abbr-2&gt;&lt;abbr-3&gt;Archives of Otolaryngology - Head &amp;amp; Neck Surgery&lt;/abbr-3&gt;&lt;/periodical&gt;&lt;pages&gt;1260-1264&lt;/pages&gt;&lt;volume&gt;130&lt;/volume&gt;&lt;number&gt;11&lt;/number&gt;&lt;section&gt;15545578&lt;/section&gt;&lt;dates&gt;&lt;year&gt;2004&lt;/year&gt;&lt;/dates&gt;&lt;orig-pub&gt;HEARING;COTININE;ADULT;SERUM;MARKPASS;MARKSMOK;ODDDIS&lt;/orig-pub&gt;&lt;call-num&gt;&lt;style face="normal" font="default" size="100%"&gt;18Z &lt;/style&gt;&lt;style face="underline" font="default" size="100%"&gt;COT&lt;/style&gt;&lt;style face="normal" font="default" size="100%"&gt; BL-GEN&lt;/style&gt;&lt;/call-num&gt;&lt;label&gt;NONDAH2004~&lt;/label&gt;&lt;urls&gt;&lt;/urls&gt;&lt;custom5&gt;17012005/y&lt;/custom5&gt;&lt;custom6&gt;14012005&amp;#xD;2208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3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3-7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5 ng/ml and </w:t>
            </w:r>
            <w:r w:rsidRPr="00403295">
              <w:rPr>
                <w:rFonts w:ascii="Book Antiqua" w:hAnsi="Book Antiqua"/>
                <w:sz w:val="18"/>
                <w:szCs w:val="18"/>
              </w:rPr>
              <w:br/>
              <w:t>19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llard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cot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Ellard&lt;/Author&gt;&lt;Year&gt;1996&lt;/Year&gt;&lt;RecNum&gt;7767&lt;/RecNum&gt;&lt;IDText&gt;ELLARD1996~&lt;/IDText&gt;&lt;DisplayText&gt;&lt;style face="superscript"&gt;[39]&lt;/style&gt;&lt;/DisplayText&gt;&lt;record&gt;&lt;rec-number&gt;7767&lt;/rec-number&gt;&lt;foreign-keys&gt;&lt;key app="EN" db-id="p50wz59frfwzzlets97pxw5haspsdrffwdtr" timestamp="1469635521"&gt;7767&lt;/key&gt;&lt;/foreign-keys&gt;&lt;ref-type name="Journal Article"&gt;17&lt;/ref-type&gt;&lt;contributors&gt;&lt;authors&gt;&lt;author&gt;Ellard, G.A.&lt;/author&gt;&lt;author&gt;Johnstone, F.D.&lt;/author&gt;&lt;author&gt;Prescott, R.J.&lt;/author&gt;&lt;author&gt;Ji-Xian, W.&lt;/author&gt;&lt;author&gt;Jian-Hua, M.&lt;/author&gt;&lt;/authors&gt;&lt;/contributors&gt;&lt;titles&gt;&lt;title&gt;Smoking during pregnancy: the dose dependence of birthweight deficits&lt;/title&gt;&lt;secondary-title&gt;British Journal of Obstetrics and Gynaecology&lt;/secondary-title&gt;&lt;translated-title&gt;&lt;style face="underline" font="default" size="100%"&gt;file:\\\x:\refscan\ELLARD1996.pdf&amp;#xD;file:\\\t:\pauline\reviews\pdf\906.pdf&lt;/style&gt;&lt;/translated-title&gt;&lt;/titles&gt;&lt;periodical&gt;&lt;full-title&gt;British Journal of Obstetrics and Gynaecology&lt;/full-title&gt;&lt;abbr-1&gt;Br. J. Obstet. Gynaecol.&lt;/abbr-1&gt;&lt;abbr-2&gt;Br J Obstet Gynaecol&lt;/abbr-2&gt;&lt;abbr-3&gt;British Journal of Obstetrics &amp;amp; Gynaecology&lt;/abbr-3&gt;&lt;/periodical&gt;&lt;pages&gt;806-813&lt;/pages&gt;&lt;volume&gt;103&lt;/volume&gt;&lt;dates&gt;&lt;year&gt;1996&lt;/year&gt;&lt;/dates&gt;&lt;orig-pub&gt;CHILD;PARSMOKING;BIRTHWT;ETS;COTININE;MARKSMOK;INFANT;URINE;UK&lt;/orig-pub&gt;&lt;call-num&gt;&lt;style face="underline" font="default" size="100%"&gt;C1.ETS&lt;/style&gt;&lt;style face="normal" font="default" size="100%"&gt; COT&lt;/style&gt;&lt;/call-num&gt;&lt;label&gt;ELLARD1996~&lt;/label&gt;&lt;urls&gt;&lt;/urls&gt;&lt;custom3&gt;906&lt;/custom3&gt;&lt;custom5&gt;07092001/y&lt;/custom5&gt;&lt;custom6&gt;18091996&amp;#xD;0404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3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7</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g</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mmon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Emmons&lt;/Author&gt;&lt;Year&gt;1996&lt;/Year&gt;&lt;RecNum&gt;7847&lt;/RecNum&gt;&lt;IDText&gt;EMMONS1996~&lt;/IDText&gt;&lt;DisplayText&gt;&lt;style face="superscript"&gt;[40]&lt;/style&gt;&lt;/DisplayText&gt;&lt;record&gt;&lt;rec-number&gt;7847&lt;/rec-number&gt;&lt;foreign-keys&gt;&lt;key app="EN" db-id="p50wz59frfwzzlets97pxw5haspsdrffwdtr" timestamp="1469635529"&gt;7847&lt;/key&gt;&lt;/foreign-keys&gt;&lt;ref-type name="Journal Article"&gt;17&lt;/ref-type&gt;&lt;contributors&gt;&lt;authors&gt;&lt;author&gt;Emmons, K.M.&lt;/author&gt;&lt;author&gt;Marcus, B.H.&lt;/author&gt;&lt;author&gt;Abrams, D.B.&lt;/author&gt;&lt;author&gt;Marshall, R.&lt;/author&gt;&lt;author&gt;Novotny, T.E.&lt;/author&gt;&lt;author&gt;Kane, M.E.&lt;/author&gt;&lt;author&gt;Etzel, R.A.&lt;/author&gt;&lt;/authors&gt;&lt;/contributors&gt;&lt;titles&gt;&lt;title&gt;Use of a 24-hour recall diary to assess exposure to environmental tobacco smoke&lt;/title&gt;&lt;secondary-title&gt;Archives of Environmental Health&lt;/secondary-title&gt;&lt;translated-title&gt;&lt;style face="underline" font="default" size="100%"&gt;file:\\\x:\refscan\EMMONS1996.pdf&lt;/style&gt;&lt;/translated-title&gt;&lt;/titles&gt;&lt;periodical&gt;&lt;full-title&gt;Archives of Environmental Health&lt;/full-title&gt;&lt;abbr-1&gt;Arch. Environ. Health&lt;/abbr-1&gt;&lt;abbr-2&gt;Arch Environ Health&lt;/abbr-2&gt;&lt;/periodical&gt;&lt;pages&gt;146-149&lt;/pages&gt;&lt;volume&gt;51&lt;/volume&gt;&lt;number&gt;2&lt;/number&gt;&lt;section&gt;8638966 &lt;/section&gt;&lt;dates&gt;&lt;year&gt;1996&lt;/year&gt;&lt;/dates&gt;&lt;orig-pub&gt;COTININE;MARKPASS;ADULT;SALIVA;USA&lt;/orig-pub&gt;&lt;call-num&gt;&lt;style face="underline" font="default" size="100%"&gt;COT&lt;/style&gt;&lt;/call-num&gt;&lt;label&gt;EMMONS1996~&lt;/label&gt;&lt;urls&gt;&lt;/urls&gt;&lt;custom5&gt;16012004/y&lt;/custom5&gt;&lt;custom6&gt;22071996&amp;#xD;2802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4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42</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England&lt;/Author&gt;&lt;Year&gt;2007&lt;/Year&gt;&lt;RecNum&gt;7874&lt;/RecNum&gt;&lt;IDText&gt;ENGLAN2007~&lt;/IDText&gt;&lt;DisplayText&gt;&lt;style face="superscript"&gt;[41]&lt;/style&gt;&lt;/DisplayText&gt;&lt;record&gt;&lt;rec-number&gt;7874&lt;/rec-number&gt;&lt;foreign-keys&gt;&lt;key app="EN" db-id="p50wz59frfwzzlets97pxw5haspsdrffwdtr" timestamp="1469635531"&gt;7874&lt;/key&gt;&lt;/foreign-keys&gt;&lt;ref-type name="Journal Article"&gt;17&lt;/ref-type&gt;&lt;contributors&gt;&lt;authors&gt;&lt;author&gt;England, L.J.&lt;/author&gt;&lt;author&gt;Grauman, A.&lt;/author&gt;&lt;author&gt;Qian, C.&lt;/author&gt;&lt;author&gt;Wilkins, D.G.&lt;/author&gt;&lt;author&gt;Schisterman, E.F.&lt;/author&gt;&lt;author&gt;Yu, K.F.&lt;/author&gt;&lt;author&gt;Levine, R.J.&lt;/author&gt;&lt;/authors&gt;&lt;/contributors&gt;&lt;titles&gt;&lt;title&gt;Misclassification of maternal smoking status and its effects on an epidemiologic study of pregnancy outcomes&lt;/title&gt;&lt;secondary-title&gt;Nicotine Tob. Res.&lt;/secondary-title&gt;&lt;translated-title&gt;&lt;style face="underline" font="default" size="100%"&gt;file:\\\x:\refscan\ENGLAN2007.pdf&amp;#xD;file:\\\t:\pauline\reviews\pdf\1568.pdf&lt;/style&gt;&lt;/translated-title&gt;&lt;/titles&gt;&lt;periodical&gt;&lt;full-title&gt;Nicotine &amp;amp; Tobacco Research&lt;/full-title&gt;&lt;abbr-1&gt;Nicotine Tob. Res.&lt;/abbr-1&gt;&lt;abbr-2&gt;Nicotine Tob Res&lt;/abbr-2&gt;&lt;abbr-3&gt;Nicotine Tobacco Res&lt;/abbr-3&gt;&lt;/periodical&gt;&lt;pages&gt;1005-1013&lt;/pages&gt;&lt;volume&gt;9&lt;/volume&gt;&lt;number&gt;10&lt;/number&gt;&lt;section&gt;17852766&lt;/section&gt;&lt;dates&gt;&lt;year&gt;2007&lt;/year&gt;&lt;/dates&gt;&lt;orig-pub&gt;COTININE;MARKSMOK;PREGNANCY;MISCLASSI&lt;/orig-pub&gt;&lt;call-num&gt;&lt;style face="underline" font="default" size="100%"&gt;M1&lt;/style&gt;&lt;style face="normal" font="default" size="100%"&gt; COT BL-GEN&lt;/style&gt;&lt;/call-num&gt;&lt;label&gt;ENGLAN2007~&lt;/label&gt;&lt;urls&gt;&lt;/urls&gt;&lt;custom3&gt;1568&lt;/custom3&gt;&lt;custom5&gt;18022008/Y&lt;/custom5&gt;&lt;custom6&gt;14022008&amp;#xD;11112015&lt;/custom6&gt;&lt;electronic-resource-num&gt;10.1080/14622200701491255&lt;/electronic-resource-num&gt;&lt;remote-database-provider&gt;Apr08:BAT(rev)&lt;/remote-database-provider&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4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2</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tt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witzer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Etter&lt;/Author&gt;&lt;Year&gt;2000&lt;/Year&gt;&lt;RecNum&gt;8046&lt;/RecNum&gt;&lt;IDText&gt;ETTER2000A~&lt;/IDText&gt;&lt;DisplayText&gt;&lt;style face="superscript"&gt;[42]&lt;/style&gt;&lt;/DisplayText&gt;&lt;record&gt;&lt;rec-number&gt;8046&lt;/rec-number&gt;&lt;foreign-keys&gt;&lt;key app="EN" db-id="p50wz59frfwzzlets97pxw5haspsdrffwdtr" timestamp="1469635556"&gt;8046&lt;/key&gt;&lt;/foreign-keys&gt;&lt;ref-type name="Journal Article"&gt;17&lt;/ref-type&gt;&lt;contributors&gt;&lt;authors&gt;&lt;author&gt;Etter, J-F.&lt;/author&gt;&lt;author&gt;Vu Duc, T.&lt;/author&gt;&lt;author&gt;Perneger, T.V.&lt;/author&gt;&lt;/authors&gt;&lt;/contributors&gt;&lt;titles&gt;&lt;title&gt;Saliva cotinine levels in smokers and nonsmokers&lt;/title&gt;&lt;secondary-title&gt;Am. J. Epidemiol.&lt;/secondary-title&gt;&lt;translated-title&gt;&lt;style face="underline" font="default" size="100%"&gt;file:\\\x:\refscan\ETTER2000A.pdf&lt;/style&gt;&lt;/translated-title&gt;&lt;/titles&gt;&lt;periodical&gt;&lt;full-title&gt;American Journal of Epidemiology&lt;/full-title&gt;&lt;abbr-1&gt;Am. J. Epidemiol.&lt;/abbr-1&gt;&lt;abbr-2&gt;Am J Epidemiol&lt;/abbr-2&gt;&lt;/periodical&gt;&lt;pages&gt;251-258&lt;/pages&gt;&lt;volume&gt;151&lt;/volume&gt;&lt;section&gt;10670549&lt;/section&gt;&lt;dates&gt;&lt;year&gt;2000&lt;/year&gt;&lt;/dates&gt;&lt;orig-pub&gt;COTININE;SALIVA;MISCLASSI;ADULT&lt;/orig-pub&gt;&lt;call-num&gt;&lt;style face="underline" font="default" size="100%"&gt;COT&lt;/style&gt;&lt;/call-num&gt;&lt;label&gt;ETTER2000A~&lt;/label&gt;&lt;urls&gt;&lt;/urls&gt;&lt;custom5&gt;17042000/Y&lt;/custom5&gt;&lt;custom6&gt;17042000&amp;#xD;2802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4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3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verett-Murphy</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outh Afric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FdmVyZXR0LU11cnBoeTwvQXV0aG9yPjxZZWFyPjIwMTA8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FdmVyZXR0LU11cnBoeTwvQXV0aG9yPjxZZWFyPjIwMTA8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4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eldma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Feldman&lt;/Author&gt;&lt;Year&gt;1991&lt;/Year&gt;&lt;RecNum&gt;8370&lt;/RecNum&gt;&lt;IDText&gt;FELDMA1991~&lt;/IDText&gt;&lt;DisplayText&gt;&lt;style face="superscript"&gt;[44]&lt;/style&gt;&lt;/DisplayText&gt;&lt;record&gt;&lt;rec-number&gt;8370&lt;/rec-number&gt;&lt;foreign-keys&gt;&lt;key app="EN" db-id="p50wz59frfwzzlets97pxw5haspsdrffwdtr" timestamp="1469635589"&gt;8370&lt;/key&gt;&lt;/foreign-keys&gt;&lt;ref-type name="Journal Article"&gt;17&lt;/ref-type&gt;&lt;contributors&gt;&lt;authors&gt;&lt;author&gt;Feldman, J.&lt;/author&gt;&lt;author&gt;Shenker, I.R.&lt;/author&gt;&lt;author&gt;Etzel, R.A.&lt;/author&gt;&lt;author&gt;Spierto, F.W.&lt;/author&gt;&lt;author&gt;Lilienfield, D.E.&lt;/author&gt;&lt;author&gt;Nussbaum, M.&lt;/author&gt;&lt;author&gt;Jacobson, M.S.&lt;/author&gt;&lt;/authors&gt;&lt;/contributors&gt;&lt;titles&gt;&lt;title&gt;Passive smoking alters lipid profiles in adolescents&lt;/title&gt;&lt;secondary-title&gt;Pediatrics&lt;/secondary-title&gt;&lt;translated-title&gt;&lt;style face="underline" font="default" size="100%"&gt;file:\\\x:\refscan\FELDMA1991.pdf&lt;/style&gt;&lt;/translated-title&gt;&lt;/titles&gt;&lt;periodical&gt;&lt;full-title&gt;Pediatrics&lt;/full-title&gt;&lt;abbr-1&gt;Pediatrics&lt;/abbr-1&gt;&lt;abbr-2&gt;Pediatrics&lt;/abbr-2&gt;&lt;/periodical&gt;&lt;pages&gt;259-264&lt;/pages&gt;&lt;volume&gt;88&lt;/volume&gt;&lt;section&gt;1861923&lt;/section&gt;&lt;dates&gt;&lt;year&gt;1991&lt;/year&gt;&lt;/dates&gt;&lt;orig-pub&gt;ETS;CHD;CLIN;LIPIDS;TMAHD0;COTININE&lt;/orig-pub&gt;&lt;call-num&gt;&lt;style face="underline" font="default" size="100%"&gt;P3&lt;/style&gt;&lt;style face="normal" font="default" size="100%"&gt; COT&lt;/style&gt;&lt;/call-num&gt;&lt;label&gt;FELDMA1991~&lt;/label&gt;&lt;urls&gt;&lt;/urls&gt;&lt;custom5&gt;26022004/Y&lt;/custom5&gt;&lt;custom6&gt;19031997&amp;#xD;26022004&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4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1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endrich</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Fendrich&lt;/Author&gt;&lt;Year&gt;2005&lt;/Year&gt;&lt;RecNum&gt;48953&lt;/RecNum&gt;&lt;IDText&gt;FENDRI2005~&lt;/IDText&gt;&lt;DisplayText&gt;&lt;style face="superscript"&gt;[45]&lt;/style&gt;&lt;/DisplayText&gt;&lt;record&gt;&lt;rec-number&gt;48953&lt;/rec-number&gt;&lt;foreign-keys&gt;&lt;key app="EN" db-id="p50wz59frfwzzlets97pxw5haspsdrffwdtr" timestamp="1487582681"&gt;48953&lt;/key&gt;&lt;/foreign-keys&gt;&lt;ref-type name="Journal Article"&gt;17&lt;/ref-type&gt;&lt;contributors&gt;&lt;authors&gt;&lt;author&gt;Fendrich, M.&lt;/author&gt;&lt;author&gt;Mackesy-Amiti, M.E.&lt;/author&gt;&lt;author&gt;Johnson, T.P.&lt;/author&gt;&lt;author&gt;Hubbell, A.&lt;/author&gt;&lt;author&gt;Wislar, J.S.&lt;/author&gt;&lt;/authors&gt;&lt;/contributors&gt;&lt;titles&gt;&lt;title&gt;Tobacco-reporting validity in an epidemiological drug-use survey&lt;/title&gt;&lt;secondary-title&gt;Addictive Behaviors&lt;/secondary-title&gt;&lt;translated-title&gt;file:\\\x:\refscan\FENDRI2005.pdf&lt;/translated-title&gt;&lt;/titles&gt;&lt;periodical&gt;&lt;full-title&gt;Addictive Behaviors&lt;/full-title&gt;&lt;abbr-1&gt;Addict. Behav.&lt;/abbr-1&gt;&lt;abbr-2&gt;Addict Behav&lt;/abbr-2&gt;&lt;/periodical&gt;&lt;pages&gt;175-181&lt;/pages&gt;&lt;volume&gt;30&lt;/volume&gt;&lt;number&gt;1&lt;/number&gt;&lt;section&gt;15561458&lt;/section&gt;&lt;dates&gt;&lt;year&gt;2005&lt;/year&gt;&lt;/dates&gt;&lt;orig-pub&gt;MISCLASSI;COTININE&lt;/orig-pub&gt;&lt;call-num&gt;COT ELEC CCARD-JTIMIS&lt;/call-num&gt;&lt;label&gt;FENDRI2005~&lt;/label&gt;&lt;urls&gt;&lt;/urls&gt;&lt;custom5&gt;16032016y&lt;/custom5&gt;&lt;custom6&gt;31122017&lt;/custom6&gt;&lt;electronic-resource-num&gt;10.1016/j.addbeh.2004.04.009&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4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4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idl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GaWRsZXI8L0F1dGhvcj48WWVhcj4yMDA2PC9ZZWFyPjxS
ZWNOdW0+NTQxNzg8L1JlY051bT48SURUZXh0PkZJRExFUjIwMDZ+PC9JRFRleHQ+PERpc3BsYXlU
ZXh0PjxzdHlsZSBmYWNlPSJzdXBlcnNjcmlwdCI+WzQ2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GaWRsZXI8L0F1dGhvcj48WWVhcj4yMDA2PC9ZZWFyPjxS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4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Data for the highest school year.</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FINRISK</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in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Vartiainen&lt;/Author&gt;&lt;Year&gt;2002&lt;/Year&gt;&lt;RecNum&gt;29374&lt;/RecNum&gt;&lt;IDText&gt;VARTIA2002~&lt;/IDText&gt;&lt;DisplayText&gt;&lt;style face="superscript"&gt;[47]&lt;/style&gt;&lt;/DisplayText&gt;&lt;record&gt;&lt;rec-number&gt;29374&lt;/rec-number&gt;&lt;foreign-keys&gt;&lt;key app="EN" db-id="p50wz59frfwzzlets97pxw5haspsdrffwdtr" timestamp="1469638321"&gt;29374&lt;/key&gt;&lt;/foreign-keys&gt;&lt;ref-type name="Journal Article"&gt;17&lt;/ref-type&gt;&lt;contributors&gt;&lt;authors&gt;&lt;author&gt;Vartiainen, E.&lt;/author&gt;&lt;author&gt;Seppälä, T.&lt;/author&gt;&lt;author&gt;Lillsunde, P.&lt;/author&gt;&lt;author&gt;Puska, P.&lt;/author&gt;&lt;/authors&gt;&lt;/contributors&gt;&lt;titles&gt;&lt;title&gt;Validation of self reported smoking by serum cotinine measurement in a community-based study&lt;/title&gt;&lt;secondary-title&gt;Journal of Epidemiology and Community Health&lt;/secondary-title&gt;&lt;translated-title&gt;&lt;style face="underline" font="default" size="100%"&gt;file:\\\x:\refscan\VARTIA2002.pdf&amp;#xD;file:\\\x:\refscan\VARTIA2002_misclass.pdf&lt;/style&gt;&lt;/translated-title&gt;&lt;/titles&gt;&lt;periodical&gt;&lt;full-title&gt;Journal of Epidemiology and Community Health&lt;/full-title&gt;&lt;abbr-1&gt;J. Epidemiol. Community Health&lt;/abbr-1&gt;&lt;abbr-2&gt;J Epidemiol Community Health&lt;/abbr-2&gt;&lt;/periodical&gt;&lt;pages&gt;167-170&lt;/pages&gt;&lt;volume&gt;56&lt;/volume&gt;&lt;number&gt;3&lt;/number&gt;&lt;section&gt;11854334&lt;/section&gt;&lt;dates&gt;&lt;year&gt;2002&lt;/year&gt;&lt;/dates&gt;&lt;orig-pub&gt;COTININE;SERUM;MARKSMOK;MISCLASSI;ADULT;FINLAND;ISS3FinlN&lt;/orig-pub&gt;&lt;call-num&gt;&lt;style face="underline" font="default" size="100%"&gt;COT&lt;/style&gt;&lt;style face="normal" font="default" size="100%"&gt; M2&lt;/style&gt;&lt;/call-num&gt;&lt;label&gt;VARTIA2002~&lt;/label&gt;&lt;urls&gt;&lt;/urls&gt;&lt;custom5&gt;25022002/Y&lt;/custom5&gt;&lt;custom6&gt;25022002&amp;#xD;26042010&lt;/custom6&gt;&lt;remote-database-name&gt;https://www.ncbi.nlm.nih.gov/pmc/articles/PMC1732104/pdf/v056p00167.pdf&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4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0 ng/ml and </w:t>
            </w:r>
            <w:r w:rsidRPr="00403295">
              <w:rPr>
                <w:rFonts w:ascii="Book Antiqua" w:hAnsi="Book Antiqua"/>
                <w:sz w:val="18"/>
                <w:szCs w:val="18"/>
              </w:rPr>
              <w:b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ontham</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Fontham&lt;/Author&gt;&lt;Year&gt;1994&lt;/Year&gt;&lt;RecNum&gt;8707&lt;/RecNum&gt;&lt;IDText&gt;FONTHA1994~&lt;/IDText&gt;&lt;DisplayText&gt;&lt;style face="superscript"&gt;[48]&lt;/style&gt;&lt;/DisplayText&gt;&lt;record&gt;&lt;rec-number&gt;8707&lt;/rec-number&gt;&lt;foreign-keys&gt;&lt;key app="EN" db-id="p50wz59frfwzzlets97pxw5haspsdrffwdtr" timestamp="1469635623"&gt;8707&lt;/key&gt;&lt;/foreign-keys&gt;&lt;ref-type name="Journal Article"&gt;17&lt;/ref-type&gt;&lt;contributors&gt;&lt;authors&gt;&lt;author&gt;Fontham, E.T.H.&lt;/author&gt;&lt;author&gt;Correa, P.&lt;/author&gt;&lt;author&gt;Reynolds, P.&lt;/author&gt;&lt;author&gt;Wu-Williams, A.&lt;/author&gt;&lt;author&gt;Buffler, P.A.&lt;/author&gt;&lt;author&gt;Greenberg, R.S.&lt;/author&gt;&lt;author&gt;Chen, V.W.&lt;/author&gt;&lt;author&gt;Alterman, T.&lt;/author&gt;&lt;author&gt;Boyd, P.&lt;/author&gt;&lt;author&gt;Austin, D.F.&lt;/author&gt;&lt;author&gt;Liff, J.&lt;/author&gt;&lt;/authors&gt;&lt;/contributors&gt;&lt;titles&gt;&lt;title&gt;Environmental tobacco smoke and lung cancer in nonsmoking women. A multicenter study&lt;/title&gt;&lt;secondary-title&gt;JAMA&lt;/secondary-title&gt;&lt;translated-title&gt;&lt;style face="underline" font="default" size="100%"&gt;file:\\\x:\refscan\FONTHA1994.pdf&amp;#xD;file:\\\x:\refscan\FONTHA1994_ADD.pdf&amp;#xD;file:\\\t:\pauline\reviews\pdf\731.pdf&lt;/style&gt;&lt;/translated-title&gt;&lt;/titles&gt;&lt;periodical&gt;&lt;full-title&gt;JAMA&lt;/full-title&gt;&lt;abbr-1&gt;JAMA&lt;/abbr-1&gt;&lt;abbr-2&gt;JAMA&lt;/abbr-2&gt;&lt;/periodical&gt;&lt;pages&gt;1752-1759&lt;/pages&gt;&lt;volume&gt;271&lt;/volume&gt;&lt;number&gt;22&lt;/number&gt;&lt;section&gt;8196118&lt;/section&gt;&lt;reprint-edition&gt;Erratum appears in JAMA 1994 Nov 23-30;272(20):1578.&lt;/reprint-edition&gt;&lt;dates&gt;&lt;year&gt;1994&lt;/year&gt;&lt;/dates&gt;&lt;orig-pub&gt;ETS;LUNGC;COTININE;ADULT;URINE;MISCLASSI;IESLCN;USA;TMALC1;LCAD_DIAG_N-E3;LCAD_FREQ_YD;LCAD_RISKF_N-G1&lt;/orig-pub&gt;&lt;call-num&gt;&lt;style face="underline" font="default" size="100%"&gt;P1(K)&lt;/style&gt;&lt;style face="normal" font="default" size="100%"&gt; COT CCARD-LCADENO&lt;/style&gt;&lt;/call-num&gt;&lt;label&gt;FONTHA1994~&lt;/label&gt;&lt;urls&gt;&lt;/urls&gt;&lt;custom3&gt;731&lt;/custom3&gt;&lt;custom5&gt;20012000/Y&lt;/custom5&gt;&lt;custom6&gt;pre95&amp;#xD;16092015&lt;/custom6&gt;&lt;electronic-resource-num&gt;10.1001/jama.1994.03510460044031&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4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7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g</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ontrols and cases, separately.</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ord</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ew Zea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Ford&lt;/Author&gt;&lt;Year&gt;1997&lt;/Year&gt;&lt;RecNum&gt;8745&lt;/RecNum&gt;&lt;IDText&gt;FORD1997~&lt;/IDText&gt;&lt;DisplayText&gt;&lt;style face="superscript"&gt;[49]&lt;/style&gt;&lt;/DisplayText&gt;&lt;record&gt;&lt;rec-number&gt;8745&lt;/rec-number&gt;&lt;foreign-keys&gt;&lt;key app="EN" db-id="p50wz59frfwzzlets97pxw5haspsdrffwdtr" timestamp="1469635627"&gt;8745&lt;/key&gt;&lt;/foreign-keys&gt;&lt;ref-type name="Journal Article"&gt;17&lt;/ref-type&gt;&lt;contributors&gt;&lt;authors&gt;&lt;author&gt;Ford, R.P.K.&lt;/author&gt;&lt;author&gt;Tappin, D.M.&lt;/author&gt;&lt;author&gt;Schluter, P.J.&lt;/author&gt;&lt;author&gt;Wild, C.J.&lt;/author&gt;&lt;/authors&gt;&lt;/contributors&gt;&lt;titles&gt;&lt;title&gt;Smoking during pregnancy: how reliable are maternal self reports in New Zealand?&lt;/title&gt;&lt;secondary-title&gt;Journal of Epidemiology and Community Health&lt;/secondary-title&gt;&lt;translated-title&gt;&lt;style face="underline" font="default" size="100%"&gt;file:\\\x:\refscan\FORD1997.pdf&amp;#xD;file:\\\t:\pauline\reviews\pdf\941.pdf&lt;/style&gt;&lt;/translated-title&gt;&lt;/titles&gt;&lt;periodical&gt;&lt;full-title&gt;Journal of Epidemiology and Community Health&lt;/full-title&gt;&lt;abbr-1&gt;J. Epidemiol. Community Health&lt;/abbr-1&gt;&lt;abbr-2&gt;J Epidemiol Community Health&lt;/abbr-2&gt;&lt;/periodical&gt;&lt;pages&gt;246-251&lt;/pages&gt;&lt;volume&gt;51&lt;/volume&gt;&lt;section&gt;9229052 &lt;/section&gt;&lt;dates&gt;&lt;year&gt;1997&lt;/year&gt;&lt;/dates&gt;&lt;orig-pub&gt;PREGNANCY;COTININE;MISCLASSI;NZ;ADULT;SERUM;MARKSMOK&lt;/orig-pub&gt;&lt;call-num&gt;&lt;style face="underline" font="default" size="100%"&gt;COT&lt;/style&gt;&lt;style face="normal" font="default" size="100%"&gt; M2&lt;/style&gt;&lt;/call-num&gt;&lt;label&gt;FORD1997~&lt;/label&gt;&lt;urls&gt;&lt;/urls&gt;&lt;custom3&gt;941&lt;/custom3&gt;&lt;custom5&gt;21082003/Y&lt;/custom5&gt;&lt;custom6&gt;02071997&amp;#xD;2108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4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5 ng/ml and </w:t>
            </w:r>
            <w:r w:rsidRPr="00403295">
              <w:rPr>
                <w:rFonts w:ascii="Book Antiqua" w:hAnsi="Book Antiqua"/>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ritz</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Austri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Fritz&lt;/Author&gt;&lt;Year&gt;2010&lt;/Year&gt;&lt;RecNum&gt;55353&lt;/RecNum&gt;&lt;IDText&gt;FRITZ2010A~&lt;/IDText&gt;&lt;DisplayText&gt;&lt;style face="superscript"&gt;[50]&lt;/style&gt;&lt;/DisplayText&gt;&lt;record&gt;&lt;rec-number&gt;55353&lt;/rec-number&gt;&lt;foreign-keys&gt;&lt;key app="EN" db-id="p50wz59frfwzzlets97pxw5haspsdrffwdtr" timestamp="1515075880"&gt;55353&lt;/key&gt;&lt;/foreign-keys&gt;&lt;ref-type name="Journal Article"&gt;17&lt;/ref-type&gt;&lt;contributors&gt;&lt;authors&gt;&lt;author&gt;Fritz, M.&lt;/author&gt;&lt;author&gt;Wallner, R.&lt;/author&gt;&lt;author&gt;Grohs, U.&lt;/author&gt;&lt;author&gt;Kemmler, G.&lt;/author&gt;&lt;author&gt;Saria, A.&lt;/author&gt;&lt;author&gt;Zernig, G.&lt;/author&gt;&lt;/authors&gt;&lt;/contributors&gt;&lt;auth-address&gt;Experimental Psychiatry Unit, Department of General Psychiatry and Social Psychiatry, Medical University Innsbruck, Innsbruck, Austria.&lt;/auth-address&gt;&lt;titles&gt;&lt;title&gt;Comparable sensitivities of urine cotinine and breath carbon monoxide at follow-up time points of three months or more in a smoking cessation trial&lt;/title&gt;&lt;secondary-title&gt;Pharmacology&lt;/secondary-title&gt;&lt;translated-title&gt;file:\\\x:\refscan\FRITZ2010A.pdf&lt;/translated-title&gt;&lt;/titles&gt;&lt;periodical&gt;&lt;full-title&gt;Pharmacology&lt;/full-title&gt;&lt;abbr-1&gt;Pharmacology&lt;/abbr-1&gt;&lt;abbr-2&gt;Pharmacology&lt;/abbr-2&gt;&lt;/periodical&gt;&lt;pages&gt;234-40&lt;/pages&gt;&lt;volume&gt;85&lt;/volume&gt;&lt;number&gt;4&lt;/number&gt;&lt;edition&gt;20100317&lt;/edition&gt;&lt;section&gt;20299823&lt;/section&gt;&lt;keywords&gt;&lt;keyword&gt;Breath Tests&lt;/keyword&gt;&lt;keyword&gt;Carbon Monoxide/*analysis&lt;/keyword&gt;&lt;keyword&gt;Cotinine/*blood&lt;/keyword&gt;&lt;keyword&gt;False Negative Reactions&lt;/keyword&gt;&lt;keyword&gt;Humans&lt;/keyword&gt;&lt;keyword&gt;Patient Compliance&lt;/keyword&gt;&lt;keyword&gt;Sensitivity and Specificity&lt;/keyword&gt;&lt;keyword&gt;Smoking/metabolism/urine&lt;/keyword&gt;&lt;keyword&gt;*Smoking Cessation&lt;/keyword&gt;&lt;keyword&gt;Time Factors&lt;/keyword&gt;&lt;/keywords&gt;&lt;dates&gt;&lt;year&gt;2010&lt;/year&gt;&lt;/dates&gt;&lt;orig-pub&gt;COTININE&lt;/orig-pub&gt;&lt;isbn&gt;1423-0313 (Electronic)&amp;#xD;0031-7012 (Linking)&lt;/isbn&gt;&lt;call-num&gt;COT ELEC CCARD-MISCLASS&lt;/call-num&gt;&lt;label&gt;FRITZ2010A~&lt;/label&gt;&lt;urls&gt;&lt;/urls&gt;&lt;custom5&gt;23012018/y&lt;/custom5&gt;&lt;electronic-resource-num&gt;10.1159/000280435&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3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arit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Gariti&lt;/Author&gt;&lt;Year&gt;2002&lt;/Year&gt;&lt;RecNum&gt;55578&lt;/RecNum&gt;&lt;IDText&gt;GARITI2002A~&lt;/IDText&gt;&lt;DisplayText&gt;&lt;style face="superscript"&gt;[51]&lt;/style&gt;&lt;/DisplayText&gt;&lt;record&gt;&lt;rec-number&gt;55578&lt;/rec-number&gt;&lt;foreign-keys&gt;&lt;key app="EN" db-id="p50wz59frfwzzlets97pxw5haspsdrffwdtr" timestamp="1516008639"&gt;55578&lt;/key&gt;&lt;/foreign-keys&gt;&lt;ref-type name="Journal Article"&gt;17&lt;/ref-type&gt;&lt;contributors&gt;&lt;authors&gt;&lt;author&gt;Gariti, P.&lt;/author&gt;&lt;author&gt;Alterman, A. I.&lt;/author&gt;&lt;author&gt;Ehrman, R.&lt;/author&gt;&lt;author&gt;Mulvaney, F. D.&lt;/author&gt;&lt;author&gt;O&amp;apos;Brien, C. P.&lt;/author&gt;&lt;/authors&gt;&lt;/contributors&gt;&lt;auth-address&gt;Department of Psychiatry, Treatment Research Center, University of Pennsylvania School of Medicine, 3900 Chestnut Street, Philadelphia, PA 19104, USA. gariti_p@mail.cc.upenn.edu&lt;/auth-address&gt;&lt;titles&gt;&lt;title&gt;Detecting smoking following smoking cessation treatment&lt;/title&gt;&lt;secondary-title&gt;Drug Alcohol Depend&lt;/secondary-title&gt;&lt;translated-title&gt;file:\\\x:\refscan\GARITI2002A.pdf&lt;/translated-title&gt;&lt;/titles&gt;&lt;periodical&gt;&lt;full-title&gt;Drug and Alcohol Dependence&lt;/full-title&gt;&lt;abbr-1&gt;Drug Alcohol Depend.&lt;/abbr-1&gt;&lt;abbr-2&gt;Drug Alcohol Depend&lt;/abbr-2&gt;&lt;/periodical&gt;&lt;pages&gt;191-6&lt;/pages&gt;&lt;volume&gt;65&lt;/volume&gt;&lt;number&gt;2&lt;/number&gt;&lt;section&gt;11772480&lt;/section&gt;&lt;keywords&gt;&lt;keyword&gt;Adult&lt;/keyword&gt;&lt;keyword&gt;Breath Tests&lt;/keyword&gt;&lt;keyword&gt;Carbon Monoxide/analysis&lt;/keyword&gt;&lt;keyword&gt;Cotinine/urine&lt;/keyword&gt;&lt;keyword&gt;Female&lt;/keyword&gt;&lt;keyword&gt;Humans&lt;/keyword&gt;&lt;keyword&gt;Indicators and Reagents&lt;/keyword&gt;&lt;keyword&gt;Male&lt;/keyword&gt;&lt;keyword&gt;Self-Assessment&lt;/keyword&gt;&lt;keyword&gt;Smoking/*epidemiology&lt;/keyword&gt;&lt;keyword&gt;*Smoking Cessation&lt;/keyword&gt;&lt;keyword&gt;*Smoking Prevention&lt;/keyword&gt;&lt;keyword&gt;Treatment Outcome&lt;/keyword&gt;&lt;/keywords&gt;&lt;dates&gt;&lt;year&gt;2002&lt;/year&gt;&lt;pub-dates&gt;&lt;date&gt;Jan 1&lt;/date&gt;&lt;/pub-dates&gt;&lt;/dates&gt;&lt;orig-pub&gt;COTININE&lt;/orig-pub&gt;&lt;isbn&gt;0376-8716 (Print)&amp;#xD;0376-8716 (Linking)&lt;/isbn&gt;&lt;call-num&gt;COT ELEC&lt;/call-num&gt;&lt;label&gt;GARITI2002A~&lt;/label&gt;&lt;urls&gt;&lt;/urls&gt;&lt;custom5&gt;01022018/Y&lt;/custom5&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9-6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eorge</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weden</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George&lt;/Author&gt;&lt;Year&gt;2006&lt;/Year&gt;&lt;RecNum&gt;9523&lt;/RecNum&gt;&lt;IDText&gt;GEORGE2006~&lt;/IDText&gt;&lt;DisplayText&gt;&lt;style face="superscript"&gt;[52]&lt;/style&gt;&lt;/DisplayText&gt;&lt;record&gt;&lt;rec-number&gt;9523&lt;/rec-number&gt;&lt;foreign-keys&gt;&lt;key app="EN" db-id="p50wz59frfwzzlets97pxw5haspsdrffwdtr" timestamp="1469635715"&gt;9523&lt;/key&gt;&lt;/foreign-keys&gt;&lt;ref-type name="Journal Article"&gt;17&lt;/ref-type&gt;&lt;contributors&gt;&lt;authors&gt;&lt;author&gt;George, L.&lt;/author&gt;&lt;author&gt;Granath, F.&lt;/author&gt;&lt;author&gt;Johansson, A.L.&lt;/author&gt;&lt;author&gt;Cnattingius, S.&lt;/author&gt;&lt;/authors&gt;&lt;/contributors&gt;&lt;titles&gt;&lt;title&gt;Self-reported nicotine exposure and plasma levels of cotinine in early and late pregnancy&lt;/title&gt;&lt;secondary-title&gt;Acta Obstet. Gynecol. Scand.&lt;/secondary-title&gt;&lt;translated-title&gt;&lt;style face="underline" font="default" size="100%"&gt;file:\\\x:\refscan\GEORGE2006.pdf&lt;/style&gt;&lt;/translated-title&gt;&lt;/titles&gt;&lt;periodical&gt;&lt;full-title&gt;Acta Obstetricia et Gynecologica Scandinavica&lt;/full-title&gt;&lt;abbr-1&gt;Acta Obstet. Gynecol. Scand.&lt;/abbr-1&gt;&lt;abbr-2&gt;Acta Obstet Gynecol Scand&lt;/abbr-2&gt;&lt;/periodical&gt;&lt;pages&gt;1331-1337&lt;/pages&gt;&lt;volume&gt;85&lt;/volume&gt;&lt;number&gt;11&lt;/number&gt;&lt;section&gt;17091413&lt;/section&gt;&lt;dates&gt;&lt;year&gt;2006&lt;/year&gt;&lt;/dates&gt;&lt;orig-pub&gt;COTININE;MARKSMOK;MARKPASS;PREGNANCY;MISCLASSI;BLOOD&lt;/orig-pub&gt;&lt;call-num&gt;&lt;style face="underline" font="default" size="100%"&gt;COT&lt;/style&gt;&lt;style face="normal" font="default" size="100%"&gt; O7F BL-GEN&lt;/style&gt;&lt;/call-num&gt;&lt;label&gt;GEORGE2006~&lt;/label&gt;&lt;urls&gt;&lt;/urls&gt;&lt;custom5&gt;12012007/y&lt;/custom5&gt;&lt;custom6&gt;05012007&amp;#xD;16072010&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arly pregnancy data.</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ill</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outh Afric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Gill&lt;/Author&gt;&lt;Year&gt;1996&lt;/Year&gt;&lt;RecNum&gt;9636&lt;/RecNum&gt;&lt;IDText&gt;GILL1996~&lt;/IDText&gt;&lt;DisplayText&gt;&lt;style face="superscript"&gt;[53]&lt;/style&gt;&lt;/DisplayText&gt;&lt;record&gt;&lt;rec-number&gt;9636&lt;/rec-number&gt;&lt;foreign-keys&gt;&lt;key app="EN" db-id="p50wz59frfwzzlets97pxw5haspsdrffwdtr" timestamp="1469635728"&gt;9636&lt;/key&gt;&lt;/foreign-keys&gt;&lt;ref-type name="Journal Article"&gt;17&lt;/ref-type&gt;&lt;contributors&gt;&lt;authors&gt;&lt;author&gt;Gill, G.V.&lt;/author&gt;&lt;author&gt;Rolfe, M.&lt;/author&gt;&lt;author&gt;MacFarlane, I.A.&lt;/author&gt;&lt;author&gt;Huddle, K.R.&lt;/author&gt;&lt;/authors&gt;&lt;/contributors&gt;&lt;titles&gt;&lt;title&gt;Smoking habits of black South African patients with diabetes mellitus&lt;/title&gt;&lt;secondary-title&gt;Diabetic Medicine&lt;/secondary-title&gt;&lt;translated-title&gt;&lt;style face="underline" font="default" size="100%"&gt;file:\\\x:\refscan\GILL1996.pdf&lt;/style&gt;&lt;/translated-title&gt;&lt;/titles&gt;&lt;periodical&gt;&lt;full-title&gt;Diabetic Medicine&lt;/full-title&gt;&lt;abbr-1&gt;Diabet. Med.&lt;/abbr-1&gt;&lt;abbr-2&gt;Diabet Med&lt;/abbr-2&gt;&lt;/periodical&gt;&lt;pages&gt;996-999&lt;/pages&gt;&lt;volume&gt;13&lt;/volume&gt;&lt;section&gt;8946160&lt;/section&gt;&lt;dates&gt;&lt;year&gt;1996&lt;/year&gt;&lt;/dates&gt;&lt;orig-pub&gt;SMOKINGHABS;SAFRICA;COTININE&lt;/orig-pub&gt;&lt;call-num&gt;SM.SAFRICA COT ELEC&lt;/call-num&gt;&lt;label&gt;GILL1996~&lt;/label&gt;&lt;urls&gt;&lt;/urls&gt;&lt;custom5&gt;02071998/Y&lt;/custom5&gt;&lt;custom6&gt;16061997&amp;#xD;2012200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47</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00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illigan</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Australi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HaWxsaWdhbjwvQXV0aG9yPjxZZWFyPjIwMTA8L1llYXI+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HaWxsaWdhbjwvQXV0aG9yPjxZZWFyPjIwMTA8L1llYXI+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5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25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lasgow 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Glasgow&lt;/Author&gt;&lt;Year&gt;1993&lt;/Year&gt;&lt;RecNum&gt;9742&lt;/RecNum&gt;&lt;IDText&gt;GLASGO1993~&lt;/IDText&gt;&lt;DisplayText&gt;&lt;style face="superscript"&gt;[55]&lt;/style&gt;&lt;/DisplayText&gt;&lt;record&gt;&lt;rec-number&gt;9742&lt;/rec-number&gt;&lt;foreign-keys&gt;&lt;key app="EN" db-id="p50wz59frfwzzlets97pxw5haspsdrffwdtr" timestamp="1469635738"&gt;9742&lt;/key&gt;&lt;/foreign-keys&gt;&lt;ref-type name="Journal Article"&gt;17&lt;/ref-type&gt;&lt;contributors&gt;&lt;authors&gt;&lt;author&gt;Glasgow, R.E.&lt;/author&gt;&lt;author&gt;Mullooly, J.P.&lt;/author&gt;&lt;author&gt;Vogt, T.M.&lt;/author&gt;&lt;author&gt;Stevens, V.J.&lt;/author&gt;&lt;author&gt;Lichtenstein, E.&lt;/author&gt;&lt;author&gt;Hollis, J.F.&lt;/author&gt;&lt;author&gt;Lando, H.A.&lt;/author&gt;&lt;author&gt;Severson, H.H.&lt;/author&gt;&lt;author&gt;Pearson, K.A.&lt;/author&gt;&lt;author&gt;Vogt, M.R.&lt;/author&gt;&lt;/authors&gt;&lt;/contributors&gt;&lt;titles&gt;&lt;title&gt;Biochemical validation of smoking status: pros, cons, and data from four low-intensity intervention trials&lt;/title&gt;&lt;secondary-title&gt;Addictive Behaviors&lt;/secondary-title&gt;&lt;translated-title&gt;&lt;style face="underline" font="default" size="100%"&gt;file:\\\x:\refscan\GLASGO1993.pdf&lt;/style&gt;&lt;/translated-title&gt;&lt;/titles&gt;&lt;periodical&gt;&lt;full-title&gt;Addictive Behaviors&lt;/full-title&gt;&lt;abbr-1&gt;Addict. Behav.&lt;/abbr-1&gt;&lt;abbr-2&gt;Addict Behav&lt;/abbr-2&gt;&lt;/periodical&gt;&lt;pages&gt;511-527&lt;/pages&gt;&lt;volume&gt;18&lt;/volume&gt;&lt;section&gt;8310871&lt;/section&gt;&lt;dates&gt;&lt;year&gt;1993&lt;/year&gt;&lt;/dates&gt;&lt;orig-pub&gt;MISCLASSI;COTININE&lt;/orig-pub&gt;&lt;call-num&gt;&lt;style face="underline" font="default" size="100%"&gt;COT&lt;/style&gt;&lt;/call-num&gt;&lt;label&gt;GLASGO1993~&lt;/label&gt;&lt;urls&gt;&lt;/urls&gt;&lt;custom5&gt;27102005/N&lt;/custom5&gt;&lt;custom6&gt;pre95&amp;#xD;27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4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lasgow I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Glasgow&lt;/Author&gt;&lt;Year&gt;1993&lt;/Year&gt;&lt;RecNum&gt;9742&lt;/RecNum&gt;&lt;IDText&gt;GLASGO1993~&lt;/IDText&gt;&lt;DisplayText&gt;&lt;style face="superscript"&gt;[55]&lt;/style&gt;&lt;/DisplayText&gt;&lt;record&gt;&lt;rec-number&gt;9742&lt;/rec-number&gt;&lt;foreign-keys&gt;&lt;key app="EN" db-id="p50wz59frfwzzlets97pxw5haspsdrffwdtr" timestamp="1469635738"&gt;9742&lt;/key&gt;&lt;/foreign-keys&gt;&lt;ref-type name="Journal Article"&gt;17&lt;/ref-type&gt;&lt;contributors&gt;&lt;authors&gt;&lt;author&gt;Glasgow, R.E.&lt;/author&gt;&lt;author&gt;Mullooly, J.P.&lt;/author&gt;&lt;author&gt;Vogt, T.M.&lt;/author&gt;&lt;author&gt;Stevens, V.J.&lt;/author&gt;&lt;author&gt;Lichtenstein, E.&lt;/author&gt;&lt;author&gt;Hollis, J.F.&lt;/author&gt;&lt;author&gt;Lando, H.A.&lt;/author&gt;&lt;author&gt;Severson, H.H.&lt;/author&gt;&lt;author&gt;Pearson, K.A.&lt;/author&gt;&lt;author&gt;Vogt, M.R.&lt;/author&gt;&lt;/authors&gt;&lt;/contributors&gt;&lt;titles&gt;&lt;title&gt;Biochemical validation of smoking status: pros, cons, and data from four low-intensity intervention trials&lt;/title&gt;&lt;secondary-title&gt;Addictive Behaviors&lt;/secondary-title&gt;&lt;translated-title&gt;&lt;style face="underline" font="default" size="100%"&gt;file:\\\x:\refscan\GLASGO1993.pdf&lt;/style&gt;&lt;/translated-title&gt;&lt;/titles&gt;&lt;periodical&gt;&lt;full-title&gt;Addictive Behaviors&lt;/full-title&gt;&lt;abbr-1&gt;Addict. Behav.&lt;/abbr-1&gt;&lt;abbr-2&gt;Addict Behav&lt;/abbr-2&gt;&lt;/periodical&gt;&lt;pages&gt;511-527&lt;/pages&gt;&lt;volume&gt;18&lt;/volume&gt;&lt;section&gt;8310871&lt;/section&gt;&lt;dates&gt;&lt;year&gt;1993&lt;/year&gt;&lt;/dates&gt;&lt;orig-pub&gt;MISCLASSI;COTININE&lt;/orig-pub&gt;&lt;call-num&gt;&lt;style face="underline" font="default" size="100%"&gt;COT&lt;/style&gt;&lt;/call-num&gt;&lt;label&gt;GLASGO1993~&lt;/label&gt;&lt;urls&gt;&lt;/urls&gt;&lt;custom5&gt;27102005/N&lt;/custom5&gt;&lt;custom6&gt;pre95&amp;#xD;27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4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lasgow II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Glasgow&lt;/Author&gt;&lt;Year&gt;1993&lt;/Year&gt;&lt;RecNum&gt;9742&lt;/RecNum&gt;&lt;IDText&gt;GLASGO1993~&lt;/IDText&gt;&lt;DisplayText&gt;&lt;style face="superscript"&gt;[55]&lt;/style&gt;&lt;/DisplayText&gt;&lt;record&gt;&lt;rec-number&gt;9742&lt;/rec-number&gt;&lt;foreign-keys&gt;&lt;key app="EN" db-id="p50wz59frfwzzlets97pxw5haspsdrffwdtr" timestamp="1469635738"&gt;9742&lt;/key&gt;&lt;/foreign-keys&gt;&lt;ref-type name="Journal Article"&gt;17&lt;/ref-type&gt;&lt;contributors&gt;&lt;authors&gt;&lt;author&gt;Glasgow, R.E.&lt;/author&gt;&lt;author&gt;Mullooly, J.P.&lt;/author&gt;&lt;author&gt;Vogt, T.M.&lt;/author&gt;&lt;author&gt;Stevens, V.J.&lt;/author&gt;&lt;author&gt;Lichtenstein, E.&lt;/author&gt;&lt;author&gt;Hollis, J.F.&lt;/author&gt;&lt;author&gt;Lando, H.A.&lt;/author&gt;&lt;author&gt;Severson, H.H.&lt;/author&gt;&lt;author&gt;Pearson, K.A.&lt;/author&gt;&lt;author&gt;Vogt, M.R.&lt;/author&gt;&lt;/authors&gt;&lt;/contributors&gt;&lt;titles&gt;&lt;title&gt;Biochemical validation of smoking status: pros, cons, and data from four low-intensity intervention trials&lt;/title&gt;&lt;secondary-title&gt;Addictive Behaviors&lt;/secondary-title&gt;&lt;translated-title&gt;&lt;style face="underline" font="default" size="100%"&gt;file:\\\x:\refscan\GLASGO1993.pdf&lt;/style&gt;&lt;/translated-title&gt;&lt;/titles&gt;&lt;periodical&gt;&lt;full-title&gt;Addictive Behaviors&lt;/full-title&gt;&lt;abbr-1&gt;Addict. Behav.&lt;/abbr-1&gt;&lt;abbr-2&gt;Addict Behav&lt;/abbr-2&gt;&lt;/periodical&gt;&lt;pages&gt;511-527&lt;/pages&gt;&lt;volume&gt;18&lt;/volume&gt;&lt;section&gt;8310871&lt;/section&gt;&lt;dates&gt;&lt;year&gt;1993&lt;/year&gt;&lt;/dates&gt;&lt;orig-pub&gt;MISCLASSI;COTININE&lt;/orig-pub&gt;&lt;call-num&gt;&lt;style face="underline" font="default" size="100%"&gt;COT&lt;/style&gt;&lt;/call-num&gt;&lt;label&gt;GLASGO1993~&lt;/label&gt;&lt;urls&gt;&lt;/urls&gt;&lt;custom5&gt;27102005/N&lt;/custom5&gt;&lt;custom6&gt;pre95&amp;#xD;27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41</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oniewicz</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ultinational</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Hb25pZXdpY3o8L0F1dGhvcj48WWVhcj4yMDExPC9ZZWFy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Hb25pZXdpY3o8L0F1dGhvcj48WWVhcj4yMDExPC9ZZWFy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5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3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3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riffin</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Eng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HcmlmZmluPC9BdXRob3I+PFllYXI+MjAxNDwvWWVhcj48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HcmlmZmluPC9BdXRob3I+PFllYXI+MjAxNDwvWWVhcj48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5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40-6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Haddow 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Haddow&lt;/Author&gt;&lt;Year&gt;1986&lt;/Year&gt;&lt;RecNum&gt;10779&lt;/RecNum&gt;&lt;IDText&gt;HADDOW1986~&lt;/IDText&gt;&lt;DisplayText&gt;&lt;style face="superscript"&gt;[58]&lt;/style&gt;&lt;/DisplayText&gt;&lt;record&gt;&lt;rec-number&gt;10779&lt;/rec-number&gt;&lt;foreign-keys&gt;&lt;key app="EN" db-id="p50wz59frfwzzlets97pxw5haspsdrffwdtr" timestamp="1469635854"&gt;10779&lt;/key&gt;&lt;/foreign-keys&gt;&lt;ref-type name="Journal Article"&gt;17&lt;/ref-type&gt;&lt;contributors&gt;&lt;authors&gt;&lt;author&gt;Haddow, J.E.&lt;/author&gt;&lt;author&gt;Palomaki, G.E.&lt;/author&gt;&lt;author&gt;Knight, G.J.&lt;/author&gt;&lt;/authors&gt;&lt;/contributors&gt;&lt;titles&gt;&lt;title&gt;Use of serum cotinine to assess the accuracy of self reported non-smoking&lt;/title&gt;&lt;secondary-title&gt;Br. Med. J.&lt;/secondary-title&gt;&lt;translated-title&gt;&lt;style face="underline" font="default" size="100%"&gt;file:\\\x:\refscan\HADDOW1986.pdf&lt;/style&gt;&lt;/translated-title&gt;&lt;/titles&gt;&lt;periodical&gt;&lt;full-title&gt;British Medical Journal&lt;/full-title&gt;&lt;abbr-1&gt;Br. Med. J.&lt;/abbr-1&gt;&lt;abbr-2&gt;Br Med J&lt;/abbr-2&gt;&lt;/periodical&gt;&lt;pages&gt;1306&lt;/pages&gt;&lt;volume&gt;293&lt;/volume&gt;&lt;section&gt;3096477&lt;/section&gt;&lt;dates&gt;&lt;year&gt;1986&lt;/year&gt;&lt;/dates&gt;&lt;orig-pub&gt;MISCLASSI;COTININE;ADULT;MARKPASS;BLOOD;USA&lt;/orig-pub&gt;&lt;call-num&gt;&lt;style face="normal" font="default" size="100%"&gt;M2 &lt;/style&gt;&lt;style face="underline" font="default" size="100%"&gt;COT&lt;/style&gt;&lt;/call-num&gt;&lt;label&gt;HADDOW1986~&lt;/label&gt;&lt;work-type&gt;Letter&lt;/work-type&gt;&lt;urls&gt;&lt;/urls&gt;&lt;custom5&gt;20051998/Y&lt;/custom5&gt;&lt;custom6&gt;pre95&amp;#xD;25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6 ng/ml and </w:t>
            </w:r>
            <w:r w:rsidRPr="00403295">
              <w:rPr>
                <w:rFonts w:ascii="Book Antiqua" w:hAnsi="Book Antiqua"/>
                <w:sz w:val="18"/>
                <w:szCs w:val="18"/>
              </w:rPr>
              <w:br/>
              <w:t>6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addow I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Haddow&lt;/Author&gt;&lt;Year&gt;1988&lt;/Year&gt;&lt;RecNum&gt;10782&lt;/RecNum&gt;&lt;IDText&gt;HADDOW1988A~&lt;/IDText&gt;&lt;DisplayText&gt;&lt;style face="superscript"&gt;[59]&lt;/style&gt;&lt;/DisplayText&gt;&lt;record&gt;&lt;rec-number&gt;10782&lt;/rec-number&gt;&lt;foreign-keys&gt;&lt;key app="EN" db-id="p50wz59frfwzzlets97pxw5haspsdrffwdtr" timestamp="1469635854"&gt;10782&lt;/key&gt;&lt;/foreign-keys&gt;&lt;ref-type name="Journal Article"&gt;17&lt;/ref-type&gt;&lt;contributors&gt;&lt;authors&gt;&lt;author&gt;Haddow, J.E.&lt;/author&gt;&lt;author&gt;Knight, G.J.&lt;/author&gt;&lt;author&gt;Palomaki, G.E.&lt;/author&gt;&lt;author&gt;Haddow, P.K.&lt;/author&gt;&lt;/authors&gt;&lt;/contributors&gt;&lt;titles&gt;&lt;title&gt;Estimating fetal morbidity and mortality resulting from cigarette smoke exposure by measuring cotinine levels in maternal serum&lt;/title&gt;&lt;secondary-title&gt;Prog. Clin. Biol. Res.&lt;/secondary-title&gt;&lt;translated-title&gt;&lt;style face="underline" font="default" size="100%"&gt;file:\\\x:\refscan\HADDOW1988A.pdf&lt;/style&gt;&lt;/translated-title&gt;&lt;/titles&gt;&lt;periodical&gt;&lt;full-title&gt;Progress in Clinical and Biological Research&lt;/full-title&gt;&lt;abbr-1&gt;Prog. Clin. Biol. Res.&lt;/abbr-1&gt;&lt;abbr-2&gt;Prog Clin Biol Res&lt;/abbr-2&gt;&lt;abbr-3&gt;Progress in Clinical &amp;amp; Biological Research&lt;/abbr-3&gt;&lt;/periodical&gt;&lt;pages&gt;289-300&lt;/pages&gt;&lt;volume&gt;281&lt;/volume&gt;&lt;section&gt;3174713&lt;/section&gt;&lt;dates&gt;&lt;year&gt;1988&lt;/year&gt;&lt;/dates&gt;&lt;orig-pub&gt;COTININE;SERUM;FETUS;CHILD;NATALMORT;PARSMOKING&lt;/orig-pub&gt;&lt;call-num&gt;&lt;style face="underline" font="default" size="100%"&gt;COT&lt;/style&gt;&lt;style face="normal" font="default" size="100%"&gt; C3 BL-GEN&lt;/style&gt;&lt;/call-num&gt;&lt;label&gt;HADDOW1988A~&lt;/label&gt;&lt;urls&gt;&lt;/urls&gt;&lt;custom5&gt;19022008/y&lt;/custom5&gt;&lt;custom6&gt;14022008&amp;#xD;2604201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5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addow II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Haddow&lt;/Author&gt;&lt;Year&gt;1988&lt;/Year&gt;&lt;RecNum&gt;10781&lt;/RecNum&gt;&lt;IDText&gt;HADDOW1988~&lt;/IDText&gt;&lt;DisplayText&gt;&lt;style face="superscript"&gt;[60]&lt;/style&gt;&lt;/DisplayText&gt;&lt;record&gt;&lt;rec-number&gt;10781&lt;/rec-number&gt;&lt;foreign-keys&gt;&lt;key app="EN" db-id="p50wz59frfwzzlets97pxw5haspsdrffwdtr" timestamp="1469635854"&gt;10781&lt;/key&gt;&lt;/foreign-keys&gt;&lt;ref-type name="Journal Article"&gt;17&lt;/ref-type&gt;&lt;contributors&gt;&lt;authors&gt;&lt;author&gt;Haddow, J.E.&lt;/author&gt;&lt;author&gt;Knight, G.J.&lt;/author&gt;&lt;author&gt;Palomaki, G.E.&lt;/author&gt;&lt;author&gt;McCarthy, J.E.&lt;/author&gt;&lt;/authors&gt;&lt;/contributors&gt;&lt;titles&gt;&lt;title&gt;Second-trimester serum cotinine levels in non-smokers in relation to birth weight&lt;/title&gt;&lt;secondary-title&gt;American Journal of Obstetrics and Gynecology&lt;/secondary-title&gt;&lt;translated-title&gt;&lt;style face="underline" font="default" size="100%"&gt;file:\\\x:\refscan\HADDOW1988.pdf&amp;#xD;file:\\\t:\pauline\reviews\pdf\473.pdf&lt;/style&gt;&lt;/translated-title&gt;&lt;/titles&gt;&lt;periodical&gt;&lt;full-title&gt;American Journal of Obstetrics and Gynecology&lt;/full-title&gt;&lt;abbr-1&gt;Am. J. Obstet. Gynecol.&lt;/abbr-1&gt;&lt;abbr-2&gt;Am J Obstet Gynecol&lt;/abbr-2&gt;&lt;abbr-3&gt;American Journal of Obstetrics &amp;amp; Gynecology&lt;/abbr-3&gt;&lt;/periodical&gt;&lt;pages&gt;481-484&lt;/pages&gt;&lt;volume&gt;159&lt;/volume&gt;&lt;number&gt;2&lt;/number&gt;&lt;section&gt;3407708&lt;/section&gt;&lt;dates&gt;&lt;year&gt;1988&lt;/year&gt;&lt;/dates&gt;&lt;orig-pub&gt;CHILD;PARSMOKING;BIRTHWT;ETS;COTININE;SERUM;ADULT;MARKPASS;MISCLASSI;USA&lt;/orig-pub&gt;&lt;call-num&gt;&lt;style face="underline" font="default" size="100%"&gt;C1.ETS&lt;/style&gt;&lt;style face="normal" font="default" size="100%"&gt; M2 &lt;/style&gt;&lt;style face="underline" font="default" size="100%"&gt;COT&lt;/style&gt;&lt;/call-num&gt;&lt;label&gt;HADDOW1988~&lt;/label&gt;&lt;urls&gt;&lt;/urls&gt;&lt;custom3&gt;473&lt;/custom3&gt;&lt;custom5&gt;07092001/y&lt;/custom5&gt;&lt;custom6&gt;pre95&amp;#xD;0404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6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0 ng/ml and </w:t>
            </w:r>
            <w:r w:rsidRPr="00403295">
              <w:rPr>
                <w:rFonts w:ascii="Book Antiqua" w:hAnsi="Book Antiqua"/>
                <w:color w:val="000000"/>
                <w:sz w:val="18"/>
                <w:szCs w:val="18"/>
              </w:rPr>
              <w:br/>
              <w:t>5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aley</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Haley&lt;/Author&gt;&lt;Year&gt;1989&lt;/Year&gt;&lt;RecNum&gt;10873&lt;/RecNum&gt;&lt;IDText&gt;HALEY1989~&lt;/IDText&gt;&lt;DisplayText&gt;&lt;style face="superscript"&gt;[61]&lt;/style&gt;&lt;/DisplayText&gt;&lt;record&gt;&lt;rec-number&gt;10873&lt;/rec-number&gt;&lt;foreign-keys&gt;&lt;key app="EN" db-id="p50wz59frfwzzlets97pxw5haspsdrffwdtr" timestamp="1469635864"&gt;10873&lt;/key&gt;&lt;/foreign-keys&gt;&lt;ref-type name="Journal Article"&gt;17&lt;/ref-type&gt;&lt;contributors&gt;&lt;authors&gt;&lt;author&gt;Haley, N.J.&lt;/author&gt;&lt;author&gt;Colosimo, S.G.&lt;/author&gt;&lt;author&gt;Axelrad, C.M.&lt;/author&gt;&lt;author&gt;Harris, R.&lt;/author&gt;&lt;author&gt;Sepkovic, D.W.&lt;/author&gt;&lt;/authors&gt;&lt;/contributors&gt;&lt;titles&gt;&lt;title&gt;Biochemical validation of self-reported exposure to environmental tobacco smoke&lt;/title&gt;&lt;secondary-title&gt;Environmental Research&lt;/secondary-title&gt;&lt;translated-title&gt;&lt;style face="underline" font="default" size="100%"&gt;file:\\\x:\refscan\HALEY1989.pdf&lt;/style&gt;&lt;/translated-title&gt;&lt;/titles&gt;&lt;periodical&gt;&lt;full-title&gt;Environmental Research&lt;/full-title&gt;&lt;abbr-1&gt;Environ. Res.&lt;/abbr-1&gt;&lt;abbr-2&gt;Environ Res&lt;/abbr-2&gt;&lt;/periodical&gt;&lt;pages&gt;127-135&lt;/pages&gt;&lt;volume&gt;49&lt;/volume&gt;&lt;section&gt;2721473&lt;/section&gt;&lt;dates&gt;&lt;year&gt;1989&lt;/year&gt;&lt;/dates&gt;&lt;orig-pub&gt;COTININE;URINE;BLOOD;ADULT;MISCLASSI;MARKPASS;HOMEWORK;USA&lt;/orig-pub&gt;&lt;call-num&gt;&lt;style face="normal" font="default" size="100%"&gt;M2 &lt;/style&gt;&lt;style face="underline" font="default" size="100%"&gt;COT&lt;/style&gt;&lt;/call-num&gt;&lt;label&gt;HALEY1989~&lt;/label&gt;&lt;urls&gt;&lt;/urls&gt;&lt;custom5&gt;25102005/Y&lt;/custom5&gt;&lt;custom6&gt;04101995&amp;#xD;25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6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3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0 ng/mg</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ALS2</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K</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Batty&lt;/Author&gt;&lt;Year&gt;2014&lt;/Year&gt;&lt;RecNum&gt;41443&lt;/RecNum&gt;&lt;IDText&gt;BATTY2014~&lt;/IDText&gt;&lt;DisplayText&gt;&lt;style face="superscript"&gt;[62]&lt;/style&gt;&lt;/DisplayText&gt;&lt;record&gt;&lt;rec-number&gt;41443&lt;/rec-number&gt;&lt;foreign-keys&gt;&lt;key app="EN" db-id="p50wz59frfwzzlets97pxw5haspsdrffwdtr" timestamp="1469640192"&gt;41443&lt;/key&gt;&lt;/foreign-keys&gt;&lt;ref-type name="Journal Article"&gt;17&lt;/ref-type&gt;&lt;contributors&gt;&lt;authors&gt;&lt;author&gt;Batty, G.D.&lt;/author&gt;&lt;author&gt;Gale, C.R.&lt;/author&gt;&lt;author&gt;Jefferis, B.&lt;/author&gt;&lt;author&gt;Kvaavik, E.&lt;/author&gt;&lt;/authors&gt;&lt;/contributors&gt;&lt;titles&gt;&lt;title&gt;Passive smoking assessed by salivary cotinine and self-report in relation to cause-specific mortality: 17-year follow-up of study participants in the UK Health and Lifestyle Survey&lt;/title&gt;&lt;secondary-title&gt;J. Epidemiol. Community Health&lt;/secondary-title&gt;&lt;translated-title&gt;&lt;style face="underline" font="default" size="100%"&gt;file:\\\x:\refscan\BATTY2014.pdf&amp;#xD;file:\\\x:\refscan\&lt;/style&gt;&lt;style face="normal" font="default" size="100%"&gt;BATTY2014_email.pdf&lt;/style&gt;&lt;style face="underline" font="default" size="100%"&gt;&amp;#xD;file:\\\x:\refscan\BATTY2014_ADD.docx&amp;#xD;file:\\\t:\pauline\reviews\pdf\1944.pdf&amp;#xD;file:\\\x:\refscan\BATTY2014_erratum.pdf&lt;/style&gt;&lt;/translated-title&gt;&lt;/titles&gt;&lt;periodical&gt;&lt;full-title&gt;Journal of Epidemiology and Community Health&lt;/full-title&gt;&lt;abbr-1&gt;J. Epidemiol. Community Health&lt;/abbr-1&gt;&lt;abbr-2&gt;J Epidemiol Community Health&lt;/abbr-2&gt;&lt;/periodical&gt;&lt;pages&gt;1200-1203&lt;/pages&gt;&lt;volume&gt;68&lt;/volume&gt;&lt;number&gt;12&lt;/number&gt;&lt;section&gt;25138392&lt;/section&gt;&lt;dates&gt;&lt;year&gt;2014&lt;/year&gt;&lt;/dates&gt;&lt;orig-pub&gt;ADULT;ALLCAUSE;CHD;COTININE;MARKPASS;SALIVA;TMAHD1;TMAOCY;TOTMUKY&lt;/orig-pub&gt;&lt;call-num&gt;&lt;style face="underline" font="default" size="100%"&gt;P3(K)&lt;/style&gt;&lt;style face="normal" font="default" size="100%"&gt; COT CCARD-GEN&lt;/style&gt;&lt;/call-num&gt;&lt;label&gt;BATTY2014~&lt;/label&gt;&lt;urls&gt;&lt;/urls&gt;&lt;custom3&gt;1944&lt;/custom3&gt;&lt;custom5&gt;04112014/y&lt;/custom5&gt;&lt;custom6&gt;03112014&amp;#xD;16012016&lt;/custom6&gt;&lt;electronic-resource-num&gt;10.1136/jech-2014-203870&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6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egaard</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Denmark</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IZWdhYXJkPC9BdXRob3I+PFllYXI+MjAwNzwvWWVhcj48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IZWdhYXJkPC9BdXRob3I+PFllYXI+MjAwNzwvWWVhcj48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6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3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n- and current 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IZWdhYXJkPC9BdXRob3I+PFllYXI+MjAwMzwvWWVhcj48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IZWdhYXJkPC9BdXRob3I+PFllYXI+MjAwMzwvWWVhcj48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6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3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x-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ellemons</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etherlands</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IZWxsZW1vbnM8L0F1dGhvcj48WWVhcj4yMDE1PC9ZZWFy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IZWxsZW1vbnM8L0F1dGhvcj48WWVhcj4yMDE1PC9ZZWFy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6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51</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00 ng/ml and </w:t>
            </w:r>
            <w:r w:rsidRPr="00403295">
              <w:rPr>
                <w:rFonts w:ascii="Book Antiqua" w:hAnsi="Book Antiqua"/>
                <w:color w:val="000000"/>
                <w:sz w:val="18"/>
                <w:szCs w:val="18"/>
              </w:rPr>
              <w:br/>
              <w:t>50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0 ng/ml and </w:t>
            </w:r>
            <w:r w:rsidRPr="00403295">
              <w:rPr>
                <w:rFonts w:ascii="Book Antiqua" w:hAnsi="Book Antiqua"/>
                <w:color w:val="000000"/>
                <w:sz w:val="18"/>
                <w:szCs w:val="18"/>
              </w:rPr>
              <w:br/>
              <w:t>50 ng/ml</w:t>
            </w:r>
          </w:p>
        </w:tc>
        <w:tc>
          <w:tcPr>
            <w:tcW w:w="4786"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ed in analysis by body fluid.</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ennriku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IZW5ucmlrdXM8L0F1dGhvcj48WWVhcj4yMDA1PC9ZZWFy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IZW5ucmlrdXM8L0F1dGhvcj48WWVhcj4yMDA1PC9ZZWFy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6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7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oliday</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Holiday&lt;/Author&gt;&lt;Year&gt;1995&lt;/Year&gt;&lt;RecNum&gt;12469&lt;/RecNum&gt;&lt;IDText&gt;HOLIDA1995~&lt;/IDText&gt;&lt;DisplayText&gt;&lt;style face="superscript"&gt;[67]&lt;/style&gt;&lt;/DisplayText&gt;&lt;record&gt;&lt;rec-number&gt;12469&lt;/rec-number&gt;&lt;foreign-keys&gt;&lt;key app="EN" db-id="p50wz59frfwzzlets97pxw5haspsdrffwdtr" timestamp="1469636045"&gt;12469&lt;/key&gt;&lt;/foreign-keys&gt;&lt;ref-type name="Journal Article"&gt;17&lt;/ref-type&gt;&lt;contributors&gt;&lt;authors&gt;&lt;author&gt;Holiday, D.B.&lt;/author&gt;&lt;author&gt;McLarty, J.W.&lt;/author&gt;&lt;author&gt;Yanagihara, R.H.&lt;/author&gt;&lt;author&gt;Rilay, L.&lt;/author&gt;&lt;author&gt;Shepherd, S.B.&lt;/author&gt;&lt;/authors&gt;&lt;/contributors&gt;&lt;titles&gt;&lt;title&gt;Two biochemical markers effectively used to separate smokeless tobacco users from smokers and nonusers&lt;/title&gt;&lt;secondary-title&gt;South. Med. J.&lt;/secondary-title&gt;&lt;translated-title&gt;&lt;style face="underline" font="default" size="100%"&gt;file:\\\x:\refscan\HOLIDA1995.pdf&lt;/style&gt;&lt;/translated-title&gt;&lt;/titles&gt;&lt;periodical&gt;&lt;full-title&gt;Southern Medical Journal&lt;/full-title&gt;&lt;abbr-1&gt;South. Med. J.&lt;/abbr-1&gt;&lt;abbr-2&gt;South Med J&lt;/abbr-2&gt;&lt;/periodical&gt;&lt;pages&gt;1107-1113&lt;/pages&gt;&lt;volume&gt;88&lt;/volume&gt;&lt;number&gt;11&lt;/number&gt;&lt;section&gt;7481979&lt;/section&gt;&lt;dates&gt;&lt;year&gt;1995&lt;/year&gt;&lt;/dates&gt;&lt;orig-pub&gt;CHD;IESLCN;SMOKELESS;USA;NICOTINE;ISS3usamNX;COTININE&lt;/orig-pub&gt;&lt;call-num&gt;&lt;style face="underline" font="default" size="100%"&gt;O7H&lt;/style&gt;&lt;style face="normal" font="default" size="100%"&gt; COT BL-PMST&lt;/style&gt;&lt;/call-num&gt;&lt;label&gt;HOLIDA1995~&lt;/label&gt;&lt;urls&gt;&lt;/urls&gt;&lt;custom5&gt;28072005/Y&lt;/custom5&gt;&lt;custom6&gt;22072005&amp;#xD;2610201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6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4-7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2.2 ng/ml</w:t>
            </w:r>
          </w:p>
        </w:tc>
        <w:tc>
          <w:tcPr>
            <w:tcW w:w="4786"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osein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Iran</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Ib3NlaW5pPC9BdXRob3I+PFllYXI+MjAxNjwvWWVhcj48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Ib3NlaW5pPC9BdXRob3I+PFllYXI+MjAxNjwvWWVhcj48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6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32</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0 ng/ml</w:t>
            </w:r>
          </w:p>
        </w:tc>
        <w:tc>
          <w:tcPr>
            <w:tcW w:w="4786"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SE</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Office of Population Censuses and Surveys&lt;/Author&gt;&lt;Year&gt;1995&lt;/Year&gt;&lt;RecNum&gt;21411&lt;/RecNum&gt;&lt;IDText&gt;OPCS1995A~&lt;/IDText&gt;&lt;DisplayText&gt;&lt;style face="superscript"&gt;[69]&lt;/style&gt;&lt;/DisplayText&gt;&lt;record&gt;&lt;rec-number&gt;21411&lt;/rec-number&gt;&lt;foreign-keys&gt;&lt;key app="EN" db-id="p50wz59frfwzzlets97pxw5haspsdrffwdtr" timestamp="1469637217"&gt;21411&lt;/key&gt;&lt;/foreign-keys&gt;&lt;ref-type name="Book"&gt;6&lt;/ref-type&gt;&lt;contributors&gt;&lt;authors&gt;&lt;author&gt;Office of Population Censuses and Surveys,&lt;/author&gt;&lt;/authors&gt;&lt;/contributors&gt;&lt;titles&gt;&lt;title&gt;Health survey for England 1993&lt;/title&gt;&lt;translated-title&gt;&lt;style face="underline" font="default" size="100%"&gt;file:\\\x:\refscan\OPCS1995A.pdf&amp;#xD;file:\\\x:\refscan\OPCS1995A_ADD.pdf&lt;/style&gt;&lt;/translated-title&gt;&lt;/titles&gt;&lt;pages&gt;498&lt;/pages&gt;&lt;dates&gt;&lt;year&gt;1995&lt;/year&gt;&lt;/dates&gt;&lt;pub-location&gt;London&lt;/pub-location&gt;&lt;publisher&gt;HMSO&lt;/publisher&gt;&lt;orig-pub&gt;ADULT;BLOOD;COTININE;ENGLAND;ISS3ukinY;LIBRARY;MARKPASS;MARKSMOK;MISCLASSI;PIPECGR;SMOKINGHABS;UK&lt;/orig-pub&gt;&lt;call-num&gt;&lt;style face="underline" font="default" size="100%"&gt;COT&lt;/style&gt;&lt;style face="normal" font="default" size="100%"&gt; M2&lt;/style&gt;&lt;/call-num&gt;&lt;label&gt;OPCS1995A~&lt;/label&gt;&lt;reviewed-item&gt;Series HS no. 3&lt;/reviewed-item&gt;&lt;urls&gt;&lt;/urls&gt;&lt;custom5&gt;06042001/y&lt;/custom5&gt;&lt;custom6&gt;23022001&amp;#xD;1812201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6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Office of Population Censuses and Surveys&lt;/Author&gt;&lt;Year&gt;1996&lt;/Year&gt;&lt;RecNum&gt;21415&lt;/RecNum&gt;&lt;IDText&gt;OPCS1996A~&lt;/IDText&gt;&lt;DisplayText&gt;&lt;style face="superscript"&gt;[70]&lt;/style&gt;&lt;/DisplayText&gt;&lt;record&gt;&lt;rec-number&gt;21415&lt;/rec-number&gt;&lt;foreign-keys&gt;&lt;key app="EN" db-id="p50wz59frfwzzlets97pxw5haspsdrffwdtr" timestamp="1469637217"&gt;21415&lt;/key&gt;&lt;/foreign-keys&gt;&lt;ref-type name="Book"&gt;6&lt;/ref-type&gt;&lt;contributors&gt;&lt;authors&gt;&lt;author&gt;Office of Population Censuses and Surveys,&lt;/author&gt;&lt;/authors&gt;&lt;tertiary-authors&gt;&lt;author&gt;Colhoun, H.&lt;/author&gt;&lt;author&gt;Prescott-Clarke, P.&lt;/author&gt;&lt;/tertiary-authors&gt;&lt;/contributors&gt;&lt;titles&gt;&lt;title&gt;Health survey for England 1994. Volume I: Findings. Volume II: Survey methodology &amp;amp; documentation&lt;/title&gt;&lt;translated-title&gt;&lt;style face="underline" font="default" size="100%"&gt;file:\\\x:\refscan\OPCS1996A.pdf&amp;#xD;file:\\\t:\pauline\reviews\pdf\878.pdf&lt;/style&gt;&lt;/translated-title&gt;&lt;/titles&gt;&lt;pages&gt;607&lt;/pages&gt;&lt;dates&gt;&lt;year&gt;1996&lt;/year&gt;&lt;/dates&gt;&lt;pub-location&gt;London&lt;/pub-location&gt;&lt;publisher&gt;HMSO&lt;/publisher&gt;&lt;orig-pub&gt;ENGLAND;SMOKINGHABS;LIBRARY;UK;SERUM;COTININE;ADULT;MARKSMOK;MARKPASS;MISCLASSI;ISS3ukinP&lt;/orig-pub&gt;&lt;call-num&gt;&lt;style face="underline" font="default" size="100%"&gt;COT&lt;/style&gt;&lt;style face="normal" font="default" size="100%"&gt; M2&lt;/style&gt;&lt;/call-num&gt;&lt;label&gt;OPCS1996A~&lt;/label&gt;&lt;reviewed-item&gt;Series HS no. 4&lt;/reviewed-item&gt;&lt;urls&gt;&lt;/urls&gt;&lt;custom3&gt;878&lt;/custom3&gt;&lt;custom5&gt;06042001/y&lt;/custom5&gt;&lt;custom6&gt;23022001&amp;#xD;0211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Jarvis&lt;/Author&gt;&lt;Year&gt;2008&lt;/Year&gt;&lt;RecNum&gt;33362&lt;/RecNum&gt;&lt;IDText&gt;JARVIS2008~&lt;/IDText&gt;&lt;DisplayText&gt;&lt;style face="superscript"&gt;[71]&lt;/style&gt;&lt;/DisplayText&gt;&lt;record&gt;&lt;rec-number&gt;33362&lt;/rec-number&gt;&lt;foreign-keys&gt;&lt;key app="EN" db-id="p50wz59frfwzzlets97pxw5haspsdrffwdtr" timestamp="1469638903"&gt;33362&lt;/key&gt;&lt;/foreign-keys&gt;&lt;ref-type name="Journal Article"&gt;17&lt;/ref-type&gt;&lt;contributors&gt;&lt;authors&gt;&lt;author&gt;Jarvis, M.J.&lt;/author&gt;&lt;author&gt;Fidler, J.&lt;/author&gt;&lt;author&gt;Mindell, J.&lt;/author&gt;&lt;author&gt;Feyerabend, C.&lt;/author&gt;&lt;author&gt;West, R.&lt;/author&gt;&lt;/authors&gt;&lt;/contributors&gt;&lt;titles&gt;&lt;title&gt;Assessing smoking status in children, adolescents and adults: cotinine cut-points revisited&lt;/title&gt;&lt;secondary-title&gt;Addiction&lt;/secondary-title&gt;&lt;translated-title&gt;&lt;style face="underline" font="default" size="100%"&gt;file:\\\x:\refscan\JARVIS2008.pdf&lt;/style&gt;&lt;/translated-title&gt;&lt;/titles&gt;&lt;periodical&gt;&lt;full-title&gt;Addiction&lt;/full-title&gt;&lt;abbr-1&gt;Addiction&lt;/abbr-1&gt;&lt;abbr-2&gt;Addiction&lt;/abbr-2&gt;&lt;/periodical&gt;&lt;pages&gt;1553-1561&lt;/pages&gt;&lt;volume&gt;103&lt;/volume&gt;&lt;number&gt;9&lt;/number&gt;&lt;section&gt;18783507&lt;/section&gt;&lt;dates&gt;&lt;year&gt;2008&lt;/year&gt;&lt;/dates&gt;&lt;orig-pub&gt;COTININE;CHILD;SALIVA;ADULT;MARKSMOK;MISCLASSI&lt;/orig-pub&gt;&lt;call-num&gt;&lt;style face="underline" font="default" size="100%"&gt;COT&lt;/style&gt;&lt;style face="normal" font="default" size="100%"&gt; BL-GEN&lt;/style&gt;&lt;/call-num&gt;&lt;label&gt;JARVIS2008~&lt;/label&gt;&lt;urls&gt;&lt;/urls&gt;&lt;custom5&gt;15012009/Y&lt;/custom5&gt;&lt;custom6&gt;14012009&amp;#xD;15012009&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1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ee&lt;/Author&gt;&lt;Year&gt;2005&lt;/Year&gt;&lt;RecNum&gt;16760&lt;/RecNum&gt;&lt;IDText&gt;LEE2005TF~&lt;/IDText&gt;&lt;DisplayText&gt;&lt;style face="superscript"&gt;[72]&lt;/style&gt;&lt;/DisplayText&gt;&lt;record&gt;&lt;rec-number&gt;16760&lt;/rec-number&gt;&lt;foreign-keys&gt;&lt;key app="EN" db-id="p50wz59frfwzzlets97pxw5haspsdrffwdtr" timestamp="1469636565"&gt;16760&lt;/key&gt;&lt;/foreign-keys&gt;&lt;ref-type name="Unpublished Work"&gt;34&lt;/ref-type&gt;&lt;contributors&gt;&lt;authors&gt;&lt;author&gt;Lee, P.N.&lt;/author&gt;&lt;/authors&gt;&lt;/contributors&gt;&lt;titles&gt;&lt;title&gt;Do misclassification rates of active smoking vary according to spousal smoking?  Unpublished work based on data provided by Dr J M Samet.&lt;/title&gt;&lt;translated-title&gt;&lt;style face="underline" font="default" size="100%"&gt;file:\\\x:\refscan\LEE2005TF.pdf&lt;/style&gt;&lt;/translated-title&gt;&lt;/titles&gt;&lt;pages&gt;8&lt;/pages&gt;&lt;dates&gt;&lt;year&gt;2005&lt;/year&gt;&lt;/dates&gt;&lt;orig-pub&gt;COTININE;MISCLASSI;MARKSMOK;SALIVA;ADULT;STATS&lt;/orig-pub&gt;&lt;call-num&gt;&lt;style face="underline" font="default" size="100%"&gt;COT&lt;/style&gt;&lt;style face="normal" font="default" size="100%"&gt; S2&lt;/style&gt;&lt;/call-num&gt;&lt;label&gt;LEE2005TF~&lt;/label&gt;&lt;work-type&gt;Internal report&lt;/work-type&gt;&lt;urls&gt;&lt;/urls&gt;&lt;custom5&gt;10112005/Y&lt;/custom5&gt;&lt;custom6&gt;10112005&amp;#xD;2205201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3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Boreham&lt;/Author&gt;&lt;Year&gt;2001&lt;/Year&gt;&lt;RecNum&gt;3488&lt;/RecNum&gt;&lt;IDText&gt;BOREHA2001~&lt;/IDText&gt;&lt;DisplayText&gt;&lt;style face="superscript"&gt;[73]&lt;/style&gt;&lt;/DisplayText&gt;&lt;record&gt;&lt;rec-number&gt;3488&lt;/rec-number&gt;&lt;foreign-keys&gt;&lt;key app="EN" db-id="p50wz59frfwzzlets97pxw5haspsdrffwdtr" timestamp="1469635059"&gt;3488&lt;/key&gt;&lt;/foreign-keys&gt;&lt;ref-type name="Book Section"&gt;5&lt;/ref-type&gt;&lt;contributors&gt;&lt;authors&gt;&lt;author&gt;Boreham, R.&lt;/author&gt;&lt;/authors&gt;&lt;secondary-authors&gt;&lt;author&gt;Erens, B.&lt;/author&gt;&lt;author&gt;Primatesta, P.&lt;/author&gt;&lt;author&gt;Prior, G.&lt;/author&gt;&lt;/secondary-authors&gt;&lt;/contributors&gt;&lt;titles&gt;&lt;title&gt;Use of tobacco products&lt;/title&gt;&lt;secondary-title&gt;Health survey for England. The health of minority ethnic groups &amp;apos;99. Volume 1: Findings. Volume 2: Methodology &amp;amp; documentation&lt;/secondary-title&gt;&lt;translated-title&gt;&lt;style face="underline" font="default" size="100%"&gt;file:\\\x:\refscan\BOREHA2001.pdf&amp;#xD;file:\\\t:\pauline\reviews\pdf\1142.pdf&lt;/style&gt;&lt;/translated-title&gt;&lt;/titles&gt;&lt;pages&gt;97-120&lt;/pages&gt;&lt;dates&gt;&lt;year&gt;2001&lt;/year&gt;&lt;/dates&gt;&lt;pub-location&gt;London&lt;/pub-location&gt;&lt;publisher&gt;The Stationery Office&lt;/publisher&gt;&lt;orig-pub&gt;COTININE;ADULT;MARKSMOK;MISCLASSI;SALIVA;LIBRARY&lt;/orig-pub&gt;&lt;call-num&gt;&lt;style face="underline" font="default" size="100%"&gt;COT&lt;/style&gt;&lt;style face="normal" font="default" size="100%"&gt; M2&lt;/style&gt;&lt;/call-num&gt;&lt;label&gt;BOREHA2001~&lt;/label&gt;&lt;reviewed-item&gt;Series HS No. 9&lt;/reviewed-item&gt;&lt;urls&gt;&lt;/urls&gt;&lt;custom3&gt;1142&lt;/custom3&gt;&lt;custom5&gt;30012001/y&lt;/custom5&gt;&lt;custom6&gt;30012001&amp;#xD;2108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ed in analysis by sex.</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hahab&lt;/Author&gt;&lt;Year&gt;2006&lt;/Year&gt;&lt;RecNum&gt;25631&lt;/RecNum&gt;&lt;IDText&gt;SHAHAB2006A~&lt;/IDText&gt;&lt;DisplayText&gt;&lt;style face="superscript"&gt;[74]&lt;/style&gt;&lt;/DisplayText&gt;&lt;record&gt;&lt;rec-number&gt;25631&lt;/rec-number&gt;&lt;foreign-keys&gt;&lt;key app="EN" db-id="p50wz59frfwzzlets97pxw5haspsdrffwdtr" timestamp="1469637794"&gt;25631&lt;/key&gt;&lt;/foreign-keys&gt;&lt;ref-type name="Journal Article"&gt;17&lt;/ref-type&gt;&lt;contributors&gt;&lt;authors&gt;&lt;author&gt;Shahab, L.&lt;/author&gt;&lt;author&gt;Jarvis, M.J.&lt;/author&gt;&lt;author&gt;Britton, J.&lt;/author&gt;&lt;author&gt;West, R.&lt;/author&gt;&lt;/authors&gt;&lt;/contributors&gt;&lt;titles&gt;&lt;title&gt;Prevalence, diagnosis and relation to tobacco dependence of chronic obstructive pulmonary disease in a nationally representative population sample&lt;/title&gt;&lt;secondary-title&gt;Thorax&lt;/secondary-title&gt;&lt;translated-title&gt;&lt;style face="underline" font="default" size="100%"&gt;file:\\\x:\refscan\SHAHAB2006A.pdf&lt;/style&gt;&lt;/translated-title&gt;&lt;/titles&gt;&lt;periodical&gt;&lt;full-title&gt;Thorax&lt;/full-title&gt;&lt;abbr-1&gt;Thorax&lt;/abbr-1&gt;&lt;abbr-2&gt;Thorax&lt;/abbr-2&gt;&lt;/periodical&gt;&lt;pages&gt;1043-1047&lt;/pages&gt;&lt;volume&gt;61&lt;/volume&gt;&lt;section&gt;17040932&lt;/section&gt;&lt;dates&gt;&lt;year&gt;2006&lt;/year&gt;&lt;/dates&gt;&lt;orig-pub&gt;COPD;IESCOPDmedlineApr08;IESCOPD;TMACOPD0;COTININE&lt;/orig-pub&gt;&lt;call-num&gt;24 COT ELEC BL-GEN&lt;/call-num&gt;&lt;label&gt;SHAHAB2006A~&lt;/label&gt;&lt;urls&gt;&lt;/urls&gt;&lt;custom5&gt;03012007/y&lt;/custom5&gt;&lt;custom6&gt;20112006&amp;#xD;14052009&lt;/custom6&gt;&lt;remote-database-name&gt;&lt;style face="underline" font="default" size="100%"&gt;http://thorax.bmj.com/cgi/reprint/61/12/1043&lt;/style&gt;&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3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3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articipants with COPD used in study type analysi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ardle&lt;/Author&gt;&lt;Year&gt;2003&lt;/Year&gt;&lt;RecNum&gt;30049&lt;/RecNum&gt;&lt;IDText&gt;WARDLE2003~&lt;/IDText&gt;&lt;DisplayText&gt;&lt;style face="superscript"&gt;[75]&lt;/style&gt;&lt;/DisplayText&gt;&lt;record&gt;&lt;rec-number&gt;30049&lt;/rec-number&gt;&lt;foreign-keys&gt;&lt;key app="EN" db-id="p50wz59frfwzzlets97pxw5haspsdrffwdtr" timestamp="1469638427"&gt;30049&lt;/key&gt;&lt;/foreign-keys&gt;&lt;ref-type name="Book Section"&gt;5&lt;/ref-type&gt;&lt;contributors&gt;&lt;authors&gt;&lt;author&gt;Wardle, H.&lt;/author&gt;&lt;author&gt;Hedges, B.&lt;/author&gt;&lt;/authors&gt;&lt;secondary-authors&gt;&lt;author&gt;Sproston, K.&lt;/author&gt;&lt;author&gt;Primatesta, P.&lt;/author&gt;&lt;/secondary-authors&gt;&lt;/contributors&gt;&lt;titles&gt;&lt;title&gt;Cigarette smoking&lt;/title&gt;&lt;secondary-title&gt;Health survey for England 2002 Vol 1: The health of children and young people&lt;/secondary-title&gt;&lt;translated-title&gt;&lt;style face="underline" font="default" size="100%"&gt;file:\\\x:\refscan\WARDLE2003.pdf&amp;#xD;file:\\\x:\refscan\WARDLE2003_ADD.docx&amp;#xD;file:\\\t:\pauline\reviews\pdf\1356.pdf&lt;/style&gt;&lt;/translated-title&gt;&lt;/titles&gt;&lt;pages&gt;19-56&lt;/pages&gt;&lt;dates&gt;&lt;year&gt;2003&lt;/year&gt;&lt;/dates&gt;&lt;pub-location&gt;London&lt;/pub-location&gt;&lt;publisher&gt;The Stationery Office&lt;/publisher&gt;&lt;orig-pub&gt;COTININE;MARKSMOK;SALIVA;ADULT;CHILD;MARKPASS&lt;/orig-pub&gt;&lt;call-num&gt;&lt;style face="underline" font="default" size="100%"&gt;COT&lt;/style&gt;&lt;/call-num&gt;&lt;label&gt;WARDLE2003~&lt;/label&gt;&lt;urls&gt;&lt;related-urls&gt;&lt;url&gt;http://webarchive.nationalarchives.gov.uk/20131205100653/http://www.archive2.official-documents.co.uk/document/deps/doh/survey02/hcyp/hcyp07.htm&lt;/url&gt;&lt;/related-urls&gt;&lt;/urls&gt;&lt;custom3&gt;1356&lt;/custom3&gt;&lt;custom5&gt;10022004/Y&lt;/custom5&gt;&lt;custom6&gt;10022004&amp;#xD;16032004&lt;/custom6&gt;&lt;remote-database-provider&gt;http://webarchive.nationalarchives.gov.uk/20131205100653/http://www.archive2.official-documents.co.uk/document/deps/doh/survey02/hcyp/hcyp01.htm&lt;/remote-database-provider&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2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est&lt;/Author&gt;&lt;Year&gt;2007&lt;/Year&gt;&lt;RecNum&gt;30393&lt;/RecNum&gt;&lt;IDText&gt;WEST2007~&lt;/IDText&gt;&lt;DisplayText&gt;&lt;style face="superscript"&gt;[76]&lt;/style&gt;&lt;/DisplayText&gt;&lt;record&gt;&lt;rec-number&gt;30393&lt;/rec-number&gt;&lt;foreign-keys&gt;&lt;key app="EN" db-id="p50wz59frfwzzlets97pxw5haspsdrffwdtr" timestamp="1469638481"&gt;30393&lt;/key&gt;&lt;/foreign-keys&gt;&lt;ref-type name="Journal Article"&gt;17&lt;/ref-type&gt;&lt;contributors&gt;&lt;authors&gt;&lt;author&gt;West, R.&lt;/author&gt;&lt;author&gt;Zatonski, W.&lt;/author&gt;&lt;author&gt;Przewozniak, K.&lt;/author&gt;&lt;author&gt;Jarvis, M.J.&lt;/author&gt;&lt;/authors&gt;&lt;/contributors&gt;&lt;titles&gt;&lt;title&gt;Can we trust national smoking prevalence figures?  Discrepancies between biochemically assessed and self-reported smoking rates in three countries&lt;/title&gt;&lt;secondary-title&gt;Cancer Epidemiol. Biomarkers Prev.&lt;/secondary-title&gt;&lt;translated-title&gt;&lt;style face="underline" font="default" size="100%"&gt;file:\\\x:\refscan\WEST2007.pdf&lt;/style&gt;&lt;/translated-title&gt;&lt;/titles&gt;&lt;periodical&gt;&lt;full-title&gt;Cancer Epidemiology, Biomarkers &amp;amp; Prevention&lt;/full-title&gt;&lt;abbr-1&gt;Cancer Epidemiol. Biomarkers Prev.&lt;/abbr-1&gt;&lt;abbr-2&gt;Cancer Epidemiol Biomarkers Prev&lt;/abbr-2&gt;&lt;/periodical&gt;&lt;pages&gt;820-822&lt;/pages&gt;&lt;volume&gt;16&lt;/volume&gt;&lt;number&gt;4&lt;/number&gt;&lt;section&gt;17416777 &lt;/section&gt;&lt;dates&gt;&lt;year&gt;2007&lt;/year&gt;&lt;/dates&gt;&lt;orig-pub&gt;ADDUCT;COTININE;ISS3polaN;MARKSMOK;POLAND;SALIVA;SERUM;SMOKINGHABS;UK;USA;ISS3AllN;NHANES&lt;/orig-pub&gt;&lt;call-num&gt;&lt;style face="underline" font="default" size="100%"&gt;COT&lt;/style&gt;&lt;style face="normal" font="default" size="100%"&gt; SM.MULTICONT BL-GEN&lt;/style&gt;&lt;/call-num&gt;&lt;label&gt;WEST2007~&lt;/label&gt;&lt;urls&gt;&lt;/urls&gt;&lt;custom5&gt;06072007/Y&lt;/custom5&gt;&lt;custom6&gt;02042007&amp;#xD;1610201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ever and ex-smoker data for 2003.</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INMA</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pain</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BdXJyZWtvZXR4ZWE8L0F1dGhvcj48WWVhcj4yMDE0PC9Z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BdXJyZWtvZXR4ZWE8L0F1dGhvcj48WWVhcj4yMDE0PC9Z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7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n-smoker data.</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Aurrekoetxea&lt;/Author&gt;&lt;Year&gt;2013&lt;/Year&gt;&lt;RecNum&gt;48083&lt;/RecNum&gt;&lt;IDText&gt;AURREK2013~&lt;/IDText&gt;&lt;DisplayText&gt;&lt;style face="superscript"&gt;[78]&lt;/style&gt;&lt;/DisplayText&gt;&lt;record&gt;&lt;rec-number&gt;48083&lt;/rec-number&gt;&lt;foreign-keys&gt;&lt;key app="EN" db-id="p50wz59frfwzzlets97pxw5haspsdrffwdtr" timestamp="1483953124"&gt;48083&lt;/key&gt;&lt;/foreign-keys&gt;&lt;ref-type name="Journal Article"&gt;17&lt;/ref-type&gt;&lt;contributors&gt;&lt;authors&gt;&lt;author&gt;Aurrekoetxea, J.J.&lt;/author&gt;&lt;author&gt;Murcia, M.&lt;/author&gt;&lt;author&gt;Rebagliato, M.&lt;/author&gt;&lt;author&gt;López, M.J.&lt;/author&gt;&lt;author&gt;Castilla, A.M.&lt;/author&gt;&lt;author&gt;Santa-Marina, L.&lt;/author&gt;&lt;author&gt;Guxens, M.&lt;/author&gt;&lt;author&gt;Fernández-Somoano, A.&lt;/author&gt;&lt;author&gt;Espada, M.&lt;/author&gt;&lt;author&gt;Lertxundi, A.&lt;/author&gt;&lt;author&gt;Tardón, A.&lt;/author&gt;&lt;author&gt;Ballester, F.&lt;/author&gt;&lt;/authors&gt;&lt;/contributors&gt;&lt;auth-address&gt;Public Health Department, Basque Government, San Sebastian, Spain.&lt;/auth-address&gt;&lt;titles&gt;&lt;title&gt;Determinants of self-reported smoking and misclassification during pregnancy, and analysis of optimal cut-off points for urinary cotinine: a cross-sectional study&lt;/title&gt;&lt;secondary-title&gt;BMJ Open&lt;/secondary-title&gt;&lt;translated-title&gt;file:\\\x:\refscan\AURREK2013.pdf&lt;/translated-title&gt;&lt;/titles&gt;&lt;periodical&gt;&lt;full-title&gt;BMJ Open&lt;/full-title&gt;&lt;abbr-1&gt;BMJ Open&lt;/abbr-1&gt;&lt;abbr-2&gt;BMJ Open&lt;/abbr-2&gt;&lt;/periodical&gt;&lt;pages&gt;e002034&lt;/pages&gt;&lt;volume&gt;3&lt;/volume&gt;&lt;number&gt;1&lt;/number&gt;&lt;edition&gt;20130124&lt;/edition&gt;&lt;section&gt;23355667&lt;/section&gt;&lt;dates&gt;&lt;year&gt;2013&lt;/year&gt;&lt;pub-dates&gt;&lt;date&gt;Jan 24&lt;/date&gt;&lt;/pub-dates&gt;&lt;/dates&gt;&lt;orig-pub&gt;COTININE; PREGNANCY&lt;/orig-pub&gt;&lt;isbn&gt;2044-6055 (Electronic)&amp;#xD;2044-6055 (Linking)&lt;/isbn&gt;&lt;call-num&gt;&lt;style face="underline" font="default" size="100%"&gt;COT&lt;/style&gt;&lt;/call-num&gt;&lt;label&gt;AURREK2013~&lt;/label&gt;&lt;urls&gt;&lt;/urls&gt;&lt;custom5&gt;11012017/y&lt;/custom5&gt;&lt;custom6&gt;31122017&lt;/custom6&gt;&lt;electronic-resource-num&gt;10.1136/bmjopen-2012-002034&lt;/electronic-resource-num&gt;&lt;remote-database-name&gt;http://bmjopen.bmj.com/content/3/1/e002034.full.pdf+html&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urrent smoker data.</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rvis 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Jarvis&lt;/Author&gt;&lt;Year&gt;1987&lt;/Year&gt;&lt;RecNum&gt;13656&lt;/RecNum&gt;&lt;IDText&gt;JARVIS1987A~&lt;/IDText&gt;&lt;DisplayText&gt;&lt;style face="superscript"&gt;[79]&lt;/style&gt;&lt;/DisplayText&gt;&lt;record&gt;&lt;rec-number&gt;13656&lt;/rec-number&gt;&lt;foreign-keys&gt;&lt;key app="EN" db-id="p50wz59frfwzzlets97pxw5haspsdrffwdtr" timestamp="1469636185"&gt;13656&lt;/key&gt;&lt;/foreign-keys&gt;&lt;ref-type name="Journal Article"&gt;17&lt;/ref-type&gt;&lt;contributors&gt;&lt;authors&gt;&lt;author&gt;Jarvis, M.J.&lt;/author&gt;&lt;author&gt;Tunstall-Pedoe, H.&lt;/author&gt;&lt;author&gt;Feyerabend, C.&lt;/author&gt;&lt;author&gt;Vesey, C.&lt;/author&gt;&lt;author&gt;Saloojee, Y.&lt;/author&gt;&lt;/authors&gt;&lt;/contributors&gt;&lt;titles&gt;&lt;title&gt;Comparison of tests used to distinguish smokers from nonsmokers&lt;/title&gt;&lt;secondary-title&gt;American Journal of Public Health&lt;/secondary-title&gt;&lt;translated-title&gt;&lt;style face="underline" font="default" size="100%"&gt;file:\\\x:\refscan\JARVIS1987A.pdf&amp;#xD;file:\\\t:\pauline\reviews\pdf\402.pdf&lt;/style&gt;&lt;/translated-title&gt;&lt;/titles&gt;&lt;periodical&gt;&lt;full-title&gt;American Journal of Public Health&lt;/full-title&gt;&lt;abbr-1&gt;Am. J. Public Health&lt;/abbr-1&gt;&lt;abbr-2&gt;Am J Public Health&lt;/abbr-2&gt;&lt;/periodical&gt;&lt;pages&gt;1435-1438&lt;/pages&gt;&lt;volume&gt;77&lt;/volume&gt;&lt;number&gt;11&lt;/number&gt;&lt;section&gt;3661797 &lt;/section&gt;&lt;dates&gt;&lt;year&gt;1987&lt;/year&gt;&lt;/dates&gt;&lt;orig-pub&gt;COTININE;BLOOD;SALIVA;URINE;ADULT;MISCLASSI;UK&lt;/orig-pub&gt;&lt;call-num&gt;&lt;style face="normal" font="default" size="100%"&gt;M2 &lt;/style&gt;&lt;style face="underline" font="default" size="100%"&gt;COT&lt;/style&gt;&lt;/call-num&gt;&lt;label&gt;JARVIS1987A~&lt;/label&gt;&lt;urls&gt;&lt;/urls&gt;&lt;custom3&gt;402&lt;/custom3&gt;&lt;custom5&gt;21082003/Y&lt;/custom5&gt;&lt;custom6&gt;04101995&amp;#xD;0802201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5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rvis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Jarvis&lt;/Author&gt;&lt;Year&gt;1991&lt;/Year&gt;&lt;RecNum&gt;13662&lt;/RecNum&gt;&lt;IDText&gt;JARVIS1991~&lt;/IDText&gt;&lt;DisplayText&gt;&lt;style face="superscript"&gt;[80]&lt;/style&gt;&lt;/DisplayText&gt;&lt;record&gt;&lt;rec-number&gt;13662&lt;/rec-number&gt;&lt;foreign-keys&gt;&lt;key app="EN" db-id="p50wz59frfwzzlets97pxw5haspsdrffwdtr" timestamp="1469636186"&gt;13662&lt;/key&gt;&lt;/foreign-keys&gt;&lt;ref-type name="Journal Article"&gt;17&lt;/ref-type&gt;&lt;contributors&gt;&lt;authors&gt;&lt;author&gt;Jarvis, M.J.&lt;/author&gt;&lt;author&gt;McNeill, A.D.&lt;/author&gt;&lt;author&gt;Bryant, A.&lt;/author&gt;&lt;author&gt;Russell, M.A.H.&lt;/author&gt;&lt;/authors&gt;&lt;/contributors&gt;&lt;titles&gt;&lt;title&gt;Factors determining exposure to passive smoking in young adults living at home: quantitative analysis using saliva cotinine concentrations&lt;/title&gt;&lt;secondary-title&gt;International Journal of Epidemiology&lt;/secondary-title&gt;&lt;translated-title&gt;&lt;style face="underline" font="default" size="100%"&gt;file:\\\x:\refscan\JARVIS1991.pdf&amp;#xD;file:\\\t:\pauline\reviews\pdf\548.pdf&lt;/style&gt;&lt;/translated-title&gt;&lt;/titles&gt;&lt;periodical&gt;&lt;full-title&gt;International Journal of Epidemiology&lt;/full-title&gt;&lt;abbr-1&gt;Int. J. Epidemiol.&lt;/abbr-1&gt;&lt;abbr-2&gt;Int J Epidemiol&lt;/abbr-2&gt;&lt;/periodical&gt;&lt;pages&gt;126-131&lt;/pages&gt;&lt;volume&gt;20&lt;/volume&gt;&lt;number&gt;1&lt;/number&gt;&lt;section&gt;2066209&lt;/section&gt;&lt;dates&gt;&lt;year&gt;1991&lt;/year&gt;&lt;/dates&gt;&lt;orig-pub&gt;COTININE;SALIVA;CHILD;MISCLASSI;MARKPASS;UK&lt;/orig-pub&gt;&lt;call-num&gt;&lt;style face="underline" font="default" size="100%"&gt;COT&lt;/style&gt;&lt;/call-num&gt;&lt;label&gt;JARVIS1991~&lt;/label&gt;&lt;urls&gt;&lt;/urls&gt;&lt;custom3&gt;548&lt;/custom3&gt;&lt;custom5&gt;21082003/Y&lt;/custom5&gt;&lt;custom6&gt;05101995&amp;#xD;2108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8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6-1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edrychowsk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o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Jedrychowski&lt;/Author&gt;&lt;Year&gt;2008&lt;/Year&gt;&lt;RecNum&gt;33650&lt;/RecNum&gt;&lt;IDText&gt;JEDRYC2008~&lt;/IDText&gt;&lt;DisplayText&gt;&lt;style face="superscript"&gt;[81]&lt;/style&gt;&lt;/DisplayText&gt;&lt;record&gt;&lt;rec-number&gt;33650&lt;/rec-number&gt;&lt;foreign-keys&gt;&lt;key app="EN" db-id="p50wz59frfwzzlets97pxw5haspsdrffwdtr" timestamp="1469638941"&gt;33650&lt;/key&gt;&lt;/foreign-keys&gt;&lt;ref-type name="Journal Article"&gt;17&lt;/ref-type&gt;&lt;contributors&gt;&lt;authors&gt;&lt;author&gt;Jedrychowski, W.&lt;/author&gt;&lt;author&gt;Perera, F.&lt;/author&gt;&lt;author&gt;Mroz, E.&lt;/author&gt;&lt;author&gt;Edwards, S.&lt;/author&gt;&lt;author&gt;Flak, E.&lt;/author&gt;&lt;author&gt;Rauh, V.&lt;/author&gt;&lt;author&gt;Pac, A.&lt;/author&gt;&lt;author&gt;Budzyn-Mrozek, D.&lt;/author&gt;&lt;author&gt;Musiał, A.&lt;/author&gt;&lt;/authors&gt;&lt;/contributors&gt;&lt;titles&gt;&lt;title&gt;Prenatal exposure to passive smoking and duration of breastfeeding in nonsmoking women: Krakow inner city prospective cohort study&lt;/title&gt;&lt;secondary-title&gt;Arch. Gynecol. Obstet.&lt;/secondary-title&gt;&lt;translated-title&gt;&lt;style face="underline" font="default" size="100%"&gt;file:\\\x:\refscan\JEDRYC2008.pdf&lt;/style&gt;&lt;/translated-title&gt;&lt;/titles&gt;&lt;periodical&gt;&lt;full-title&gt;Archives of Gynecology and Obstetrics&lt;/full-title&gt;&lt;abbr-1&gt;Arch. Gynecol. Obstet.&lt;/abbr-1&gt;&lt;abbr-2&gt;Arch Gynecol Obstet&lt;/abbr-2&gt;&lt;abbr-3&gt;Archives of Gynecology &amp;amp; Obstetrics&lt;/abbr-3&gt;&lt;/periodical&gt;&lt;pages&gt;411-417&lt;/pages&gt;&lt;volume&gt;278&lt;/volume&gt;&lt;number&gt;5&lt;/number&gt;&lt;section&gt;18317783&lt;/section&gt;&lt;dates&gt;&lt;year&gt;2008&lt;/year&gt;&lt;/dates&gt;&lt;orig-pub&gt;ETS;BREASTFEED;OTHDIS;COTININE&lt;/orig-pub&gt;&lt;call-num&gt;P9 COT ELEC BL-GEN&lt;/call-num&gt;&lt;label&gt;JEDRYC2008~&lt;/label&gt;&lt;urls&gt;&lt;/urls&gt;&lt;custom5&gt;005032009/Y&lt;/custom5&gt;&lt;custom6&gt;04032009&amp;#xD;12032009&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8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3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enkins</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Jenkins&lt;/Author&gt;&lt;Year&gt;1999&lt;/Year&gt;&lt;RecNum&gt;13772&lt;/RecNum&gt;&lt;IDText&gt;JENKIN1999~&lt;/IDText&gt;&lt;DisplayText&gt;&lt;style face="superscript"&gt;[82]&lt;/style&gt;&lt;/DisplayText&gt;&lt;record&gt;&lt;rec-number&gt;13772&lt;/rec-number&gt;&lt;foreign-keys&gt;&lt;key app="EN" db-id="p50wz59frfwzzlets97pxw5haspsdrffwdtr" timestamp="1469636198"&gt;13772&lt;/key&gt;&lt;/foreign-keys&gt;&lt;ref-type name="Journal Article"&gt;17&lt;/ref-type&gt;&lt;contributors&gt;&lt;authors&gt;&lt;author&gt;Jenkins, R.A.&lt;/author&gt;&lt;author&gt;Counts, R.W.&lt;/author&gt;&lt;/authors&gt;&lt;/contributors&gt;&lt;titles&gt;&lt;title&gt;Personal exposure to environmental tobacco smoke: salivary cotinine, airborne nicotine, and nonsmoker misclassification&lt;/title&gt;&lt;secondary-title&gt;J. Expo. Anal. Environ. Epidemiol.&lt;/secondary-title&gt;&lt;translated-title&gt;&lt;style face="underline" font="default" size="100%"&gt;file:\\\x:\refscan\JENKIN1999.pdf&amp;#xD;file:\\\t:\pauline\reviews\pdf\1091.pdf&lt;/style&gt;&lt;/translated-title&gt;&lt;/titles&gt;&lt;periodical&gt;&lt;full-title&gt;Journal of Exposure Analysis and Environmental Epidemiology&lt;/full-title&gt;&lt;abbr-1&gt;J. Expo. Anal. Environ. Epidemiol.&lt;/abbr-1&gt;&lt;abbr-2&gt;J Expo Anal Environ Epidemiol&lt;/abbr-2&gt;&lt;abbr-3&gt;J. Expos. Anal. Environ. Epidemiol.&lt;/abbr-3&gt;&lt;/periodical&gt;&lt;pages&gt;352-363&lt;/pages&gt;&lt;volume&gt;9&lt;/volume&gt;&lt;number&gt;4&lt;/number&gt;&lt;section&gt;10489160&lt;/section&gt;&lt;dates&gt;&lt;year&gt;1999&lt;/year&gt;&lt;/dates&gt;&lt;orig-pub&gt;COTININE;MISCLASSI;SALIVA;ADULT;MARKPASS;MARKSMOK;USA;IESLCN;MEDLINE3RDOCT2011MATCH&lt;/orig-pub&gt;&lt;call-num&gt;&lt;style face="underline" font="default" size="100%"&gt;COT&lt;/style&gt;&lt;/call-num&gt;&lt;label&gt;JENKIN1999~&lt;/label&gt;&lt;urls&gt;&lt;/urls&gt;&lt;custom3&gt;1091&lt;/custom3&gt;&lt;custom5&gt;02032000/Y&lt;/custom5&gt;&lt;custom6&gt;030212000&amp;#xD;07102011&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8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5 ng/ml and </w:t>
            </w:r>
            <w:r w:rsidRPr="00403295">
              <w:rPr>
                <w:rFonts w:ascii="Book Antiqua" w:hAnsi="Book Antiqua"/>
                <w:color w:val="000000"/>
                <w:sz w:val="18"/>
                <w:szCs w:val="18"/>
              </w:rPr>
              <w:br/>
              <w:t>10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hu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ore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KaHVuPC9BdXRob3I+PFllYXI+MjAxMDwvWWVhcj48UmVj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KaHVuPC9BdXRob3I+PFllYXI+MjAxMDwvWWVhcj48UmVj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8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andel</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LYW5kZWw8L0F1dGhvcj48WWVhcj4yMDA2PC9ZZWFyPjxS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LYW5kZWw8L0F1dGhvcj48WWVhcj4yMDA2PC9ZZWFyPjxS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8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1-1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Kaufma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LYXVmbWFuPC9BdXRob3I+PFllYXI+MjAwMjwvWWVhcj48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LYXVmbWFuPC9BdXRob3I+PFllYXI+MjAwMjwvWWVhcj48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8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endrick</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LZW5kcmljazwvQXV0aG9yPjxZZWFyPjE5OTU8L1llYXI+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LZW5kcmljazwvQXV0aG9yPjxZZWFyPjE5OTU8L1llYXI+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8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8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harraz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LaGFycmF6aTwvQXV0aG9yPjxZZWFyPjE5OTk8L1llYXI+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LaGFycmF6aTwvQXV0aG9yPjxZZWFyPjE5OTk8L1llYXI+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8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hur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Khuri&lt;/Author&gt;&lt;Year&gt;2001&lt;/Year&gt;&lt;RecNum&gt;42183&lt;/RecNum&gt;&lt;IDText&gt;KHURI2001~&lt;/IDText&gt;&lt;DisplayText&gt;&lt;style face="superscript"&gt;[88]&lt;/style&gt;&lt;/DisplayText&gt;&lt;record&gt;&lt;rec-number&gt;42183&lt;/rec-number&gt;&lt;foreign-keys&gt;&lt;key app="EN" db-id="p50wz59frfwzzlets97pxw5haspsdrffwdtr" timestamp="1469640331"&gt;42183&lt;/key&gt;&lt;/foreign-keys&gt;&lt;ref-type name="Journal Article"&gt;17&lt;/ref-type&gt;&lt;contributors&gt;&lt;authors&gt;&lt;author&gt;Khuri, F.R.&lt;/author&gt;&lt;author&gt;Kim, E.S.&lt;/author&gt;&lt;author&gt;Lee, J.J.&lt;/author&gt;&lt;author&gt;Winn, R.J.&lt;/author&gt;&lt;author&gt;Benner, S.E.&lt;/author&gt;&lt;author&gt;Lippman, S.M.&lt;/author&gt;&lt;author&gt;Fu, K.K.&lt;/author&gt;&lt;author&gt;Cooper, J.S.&lt;/author&gt;&lt;author&gt;Vokes, E.E.&lt;/author&gt;&lt;author&gt;Chamberlain, R.M.&lt;/author&gt;&lt;author&gt;Williams, B.&lt;/author&gt;&lt;author&gt;Pajak, T.F.&lt;/author&gt;&lt;author&gt;Goepfert, H.&lt;/author&gt;&lt;author&gt;Hong, W.K.&lt;/author&gt;&lt;/authors&gt;&lt;/contributors&gt;&lt;titles&gt;&lt;title&gt;The impact of smoking status, disease stage, and index tumor site on second primary tumor incidence and tumor recurrence in the head and neck retinoid chemoprevention trial&lt;/title&gt;&lt;secondary-title&gt;Cancer Epidemiol. Biomarkers Prev.&lt;/secondary-title&gt;&lt;translated-title&gt;file:\\\x:\refscan\KHURI2001.pdf&lt;/translated-title&gt;&lt;/titles&gt;&lt;periodical&gt;&lt;full-title&gt;Cancer Epidemiology, Biomarkers &amp;amp; Prevention&lt;/full-title&gt;&lt;abbr-1&gt;Cancer Epidemiol. Biomarkers Prev.&lt;/abbr-1&gt;&lt;abbr-2&gt;Cancer Epidemiol Biomarkers Prev&lt;/abbr-2&gt;&lt;/periodical&gt;&lt;pages&gt;823-829&lt;/pages&gt;&lt;volume&gt;10&lt;/volume&gt;&lt;number&gt;8&lt;/number&gt;&lt;section&gt;11489748&lt;/section&gt;&lt;dates&gt;&lt;year&gt;2001&lt;/year&gt;&lt;/dates&gt;&lt;orig-pub&gt;LCAD_FREQ_PM_N-C3&amp;#xD;COTININE&lt;/orig-pub&gt;&lt;call-num&gt;COT ELEC&lt;/call-num&gt;&lt;label&gt;KHURI2001~&lt;/label&gt;&lt;urls&gt;&lt;/urls&gt;&lt;custom5&gt;11012018/Y&lt;/custom5&gt;&lt;custom6&gt;13052015&lt;/custom6&gt;&lt;remote-database-name&gt;http://cebp.aacrjournals.org/content/10/8/823.full-text.pdf&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8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62</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im</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LaW08L0F1dGhvcj48WWVhcj4yMDE0PC9ZZWFyPjxSZWNO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LaW08L0F1dGhvcj48WWVhcj4yMDE0PC9ZZWFyPjxSZWNO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8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53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lebanof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Klebanoff&lt;/Author&gt;&lt;Year&gt;1998&lt;/Year&gt;&lt;RecNum&gt;14988&lt;/RecNum&gt;&lt;IDText&gt;KLEBAN1998~&lt;/IDText&gt;&lt;DisplayText&gt;&lt;style face="superscript"&gt;[90]&lt;/style&gt;&lt;/DisplayText&gt;&lt;record&gt;&lt;rec-number&gt;14988&lt;/rec-number&gt;&lt;foreign-keys&gt;&lt;key app="EN" db-id="p50wz59frfwzzlets97pxw5haspsdrffwdtr" timestamp="1469636355"&gt;14988&lt;/key&gt;&lt;/foreign-keys&gt;&lt;ref-type name="Journal Article"&gt;17&lt;/ref-type&gt;&lt;contributors&gt;&lt;authors&gt;&lt;author&gt;Klebanoff, M.A.&lt;/author&gt;&lt;author&gt;Levine, R.J.&lt;/author&gt;&lt;author&gt;Clemens, J.D.&lt;/author&gt;&lt;author&gt;DerSimonian, R.&lt;/author&gt;&lt;author&gt;Wilkins, D.G.&lt;/author&gt;&lt;/authors&gt;&lt;/contributors&gt;&lt;titles&gt;&lt;title&gt;Serum cotinine concentration and self-reported smoking during pregnancy&lt;/title&gt;&lt;secondary-title&gt;American Journal of Epidemiology&lt;/secondary-title&gt;&lt;translated-title&gt;&lt;style face="underline" font="default" size="100%"&gt;file:\\\x:\refscan\KLEBAN1998.pdf&lt;/style&gt;&lt;/translated-title&gt;&lt;/titles&gt;&lt;periodical&gt;&lt;full-title&gt;American Journal of Epidemiology&lt;/full-title&gt;&lt;abbr-1&gt;Am. J. Epidemiol.&lt;/abbr-1&gt;&lt;abbr-2&gt;Am J Epidemiol&lt;/abbr-2&gt;&lt;/periodical&gt;&lt;pages&gt;259-262&lt;/pages&gt;&lt;volume&gt;148&lt;/volume&gt;&lt;section&gt;9690362 &lt;/section&gt;&lt;dates&gt;&lt;year&gt;1998&lt;/year&gt;&lt;/dates&gt;&lt;orig-pub&gt;COTININE;MARKSMOK;USA;MISCLASSI;SERUM&lt;/orig-pub&gt;&lt;call-num&gt;&lt;style face="underline" font="default" size="100%"&gt;M2&lt;/style&gt;&lt;style face="normal" font="default" size="100%"&gt; COT&lt;/style&gt;&lt;/call-num&gt;&lt;label&gt;KLEBAN1998~&lt;/label&gt;&lt;urls&gt;&lt;/urls&gt;&lt;custom5&gt;19081998/Y&lt;/custom5&gt;&lt;custom6&gt;19081998&amp;#xD;27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9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NHANES</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ore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Jung-Choi&lt;/Author&gt;&lt;Year&gt;2012&lt;/Year&gt;&lt;RecNum&gt;44319&lt;/RecNum&gt;&lt;IDText&gt;JUNGCH2012~&lt;/IDText&gt;&lt;DisplayText&gt;&lt;style face="superscript"&gt;[91]&lt;/style&gt;&lt;/DisplayText&gt;&lt;record&gt;&lt;rec-number&gt;44319&lt;/rec-number&gt;&lt;foreign-keys&gt;&lt;key app="EN" db-id="d2zwde5v9zw206efax6x0fdjwx0xrzerws0s" timestamp="1518004613"&gt;44319&lt;/key&gt;&lt;/foreign-keys&gt;&lt;ref-type name="Journal Article"&gt;17&lt;/ref-type&gt;&lt;contributors&gt;&lt;authors&gt;&lt;author&gt;Jung-Choi, K-H.; Khang, Y-H.; Cho, H-J.&lt;/author&gt;&lt;/authors&gt;&lt;/contributors&gt;&lt;titles&gt;&lt;title&gt;Hidden female smokers in Asia: a comparison of self-reported with cotinine-verified smoking prevalence rates in representative national data from an Asian population&lt;/title&gt;&lt;secondary-title&gt;Tob. Cont.&lt;/secondary-title&gt;&lt;translated-title&gt;&lt;style face="underline" font="default" size="100%"&gt;file:\\\x:\refscan\JUNGCH2012.pdf; file:\\\x:\refscan\JUNGCH2012SuppData1.pdf; file:\\\t:\pauline\reviews\pdf\1796.pdf&lt;/style&gt;&lt;/translated-title&gt;&lt;/titles&gt;&lt;periodical&gt;&lt;full-title&gt;Tobacco Control&lt;/full-title&gt;&lt;abbr-1&gt;Tob. Control&lt;/abbr-1&gt;&lt;abbr-2&gt;Tob Control&lt;/abbr-2&gt;&lt;abbr-3&gt;Tob. Cont.&lt;/abbr-3&gt;&lt;/periodical&gt;&lt;pages&gt;536-542&lt;/pages&gt;&lt;volume&gt;21&lt;/volume&gt;&lt;section&gt;21972062&lt;/section&gt;&lt;dates&gt;&lt;year&gt;2012&lt;/year&gt;&lt;/dates&gt;&lt;orig-pub&gt;KOREA;SMOKINGHABS;COTININE;URINE;MISCLASSI PMI25&lt;/orig-pub&gt;&lt;call-num&gt;&lt;style face="normal" font="default" size="100%"&gt;SM.AUSASIA &lt;/style&gt;&lt;style face="underline" font="default" size="100%"&gt;COT&lt;/style&gt;&lt;style face="normal" font="default" size="100%"&gt; M2&lt;/style&gt;&lt;/call-num&gt;&lt;label&gt;JUNGCH2012~&lt;/label&gt;&lt;urls&gt;&lt;/urls&gt;&lt;custom3&gt;1796 (Review of &amp;quot;Online First&amp;quot; version)&lt;/custom3&gt;&lt;custom5&gt;22102012/Y&lt;/custom5&gt;&lt;custom6&gt;22102012; 11112015&lt;/custom6&gt;&lt;electronic-resource-num&gt;10.1136/tobaccocontrol-2011-050012&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9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LYW5nPC9BdXRob3I+PFllYXI+MjAxNTwvWWVhcj48UmVj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LYW5nPC9BdXRob3I+PFllYXI+MjAxNTwvWWVhcj48UmVj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9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KdW5nPC9BdXRob3I+PFllYXI+MjAxNTwvWWVhcj48UmVj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KdW5nPC9BdXRob3I+PFllYXI+MjAxNTwvWWVhcj48UmVj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9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LaW08L0F1dGhvcj48WWVhcj4yMDEzPC9ZZWFyPjxSZWNO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LaW08L0F1dGhvcj48WWVhcj4yMDEzPC9ZZWFyPjxSZWNO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9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ed in analysis by age.</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aatikainen 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Russi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aatikainen&lt;/Author&gt;&lt;Year&gt;1999&lt;/Year&gt;&lt;RecNum&gt;32471&lt;/RecNum&gt;&lt;IDText&gt;LAATIK1999~&lt;/IDText&gt;&lt;DisplayText&gt;&lt;style face="superscript"&gt;[95]&lt;/style&gt;&lt;/DisplayText&gt;&lt;record&gt;&lt;rec-number&gt;32471&lt;/rec-number&gt;&lt;foreign-keys&gt;&lt;key app="EN" db-id="p50wz59frfwzzlets97pxw5haspsdrffwdtr" timestamp="1469638778"&gt;32471&lt;/key&gt;&lt;/foreign-keys&gt;&lt;ref-type name="Journal Article"&gt;17&lt;/ref-type&gt;&lt;contributors&gt;&lt;authors&gt;&lt;author&gt;Laatikainen, T.&lt;/author&gt;&lt;author&gt;Vartiainen, E.&lt;/author&gt;&lt;author&gt;Puska, P.&lt;/author&gt;&lt;/authors&gt;&lt;/contributors&gt;&lt;titles&gt;&lt;title&gt;Comparing smoking and smoking cessation process in the Republic of Karelia, Russia and North Karelia, Finland&lt;/title&gt;&lt;secondary-title&gt;J. Epidemiol. Community Health&lt;/secondary-title&gt;&lt;translated-title&gt;&lt;style face="underline" font="default" size="100%"&gt;file:\\\x:\refscan\LAATIK1999.pdf&amp;#xD;file:\\\x:\refscan\LAATIK1999_misclass.pdf&lt;/style&gt;&lt;/translated-title&gt;&lt;/titles&gt;&lt;periodical&gt;&lt;full-title&gt;Journal of Epidemiology and Community Health&lt;/full-title&gt;&lt;abbr-1&gt;J. Epidemiol. Community Health&lt;/abbr-1&gt;&lt;abbr-2&gt;J Epidemiol Community Health&lt;/abbr-2&gt;&lt;/periodical&gt;&lt;pages&gt;528-534&lt;/pages&gt;&lt;volume&gt;53&lt;/volume&gt;&lt;section&gt;10562876&lt;/section&gt;&lt;dates&gt;&lt;year&gt;1999&lt;/year&gt;&lt;/dates&gt;&lt;orig-pub&gt;SMOKINGHABS;FINLAND;RUSSIA;ISS3finlY;ISS3ussrQ;COTININE&lt;/orig-pub&gt;&lt;call-num&gt;&lt;style face="underline" font="default" size="100%"&gt;SM.EUROPE&lt;/style&gt;&lt;style face="normal" font="default" size="100%"&gt; COT&lt;/style&gt;&lt;/call-num&gt;&lt;label&gt;LAATIK1999~&lt;/label&gt;&lt;urls&gt;&lt;/urls&gt;&lt;custom5&gt;28072008/Y&lt;/custom5&gt;&lt;custom6&gt;28072008&amp;#xD;14102015&lt;/custom6&gt;&lt;remote-database-name&gt;&lt;style face="underline" font="default" size="100%"&gt;http://www.pubmedcentral.nih.gov/picrender.fcgi?artid=1756967&amp;amp;blobtype=pdf&lt;/style&gt;&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9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20 ng/ml and </w:t>
            </w:r>
            <w:r w:rsidRPr="00403295">
              <w:rPr>
                <w:rFonts w:ascii="Book Antiqua" w:hAnsi="Book Antiqua"/>
                <w:color w:val="000000"/>
                <w:sz w:val="18"/>
                <w:szCs w:val="18"/>
              </w:rPr>
              <w:b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ando</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MYW5kbzwvQXV0aG9yPjxZZWFyPjIwMDM8L1llYXI+PFJl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MYW5kbzwvQXV0aG9yPjxZZWFyPjIwMDM8L1llYXI+PFJl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9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7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ee Anna</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Hong Kong</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ee&lt;/Author&gt;&lt;Year&gt;2013&lt;/Year&gt;&lt;RecNum&gt;55260&lt;/RecNum&gt;&lt;IDText&gt;LEE2013TE~&lt;/IDText&gt;&lt;DisplayText&gt;&lt;style face="superscript"&gt;[97]&lt;/style&gt;&lt;/DisplayText&gt;&lt;record&gt;&lt;rec-number&gt;55260&lt;/rec-number&gt;&lt;foreign-keys&gt;&lt;key app="EN" db-id="p50wz59frfwzzlets97pxw5haspsdrffwdtr" timestamp="1514908335"&gt;55260&lt;/key&gt;&lt;/foreign-keys&gt;&lt;ref-type name="Journal Article"&gt;17&lt;/ref-type&gt;&lt;contributors&gt;&lt;authors&gt;&lt;author&gt;Lee, A.&lt;/author&gt;&lt;author&gt;Gin, T.&lt;/author&gt;&lt;author&gt;Chui, P. T.&lt;/author&gt;&lt;author&gt;Tan, P. E.&lt;/author&gt;&lt;author&gt;Chiu, C. H.&lt;/author&gt;&lt;author&gt;Tam, T. P.&lt;/author&gt;&lt;author&gt;Samy, W.&lt;/author&gt;&lt;/authors&gt;&lt;/contributors&gt;&lt;auth-address&gt;Department of Anaesthesia and Intensive Care, Chinese University of Hong Kong, Shatin, NT, Hong Kong.&lt;/auth-address&gt;&lt;titles&gt;&lt;title&gt;The accuracy of urinary cotinine immunoassay test strip as an add-on test to self-reported smoking before major elective surgery&lt;/title&gt;&lt;secondary-title&gt;Nicotine Tob Res&lt;/secondary-title&gt;&lt;translated-title&gt;file:\\\x:\refscan\LEE2013TE.pdf&lt;/translated-title&gt;&lt;/titles&gt;&lt;periodical&gt;&lt;full-title&gt;Nicotine &amp;amp; Tobacco Research&lt;/full-title&gt;&lt;abbr-1&gt;Nicotine Tob. Res.&lt;/abbr-1&gt;&lt;abbr-2&gt;Nicotine Tob Res&lt;/abbr-2&gt;&lt;abbr-3&gt;Nicotine Tobacco Res&lt;/abbr-3&gt;&lt;/periodical&gt;&lt;pages&gt;1690-5&lt;/pages&gt;&lt;volume&gt;15&lt;/volume&gt;&lt;number&gt;10&lt;/number&gt;&lt;edition&gt;20130320&lt;/edition&gt;&lt;section&gt;23516325&lt;/section&gt;&lt;keywords&gt;&lt;keyword&gt;Aged&lt;/keyword&gt;&lt;keyword&gt;Cotinine/*urine&lt;/keyword&gt;&lt;keyword&gt;Female&lt;/keyword&gt;&lt;keyword&gt;Humans&lt;/keyword&gt;&lt;keyword&gt;Immunoassay/*methods&lt;/keyword&gt;&lt;keyword&gt;Male&lt;/keyword&gt;&lt;keyword&gt;Middle Aged&lt;/keyword&gt;&lt;keyword&gt;Self Report&lt;/keyword&gt;&lt;keyword&gt;Smoking/*urine&lt;/keyword&gt;&lt;keyword&gt;Tobacco Use Disorder/urine&lt;/keyword&gt;&lt;/keywords&gt;&lt;dates&gt;&lt;year&gt;2013&lt;/year&gt;&lt;pub-dates&gt;&lt;date&gt;Oct&lt;/date&gt;&lt;/pub-dates&gt;&lt;/dates&gt;&lt;orig-pub&gt;COTININE&lt;/orig-pub&gt;&lt;isbn&gt;1469-994X (Electronic)&amp;#xD;1462-2203 (Linking)&lt;/isbn&gt;&lt;call-num&gt;COT ELEC&lt;/call-num&gt;&lt;label&gt;LEE2013TE~&lt;/label&gt;&lt;urls&gt;&lt;/urls&gt;&lt;custom5&gt;10012018/y&lt;/custom5&gt;&lt;electronic-resource-num&gt;10.1093/ntr/ntt039&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9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ee Chung Yul</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ore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ee&lt;/Author&gt;&lt;Year&gt;2009&lt;/Year&gt;&lt;RecNum&gt;48137&lt;/RecNum&gt;&lt;IDText&gt;LEE2009TC~&lt;/IDText&gt;&lt;DisplayText&gt;&lt;style face="superscript"&gt;[98]&lt;/style&gt;&lt;/DisplayText&gt;&lt;record&gt;&lt;rec-number&gt;48137&lt;/rec-number&gt;&lt;foreign-keys&gt;&lt;key app="EN" db-id="p50wz59frfwzzlets97pxw5haspsdrffwdtr" timestamp="1484574269"&gt;48137&lt;/key&gt;&lt;/foreign-keys&gt;&lt;ref-type name="Journal Article"&gt;17&lt;/ref-type&gt;&lt;contributors&gt;&lt;authors&gt;&lt;author&gt;Lee, C. Y.&lt;/author&gt;&lt;author&gt;Shin, S.&lt;/author&gt;&lt;author&gt;Lee, H. K.&lt;/author&gt;&lt;author&gt;Hong, Y. M.&lt;/author&gt;&lt;/authors&gt;&lt;/contributors&gt;&lt;auth-address&gt;Yonsei University College of Nursing, Seoul, Korea.&lt;/auth-address&gt;&lt;titles&gt;&lt;title&gt;Validation of self-report on smoking among university students in Korea&lt;/title&gt;&lt;secondary-title&gt;Am J Health Behav&lt;/secondary-title&gt;&lt;translated-title&gt;file:\\\x:\refscan\LEE2009TC.pdf&lt;/translated-title&gt;&lt;/titles&gt;&lt;periodical&gt;&lt;full-title&gt;American Journal of Health Behavior&lt;/full-title&gt;&lt;abbr-1&gt;Am. J. Health Behav.&lt;/abbr-1&gt;&lt;abbr-2&gt;Am J Health Behav&lt;/abbr-2&gt;&lt;/periodical&gt;&lt;pages&gt;540-9&lt;/pages&gt;&lt;volume&gt;33&lt;/volume&gt;&lt;number&gt;5&lt;/number&gt;&lt;section&gt;19296744&lt;/section&gt;&lt;keywords&gt;&lt;keyword&gt;Cross-Sectional Studies&lt;/keyword&gt;&lt;keyword&gt;Female&lt;/keyword&gt;&lt;keyword&gt;Humans&lt;/keyword&gt;&lt;keyword&gt;Korea&lt;/keyword&gt;&lt;keyword&gt;Male&lt;/keyword&gt;&lt;keyword&gt;Smoking/ethnology/*psychology&lt;/keyword&gt;&lt;keyword&gt;Students/*psychology&lt;/keyword&gt;&lt;keyword&gt;Surveys and Questionnaires&lt;/keyword&gt;&lt;keyword&gt;*Truth Disclosure&lt;/keyword&gt;&lt;keyword&gt;Universities&lt;/keyword&gt;&lt;keyword&gt;Urinalysis&lt;/keyword&gt;&lt;/keywords&gt;&lt;dates&gt;&lt;year&gt;2009&lt;/year&gt;&lt;pub-dates&gt;&lt;date&gt;Sep-Oct&lt;/date&gt;&lt;/pub-dates&gt;&lt;/dates&gt;&lt;orig-pub&gt;MISCLASSI; COTININE&lt;/orig-pub&gt;&lt;isbn&gt;1945-7359 (Electronic)&amp;#xD;1087-3244 (Linking)&lt;/isbn&gt;&lt;call-num&gt;&lt;style face="underline" font="default" size="100%"&gt;COT&lt;/style&gt;&lt;/call-num&gt;&lt;label&gt;LEE2009TC~&lt;/label&gt;&lt;urls&gt;&lt;/urls&gt;&lt;custom5&gt;18022017/Y&lt;/custom5&gt;&lt;custom6&gt;31122017&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9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400 ng/ml </w:t>
            </w:r>
            <w:r w:rsidRPr="00403295">
              <w:rPr>
                <w:rFonts w:ascii="Book Antiqua" w:hAnsi="Book Antiqua"/>
                <w:color w:val="000000"/>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Lee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pan</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ee&lt;/Author&gt;&lt;Year&gt;1995&lt;/Year&gt;&lt;RecNum&gt;16560&lt;/RecNum&gt;&lt;IDText&gt;LEE1995B~&lt;/IDText&gt;&lt;DisplayText&gt;&lt;style face="superscript"&gt;[99]&lt;/style&gt;&lt;/DisplayText&gt;&lt;record&gt;&lt;rec-number&gt;16560&lt;/rec-number&gt;&lt;foreign-keys&gt;&lt;key app="EN" db-id="p50wz59frfwzzlets97pxw5haspsdrffwdtr" timestamp="1469636544"&gt;16560&lt;/key&gt;&lt;/foreign-keys&gt;&lt;ref-type name="Journal Article"&gt;17&lt;/ref-type&gt;&lt;contributors&gt;&lt;authors&gt;&lt;author&gt;Lee, P.N.&lt;/author&gt;&lt;/authors&gt;&lt;/contributors&gt;&lt;titles&gt;&lt;title&gt;&amp;quot;Marriage to a smoker&amp;quot; may not be a valid marker of exposure in studies relating environmental tobacco smoke to risk of lung cancer in Japanese non-smoking women&lt;/title&gt;&lt;secondary-title&gt;International Archives of Occupational and Environmental Health&lt;/secondary-title&gt;&lt;translated-title&gt;&lt;style face="underline" font="default" size="100%"&gt;file:\\\x:\refscan\LEE1995B.pdf&lt;/style&gt;&lt;/translated-title&gt;&lt;/titles&gt;&lt;periodical&gt;&lt;full-title&gt;International Archives of Occupational and Environmental Health&lt;/full-title&gt;&lt;abbr-1&gt;Int. Arch. Occup. Environ. Health&lt;/abbr-1&gt;&lt;abbr-2&gt;Int Arch Occup Environ Health&lt;/abbr-2&gt;&lt;/periodical&gt;&lt;pages&gt;287-294&lt;/pages&gt;&lt;volume&gt;67&lt;/volume&gt;&lt;section&gt;8543375 &lt;/section&gt;&lt;dates&gt;&lt;year&gt;1995&lt;/year&gt;&lt;/dates&gt;&lt;orig-pub&gt;COTININE;URINE;ADULT;MARKSMOK;MISCLASSI;MARKPASS;HOMEWORK;JAPAN;IESLCN&lt;/orig-pub&gt;&lt;call-num&gt;&lt;style face="underline" font="default" size="100%"&gt;COT&lt;/style&gt;&lt;style face="normal" font="default" size="100%"&gt; M2&lt;/style&gt;&lt;/call-num&gt;&lt;label&gt;LEE1995B~&lt;/label&gt;&lt;urls&gt;&lt;/urls&gt;&lt;custom4&gt;145&lt;/custom4&gt;&lt;custom5&gt;22052000/Y&lt;/custom5&gt;&lt;custom6&gt;05121995&amp;#xD;09062004&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9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5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00 ng/mg and </w:t>
            </w:r>
            <w:r w:rsidRPr="00403295">
              <w:rPr>
                <w:rFonts w:ascii="Book Antiqua" w:hAnsi="Book Antiqua"/>
                <w:color w:val="000000"/>
                <w:sz w:val="18"/>
                <w:szCs w:val="18"/>
              </w:rPr>
              <w:br/>
              <w:t>500 ng/mg</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ee So Ryong</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Kore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MZWU8L0F1dGhvcj48WWVhcj4yMDE0PC9ZZWFyPjxSZWNO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MZWU8L0F1dGhvcj48WWVhcj4yMDE0PC9ZZWFyPjxSZWNO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0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erma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MZXJtYW48L0F1dGhvcj48WWVhcj4yMDAyPC9ZZWFyPjxS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MZXJtYW48L0F1dGhvcj48WWVhcj4yMDAyPC9ZZWFyPjxS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0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9-73</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Blood NOS</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evine</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Israel</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MZXZpbmU8L0F1dGhvcj48WWVhcj4yMDEzPC9ZZWFyPjxS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MZXZpbmU8L0F1dGhvcj48WWVhcj4yMDEzPC9ZZWFyPjxS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02]</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74</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 CCR</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evy</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MZXZ5PC9BdXRob3I+PFllYXI+MjAxNTwvWWVhcj48UmVj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MZXZ5PC9BdXRob3I+PFllYXI+MjAxNTwvWWVhcj48UmVj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0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ifestyle and Appetite</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K</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ee&lt;/Author&gt;&lt;Year&gt;1986&lt;/Year&gt;&lt;RecNum&gt;16399&lt;/RecNum&gt;&lt;IDText&gt;LEE1986B~&lt;/IDText&gt;&lt;DisplayText&gt;&lt;style face="superscript"&gt;[104]&lt;/style&gt;&lt;/DisplayText&gt;&lt;record&gt;&lt;rec-number&gt;16399&lt;/rec-number&gt;&lt;foreign-keys&gt;&lt;key app="EN" db-id="p50wz59frfwzzlets97pxw5haspsdrffwdtr" timestamp="1469636531"&gt;16399&lt;/key&gt;&lt;/foreign-keys&gt;&lt;ref-type name="Journal Article"&gt;17&lt;/ref-type&gt;&lt;contributors&gt;&lt;authors&gt;&lt;author&gt;Lee, P.N.&lt;/author&gt;&lt;/authors&gt;&lt;/contributors&gt;&lt;titles&gt;&lt;title&gt;Does breathing other people&amp;apos;s tobacco smoke cause lung cancer?&lt;/title&gt;&lt;secondary-title&gt;Br. Med. J.&lt;/secondary-title&gt;&lt;translated-title&gt;&lt;style face="underline" font="default" size="100%"&gt;file:\\\x:\refscan\LEE1986B.pdf&lt;/style&gt;&lt;/translated-title&gt;&lt;/titles&gt;&lt;periodical&gt;&lt;full-title&gt;British Medical Journal&lt;/full-title&gt;&lt;abbr-1&gt;Br. Med. J.&lt;/abbr-1&gt;&lt;abbr-2&gt;Br Med J&lt;/abbr-2&gt;&lt;/periodical&gt;&lt;pages&gt;1503-1504&lt;/pages&gt;&lt;volume&gt;293&lt;/volume&gt;&lt;dates&gt;&lt;year&gt;1986&lt;/year&gt;&lt;/dates&gt;&lt;orig-pub&gt;ETS;LUNGC;REVIEW&amp;#xD;COTININE&lt;/orig-pub&gt;&lt;call-num&gt;&lt;style face="underline" font="default" size="100%"&gt;P8&lt;/style&gt;&lt;style face="normal" font="default" size="100%"&gt; COT&lt;/style&gt;&lt;/call-num&gt;&lt;label&gt;LEE1986B~&lt;/label&gt;&lt;work-type&gt;Letter&lt;/work-type&gt;&lt;urls&gt;&lt;/urls&gt;&lt;custom4&gt;55&lt;/custom4&gt;&lt;custom5&gt;20052004/Y&lt;/custom5&gt;&lt;custom6&gt;pre95&amp;#xD;26092012&lt;/custom6&gt;&lt;remote-database-name&gt;&lt;style face="underline" font="default" size="100%"&gt;http://www.ncbi.nlm.nih.gov/pmc/articles/PMC1342272/pdf/bmjcred00264-0051d.pdf&lt;/style&gt;&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0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74</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30 ng/ml and </w:t>
            </w:r>
            <w:r w:rsidRPr="00403295">
              <w:rPr>
                <w:rFonts w:ascii="Book Antiqua" w:hAnsi="Book Antiqua"/>
                <w:sz w:val="18"/>
                <w:szCs w:val="18"/>
              </w:rPr>
              <w:br/>
              <w:t>10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indqvist</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wede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indqvist&lt;/Author&gt;&lt;Year&gt;2002&lt;/Year&gt;&lt;RecNum&gt;17358&lt;/RecNum&gt;&lt;IDText&gt;LINDQV2002~&lt;/IDText&gt;&lt;DisplayText&gt;&lt;style face="superscript"&gt;[105]&lt;/style&gt;&lt;/DisplayText&gt;&lt;record&gt;&lt;rec-number&gt;17358&lt;/rec-number&gt;&lt;foreign-keys&gt;&lt;key app="EN" db-id="p50wz59frfwzzlets97pxw5haspsdrffwdtr" timestamp="1469636646"&gt;17358&lt;/key&gt;&lt;/foreign-keys&gt;&lt;ref-type name="Journal Article"&gt;17&lt;/ref-type&gt;&lt;contributors&gt;&lt;authors&gt;&lt;author&gt;Lindqvist, R.&lt;/author&gt;&lt;author&gt;Lendahls, L.&lt;/author&gt;&lt;author&gt;Tollbom, Ö.&lt;/author&gt;&lt;author&gt;Åberg, H.&lt;/author&gt;&lt;author&gt;Hakånsson, A.&lt;/author&gt;&lt;/authors&gt;&lt;/contributors&gt;&lt;titles&gt;&lt;title&gt;Smoking during pregnancy: comparison of self-reports and cotinine levels in 496 women&lt;/title&gt;&lt;secondary-title&gt;Acta Obstet. Gynecol. Scand.&lt;/secondary-title&gt;&lt;translated-title&gt;&lt;style face="underline" font="default" size="100%"&gt;file:\\\x:\refscan\LINDQV2002.pdf&amp;#xD;file:\\\t:\pauline\reviews\pdf\1255.pdf&lt;/style&gt;&lt;/translated-title&gt;&lt;/titles&gt;&lt;periodical&gt;&lt;full-title&gt;Acta Obstetricia et Gynecologica Scandinavica&lt;/full-title&gt;&lt;abbr-1&gt;Acta Obstet. Gynecol. Scand.&lt;/abbr-1&gt;&lt;abbr-2&gt;Acta Obstet Gynecol Scand&lt;/abbr-2&gt;&lt;/periodical&gt;&lt;pages&gt;240-244&lt;/pages&gt;&lt;volume&gt;81&lt;/volume&gt;&lt;number&gt;3&lt;/number&gt;&lt;section&gt;11966481&lt;/section&gt;&lt;dates&gt;&lt;year&gt;2002&lt;/year&gt;&lt;/dates&gt;&lt;orig-pub&gt;COTININE;MISCLASSI;MARKSMOK;MARKPASS;SERUM;SWEDEN;PREGNANCY&lt;/orig-pub&gt;&lt;call-num&gt;&lt;style face="underline" font="default" size="100%"&gt;COT&lt;/style&gt;&lt;/call-num&gt;&lt;label&gt;LINDQV2002~&lt;/label&gt;&lt;urls&gt;&lt;/urls&gt;&lt;custom3&gt;1255&lt;/custom3&gt;&lt;custom5&gt;23072002/Y&lt;/custom5&gt;&lt;custom6&gt;12072002&amp;#xD;1410200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0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9</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7.5 ng/ml and </w:t>
            </w:r>
            <w:r w:rsidRPr="00403295">
              <w:rPr>
                <w:rFonts w:ascii="Book Antiqua" w:hAnsi="Book Antiqua"/>
                <w:sz w:val="18"/>
                <w:szCs w:val="18"/>
              </w:rPr>
              <w:br/>
              <w:t>113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uepk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uepker&lt;/Author&gt;&lt;Year&gt;1989&lt;/Year&gt;&lt;RecNum&gt;17761&lt;/RecNum&gt;&lt;IDText&gt;LUEPKE1989~&lt;/IDText&gt;&lt;DisplayText&gt;&lt;style face="superscript"&gt;[106]&lt;/style&gt;&lt;/DisplayText&gt;&lt;record&gt;&lt;rec-number&gt;17761&lt;/rec-number&gt;&lt;foreign-keys&gt;&lt;key app="EN" db-id="p50wz59frfwzzlets97pxw5haspsdrffwdtr" timestamp="1469636699"&gt;17761&lt;/key&gt;&lt;/foreign-keys&gt;&lt;ref-type name="Journal Article"&gt;17&lt;/ref-type&gt;&lt;contributors&gt;&lt;authors&gt;&lt;author&gt;Luepker, R.V.&lt;/author&gt;&lt;author&gt;Pallonen, U.E.&lt;/author&gt;&lt;author&gt;Murray, D.M.&lt;/author&gt;&lt;author&gt;Pirie, P.L.&lt;/author&gt;&lt;/authors&gt;&lt;/contributors&gt;&lt;titles&gt;&lt;title&gt;Validity of telephone surveys in assessing cigarette smoking in young adults&lt;/title&gt;&lt;secondary-title&gt;American Journal of Public Health&lt;/secondary-title&gt;&lt;translated-title&gt;&lt;style face="underline" font="default" size="100%"&gt;file:\\\x:\refscan\LUEPKE1989.pdf&lt;/style&gt;&lt;/translated-title&gt;&lt;/titles&gt;&lt;periodical&gt;&lt;full-title&gt;American Journal of Public Health&lt;/full-title&gt;&lt;abbr-1&gt;Am. J. Public Health&lt;/abbr-1&gt;&lt;abbr-2&gt;Am J Public Health&lt;/abbr-2&gt;&lt;/periodical&gt;&lt;pages&gt;202-204&lt;/pages&gt;&lt;volume&gt;79&lt;/volume&gt;&lt;number&gt;2&lt;/number&gt;&lt;section&gt;2913843 &lt;/section&gt;&lt;dates&gt;&lt;year&gt;1989&lt;/year&gt;&lt;/dates&gt;&lt;orig-pub&gt;MISCLASSI;COTININE;SALIVA;ADULT;USA&lt;/orig-pub&gt;&lt;call-num&gt;&lt;style face="normal" font="default" size="100%"&gt;M2 &lt;/style&gt;&lt;style face="underline" font="default" size="100%"&gt;COT&lt;/style&gt;&lt;/call-num&gt;&lt;label&gt;LUEPKE1989~&lt;/label&gt;&lt;urls&gt;&lt;/urls&gt;&lt;custom5&gt;28102005/Y&lt;/custom5&gt;&lt;custom6&gt;pre95&amp;#xD;0802201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0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7-21</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a</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Ma&lt;/Author&gt;&lt;Year&gt;2005&lt;/Year&gt;&lt;RecNum&gt;48942&lt;/RecNum&gt;&lt;IDText&gt;MA2005~&lt;/IDText&gt;&lt;DisplayText&gt;&lt;style face="superscript"&gt;[107]&lt;/style&gt;&lt;/DisplayText&gt;&lt;record&gt;&lt;rec-number&gt;48942&lt;/rec-number&gt;&lt;foreign-keys&gt;&lt;key app="EN" db-id="p50wz59frfwzzlets97pxw5haspsdrffwdtr" timestamp="1487582678"&gt;48942&lt;/key&gt;&lt;/foreign-keys&gt;&lt;ref-type name="Journal Article"&gt;17&lt;/ref-type&gt;&lt;contributors&gt;&lt;authors&gt;&lt;author&gt;Ma, Y.&lt;/author&gt;&lt;author&gt;Goins, K. V.&lt;/author&gt;&lt;author&gt;Pbert, L.&lt;/author&gt;&lt;author&gt;Ockene, J. K.&lt;/author&gt;&lt;/authors&gt;&lt;/contributors&gt;&lt;auth-address&gt;Division of Preventive and Behavioral Medicine, University of Massachusetts Medical School, Worcester, MA 01655, USA. Yunsheng.Ma@umassmed.edu&lt;/auth-address&gt;&lt;titles&gt;&lt;title&gt;Predictors of smoking cessation in pregnancy and maintenance postpartum in low-income women&lt;/title&gt;&lt;secondary-title&gt;Matern Child Health J&lt;/secondary-title&gt;&lt;translated-title&gt;file:\\\x:\refscan\MA2005.pdf&lt;/translated-title&gt;&lt;/titles&gt;&lt;periodical&gt;&lt;full-title&gt;Maternal and Child Health Journal&lt;/full-title&gt;&lt;abbr-1&gt;Matern. Child Health J.&lt;/abbr-1&gt;&lt;abbr-2&gt;Matern Child Health J&lt;/abbr-2&gt;&lt;/periodical&gt;&lt;pages&gt;393-402&lt;/pages&gt;&lt;volume&gt;9&lt;/volume&gt;&lt;number&gt;4&lt;/number&gt;&lt;section&gt;16220356&lt;/section&gt;&lt;keywords&gt;&lt;keyword&gt;Adult&lt;/keyword&gt;&lt;keyword&gt;Boston&lt;/keyword&gt;&lt;keyword&gt;Female&lt;/keyword&gt;&lt;keyword&gt;Humans&lt;/keyword&gt;&lt;keyword&gt;Interviews as Topic&lt;/keyword&gt;&lt;keyword&gt;*Postpartum Period&lt;/keyword&gt;&lt;keyword&gt;*Poverty&lt;/keyword&gt;&lt;keyword&gt;Pregnancy&lt;/keyword&gt;&lt;keyword&gt;*Smoking Cessation&lt;/keyword&gt;&lt;/keywords&gt;&lt;dates&gt;&lt;year&gt;2005&lt;/year&gt;&lt;pub-dates&gt;&lt;date&gt;Dec&lt;/date&gt;&lt;/pub-dates&gt;&lt;/dates&gt;&lt;orig-pub&gt;MISCLASSI;COTININE&lt;/orig-pub&gt;&lt;isbn&gt;1092-7875 (Print)&amp;#xD;1092-7875 (Linking)&lt;/isbn&gt;&lt;call-num&gt;COT ELEC CCARD-JTIMIS&lt;/call-num&gt;&lt;label&gt;MA2005~&lt;/label&gt;&lt;urls&gt;&lt;/urls&gt;&lt;custom5&gt;16032017/y&lt;/custom5&gt;&lt;custom6&gt;31122017&lt;/custom6&gt;&lt;electronic-resource-num&gt;10.1007/s10995-005-0020-8&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07]</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6</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acFarlane</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MacFarlane&lt;/Author&gt;&lt;Year&gt;2001&lt;/Year&gt;&lt;RecNum&gt;55582&lt;/RecNum&gt;&lt;IDText&gt;MACFAR2001~&lt;/IDText&gt;&lt;DisplayText&gt;&lt;style face="superscript"&gt;[108]&lt;/style&gt;&lt;/DisplayText&gt;&lt;record&gt;&lt;rec-number&gt;55582&lt;/rec-number&gt;&lt;foreign-keys&gt;&lt;key app="EN" db-id="p50wz59frfwzzlets97pxw5haspsdrffwdtr" timestamp="1516008640"&gt;55582&lt;/key&gt;&lt;key app="ENWeb" db-id=""&gt;0&lt;/key&gt;&lt;/foreign-keys&gt;&lt;ref-type name="Journal Article"&gt;17&lt;/ref-type&gt;&lt;contributors&gt;&lt;authors&gt;&lt;author&gt;MacFarlane, I.&lt;/author&gt;&lt;author&gt;Gill, G.&lt;/author&gt;&lt;author&gt;Grove, T.&lt;/author&gt;&lt;author&gt;Wallymahmed, M.&lt;/author&gt;&lt;/authors&gt;&lt;/contributors&gt;&lt;auth-address&gt;Department of Diabetes and Endocrinology, University Hospital Aintree, Liverpool L9 1AE, UK.&lt;/auth-address&gt;&lt;titles&gt;&lt;title&gt;Trends in the smoking habits of young adults with diabetes&lt;/title&gt;&lt;secondary-title&gt;Postgrad Med J&lt;/secondary-title&gt;&lt;translated-title&gt;file:\\\x:\refscan\MACFAR2001.pdf&lt;/translated-title&gt;&lt;/titles&gt;&lt;periodical&gt;&lt;full-title&gt;Postgraduate Medical Journal&lt;/full-title&gt;&lt;abbr-1&gt;Postgrad. Med. J.&lt;/abbr-1&gt;&lt;abbr-2&gt;Postgrad Med J&lt;/abbr-2&gt;&lt;/periodical&gt;&lt;pages&gt;461-3&lt;/pages&gt;&lt;volume&gt;77&lt;/volume&gt;&lt;number&gt;909&lt;/number&gt;&lt;section&gt;11423599&lt;/section&gt;&lt;keywords&gt;&lt;keyword&gt;Adolescent&lt;/keyword&gt;&lt;keyword&gt;Adult&lt;/keyword&gt;&lt;keyword&gt;Age of Onset&lt;/keyword&gt;&lt;keyword&gt;Biomarkers/urine&lt;/keyword&gt;&lt;keyword&gt;Cotinine/urine&lt;/keyword&gt;&lt;keyword&gt;Creatinine/urine&lt;/keyword&gt;&lt;keyword&gt;Diabetes Mellitus, Type 1/*psychology&lt;/keyword&gt;&lt;keyword&gt;England/epidemiology&lt;/keyword&gt;&lt;keyword&gt;Female&lt;/keyword&gt;&lt;keyword&gt;Humans&lt;/keyword&gt;&lt;keyword&gt;Male&lt;/keyword&gt;&lt;keyword&gt;Prevalence&lt;/keyword&gt;&lt;keyword&gt;Smoking/epidemiology/*trends/urine&lt;/keyword&gt;&lt;/keywords&gt;&lt;dates&gt;&lt;year&gt;2001&lt;/year&gt;&lt;pub-dates&gt;&lt;date&gt;Jul&lt;/date&gt;&lt;/pub-dates&gt;&lt;/dates&gt;&lt;orig-pub&gt;COTININE&lt;/orig-pub&gt;&lt;isbn&gt;0032-5473 (Print)&amp;#xD;0032-5473 (Linking)&lt;/isbn&gt;&lt;call-num&gt;COT ELEC&lt;/call-num&gt;&lt;label&gt;MACFAR2001~&lt;/label&gt;&lt;urls&gt;&lt;/urls&gt;&lt;custom5&gt;12012018/Y&lt;/custom5&gt;&lt;remote-database-name&gt;https://www.ncbi.nlm.nih.gov/pmc/articles/PMC1760984/pdf/v077p00461.pdf&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08]</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31</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 CCR</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000 ng/mg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arkovic</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NYXJrb3ZpYzwvQXV0aG9yPjxZZWFyPjIwMDA8L1llYXI+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NYXJrb3ZpYzwvQXV0aG9yPjxZZWFyPjIwMDA8L1llYXI+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09]</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40</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50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arshall</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NYXJzaGFsbDwvQXV0aG9yPjxZZWFyPjIwMTE8L1llYXI+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NYXJzaGFsbDwvQXV0aG9yPjxZZWFyPjIwMTE8L1llYXI+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10]</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Martinez</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Martinez&lt;/Author&gt;&lt;Year&gt;2004&lt;/Year&gt;&lt;RecNum&gt;18444&lt;/RecNum&gt;&lt;IDText&gt;MARTIN2004~&lt;/IDText&gt;&lt;DisplayText&gt;&lt;style face="superscript"&gt;[111]&lt;/style&gt;&lt;/DisplayText&gt;&lt;record&gt;&lt;rec-number&gt;18444&lt;/rec-number&gt;&lt;foreign-keys&gt;&lt;key app="EN" db-id="p50wz59frfwzzlets97pxw5haspsdrffwdtr" timestamp="1469636789"&gt;18444&lt;/key&gt;&lt;/foreign-keys&gt;&lt;ref-type name="Journal Article"&gt;17&lt;/ref-type&gt;&lt;contributors&gt;&lt;authors&gt;&lt;author&gt;Martinez, M.E.&lt;/author&gt;&lt;author&gt;Reid, M.&lt;/author&gt;&lt;author&gt;Jiang, R.Y.&lt;/author&gt;&lt;author&gt;Einspahr, J.&lt;/author&gt;&lt;author&gt;Alberts, D.S.&lt;/author&gt;&lt;/authors&gt;&lt;/contributors&gt;&lt;titles&gt;&lt;title&gt;Accuracy of self-reported smoking status among participants in a chemoprevention trial&lt;/title&gt;&lt;secondary-title&gt;Preventive Medicine&lt;/secondary-title&gt;&lt;translated-title&gt;file:\\\x:\refscan\MARTIN2004.pdf&lt;/translated-title&gt;&lt;/titles&gt;&lt;periodical&gt;&lt;full-title&gt;Preventive Medicine&lt;/full-title&gt;&lt;abbr-1&gt;Prev. Med.&lt;/abbr-1&gt;&lt;abbr-2&gt;Prev Med&lt;/abbr-2&gt;&lt;/periodical&gt;&lt;pages&gt;492-497&lt;/pages&gt;&lt;volume&gt;38&lt;/volume&gt;&lt;number&gt;4&lt;/number&gt;&lt;section&gt;15020184&lt;/section&gt;&lt;dates&gt;&lt;year&gt;2004&lt;/year&gt;&lt;/dates&gt;&lt;orig-pub&gt;TOTMUKN&amp;#xD;COTININE&lt;/orig-pub&gt;&lt;call-num&gt;COT ELEC&lt;/call-num&gt;&lt;label&gt;MARTIN2004~&lt;/label&gt;&lt;urls&gt;&lt;/urls&gt;&lt;custom5&gt;01022018/Y&lt;/custom5&gt;&lt;custom6&gt;15042004&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1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40-80</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lasm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20 ng/ml and </w:t>
            </w:r>
            <w:r w:rsidRPr="00403295">
              <w:rPr>
                <w:rFonts w:ascii="Book Antiqua" w:hAnsi="Book Antiqua"/>
                <w:sz w:val="18"/>
                <w:szCs w:val="18"/>
              </w:rPr>
              <w:b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artinez-Sanchez</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pai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NYXJ0w61uZXotU8OhbmNoZXo8L0F1dGhvcj48WWVhcj4y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NYXJ0w61uZXotU8OhbmNoZXo8L0F1dGhvcj48WWVhcj4y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12]</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athew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Mathews&lt;/Author&gt;&lt;Year&gt;1999&lt;/Year&gt;&lt;RecNum&gt;55609&lt;/RecNum&gt;&lt;IDText&gt;MATHEW1999A~&lt;/IDText&gt;&lt;DisplayText&gt;&lt;style face="superscript"&gt;[113]&lt;/style&gt;&lt;/DisplayText&gt;&lt;record&gt;&lt;rec-number&gt;55609&lt;/rec-number&gt;&lt;foreign-keys&gt;&lt;key app="EN" db-id="p50wz59frfwzzlets97pxw5haspsdrffwdtr" timestamp="1516015417"&gt;55609&lt;/key&gt;&lt;/foreign-keys&gt;&lt;ref-type name="Journal Article"&gt;17&lt;/ref-type&gt;&lt;contributors&gt;&lt;authors&gt;&lt;author&gt;Mathews, F.&lt;/author&gt;&lt;author&gt;Smith, R.&lt;/author&gt;&lt;author&gt;Yukdin, P.&lt;/author&gt;&lt;author&gt;Neil, A.&lt;/author&gt;&lt;/authors&gt;&lt;/contributors&gt;&lt;auth-address&gt;Division of Public Health and Primary Health Care, University of Oxford, UK. fmathews@ermine.ox.ac.uk&lt;/auth-address&gt;&lt;titles&gt;&lt;title&gt;Are cotinine assays of value in predicting adverse pregnancy outcome?&lt;/title&gt;&lt;secondary-title&gt;Ann Clin Biochem&lt;/secondary-title&gt;&lt;translated-title&gt;file:\\\x:\refscan\MATHEW1999A.pdf&lt;/translated-title&gt;&lt;/titles&gt;&lt;periodical&gt;&lt;full-title&gt;Annals of Clinical Biochemistry&lt;/full-title&gt;&lt;abbr-1&gt;Ann. Clin. Biochem.&lt;/abbr-1&gt;&lt;abbr-2&gt;Ann Clin Biochem&lt;/abbr-2&gt;&lt;/periodical&gt;&lt;pages&gt;468-76&lt;/pages&gt;&lt;volume&gt;36 (Pt 4)&lt;/volume&gt;&lt;section&gt;10456209&lt;/section&gt;&lt;keywords&gt;&lt;keyword&gt;Cotinine/*blood&lt;/keyword&gt;&lt;keyword&gt;Female&lt;/keyword&gt;&lt;keyword&gt;Humans&lt;/keyword&gt;&lt;keyword&gt;Infant, Newborn&lt;/keyword&gt;&lt;keyword&gt;Infant, Premature&lt;/keyword&gt;&lt;keyword&gt;Infant, Small for Gestational Age&lt;/keyword&gt;&lt;keyword&gt;Likelihood Functions&lt;/keyword&gt;&lt;keyword&gt;Predictive Value of Tests&lt;/keyword&gt;&lt;keyword&gt;Pregnancy&lt;/keyword&gt;&lt;keyword&gt;*Pregnancy Outcome&lt;/keyword&gt;&lt;keyword&gt;Smoking/blood&lt;/keyword&gt;&lt;/keywords&gt;&lt;dates&gt;&lt;year&gt;1999&lt;/year&gt;&lt;pub-dates&gt;&lt;date&gt;Jul&lt;/date&gt;&lt;/pub-dates&gt;&lt;/dates&gt;&lt;orig-pub&gt;COTININE&lt;/orig-pub&gt;&lt;isbn&gt;0004-5632 (Print)&amp;#xD;0004-5632 (Linking)&lt;/isbn&gt;&lt;call-num&gt;COT ELEC&lt;/call-num&gt;&lt;label&gt;MATHEW1999A~&lt;/label&gt;&lt;urls&gt;&lt;/urls&gt;&lt;custom5&gt;02022018/Y&lt;/custom5&gt;&lt;electronic-resource-num&gt;10.1177/000456329903600410&lt;/electronic-resource-num&gt;&lt;remote-database-name&gt;http://journals.sagepub.com/doi/pdf/10.1177/000456329903600410&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1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cNeill</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McNeill&lt;/Author&gt;&lt;Year&gt;1987&lt;/Year&gt;&lt;RecNum&gt;18891&lt;/RecNum&gt;&lt;IDText&gt;MCNEIL1987~&lt;/IDText&gt;&lt;DisplayText&gt;&lt;style face="superscript"&gt;[114]&lt;/style&gt;&lt;/DisplayText&gt;&lt;record&gt;&lt;rec-number&gt;18891&lt;/rec-number&gt;&lt;foreign-keys&gt;&lt;key app="EN" db-id="p50wz59frfwzzlets97pxw5haspsdrffwdtr" timestamp="1469636860"&gt;18891&lt;/key&gt;&lt;/foreign-keys&gt;&lt;ref-type name="Journal Article"&gt;17&lt;/ref-type&gt;&lt;contributors&gt;&lt;authors&gt;&lt;author&gt;McNeill, A.D.&lt;/author&gt;&lt;author&gt;Jarvis, M.J.&lt;/author&gt;&lt;author&gt;West, R.&lt;/author&gt;&lt;author&gt;Russell, M.A.H.&lt;/author&gt;&lt;author&gt;Bryant, A.&lt;/author&gt;&lt;/authors&gt;&lt;/contributors&gt;&lt;titles&gt;&lt;title&gt;Saliva cotinine as an indicator of cigarette smoking in adolescents&lt;/title&gt;&lt;secondary-title&gt;British Journal of Addiction&lt;/secondary-title&gt;&lt;translated-title&gt;&lt;style face="underline" font="default" size="100%"&gt;file:\\\x:\refscan\MCNEIL1987.pdf&lt;/style&gt;&lt;/translated-title&gt;&lt;/titles&gt;&lt;periodical&gt;&lt;full-title&gt;British Journal of Addiction&lt;/full-title&gt;&lt;abbr-1&gt;Br. J. Addict.&lt;/abbr-1&gt;&lt;abbr-2&gt;Br J Addict&lt;/abbr-2&gt;&lt;/periodical&gt;&lt;pages&gt;1355-1360&lt;/pages&gt;&lt;volume&gt;82&lt;/volume&gt;&lt;section&gt;3480750 &lt;/section&gt;&lt;dates&gt;&lt;year&gt;1987&lt;/year&gt;&lt;/dates&gt;&lt;orig-pub&gt;MISCLASSI;COTININE;CHILD;SALIVA;MARKSMOK;UK&lt;/orig-pub&gt;&lt;call-num&gt;&lt;style face="normal" font="default" size="100%"&gt;M2 &lt;/style&gt;&lt;style face="underline" font="default" size="100%"&gt;COT&lt;/style&gt;&lt;/call-num&gt;&lt;label&gt;MCNEIL1987~&lt;/label&gt;&lt;urls&gt;&lt;/urls&gt;&lt;custom5&gt;31102005/Y&lt;/custom5&gt;&lt;custom6&gt;pre95&amp;#xD;31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1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1-16</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7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sser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NZXNzZXJpPC9BdXRob3I+PFllYXI+MjAwNzwvWWVhcj48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NZXNzZXJpPC9BdXRob3I+PFllYXI+MjAwNzwvWWVhcj48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1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2-17</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H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in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QZXJ0b3ZhYXJhPC9BdXRob3I+PFllYXI+MjAwNjwvWWVh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QZXJ0b3ZhYXJhPC9BdXRob3I+PFllYXI+MjAwNjwvWWVh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1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0-94</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0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urrent 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Korpilähde&lt;/Author&gt;&lt;Year&gt;2004&lt;/Year&gt;&lt;RecNum&gt;36284&lt;/RecNum&gt;&lt;IDText&gt;KORPIL2004~&lt;/IDText&gt;&lt;DisplayText&gt;&lt;style face="superscript"&gt;[117]&lt;/style&gt;&lt;/DisplayText&gt;&lt;record&gt;&lt;rec-number&gt;36284&lt;/rec-number&gt;&lt;foreign-keys&gt;&lt;key app="EN" db-id="p50wz59frfwzzlets97pxw5haspsdrffwdtr" timestamp="1469639345"&gt;36284&lt;/key&gt;&lt;/foreign-keys&gt;&lt;ref-type name="Journal Article"&gt;17&lt;/ref-type&gt;&lt;contributors&gt;&lt;authors&gt;&lt;author&gt;Korpilähde, T.&lt;/author&gt;&lt;author&gt;Heliövaara, M.&lt;/author&gt;&lt;author&gt;Knekt, P.&lt;/author&gt;&lt;author&gt;Marniemi, J.&lt;/author&gt;&lt;author&gt;Aromaa, A.&lt;/author&gt;&lt;author&gt;Aho, K.&lt;/author&gt;&lt;/authors&gt;&lt;/contributors&gt;&lt;titles&gt;&lt;title&gt;Smoking history and serum cotinine and thiocyanate concentrations as determinants of rheumatoid factor in non-rheumatoid subjects&lt;/title&gt;&lt;secondary-title&gt;Rheumatology&lt;/secondary-title&gt;&lt;translated-title&gt;&lt;style face="underline" font="default" size="100%"&gt;file:\\\x:\refscan\KORPIL2004.pdf&amp;#xD;file:\\\x:\refscan\KORPIL2004_MISLCASS.pdf&lt;/style&gt;&lt;/translated-title&gt;&lt;/titles&gt;&lt;periodical&gt;&lt;full-title&gt;Rheumatology&lt;/full-title&gt;&lt;abbr-1&gt;Rheumatology&lt;/abbr-1&gt;&lt;abbr-2&gt;Rheumatology&lt;/abbr-2&gt;&lt;/periodical&gt;&lt;pages&gt;1424-1428&lt;/pages&gt;&lt;volume&gt;43&lt;/volume&gt;&lt;section&gt;15328423&lt;/section&gt;&lt;dates&gt;&lt;year&gt;2004&lt;/year&gt;&lt;/dates&gt;&lt;orig-pub&gt;MINIFINLAND;FINLAND;SMOKINGHABS;ISS3finlY;COTININE&lt;/orig-pub&gt;&lt;call-num&gt;&lt;style face="normal" font="default" size="100%"&gt;COT &lt;/style&gt;&lt;style face="underline" font="default" size="100%"&gt;SM.FINLAND&lt;/style&gt;&lt;/call-num&gt;&lt;label&gt;KORPIL2004~&lt;/label&gt;&lt;urls&gt;&lt;/urls&gt;&lt;custom5&gt;23052011/Y&lt;/custom5&gt;&lt;custom6&gt;11052011&amp;#xD;02062011&lt;/custom6&gt;&lt;remote-database-name&gt;&lt;style face="underline" font="default" size="100%"&gt;http://rheumatology.oxfordjournals.org/content/43/11/1424.full.pdf+html&lt;/style&gt;&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17]</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30+</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0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n-, never and ex-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olina</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pai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Nb2xpbmE8L0F1dGhvcj48WWVhcj4yMDEwPC9ZZWFyPjxS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Nb2xpbmE8L0F1dGhvcj48WWVhcj4yMDEwPC9ZZWFyPjxS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18]</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7-2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ONICA Germany</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ermany</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Heller&lt;/Author&gt;&lt;Year&gt;1998&lt;/Year&gt;&lt;RecNum&gt;11729&lt;/RecNum&gt;&lt;IDText&gt;HELLER1998~&lt;/IDText&gt;&lt;DisplayText&gt;&lt;style face="superscript"&gt;[119]&lt;/style&gt;&lt;/DisplayText&gt;&lt;record&gt;&lt;rec-number&gt;11729&lt;/rec-number&gt;&lt;foreign-keys&gt;&lt;key app="EN" db-id="p50wz59frfwzzlets97pxw5haspsdrffwdtr" timestamp="1469635960"&gt;11729&lt;/key&gt;&lt;/foreign-keys&gt;&lt;ref-type name="Journal Article"&gt;17&lt;/ref-type&gt;&lt;contributors&gt;&lt;authors&gt;&lt;author&gt;Heller, W-D.&lt;/author&gt;&lt;author&gt;Scherer, G.&lt;/author&gt;&lt;author&gt;Sennewald, E.&lt;/author&gt;&lt;author&gt;Adlkofer, F.&lt;/author&gt;&lt;/authors&gt;&lt;/contributors&gt;&lt;titles&gt;&lt;title&gt;Misclassification of smoking in a follow-up population study in southern Germany&lt;/title&gt;&lt;secondary-title&gt;Journal of Clinical Epidemiology&lt;/secondary-title&gt;&lt;translated-title&gt;&lt;style face="underline" font="default" size="100%"&gt;file:\\\x:\refscan\HELLER1998.pdf&amp;#xD;file:\\\t:\pauline\reviews\pdf\979.pdf&lt;/style&gt;&lt;/translated-title&gt;&lt;/titles&gt;&lt;periodical&gt;&lt;full-title&gt;Journal of Clinical Epidemiology&lt;/full-title&gt;&lt;abbr-1&gt;J. Clin. Epidemiol.&lt;/abbr-1&gt;&lt;abbr-2&gt;J Clin Epidemiol&lt;/abbr-2&gt;&lt;/periodical&gt;&lt;pages&gt;211-218&lt;/pages&gt;&lt;volume&gt;51&lt;/volume&gt;&lt;number&gt;3&lt;/number&gt;&lt;section&gt;9495686&lt;/section&gt;&lt;dates&gt;&lt;year&gt;1998&lt;/year&gt;&lt;/dates&gt;&lt;orig-pub&gt;COTININE;MARKSMOK;MARKPASS;SERUM;MISCLASSI;GERMANY;ADULT&lt;/orig-pub&gt;&lt;call-num&gt;&lt;style face="underline" font="default" size="100%"&gt;COT&lt;/style&gt;&lt;style face="normal" font="default" size="100%"&gt; M1 M2&lt;/style&gt;&lt;/call-num&gt;&lt;label&gt;HELLER1998~&lt;/label&gt;&lt;urls&gt;&lt;/urls&gt;&lt;custom3&gt;979&lt;/custom3&gt;&lt;custom5&gt;21082003/Y&lt;/custom5&gt;&lt;custom6&gt;12031998&amp;#xD;2911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19]</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44 and 45-64</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ONICA Scotland</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cot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Chen&lt;/Author&gt;&lt;Year&gt;2002&lt;/Year&gt;&lt;RecNum&gt;5076&lt;/RecNum&gt;&lt;IDText&gt;CHEN2002D~&lt;/IDText&gt;&lt;DisplayText&gt;&lt;style face="superscript"&gt;[120]&lt;/style&gt;&lt;/DisplayText&gt;&lt;record&gt;&lt;rec-number&gt;5076&lt;/rec-number&gt;&lt;foreign-keys&gt;&lt;key app="EN" db-id="p50wz59frfwzzlets97pxw5haspsdrffwdtr" timestamp="1469635235"&gt;5076&lt;/key&gt;&lt;/foreign-keys&gt;&lt;ref-type name="Journal Article"&gt;17&lt;/ref-type&gt;&lt;contributors&gt;&lt;authors&gt;&lt;author&gt;Chen, R.&lt;/author&gt;&lt;author&gt;Tavendale, R.&lt;/author&gt;&lt;author&gt;Tunstall-Pedoe, H.&lt;/author&gt;&lt;/authors&gt;&lt;/contributors&gt;&lt;titles&gt;&lt;title&gt;Measurement of passive smoking in adults: self-reported questionnaire or serum cotinine?&lt;/title&gt;&lt;secondary-title&gt;Journal of Cancer Epidemiology and Prevention&lt;/secondary-title&gt;&lt;translated-title&gt;&lt;style face="underline" font="default" size="100%"&gt;file:\\\x:\refscan\CHEN2002D.pdf&amp;#xD;file:\\\x:\refscan\CHEN2002D_misclass.pdf&lt;/style&gt;&lt;/translated-title&gt;&lt;/titles&gt;&lt;periodical&gt;&lt;full-title&gt;Journal of Cancer Epidemiology and Prevention&lt;/full-title&gt;&lt;abbr-1&gt;J. Cancer Epidemiol. Prev.&lt;/abbr-1&gt;&lt;abbr-2&gt;J Cancer Epidemiol Prev&lt;/abbr-2&gt;&lt;abbr-3&gt;Journal of Cancer Epidemiology &amp;amp; Prevention&lt;/abbr-3&gt;&lt;/periodical&gt;&lt;pages&gt;85-95&lt;/pages&gt;&lt;volume&gt;7&lt;/volume&gt;&lt;number&gt;2&lt;/number&gt;&lt;section&gt;12501958&lt;/section&gt;&lt;dates&gt;&lt;year&gt;2002&lt;/year&gt;&lt;/dates&gt;&lt;orig-pub&gt;COTININE;ADULT;MARKPASS;SERUM&lt;/orig-pub&gt;&lt;call-num&gt;&lt;style face="underline" font="default" size="100%"&gt;COT&lt;/style&gt;&lt;/call-num&gt;&lt;label&gt;CHEN2002D~&lt;/label&gt;&lt;urls&gt;&lt;/urls&gt;&lt;custom5&gt;09042003/Y&lt;/custom5&gt;&lt;custom6&gt;16092002&amp;#xD;2204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20]</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74</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7.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on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ermany</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Nb25zPC9BdXRob3I+PFllYXI+MjAxNjwvWWVhcj48UmVj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Nb25zPC9BdXRob3I+PFllYXI+MjAxNjwvWWVhcj48UmVj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2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36-7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oore</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Nb29yZTwvQXV0aG9yPjxZZWFyPjIwMDI8L1llYXI+PFJl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Nb29yZTwvQXV0aG9yPjxZZWFyPjIwMDI8L1llYXI+PFJl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22]</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7</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8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Morale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Nb3JhbGVzPC9BdXRob3I+PFllYXI+MjAxMzwvWWVhcj48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Nb3JhbGVzPC9BdXRob3I+PFllYXI+MjAxMzwvWWVhcj48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2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lood</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ulle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Mullen&lt;/Author&gt;&lt;Year&gt;1991&lt;/Year&gt;&lt;RecNum&gt;55687&lt;/RecNum&gt;&lt;IDText&gt;MULLEN1991~&lt;/IDText&gt;&lt;DisplayText&gt;&lt;style face="superscript"&gt;[124]&lt;/style&gt;&lt;/DisplayText&gt;&lt;record&gt;&lt;rec-number&gt;55687&lt;/rec-number&gt;&lt;foreign-keys&gt;&lt;key app="EN" db-id="p50wz59frfwzzlets97pxw5haspsdrffwdtr" timestamp="1516111549"&gt;55687&lt;/key&gt;&lt;/foreign-keys&gt;&lt;ref-type name="Journal Article"&gt;17&lt;/ref-type&gt;&lt;contributors&gt;&lt;authors&gt;&lt;author&gt;Mullen, P. D.&lt;/author&gt;&lt;author&gt;Carbonari, J. P.&lt;/author&gt;&lt;author&gt;Tabak, E. R.&lt;/author&gt;&lt;author&gt;Glenday, M. C.&lt;/author&gt;&lt;/authors&gt;&lt;/contributors&gt;&lt;auth-address&gt;Center for Health Promotion Research and Development, School of Public Health, University of Texas Health Science Center, Houston 77225.&lt;/auth-address&gt;&lt;titles&gt;&lt;title&gt;Improving disclosure of smoking by pregnant women&lt;/title&gt;&lt;secondary-title&gt;Am J Obstet Gynecol&lt;/secondary-title&gt;&lt;translated-title&gt;file:\\\x:\refscan\MULLEN1991.pdf&lt;/translated-title&gt;&lt;/titles&gt;&lt;periodical&gt;&lt;full-title&gt;American Journal of Obstetrics and Gynecology&lt;/full-title&gt;&lt;abbr-1&gt;Am. J. Obstet. Gynecol.&lt;/abbr-1&gt;&lt;abbr-2&gt;Am J Obstet Gynecol&lt;/abbr-2&gt;&lt;abbr-3&gt;American Journal of Obstetrics &amp;amp; Gynecology&lt;/abbr-3&gt;&lt;/periodical&gt;&lt;pages&gt;409-13&lt;/pages&gt;&lt;volume&gt;165&lt;/volume&gt;&lt;number&gt;2&lt;/number&gt;&lt;section&gt;1872348&lt;/section&gt;&lt;keywords&gt;&lt;keyword&gt;Adolescent&lt;/keyword&gt;&lt;keyword&gt;Adult&lt;/keyword&gt;&lt;keyword&gt;Cotinine/urine&lt;/keyword&gt;&lt;keyword&gt;Female&lt;/keyword&gt;&lt;keyword&gt;Humans&lt;/keyword&gt;&lt;keyword&gt;Pregnancy&lt;/keyword&gt;&lt;keyword&gt;Prenatal Care&lt;/keyword&gt;&lt;keyword&gt;*Self Disclosure&lt;/keyword&gt;&lt;keyword&gt;*Smoking&lt;/keyword&gt;&lt;keyword&gt;Surveys and Questionnaires&lt;/keyword&gt;&lt;/keywords&gt;&lt;dates&gt;&lt;year&gt;1991&lt;/year&gt;&lt;pub-dates&gt;&lt;date&gt;Aug&lt;/date&gt;&lt;/pub-dates&gt;&lt;/dates&gt;&lt;orig-pub&gt;COTININE&lt;/orig-pub&gt;&lt;isbn&gt;0002-9378 (Print)&amp;#xD;0002-9378 (Linking)&lt;/isbn&gt;&lt;call-num&gt;COT ELEC CCARD-MISCLASS&lt;/call-num&gt;&lt;label&gt;MULLEN1991~&lt;/label&gt;&lt;urls&gt;&lt;/urls&gt;&lt;custom5&gt;25012018/Y&lt;/custom5&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2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uramoto</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NdXJhbW90bzwvQXV0aG9yPjxZZWFyPjIwMDc8L1llYXI+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NdXJhbW90bzwvQXV0aG9yPjxZZWFyPjIwMDc8L1llYXI+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2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17</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uranaka</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pa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Muranaka&lt;/Author&gt;&lt;Year&gt;1988&lt;/Year&gt;&lt;RecNum&gt;55700&lt;/RecNum&gt;&lt;IDText&gt;MURANA1988~&lt;/IDText&gt;&lt;DisplayText&gt;&lt;style face="superscript"&gt;[126]&lt;/style&gt;&lt;/DisplayText&gt;&lt;record&gt;&lt;rec-number&gt;55700&lt;/rec-number&gt;&lt;foreign-keys&gt;&lt;key app="EN" db-id="p50wz59frfwzzlets97pxw5haspsdrffwdtr" timestamp="1516117393"&gt;55700&lt;/key&gt;&lt;/foreign-keys&gt;&lt;ref-type name="Journal Article"&gt;17&lt;/ref-type&gt;&lt;contributors&gt;&lt;authors&gt;&lt;author&gt;Muranaka, H.&lt;/author&gt;&lt;author&gt;Higashi, E.&lt;/author&gt;&lt;author&gt;Itani, S.&lt;/author&gt;&lt;author&gt;Shimizu, Y.&lt;/author&gt;&lt;/authors&gt;&lt;/contributors&gt;&lt;auth-address&gt;Kyoto Senbai Hospital, Japan.&lt;/auth-address&gt;&lt;titles&gt;&lt;title&gt;Evaluation of nicotine, cotinine, thiocyanate, carboxyhemoglobin, and expired carbon monoxide as biochemical tobacco smoke uptake parameters&lt;/title&gt;&lt;secondary-title&gt;Int Arch Occup Environ Health&lt;/secondary-title&gt;&lt;translated-title&gt;file:\\\x:\refscan\MURANA1988.pdf&lt;/translated-title&gt;&lt;/titles&gt;&lt;periodical&gt;&lt;full-title&gt;International Archives of Occupational and Environmental Health&lt;/full-title&gt;&lt;abbr-1&gt;Int. Arch. Occup. Environ. Health&lt;/abbr-1&gt;&lt;abbr-2&gt;Int Arch Occup Environ Health&lt;/abbr-2&gt;&lt;/periodical&gt;&lt;pages&gt;37-41&lt;/pages&gt;&lt;volume&gt;60&lt;/volume&gt;&lt;number&gt;1&lt;/number&gt;&lt;section&gt;3258284&lt;/section&gt;&lt;keywords&gt;&lt;keyword&gt;Adult&lt;/keyword&gt;&lt;keyword&gt;Breath Tests&lt;/keyword&gt;&lt;keyword&gt;Carbon Monoxide/metabolism&lt;/keyword&gt;&lt;keyword&gt;Carboxyhemoglobin/metabolism&lt;/keyword&gt;&lt;keyword&gt;Cotinine/metabolism&lt;/keyword&gt;&lt;keyword&gt;Creatinine/urine&lt;/keyword&gt;&lt;keyword&gt;Cross-Sectional Studies&lt;/keyword&gt;&lt;keyword&gt;Female&lt;/keyword&gt;&lt;keyword&gt;Humans&lt;/keyword&gt;&lt;keyword&gt;Male&lt;/keyword&gt;&lt;keyword&gt;Middle Aged&lt;/keyword&gt;&lt;keyword&gt;Nicotine/metabolism&lt;/keyword&gt;&lt;keyword&gt;Smoking/*metabolism&lt;/keyword&gt;&lt;keyword&gt;Thiocyanates/metabolism&lt;/keyword&gt;&lt;keyword&gt;*Tobacco Smoke Pollution&lt;/keyword&gt;&lt;/keywords&gt;&lt;dates&gt;&lt;year&gt;1988&lt;/year&gt;&lt;/dates&gt;&lt;orig-pub&gt;COTININE&lt;/orig-pub&gt;&lt;isbn&gt;0340-0131 (Print)&amp;#xD;0340-0131 (Linking)&lt;/isbn&gt;&lt;call-num&gt;COT ELEC&lt;/call-num&gt;&lt;label&gt;MURANA1988~&lt;/label&gt;&lt;urls&gt;&lt;/urls&gt;&lt;custom5&gt;02022018/Y&lt;/custom5&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2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35</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 CCR</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46.78 ng/mg</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urray</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 and Canad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Murray&lt;/Author&gt;&lt;Year&gt;2002&lt;/Year&gt;&lt;RecNum&gt;20102&lt;/RecNum&gt;&lt;IDText&gt;MURRAY2002~&lt;/IDText&gt;&lt;DisplayText&gt;&lt;style face="superscript"&gt;[127]&lt;/style&gt;&lt;/DisplayText&gt;&lt;record&gt;&lt;rec-number&gt;20102&lt;/rec-number&gt;&lt;foreign-keys&gt;&lt;key app="EN" db-id="p50wz59frfwzzlets97pxw5haspsdrffwdtr" timestamp="1469637037"&gt;20102&lt;/key&gt;&lt;/foreign-keys&gt;&lt;ref-type name="Journal Article"&gt;17&lt;/ref-type&gt;&lt;contributors&gt;&lt;authors&gt;&lt;author&gt;Murray, R.P.&lt;/author&gt;&lt;author&gt;Connett, J.E.&lt;/author&gt;&lt;author&gt;Istvan, J.A.&lt;/author&gt;&lt;author&gt;Nides, M.A.&lt;/author&gt;&lt;author&gt;Rempel-Rossum, S.&lt;/author&gt;&lt;/authors&gt;&lt;/contributors&gt;&lt;titles&gt;&lt;title&gt;Relations of cotinine and carbon monoxide to self-reported smoking in a cohort of smokers and ex-smokers followed over 5 years&lt;/title&gt;&lt;secondary-title&gt;Nicotine &amp;amp; Tobacco Research&lt;/secondary-title&gt;&lt;translated-title&gt;&lt;style face="underline" font="default" size="100%"&gt;file:\\\x:\refscan\MURRAY2002.pdf&lt;/style&gt;&lt;/translated-title&gt;&lt;/titles&gt;&lt;periodical&gt;&lt;full-title&gt;Nicotine &amp;amp; Tobacco Research&lt;/full-title&gt;&lt;abbr-1&gt;Nicotine Tob. Res.&lt;/abbr-1&gt;&lt;abbr-2&gt;Nicotine Tob Res&lt;/abbr-2&gt;&lt;abbr-3&gt;Nicotine Tobacco Res&lt;/abbr-3&gt;&lt;/periodical&gt;&lt;pages&gt;287-294&lt;/pages&gt;&lt;volume&gt;4&lt;/volume&gt;&lt;number&gt;3&lt;/number&gt;&lt;section&gt;12215237&lt;/section&gt;&lt;dates&gt;&lt;year&gt;2002&lt;/year&gt;&lt;/dates&gt;&lt;orig-pub&gt;ADULT;COTININE;MARKSMOK;MISCLASSI;REPEATIV;SALIVA&lt;/orig-pub&gt;&lt;call-num&gt;&lt;style face="underline" font="default" size="100%"&gt;COT&lt;/style&gt;&lt;/call-num&gt;&lt;label&gt;MURRAY2002~&lt;/label&gt;&lt;urls&gt;&lt;/urls&gt;&lt;custom5&gt;18092002/Y&lt;/custom5&gt;&lt;custom6&gt;13092002&amp;#xD;0110200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2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35-6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aragh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Naraghi&lt;/Author&gt;&lt;Year&gt;2011&lt;/Year&gt;&lt;RecNum&gt;55333&lt;/RecNum&gt;&lt;IDText&gt;NARAGH2011~&lt;/IDText&gt;&lt;DisplayText&gt;&lt;style face="superscript"&gt;[128]&lt;/style&gt;&lt;/DisplayText&gt;&lt;record&gt;&lt;rec-number&gt;55333&lt;/rec-number&gt;&lt;foreign-keys&gt;&lt;key app="EN" db-id="p50wz59frfwzzlets97pxw5haspsdrffwdtr" timestamp="1515067630"&gt;55333&lt;/key&gt;&lt;/foreign-keys&gt;&lt;ref-type name="Journal Article"&gt;17&lt;/ref-type&gt;&lt;contributors&gt;&lt;authors&gt;&lt;author&gt;Naraghi, K.&lt;/author&gt;&lt;author&gt;Booth, M.&lt;/author&gt;&lt;author&gt;Russell, A. J.&lt;/author&gt;&lt;author&gt;van Laar, J. M.&lt;/author&gt;&lt;/authors&gt;&lt;/contributors&gt;&lt;titles&gt;&lt;title&gt;Determination of smoking status of rheumatoid arthritis patients by means of a self-reported questionnaire and serum cotinine assay: a cross-sectional study&lt;/title&gt;&lt;secondary-title&gt;Ann Rheum Dis&lt;/secondary-title&gt;&lt;translated-title&gt;file:\\\x:\refscan\NARAGH2011.pdf&lt;/translated-title&gt;&lt;/titles&gt;&lt;periodical&gt;&lt;full-title&gt;Annals of the Rheumatic Diseases&lt;/full-title&gt;&lt;abbr-1&gt;Ann. Rheum. Dis.&lt;/abbr-1&gt;&lt;abbr-2&gt;Ann Rheum Dis&lt;/abbr-2&gt;&lt;/periodical&gt;&lt;pages&gt;2235-6&lt;/pages&gt;&lt;volume&gt;70&lt;/volume&gt;&lt;number&gt;12&lt;/number&gt;&lt;edition&gt;20110530&lt;/edition&gt;&lt;section&gt;21628310&lt;/section&gt;&lt;keywords&gt;&lt;keyword&gt;Aged&lt;/keyword&gt;&lt;keyword&gt;Arthritis, Rheumatoid/*etiology&lt;/keyword&gt;&lt;keyword&gt;Biomarkers/blood&lt;/keyword&gt;&lt;keyword&gt;Cotinine/*blood&lt;/keyword&gt;&lt;keyword&gt;Cross-Sectional Studies&lt;/keyword&gt;&lt;keyword&gt;Female&lt;/keyword&gt;&lt;keyword&gt;Humans&lt;/keyword&gt;&lt;keyword&gt;Male&lt;/keyword&gt;&lt;keyword&gt;Middle Aged&lt;/keyword&gt;&lt;keyword&gt;Self Disclosure&lt;/keyword&gt;&lt;keyword&gt;Smoking/*adverse effects&lt;/keyword&gt;&lt;/keywords&gt;&lt;dates&gt;&lt;year&gt;2011&lt;/year&gt;&lt;pub-dates&gt;&lt;date&gt;Dec&lt;/date&gt;&lt;/pub-dates&gt;&lt;/dates&gt;&lt;orig-pub&gt;COTININE&lt;/orig-pub&gt;&lt;isbn&gt;1468-2060 (Electronic)&amp;#xD;0003-4967 (Linking)&lt;/isbn&gt;&lt;call-num&gt;COT ELEC CCARD-MISCLASS&lt;/call-num&gt;&lt;label&gt;NARAGH2011~&lt;/label&gt;&lt;urls&gt;&lt;/urls&gt;&lt;custom5&gt;26012018/Y&lt;/custom5&gt;&lt;electronic-resource-num&gt;10.1136/ard.2011.151118&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2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5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3.7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guye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elgium</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OZ3V5ZW48L0F1dGhvcj48WWVhcj4yMDA3PC9ZZWFyPjxS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OZ3V5ZW48L0F1dGhvcj48WWVhcj4yMDA3PC9ZZWFyPjxS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2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HANES</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Caraballo&lt;/Author&gt;&lt;Year&gt;2004&lt;/Year&gt;&lt;RecNum&gt;4611&lt;/RecNum&gt;&lt;IDText&gt;CARABA2004~&lt;/IDText&gt;&lt;DisplayText&gt;&lt;style face="superscript"&gt;[130]&lt;/style&gt;&lt;/DisplayText&gt;&lt;record&gt;&lt;rec-number&gt;4611&lt;/rec-number&gt;&lt;foreign-keys&gt;&lt;key app="EN" db-id="p50wz59frfwzzlets97pxw5haspsdrffwdtr" timestamp="1469635183"&gt;4611&lt;/key&gt;&lt;/foreign-keys&gt;&lt;ref-type name="Journal Article"&gt;17&lt;/ref-type&gt;&lt;contributors&gt;&lt;authors&gt;&lt;author&gt;Caraballo, R.S.&lt;/author&gt;&lt;author&gt;Giovino, G.A.&lt;/author&gt;&lt;author&gt;Pechacek, T.F.&lt;/author&gt;&lt;/authors&gt;&lt;/contributors&gt;&lt;titles&gt;&lt;title&gt;Self-reported cigarette smoking vs. serum cotinine among U.S. adolescents&lt;/title&gt;&lt;secondary-title&gt;Nicotine Tob. Res.&lt;/secondary-title&gt;&lt;translated-title&gt;&lt;style face="underline" font="default" size="100%"&gt;file:\\\x:\refscan\CARABA2004.pdf&amp;#xD;file:\\\t:\pauline\reviews\pdf\1389.pdf&lt;/style&gt;&lt;/translated-title&gt;&lt;/titles&gt;&lt;periodical&gt;&lt;full-title&gt;Nicotine &amp;amp; Tobacco Research&lt;/full-title&gt;&lt;abbr-1&gt;Nicotine Tob. Res.&lt;/abbr-1&gt;&lt;abbr-2&gt;Nicotine Tob Res&lt;/abbr-2&gt;&lt;abbr-3&gt;Nicotine Tobacco Res&lt;/abbr-3&gt;&lt;/periodical&gt;&lt;pages&gt;19-25&lt;/pages&gt;&lt;volume&gt;6&lt;/volume&gt;&lt;number&gt;1&lt;/number&gt;&lt;section&gt;14982684&lt;/section&gt;&lt;dates&gt;&lt;year&gt;2004&lt;/year&gt;&lt;/dates&gt;&lt;orig-pub&gt;COTININE;MARKSMOK;CHILD;SERUM&lt;/orig-pub&gt;&lt;call-num&gt;&lt;style face="underline" font="default" size="100%"&gt;COT&lt;/style&gt;&lt;style face="normal" font="default" size="100%"&gt; BL-GEN&lt;/style&gt;&lt;/call-num&gt;&lt;label&gt;CARABA2004~&lt;/label&gt;&lt;urls&gt;&lt;/urls&gt;&lt;custom3&gt;1389&lt;/custom3&gt;&lt;custom5&gt;09082004/y&lt;/custom5&gt;&lt;custom6&gt;04082004&amp;#xD;10112004&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3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2-17</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1.4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Fisher&lt;/Author&gt;&lt;Year&gt;2008&lt;/Year&gt;&lt;RecNum&gt;8559&lt;/RecNum&gt;&lt;IDText&gt;FISHER2008~&lt;/IDText&gt;&lt;DisplayText&gt;&lt;style face="superscript"&gt;[131]&lt;/style&gt;&lt;/DisplayText&gt;&lt;record&gt;&lt;rec-number&gt;8559&lt;/rec-number&gt;&lt;foreign-keys&gt;&lt;key app="EN" db-id="p50wz59frfwzzlets97pxw5haspsdrffwdtr" timestamp="1469635608"&gt;8559&lt;/key&gt;&lt;/foreign-keys&gt;&lt;ref-type name="Journal Article"&gt;17&lt;/ref-type&gt;&lt;contributors&gt;&lt;authors&gt;&lt;author&gt;Fisher, M.&lt;/author&gt;&lt;/authors&gt;&lt;/contributors&gt;&lt;titles&gt;&lt;title&gt;Age and race/ethnicity-gender predictors of denying smoking, United States&lt;/title&gt;&lt;secondary-title&gt;Journal of Health Care for the Poor and Underserved&lt;/secondary-title&gt;&lt;translated-title&gt;&lt;style face="underline" font="default" size="100%"&gt;file:\\\x:\refscan\FISHER2008.pdf&amp;#xD;file:\\\t:\pauline\reviews\pdf\1567.pdf&lt;/style&gt;&lt;/translated-title&gt;&lt;/titles&gt;&lt;periodical&gt;&lt;full-title&gt;Journal of Health Care for the Poor and Underserved&lt;/full-title&gt;&lt;abbr-1&gt;J. Health Care Poor Underserved&lt;/abbr-1&gt;&lt;abbr-2&gt;J Health Care Poor Underserved&lt;/abbr-2&gt;&lt;/periodical&gt;&lt;pages&gt;75-89&lt;/pages&gt;&lt;volume&gt;19&lt;/volume&gt;&lt;number&gt;1&lt;/number&gt;&lt;section&gt;18263987&lt;/section&gt;&lt;dates&gt;&lt;year&gt;2008&lt;/year&gt;&lt;/dates&gt;&lt;orig-pub&gt;MISCLASSI;COTININE;ADULT;MARKSMOK&lt;/orig-pub&gt;&lt;call-num&gt;&lt;style face="underline" font="default" size="100%"&gt;M1&lt;/style&gt;&lt;style face="normal" font="default" size="100%"&gt; COT BL-GEN&lt;/style&gt;&lt;/call-num&gt;&lt;label&gt;FISHER2008~&lt;/label&gt;&lt;urls&gt;&lt;/urls&gt;&lt;custom3&gt;1567&lt;/custom3&gt;&lt;custom5&gt;11032008/Y&lt;/custom5&gt;&lt;custom6&gt;21022008&amp;#xD;06052008&lt;/custom6&gt;&lt;remote-database-provider&gt;Apr08:BAT(rev)&lt;/remote-database-provider&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3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Venn&lt;/Author&gt;&lt;Year&gt;2007&lt;/Year&gt;&lt;RecNum&gt;29414&lt;/RecNum&gt;&lt;IDText&gt;VENN2007~&lt;/IDText&gt;&lt;DisplayText&gt;&lt;style face="superscript"&gt;[132]&lt;/style&gt;&lt;/DisplayText&gt;&lt;record&gt;&lt;rec-number&gt;29414&lt;/rec-number&gt;&lt;foreign-keys&gt;&lt;key app="EN" db-id="p50wz59frfwzzlets97pxw5haspsdrffwdtr" timestamp="1469638326"&gt;29414&lt;/key&gt;&lt;/foreign-keys&gt;&lt;ref-type name="Journal Article"&gt;17&lt;/ref-type&gt;&lt;contributors&gt;&lt;authors&gt;&lt;author&gt;Venn, A.&lt;/author&gt;&lt;author&gt;Britton, J.&lt;/author&gt;&lt;/authors&gt;&lt;/contributors&gt;&lt;titles&gt;&lt;title&gt;Exposure to secondhand smoke and biomarkers of cardiovascular disease risk in never-smoking adults&lt;/title&gt;&lt;secondary-title&gt;Circulation&lt;/secondary-title&gt;&lt;translated-title&gt;&lt;style face="underline" font="default" size="100%"&gt;file:\\\x:\refscan\VENN2007.pdf&amp;#xD;file:\\\t:\pauline\reviews\pdf\1522.pdf&lt;/style&gt;&lt;/translated-title&gt;&lt;/titles&gt;&lt;periodical&gt;&lt;full-title&gt;Circulation&lt;/full-title&gt;&lt;abbr-1&gt;Circulation&lt;/abbr-1&gt;&lt;abbr-2&gt;Circulation&lt;/abbr-2&gt;&lt;/periodical&gt;&lt;pages&gt;990-995&lt;/pages&gt;&lt;volume&gt;115&lt;/volume&gt;&lt;number&gt;8&lt;/number&gt;&lt;section&gt;17296856 &lt;/section&gt;&lt;dates&gt;&lt;year&gt;2007&lt;/year&gt;&lt;/dates&gt;&lt;orig-pub&gt;ADULT;CHD;COTININE;MARKPASS;TMAHD0&lt;/orig-pub&gt;&lt;call-num&gt;&lt;style face="underline" font="default" size="100%"&gt;P3&lt;/style&gt;&lt;style face="normal" font="default" size="100%"&gt; COT BL-GEN&lt;/style&gt;&lt;/call-num&gt;&lt;label&gt;VENN2007~&lt;/label&gt;&lt;urls&gt;&lt;/urls&gt;&lt;custom3&gt;1522&lt;/custom3&gt;&lt;custom5&gt;02072007/Y&lt;/custom5&gt;&lt;custom6&gt;21022007&amp;#xD;30042010&lt;/custom6&gt;&lt;remote-database-provider&gt;Aug07:BAT(rev),GAL(rev)&lt;/remote-database-provider&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3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7+</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Dietz&lt;/Author&gt;&lt;Year&gt;2011&lt;/Year&gt;&lt;RecNum&gt;36036&lt;/RecNum&gt;&lt;IDText&gt;DIETZ2011~&lt;/IDText&gt;&lt;DisplayText&gt;&lt;style face="superscript"&gt;[133]&lt;/style&gt;&lt;/DisplayText&gt;&lt;record&gt;&lt;rec-number&gt;36036&lt;/rec-number&gt;&lt;foreign-keys&gt;&lt;key app="EN" db-id="p50wz59frfwzzlets97pxw5haspsdrffwdtr" timestamp="1469639311"&gt;36036&lt;/key&gt;&lt;/foreign-keys&gt;&lt;ref-type name="Journal Article"&gt;17&lt;/ref-type&gt;&lt;contributors&gt;&lt;authors&gt;&lt;author&gt;Dietz, P.M.&lt;/author&gt;&lt;author&gt;Homa, D.&lt;/author&gt;&lt;author&gt;England, L.J.&lt;/author&gt;&lt;author&gt;Burley, K.&lt;/author&gt;&lt;/authors&gt;&lt;/contributors&gt;&lt;titles&gt;&lt;title&gt;Estimates of nondisclosure of cigarette smoking among pregnant and nonpregnant women of reproductive age in the United States&lt;/title&gt;&lt;secondary-title&gt;Am. J. Epidemiol.&lt;/secondary-title&gt;&lt;translated-title&gt;&lt;style face="underline" font="default" size="100%"&gt;file:\\\x:\refscan\DIETZ2011.pdf&lt;/style&gt;&lt;/translated-title&gt;&lt;/titles&gt;&lt;periodical&gt;&lt;full-title&gt;American Journal of Epidemiology&lt;/full-title&gt;&lt;abbr-1&gt;Am. J. Epidemiol.&lt;/abbr-1&gt;&lt;abbr-2&gt;Am J Epidemiol&lt;/abbr-2&gt;&lt;/periodical&gt;&lt;pages&gt;355-359&lt;/pages&gt;&lt;volume&gt;173&lt;/volume&gt;&lt;number&gt;3&lt;/number&gt;&lt;section&gt;21178103&lt;/section&gt;&lt;dates&gt;&lt;year&gt;2011&lt;/year&gt;&lt;/dates&gt;&lt;orig-pub&gt;SERUM;MARKSMOK;MISCLASSI;RECALLBIAS;PREGNANCY;COTININE;ADULT&lt;/orig-pub&gt;&lt;call-num&gt;&lt;style face="normal" font="default" size="100%"&gt;33D &lt;/style&gt;&lt;style face="underline" font="default" size="100%"&gt;COT&lt;/style&gt;&lt;/call-num&gt;&lt;label&gt;DIETZ2011~&lt;/label&gt;&lt;urls&gt;&lt;/urls&gt;&lt;custom5&gt;28022011/Y&lt;/custom5&gt;&lt;custom6&gt;28022011&amp;#xD;25032011&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3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4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ed in analyses by pregnant/non-pregnant.</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indsay&lt;/Author&gt;&lt;Year&gt;2014&lt;/Year&gt;&lt;RecNum&gt;41625&lt;/RecNum&gt;&lt;IDText&gt;LINDSA2014~&lt;/IDText&gt;&lt;DisplayText&gt;&lt;style face="superscript"&gt;[134]&lt;/style&gt;&lt;/DisplayText&gt;&lt;record&gt;&lt;rec-number&gt;41625&lt;/rec-number&gt;&lt;foreign-keys&gt;&lt;key app="EN" db-id="p50wz59frfwzzlets97pxw5haspsdrffwdtr" timestamp="1469640224"&gt;41625&lt;/key&gt;&lt;/foreign-keys&gt;&lt;ref-type name="Journal Article"&gt;17&lt;/ref-type&gt;&lt;contributors&gt;&lt;authors&gt;&lt;author&gt;Lindsay, R.P.&lt;/author&gt;&lt;author&gt;Shin, S.S.&lt;/author&gt;&lt;author&gt;Garfein, R.S.&lt;/author&gt;&lt;author&gt;Rusch, M.L.A.&lt;/author&gt;&lt;author&gt;Novotny, T.E.&lt;/author&gt;&lt;/authors&gt;&lt;/contributors&gt;&lt;titles&gt;&lt;title&gt;The association between active and passive smoking and latent tuberculosis infection in adults and children in the united states: results from NHANES&lt;/title&gt;&lt;secondary-title&gt;PLoS ONE&lt;/secondary-title&gt;&lt;translated-title&gt;&lt;style face="underline" font="default" size="100%"&gt;file:\\\x:\refscan\LINDSA2014.pdf&lt;/style&gt;&lt;/translated-title&gt;&lt;/titles&gt;&lt;periodical&gt;&lt;full-title&gt;PloS One&lt;/full-title&gt;&lt;abbr-1&gt;PLoS One&lt;/abbr-1&gt;&lt;abbr-2&gt;PLoS One&lt;/abbr-2&gt;&lt;/periodical&gt;&lt;pages&gt;e93137&lt;/pages&gt;&lt;volume&gt;9&lt;/volume&gt;&lt;number&gt;3&lt;/number&gt;&lt;section&gt;24664240&lt;/section&gt;&lt;dates&gt;&lt;year&gt;2014&lt;/year&gt;&lt;/dates&gt;&lt;orig-pub&gt;TUBERCULOSIS;CHILD;RESPDIS;PARSMOKING;ODDDIS&amp;#xD;COTININE&lt;/orig-pub&gt;&lt;call-num&gt;COT C6 18Z ELEC&lt;/call-num&gt;&lt;label&gt;LINDSA2014~&lt;/label&gt;&lt;urls&gt;&lt;/urls&gt;&lt;custom5&gt;13012015/y&lt;/custom5&gt;&lt;custom6&gt;13012015&amp;#xD;20012016&lt;/custom6&gt;&lt;electronic-resource-num&gt;10.1371/journal.pone.0093137&lt;/electronic-resource-num&gt;&lt;remote-database-name&gt;&lt;style face="underline" font="default" size="100%"&gt;http://www.ncbi.nlm.nih.gov/pmc/articles/PMC3963991/pdf/pone.0093137.pdf&lt;/style&gt;&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3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2-19 and 2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n- and current 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DYXJhYmFsbG88L0F1dGhvcj48WWVhcj4yMDE2PC9ZZWFy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DYXJhYmFsbG88L0F1dGhvcj48WWVhcj4yMDE2PC9ZZWFy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3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2-17, 18-25 and 26+</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n- and current 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Agarwal&lt;/Author&gt;&lt;Year&gt;2009&lt;/Year&gt;&lt;RecNum&gt;34516&lt;/RecNum&gt;&lt;IDText&gt;AGARWA2009~&lt;/IDText&gt;&lt;DisplayText&gt;&lt;style face="superscript"&gt;[136]&lt;/style&gt;&lt;/DisplayText&gt;&lt;record&gt;&lt;rec-number&gt;34516&lt;/rec-number&gt;&lt;foreign-keys&gt;&lt;key app="EN" db-id="p50wz59frfwzzlets97pxw5haspsdrffwdtr" timestamp="1536756597"&gt;34516&lt;/key&gt;&lt;key app="ENWeb" db-id=""&gt;0&lt;/key&gt;&lt;/foreign-keys&gt;&lt;ref-type name="Journal Article"&gt;17&lt;/ref-type&gt;&lt;contributors&gt;&lt;authors&gt;&lt;author&gt;Agarwal, S.&lt;/author&gt;&lt;/authors&gt;&lt;/contributors&gt;&lt;titles&gt;&lt;title&gt;The association of active and passive smoking with peripheral arterial disease: results from NHANES 1999-2004&lt;/title&gt;&lt;secondary-title&gt;Angiology&lt;/secondary-title&gt;&lt;translated-title&gt;&lt;style face="underline" font="default" size="100%"&gt;file:\\\x:\refscan\AGARWA2009.pdf&lt;/style&gt;&lt;/translated-title&gt;&lt;/titles&gt;&lt;periodical&gt;&lt;full-title&gt;Angiology&lt;/full-title&gt;&lt;abbr-1&gt;Angiology&lt;/abbr-1&gt;&lt;abbr-2&gt;Angiology&lt;/abbr-2&gt;&lt;/periodical&gt;&lt;pages&gt;335-345&lt;/pages&gt;&lt;volume&gt;60&lt;/volume&gt;&lt;number&gt;3&lt;/number&gt;&lt;section&gt;19153101&lt;/section&gt;&lt;dates&gt;&lt;year&gt;2009&lt;/year&gt;&lt;/dates&gt;&lt;orig-pub&gt;VASCULAR;ETS;OTHDIS;COTININE&lt;/orig-pub&gt;&lt;call-num&gt;&lt;style face="normal" font="default" size="100%"&gt;16V P9 COT &lt;/style&gt;&lt;style face="underline" font="default" size="100%"&gt;ELEC&lt;/style&gt;&lt;style face="normal" font="default" size="100%"&gt; BL-GEN&lt;/style&gt;&lt;/call-num&gt;&lt;label&gt;AGARWA2009~&lt;/label&gt;&lt;urls&gt;&lt;/urls&gt;&lt;custom5&gt;24082009/Y&lt;/custom5&gt;&lt;custom6&gt;19082009&amp;#xD;28082009&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3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4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ever and ex-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BbHNoYWFyYXd5PC9BdXRob3I+PFllYXI+MjAxNTwvWWVh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BbHNoYWFyYXd5PC9BdXRob3I+PFllYXI+MjAxNTwvWWVh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3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ever smokers. Overlapping years excluded.</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iedbala</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OaWVkYmFsYTwvQXV0aG9yPjxZZWFyPjIwMDI8L1llYXI+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OaWVkYmFsYTwvQXV0aG9yPjxZZWFyPjIwMDI8L1llYXI+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3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500 ng/ml </w:t>
            </w:r>
            <w:r w:rsidRPr="00403295">
              <w:rPr>
                <w:rFonts w:ascii="Book Antiqua" w:hAnsi="Book Antiqua"/>
                <w:color w:val="000000"/>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land</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Ob2xhbmQ8L0F1dGhvcj48WWVhcj4xOTg4PC9ZZWFyPjxS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Ob2xhbmQ8L0F1dGhvcj48WWVhcj4xOTg4PC9ZZWFyPjxS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3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2-17</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ona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Ob29uYW48L0F1dGhvcj48WWVhcj4yMDEzPC9ZZWFyPjxS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Ob29uYW48L0F1dGhvcj48WWVhcj4yMDEzPC9ZZWFyPjxS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4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5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O'Conno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anad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PJmFwb3M7Q29ubm9yPC9BdXRob3I+PFllYXI+MTk5Mjwv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PJmFwb3M7Q29ubm9yPC9BdXRob3I+PFllYXI+MTk5Mjwv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4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7</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6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Ogde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Ogden&lt;/Author&gt;&lt;Year&gt;1997&lt;/Year&gt;&lt;RecNum&gt;21047&lt;/RecNum&gt;&lt;IDText&gt;OGDEN1997~&lt;/IDText&gt;&lt;DisplayText&gt;&lt;style face="superscript"&gt;[142]&lt;/style&gt;&lt;/DisplayText&gt;&lt;record&gt;&lt;rec-number&gt;21047&lt;/rec-number&gt;&lt;foreign-keys&gt;&lt;key app="EN" db-id="p50wz59frfwzzlets97pxw5haspsdrffwdtr" timestamp="1469637174"&gt;21047&lt;/key&gt;&lt;/foreign-keys&gt;&lt;ref-type name="Journal Article"&gt;17&lt;/ref-type&gt;&lt;contributors&gt;&lt;authors&gt;&lt;author&gt;Ogden, M.W.&lt;/author&gt;&lt;author&gt;Morgan, W.T.&lt;/author&gt;&lt;author&gt;Heavner, D.L.&lt;/author&gt;&lt;author&gt;Davis, R.A.&lt;/author&gt;&lt;author&gt;Steichen, T.J.&lt;/author&gt;&lt;/authors&gt;&lt;/contributors&gt;&lt;titles&gt;&lt;title&gt;National incidence of smoking and misclassification among the US married female population&lt;/title&gt;&lt;secondary-title&gt;Journal of Clinical Epidemiology&lt;/secondary-title&gt;&lt;translated-title&gt;&lt;style face="underline" font="default" size="100%"&gt;file:\\\x:\refscan\OGDEN1997.pdf&amp;#xD;file:\\\t:\pauline\reviews\pdf\931.pdf&lt;/style&gt;&lt;/translated-title&gt;&lt;/titles&gt;&lt;periodical&gt;&lt;full-title&gt;Journal of Clinical Epidemiology&lt;/full-title&gt;&lt;abbr-1&gt;J. Clin. Epidemiol.&lt;/abbr-1&gt;&lt;abbr-2&gt;J Clin Epidemiol&lt;/abbr-2&gt;&lt;/periodical&gt;&lt;pages&gt;253-263&lt;/pages&gt;&lt;volume&gt;50&lt;/volume&gt;&lt;number&gt;3&lt;/number&gt;&lt;section&gt;9120524&lt;/section&gt;&lt;dates&gt;&lt;year&gt;1997&lt;/year&gt;&lt;/dates&gt;&lt;orig-pub&gt;MISCLASSI;USA;COTININE;SALIVA;MARKSMOK;ADULT&lt;/orig-pub&gt;&lt;call-num&gt;&lt;style face="underline" font="default" size="100%"&gt;M2&lt;/style&gt;&lt;style face="normal" font="default" size="100%"&gt; &lt;/style&gt;&lt;style face="underline" font="default" size="100%"&gt;COT&lt;/style&gt;&lt;/call-num&gt;&lt;label&gt;OGDEN1997~&lt;/label&gt;&lt;urls&gt;&lt;/urls&gt;&lt;custom3&gt;931&lt;/custom3&gt;&lt;custom5&gt;22082003/Y&lt;/custom5&gt;&lt;custom6&gt;17041997&amp;#xD;2208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4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35 ng/ml and </w:t>
            </w:r>
            <w:r w:rsidRPr="00403295">
              <w:rPr>
                <w:rFonts w:ascii="Book Antiqua" w:hAnsi="Book Antiqua"/>
                <w:color w:val="000000"/>
                <w:sz w:val="18"/>
                <w:szCs w:val="18"/>
              </w:rPr>
              <w:br/>
              <w:t>106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Olivier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Italy</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Olivieri&lt;/Author&gt;&lt;Year&gt;2002&lt;/Year&gt;&lt;RecNum&gt;21167&lt;/RecNum&gt;&lt;IDText&gt;OLIVIE2002~&lt;/IDText&gt;&lt;DisplayText&gt;&lt;style face="superscript"&gt;[143]&lt;/style&gt;&lt;/DisplayText&gt;&lt;record&gt;&lt;rec-number&gt;21167&lt;/rec-number&gt;&lt;foreign-keys&gt;&lt;key app="EN" db-id="p50wz59frfwzzlets97pxw5haspsdrffwdtr" timestamp="1469637189"&gt;21167&lt;/key&gt;&lt;/foreign-keys&gt;&lt;ref-type name="Journal Article"&gt;17&lt;/ref-type&gt;&lt;contributors&gt;&lt;authors&gt;&lt;author&gt;Olivieri, M.&lt;/author&gt;&lt;author&gt;Poli, A.&lt;/author&gt;&lt;author&gt;Zuccaro, P.&lt;/author&gt;&lt;author&gt;Ferrari, M.&lt;/author&gt;&lt;author&gt;Lampronti, G.&lt;/author&gt;&lt;author&gt;de Marco, R.&lt;/author&gt;&lt;author&gt;Lo Cascio, V&lt;/author&gt;&lt;author&gt;Pacifici, R.&lt;/author&gt;&lt;/authors&gt;&lt;/contributors&gt;&lt;titles&gt;&lt;title&gt;Tobacco smoke exposure and serum cotinine in a random sample of adults living in Verona, Italy&lt;/title&gt;&lt;secondary-title&gt;Arch. Environ. Health&lt;/secondary-title&gt;&lt;translated-title&gt;&lt;style face="underline" font="default" size="100%"&gt;file:\\\x:\refscan\OLIVIE2002.pdf&lt;/style&gt;&lt;/translated-title&gt;&lt;/titles&gt;&lt;periodical&gt;&lt;full-title&gt;Archives of Environmental Health&lt;/full-title&gt;&lt;abbr-1&gt;Arch. Environ. Health&lt;/abbr-1&gt;&lt;abbr-2&gt;Arch Environ Health&lt;/abbr-2&gt;&lt;/periodical&gt;&lt;pages&gt;355-359&lt;/pages&gt;&lt;volume&gt;57&lt;/volume&gt;&lt;number&gt;4&lt;/number&gt;&lt;section&gt;12530604&lt;/section&gt;&lt;dates&gt;&lt;year&gt;2002&lt;/year&gt;&lt;/dates&gt;&lt;orig-pub&gt;COTININE;ITALY;ADULT;MARKPASS;SERUM;CIGWEIGHT&lt;/orig-pub&gt;&lt;call-num&gt;&lt;style face="underline" font="default" size="100%"&gt;COT&lt;/style&gt;&lt;/call-num&gt;&lt;label&gt;OLIVIE2002~&lt;/label&gt;&lt;urls&gt;&lt;/urls&gt;&lt;custom5&gt;03032003/Y&lt;/custom5&gt;&lt;custom6&gt;24022003&amp;#xD;0703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4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33</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Osaka factory</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pan</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Yamamoto&lt;/Author&gt;&lt;Year&gt;2005&lt;/Year&gt;&lt;RecNum&gt;31583&lt;/RecNum&gt;&lt;IDText&gt;YAMAMO2005~&lt;/IDText&gt;&lt;DisplayText&gt;&lt;style face="superscript"&gt;[144]&lt;/style&gt;&lt;/DisplayText&gt;&lt;record&gt;&lt;rec-number&gt;31583&lt;/rec-number&gt;&lt;foreign-keys&gt;&lt;key app="EN" db-id="p50wz59frfwzzlets97pxw5haspsdrffwdtr" timestamp="1469638650"&gt;31583&lt;/key&gt;&lt;/foreign-keys&gt;&lt;ref-type name="Journal Article"&gt;17&lt;/ref-type&gt;&lt;contributors&gt;&lt;authors&gt;&lt;author&gt;Yamamoto, Y.&lt;/author&gt;&lt;author&gt;Nishida, N.&lt;/author&gt;&lt;author&gt;Tanaka, M.&lt;/author&gt;&lt;author&gt;Hayashi, N.&lt;/author&gt;&lt;author&gt;Matsuse, R.&lt;/author&gt;&lt;author&gt;Nakayama, K.&lt;/author&gt;&lt;author&gt;Morimoto, K.&lt;/author&gt;&lt;author&gt;Shizukuishi, S.&lt;/author&gt;&lt;/authors&gt;&lt;/contributors&gt;&lt;titles&gt;&lt;title&gt;Association between passive and active smoking evaluated by salivary cotinine and periodontitis&lt;/title&gt;&lt;secondary-title&gt;J. Clin. Periodontol.&lt;/secondary-title&gt;&lt;translated-title&gt;&lt;style face="underline" font="default" size="100%"&gt;file:\\\x:\refscan\YAMAMO2005.pdf&amp;#xD;file:\\\x:\refscan\YAMAMO2005_misclass.pdf&lt;/style&gt;&lt;/translated-title&gt;&lt;/titles&gt;&lt;periodical&gt;&lt;full-title&gt;Journal of Clinical Periodontology&lt;/full-title&gt;&lt;abbr-1&gt;J. Clin. Periodontol.&lt;/abbr-1&gt;&lt;abbr-2&gt;J Clin Periodontol&lt;/abbr-2&gt;&lt;/periodical&gt;&lt;pages&gt;1041-1046&lt;/pages&gt;&lt;volume&gt;32&lt;/volume&gt;&lt;number&gt;10&lt;/number&gt;&lt;section&gt;16174266&lt;/section&gt;&lt;dates&gt;&lt;year&gt;2005&lt;/year&gt;&lt;/dates&gt;&lt;orig-pub&gt;TEETH;COTININE;ADULT;MARKSMOK;MARKPASS;SALIVA;ETS;OTHDIS&lt;/orig-pub&gt;&lt;call-num&gt;P9 COT ELEC BL-GEN&lt;/call-num&gt;&lt;label&gt;YAMAMO2005~&lt;/label&gt;&lt;urls&gt;&lt;/urls&gt;&lt;custom5&gt;10112005/Y&lt;/custom5&gt;&lt;custom6&gt;09112005&amp;#xD;08032006&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4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62</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8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Owe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Owen&lt;/Author&gt;&lt;Year&gt;2001&lt;/Year&gt;&lt;RecNum&gt;21578&lt;/RecNum&gt;&lt;IDText&gt;OWEN2001~&lt;/IDText&gt;&lt;DisplayText&gt;&lt;style face="superscript"&gt;[145]&lt;/style&gt;&lt;/DisplayText&gt;&lt;record&gt;&lt;rec-number&gt;21578&lt;/rec-number&gt;&lt;foreign-keys&gt;&lt;key app="EN" db-id="p50wz59frfwzzlets97pxw5haspsdrffwdtr" timestamp="1469637237"&gt;21578&lt;/key&gt;&lt;/foreign-keys&gt;&lt;ref-type name="Journal Article"&gt;17&lt;/ref-type&gt;&lt;contributors&gt;&lt;authors&gt;&lt;author&gt;Owen, L.&lt;/author&gt;&lt;author&gt;McNeill, A.&lt;/author&gt;&lt;/authors&gt;&lt;/contributors&gt;&lt;titles&gt;&lt;title&gt;Saliva cotinine as indicator of cigarette smoking in pregnant women&lt;/title&gt;&lt;secondary-title&gt;Addiction&lt;/secondary-title&gt;&lt;translated-title&gt;&lt;style face="underline" font="default" size="100%"&gt;file:\\\x:\refscan\OWEN2001.pdf&lt;/style&gt;&lt;/translated-title&gt;&lt;/titles&gt;&lt;periodical&gt;&lt;full-title&gt;Addiction&lt;/full-title&gt;&lt;abbr-1&gt;Addiction&lt;/abbr-1&gt;&lt;abbr-2&gt;Addiction&lt;/abbr-2&gt;&lt;/periodical&gt;&lt;pages&gt;1001-1006&lt;/pages&gt;&lt;volume&gt;96&lt;/volume&gt;&lt;number&gt;7&lt;/number&gt;&lt;section&gt;11440610 &lt;/section&gt;&lt;dates&gt;&lt;year&gt;2001&lt;/year&gt;&lt;/dates&gt;&lt;orig-pub&gt;COTININE;PREGNANCY;SALIVA;MARKSMOK;MISCLASSI&lt;/orig-pub&gt;&lt;call-num&gt;&lt;style face="underline" font="default" size="100%"&gt;COT&lt;/style&gt;&lt;style face="normal" font="default" size="100%"&gt; M2&lt;/style&gt;&lt;/call-num&gt;&lt;label&gt;OWEN2001~&lt;/label&gt;&lt;urls&gt;&lt;/urls&gt;&lt;custom5&gt;13122001/y&lt;/custom5&gt;&lt;custom6&gt;28112001&amp;#xD;10012001&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4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almi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almier&lt;/Author&gt;&lt;Year&gt;2014&lt;/Year&gt;&lt;RecNum&gt;42474&lt;/RecNum&gt;&lt;IDText&gt;PALMIE2014~&lt;/IDText&gt;&lt;DisplayText&gt;&lt;style face="superscript"&gt;[146]&lt;/style&gt;&lt;/DisplayText&gt;&lt;record&gt;&lt;rec-number&gt;42474&lt;/rec-number&gt;&lt;foreign-keys&gt;&lt;key app="EN" db-id="p50wz59frfwzzlets97pxw5haspsdrffwdtr" timestamp="1469640384"&gt;42474&lt;/key&gt;&lt;/foreign-keys&gt;&lt;ref-type name="Journal Article"&gt;17&lt;/ref-type&gt;&lt;contributors&gt;&lt;authors&gt;&lt;author&gt;Palmier, J.&lt;/author&gt;&lt;author&gt;Lanzrath, B.&lt;/author&gt;&lt;author&gt;Dixon, A.&lt;/author&gt;&lt;author&gt;Idowu, O.&lt;/author&gt;&lt;/authors&gt;&lt;/contributors&gt;&lt;titles&gt;&lt;title&gt;Demographic predictors of false negative self-reported tobacco use status in an insurance applicant population&lt;/title&gt;&lt;secondary-title&gt;J. Insur. Med.&lt;/secondary-title&gt;&lt;translated-title&gt;file:\\\x:\refscan\PALMIE2014.pdf&lt;/translated-title&gt;&lt;/titles&gt;&lt;periodical&gt;&lt;full-title&gt;Journal of Insurance Medicine&lt;/full-title&gt;&lt;abbr-1&gt;J. Insur. Med.&lt;/abbr-1&gt;&lt;abbr-2&gt;J Insur Med&lt;/abbr-2&gt;&lt;/periodical&gt;&lt;pages&gt;110-117&lt;/pages&gt;&lt;volume&gt;44&lt;/volume&gt;&lt;number&gt;2&lt;/number&gt;&lt;section&gt;25816470&lt;/section&gt;&lt;dates&gt;&lt;year&gt;2014&lt;/year&gt;&lt;/dates&gt;&lt;orig-pub&gt;MISCLASSI;COTININE;ADULT;MARKSMOK&lt;/orig-pub&gt;&lt;call-num&gt;&lt;style face="underline" font="default" size="100%"&gt;COT&lt;/style&gt;&lt;style face="normal" font="default" size="100%"&gt; &lt;/style&gt;&lt;/call-num&gt;&lt;label&gt;PALMIE2014~&lt;/label&gt;&lt;urls&gt;&lt;/urls&gt;&lt;custom5&gt;20052015/N&lt;/custom5&gt;&lt;custom6&gt;14052015&amp;#xD;21052015&lt;/custom6&gt;&lt;remote-database-name&gt;http://docplayer.net/storage/33/15923254/1487769508/Tx5--JpoTi_kGGKMdL4LUQ/15923254.pdf&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4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500 ng/ml </w:t>
            </w:r>
            <w:r w:rsidRPr="00403295">
              <w:rPr>
                <w:rFonts w:ascii="Book Antiqua" w:hAnsi="Book Antiqua"/>
                <w:color w:val="000000"/>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ark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QYXJrZXI8L0F1dGhvcj48WWVhcj4yMDAyPC9ZZWFyPjxS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QYXJrZXI8L0F1dGhvcj48WWVhcj4yMDAyPC9ZZWFyPjxS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4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3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00 ng/ml and </w:t>
            </w:r>
            <w:r w:rsidRPr="00403295">
              <w:rPr>
                <w:rFonts w:ascii="Book Antiqua" w:hAnsi="Book Antiqua"/>
                <w:color w:val="000000"/>
                <w:sz w:val="18"/>
                <w:szCs w:val="18"/>
              </w:rPr>
              <w:br/>
              <w:t>2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as chromatography data.</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arna</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stoni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ärna&lt;/Author&gt;&lt;Year&gt;2005&lt;/Year&gt;&lt;RecNum&gt;55509&lt;/RecNum&gt;&lt;IDText&gt;PARNA2005~&lt;/IDText&gt;&lt;DisplayText&gt;&lt;style face="superscript"&gt;[148]&lt;/style&gt;&lt;/DisplayText&gt;&lt;record&gt;&lt;rec-number&gt;55509&lt;/rec-number&gt;&lt;foreign-keys&gt;&lt;key app="EN" db-id="p50wz59frfwzzlets97pxw5haspsdrffwdtr" timestamp="1515665574"&gt;55509&lt;/key&gt;&lt;/foreign-keys&gt;&lt;ref-type name="Journal Article"&gt;17&lt;/ref-type&gt;&lt;contributors&gt;&lt;authors&gt;&lt;author&gt;Pärna, K.&lt;/author&gt;&lt;author&gt;Rahu, M.&lt;/author&gt;&lt;author&gt;Youngman, L. D.&lt;/author&gt;&lt;author&gt;Rahu, K.&lt;/author&gt;&lt;author&gt;Nygård-Kibur, M.&lt;/author&gt;&lt;author&gt;Koupil, I.&lt;/author&gt;&lt;/authors&gt;&lt;/contributors&gt;&lt;auth-address&gt;Department of Public Health, University of Tartu, Tallinn, Estonia.&lt;/auth-address&gt;&lt;titles&gt;&lt;title&gt;Self-reported and serum cotinine-validated smoking in pregnant women in Estonia&lt;/title&gt;&lt;secondary-title&gt;Matern Child Health J&lt;/secondary-title&gt;&lt;translated-title&gt;file:\\\x:\refscan\PARNA2005.pdf&lt;/translated-title&gt;&lt;/titles&gt;&lt;periodical&gt;&lt;full-title&gt;Maternal and Child Health Journal&lt;/full-title&gt;&lt;abbr-1&gt;Matern. Child Health J.&lt;/abbr-1&gt;&lt;abbr-2&gt;Matern Child Health J&lt;/abbr-2&gt;&lt;/periodical&gt;&lt;pages&gt;385-92&lt;/pages&gt;&lt;volume&gt;9&lt;/volume&gt;&lt;number&gt;4&lt;/number&gt;&lt;section&gt;16249943&lt;/section&gt;&lt;keywords&gt;&lt;keyword&gt;Adolescent&lt;/keyword&gt;&lt;keyword&gt;Adult&lt;/keyword&gt;&lt;keyword&gt;Cotinine/analysis/*blood&lt;/keyword&gt;&lt;keyword&gt;Estonia/epidemiology&lt;/keyword&gt;&lt;keyword&gt;Female&lt;/keyword&gt;&lt;keyword&gt;Humans&lt;/keyword&gt;&lt;keyword&gt;Pregnancy&lt;/keyword&gt;&lt;keyword&gt;*Self Disclosure&lt;/keyword&gt;&lt;keyword&gt;Seroepidemiologic Studies&lt;/keyword&gt;&lt;keyword&gt;Smoking/*epidemiology&lt;/keyword&gt;&lt;keyword&gt;Social Class&lt;/keyword&gt;&lt;/keywords&gt;&lt;dates&gt;&lt;year&gt;2005&lt;/year&gt;&lt;pub-dates&gt;&lt;date&gt;Dec&lt;/date&gt;&lt;/pub-dates&gt;&lt;/dates&gt;&lt;orig-pub&gt;COTININE&lt;/orig-pub&gt;&lt;isbn&gt;1092-7875 (Print)&amp;#xD;1092-7875 (Linking)&lt;/isbn&gt;&lt;call-num&gt;COT ELEC CCARD-MISCLASS&lt;/call-num&gt;&lt;label&gt;PARNA2005~&lt;/label&gt;&lt;urls&gt;&lt;/urls&gt;&lt;custom5&gt;02022018/Y&lt;/custom5&gt;&lt;electronic-resource-num&gt;10.1007/s10995-005-0022-6&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4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5 ng/ml and </w:t>
            </w:r>
            <w:r w:rsidRPr="00403295">
              <w:rPr>
                <w:rFonts w:ascii="Book Antiqua" w:hAnsi="Book Antiqua"/>
                <w:color w:val="000000"/>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Peacock</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eacock&lt;/Author&gt;&lt;Year&gt;1998&lt;/Year&gt;&lt;RecNum&gt;21938&lt;/RecNum&gt;&lt;IDText&gt;PEACOC1998~&lt;/IDText&gt;&lt;DisplayText&gt;&lt;style face="superscript"&gt;[149]&lt;/style&gt;&lt;/DisplayText&gt;&lt;record&gt;&lt;rec-number&gt;21938&lt;/rec-number&gt;&lt;foreign-keys&gt;&lt;key app="EN" db-id="p50wz59frfwzzlets97pxw5haspsdrffwdtr" timestamp="1469637286"&gt;21938&lt;/key&gt;&lt;/foreign-keys&gt;&lt;ref-type name="Journal Article"&gt;17&lt;/ref-type&gt;&lt;contributors&gt;&lt;authors&gt;&lt;author&gt;Peacock, J.L.&lt;/author&gt;&lt;author&gt;Cook, D.G.&lt;/author&gt;&lt;author&gt;Carey, I.M.&lt;/author&gt;&lt;author&gt;Jarvis, M.J.&lt;/author&gt;&lt;author&gt;Bryant, A.E.&lt;/author&gt;&lt;author&gt;Anderson, H.R.&lt;/author&gt;&lt;/authors&gt;&lt;/contributors&gt;&lt;titles&gt;&lt;title&gt;Maternal cotinine level during pregnancy and birthweight for gestational age&lt;/title&gt;&lt;secondary-title&gt;International Journal of Epidemiology&lt;/secondary-title&gt;&lt;translated-title&gt;&lt;style face="underline" font="default" size="100%"&gt;file:\\\x:\refscan\PEACOC1998.pdf&amp;#xD;file:\\\t:\pauline\reviews\pdf\1007.pdf&lt;/style&gt;&lt;/translated-title&gt;&lt;/titles&gt;&lt;periodical&gt;&lt;full-title&gt;International Journal of Epidemiology&lt;/full-title&gt;&lt;abbr-1&gt;Int. J. Epidemiol.&lt;/abbr-1&gt;&lt;abbr-2&gt;Int J Epidemiol&lt;/abbr-2&gt;&lt;/periodical&gt;&lt;pages&gt;647-656&lt;/pages&gt;&lt;volume&gt;27&lt;/volume&gt;&lt;section&gt;9758120&lt;/section&gt;&lt;dates&gt;&lt;year&gt;1998&lt;/year&gt;&lt;/dates&gt;&lt;orig-pub&gt;CHILD;PARSMOKING;BIRTHWT;ETS;COTININE;MARKSMOK;MARKPASS;SERUM;ADULT;UK&lt;/orig-pub&gt;&lt;call-num&gt;&lt;style face="underline" font="default" size="100%"&gt;C1.ETS&lt;/style&gt;&lt;style face="normal" font="default" size="100%"&gt; COT&lt;/style&gt;&lt;/call-num&gt;&lt;label&gt;PEACOC1998~&lt;/label&gt;&lt;urls&gt;&lt;/urls&gt;&lt;custom3&gt;1007&lt;/custom3&gt;&lt;custom5&gt;09091998/Y&lt;/custom5&gt;&lt;custom6&gt;09091998&amp;#xD;1811200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4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5 ng/ml and </w:t>
            </w:r>
            <w:r w:rsidRPr="00403295">
              <w:rPr>
                <w:rFonts w:ascii="Book Antiqua" w:hAnsi="Book Antiqua"/>
                <w:color w:val="000000"/>
                <w:sz w:val="18"/>
                <w:szCs w:val="18"/>
              </w:rPr>
              <w:br/>
              <w:t>7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ooking visit data.</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ell AC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cot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QZWxsPC9BdXRob3I+PFllYXI+MjAwODwvWWVhcj48UmVj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QZWxsPC9BdXRob3I+PFllYXI+MjAwODwvWWVhcj48UmVj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5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2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ell HEP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cot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QZWxsPC9BdXRob3I+PFllYXI+MjAwODwvWWVhcj48UmVj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QZWxsPC9BdXRob3I+PFllYXI+MjAwODwvWWVhcj48UmVj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5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6-7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erez-Stable</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érez-Stable&lt;/Author&gt;&lt;Year&gt;1992&lt;/Year&gt;&lt;RecNum&gt;22076&lt;/RecNum&gt;&lt;IDText&gt;PEREZS1992~&lt;/IDText&gt;&lt;DisplayText&gt;&lt;style face="superscript"&gt;[151]&lt;/style&gt;&lt;/DisplayText&gt;&lt;record&gt;&lt;rec-number&gt;22076&lt;/rec-number&gt;&lt;foreign-keys&gt;&lt;key app="EN" db-id="p50wz59frfwzzlets97pxw5haspsdrffwdtr" timestamp="1469637313"&gt;22076&lt;/key&gt;&lt;/foreign-keys&gt;&lt;ref-type name="Journal Article"&gt;17&lt;/ref-type&gt;&lt;contributors&gt;&lt;authors&gt;&lt;author&gt;Pérez-Stable, E.J.&lt;/author&gt;&lt;author&gt;Marín, G.&lt;/author&gt;&lt;author&gt;Marín, B.V.&lt;/author&gt;&lt;author&gt;Benowitz, N.L.&lt;/author&gt;&lt;/authors&gt;&lt;/contributors&gt;&lt;titles&gt;&lt;title&gt;Misclassification of smoking status by self-reported cigarette consumption&lt;/title&gt;&lt;secondary-title&gt;American Review of Respiratory Disease&lt;/secondary-title&gt;&lt;translated-title&gt;&lt;style face="underline" font="default" size="100%"&gt;file:\\\x:\refscan\PEREZS1992.pdf&amp;#xD;file:\\\t:\pauline\reviews\pdf\592.pdf&lt;/style&gt;&lt;/translated-title&gt;&lt;/titles&gt;&lt;periodical&gt;&lt;full-title&gt;American Review of Respiratory Disease&lt;/full-title&gt;&lt;abbr-1&gt;Am. Rev. Respir. Dis.&lt;/abbr-1&gt;&lt;abbr-2&gt;Am Rev Respir Dis&lt;/abbr-2&gt;&lt;/periodical&gt;&lt;pages&gt;53-57&lt;/pages&gt;&lt;volume&gt;145&lt;/volume&gt;&lt;section&gt;1731599 &lt;/section&gt;&lt;dates&gt;&lt;year&gt;1992&lt;/year&gt;&lt;/dates&gt;&lt;orig-pub&gt;MISCLASSI;COTININE;BLOOD;ADULT;USA&lt;/orig-pub&gt;&lt;call-num&gt;&lt;style face="normal" font="default" size="100%"&gt;M2 &lt;/style&gt;&lt;style face="underline" font="default" size="100%"&gt;COT&lt;/style&gt;&lt;/call-num&gt;&lt;label&gt;PEREZS1992~&lt;/label&gt;&lt;urls&gt;&lt;/urls&gt;&lt;custom3&gt;592&lt;/custom3&gt;&lt;custom5&gt;22082003/y&lt;/custom5&gt;&lt;custom6&gt;pre95&amp;#xD;2208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5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7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4 ng/ml and </w:t>
            </w:r>
            <w:r w:rsidRPr="00403295">
              <w:rPr>
                <w:rFonts w:ascii="Book Antiqua" w:hAnsi="Book Antiqua"/>
                <w:color w:val="000000"/>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hillipou</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ustrali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ou&lt;/Author&gt;&lt;Year&gt;1994&lt;/Year&gt;&lt;RecNum&gt;55663&lt;/RecNum&gt;&lt;IDText&gt;PHILLI1994C~&lt;/IDText&gt;&lt;DisplayText&gt;&lt;style face="superscript"&gt;[152]&lt;/style&gt;&lt;/DisplayText&gt;&lt;record&gt;&lt;rec-number&gt;55663&lt;/rec-number&gt;&lt;foreign-keys&gt;&lt;key app="EN" db-id="p50wz59frfwzzlets97pxw5haspsdrffwdtr" timestamp="1516101611"&gt;55663&lt;/key&gt;&lt;/foreign-keys&gt;&lt;ref-type name="Journal Article"&gt;17&lt;/ref-type&gt;&lt;contributors&gt;&lt;authors&gt;&lt;author&gt;Phillipou, G.&lt;/author&gt;&lt;author&gt;James, S. K.&lt;/author&gt;&lt;author&gt;Seaborn, C. J.&lt;/author&gt;&lt;author&gt;Phillips, P. J.&lt;/author&gt;&lt;/authors&gt;&lt;/contributors&gt;&lt;auth-address&gt;Endocrine Service, Queen Elizabeth Hospital, Woodville, South Australia.&lt;/auth-address&gt;&lt;titles&gt;&lt;title&gt;Assessment of a simple colorimetric procedure to determine smoking status in diabetic subjects&lt;/title&gt;&lt;secondary-title&gt;Clin Chem&lt;/secondary-title&gt;&lt;translated-title&gt;file:\\\x:\refscan\PHILLI1994C.pdf&lt;/translated-title&gt;&lt;/titles&gt;&lt;periodical&gt;&lt;full-title&gt;Clinical Chemistry&lt;/full-title&gt;&lt;abbr-1&gt;Clin. Chem.&lt;/abbr-1&gt;&lt;abbr-2&gt;Clin Chem&lt;/abbr-2&gt;&lt;/periodical&gt;&lt;pages&gt;1296-8&lt;/pages&gt;&lt;volume&gt;40&lt;/volume&gt;&lt;number&gt;7 Pt 1&lt;/number&gt;&lt;section&gt;8013102&lt;/section&gt;&lt;keywords&gt;&lt;keyword&gt;Adult&lt;/keyword&gt;&lt;keyword&gt;Aged&lt;/keyword&gt;&lt;keyword&gt;Colorimetry/*methods&lt;/keyword&gt;&lt;keyword&gt;Cotinine/urine&lt;/keyword&gt;&lt;keyword&gt;Diabetes Mellitus/*urine&lt;/keyword&gt;&lt;keyword&gt;Enzyme-Linked Immunosorbent Assay&lt;/keyword&gt;&lt;keyword&gt;Female&lt;/keyword&gt;&lt;keyword&gt;Humans&lt;/keyword&gt;&lt;keyword&gt;Male&lt;/keyword&gt;&lt;keyword&gt;Middle Aged&lt;/keyword&gt;&lt;keyword&gt;Nicotine/*urine&lt;/keyword&gt;&lt;keyword&gt;Smoking/*urine&lt;/keyword&gt;&lt;/keywords&gt;&lt;dates&gt;&lt;year&gt;1994&lt;/year&gt;&lt;pub-dates&gt;&lt;date&gt;Jul&lt;/date&gt;&lt;/pub-dates&gt;&lt;/dates&gt;&lt;orig-pub&gt;COTININE&lt;/orig-pub&gt;&lt;isbn&gt;0009-9147 (Print)&amp;#xD;0009-9147 (Linking)&lt;/isbn&gt;&lt;call-num&gt;COT ELEC&lt;/call-num&gt;&lt;label&gt;PHILLI1994C~&lt;/label&gt;&lt;urls&gt;&lt;/urls&gt;&lt;custom5&gt;02022018/Y&lt;/custom5&gt;&lt;remote-database-name&gt;http://clinchem.aaccjnls.org/content/40/7/1296.full.pdf&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5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6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88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hillip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s&lt;/Author&gt;&lt;Year&gt;1994&lt;/Year&gt;&lt;RecNum&gt;22339&lt;/RecNum&gt;&lt;IDText&gt;PHILLI1994A~&lt;/IDText&gt;&lt;DisplayText&gt;&lt;style face="superscript"&gt;[153]&lt;/style&gt;&lt;/DisplayText&gt;&lt;record&gt;&lt;rec-number&gt;22339&lt;/rec-number&gt;&lt;foreign-keys&gt;&lt;key app="EN" db-id="p50wz59frfwzzlets97pxw5haspsdrffwdtr" timestamp="1469637344"&gt;22339&lt;/key&gt;&lt;/foreign-keys&gt;&lt;ref-type name="Journal Article"&gt;17&lt;/ref-type&gt;&lt;contributors&gt;&lt;authors&gt;&lt;author&gt;Phillips, K.&lt;/author&gt;&lt;author&gt;Howard, D.A.&lt;/author&gt;&lt;author&gt;Browne, D.&lt;/author&gt;&lt;author&gt;Lewsley, J.M.&lt;/author&gt;&lt;/authors&gt;&lt;/contributors&gt;&lt;titles&gt;&lt;title&gt;Assessment of personal exposures to environmental tobacco smoke in British nonsmokers&lt;/title&gt;&lt;secondary-title&gt;Environment International&lt;/secondary-title&gt;&lt;translated-title&gt;&lt;style face="underline" font="default" size="100%"&gt;file:\\\x:\refscan\PHILLI1994A.pdf&lt;/style&gt;&lt;/translated-title&gt;&lt;/titles&gt;&lt;periodical&gt;&lt;full-title&gt;Environment International&lt;/full-title&gt;&lt;abbr-1&gt;Environ. Int.&lt;/abbr-1&gt;&lt;abbr-2&gt;Environ Int&lt;/abbr-2&gt;&lt;/periodical&gt;&lt;pages&gt;693-712&lt;/pages&gt;&lt;volume&gt;20&lt;/volume&gt;&lt;number&gt;6&lt;/number&gt;&lt;dates&gt;&lt;year&gt;1994&lt;/year&gt;&lt;/dates&gt;&lt;orig-pub&gt;COTININE;SALIVA;ADULT;MISCLASSI;MARKPASS;HOMEWORK;UK&lt;/orig-pub&gt;&lt;call-num&gt;&lt;style face="underline" font="default" size="100%"&gt;COT&lt;/style&gt;&lt;style face="normal" font="default" size="100%"&gt; M2&lt;/style&gt;&lt;/call-num&gt;&lt;label&gt;PHILLI1994A~&lt;/label&gt;&lt;urls&gt;&lt;/urls&gt;&lt;custom5&gt;21012000/y&lt;/custom5&gt;&lt;custom6&gt;04101995&amp;#xD;11112015&lt;/custom6&gt;&lt;electronic-resource-num&gt;10.1016/0160-4120(94)90303-4&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5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1-61</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25 ng/ml and </w:t>
            </w:r>
            <w:r w:rsidRPr="00403295">
              <w:rPr>
                <w:rFonts w:ascii="Book Antiqua" w:hAnsi="Book Antiqua"/>
                <w:color w:val="000000"/>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hillips 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weden</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s&lt;/Author&gt;&lt;Year&gt;1996&lt;/Year&gt;&lt;RecNum&gt;22342&lt;/RecNum&gt;&lt;IDText&gt;PHILLI1996~&lt;/IDText&gt;&lt;DisplayText&gt;&lt;style face="superscript"&gt;[154]&lt;/style&gt;&lt;/DisplayText&gt;&lt;record&gt;&lt;rec-number&gt;22342&lt;/rec-number&gt;&lt;foreign-keys&gt;&lt;key app="EN" db-id="p50wz59frfwzzlets97pxw5haspsdrffwdtr" timestamp="1469637345"&gt;22342&lt;/key&gt;&lt;/foreign-keys&gt;&lt;ref-type name="WholeSuppl"&gt;3&lt;/ref-type&gt;&lt;contributors&gt;&lt;authors&gt;&lt;author&gt;Phillips, K.&lt;/author&gt;&lt;author&gt;Bentley, M.C.&lt;/author&gt;&lt;author&gt;Howard, D.A.&lt;/author&gt;&lt;author&gt;Alván, G.&lt;/author&gt;&lt;/authors&gt;&lt;/contributors&gt;&lt;titles&gt;&lt;title&gt;Assessment of air quality in Stockholm by personal monitoring of nonsmokers for respirable suspended particles and environmental tobacco smoke&lt;/title&gt;&lt;secondary-title&gt;Scandinavian Journal of Work, Environment and Health&lt;/secondary-title&gt;&lt;translated-title&gt;&lt;style face="underline" font="default" size="100%"&gt;file:\\\x:\refscan\PHILLI1996.pdf&amp;#xD;file:\\\x:\refscan\PHILLI1996_ADD.pdf&lt;/style&gt;&lt;/translated-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24&lt;/pages&gt;&lt;volume&gt;22&lt;/volume&gt;&lt;num-vols&gt;1&lt;/num-vols&gt;&lt;section&gt;8817762&lt;/section&gt;&lt;dates&gt;&lt;year&gt;1996&lt;/year&gt;&lt;/dates&gt;&lt;orig-pub&gt;COTININE;ADULT;SALIVA;MARKPASS;MONITOR;SWEDEN;MISCLASSI&lt;/orig-pub&gt;&lt;call-num&gt;&lt;style face="underline" font="default" size="100%"&gt;COT&lt;/style&gt;&lt;style face="normal" font="default" size="100%"&gt; M2&lt;/style&gt;&lt;/call-num&gt;&lt;label&gt;PHILLI1996~&lt;/label&gt;&lt;urls&gt;&lt;/urls&gt;&lt;custom5&gt;26042001/Y&lt;/custom5&gt;&lt;custom6&gt;16071996&amp;#xD;08032006&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5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25 ng/ml and </w:t>
            </w:r>
            <w:r w:rsidRPr="00403295">
              <w:rPr>
                <w:rFonts w:ascii="Book Antiqua" w:hAnsi="Book Antiqua"/>
                <w:color w:val="000000"/>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hillips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Italy</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s&lt;/Author&gt;&lt;Year&gt;1997&lt;/Year&gt;&lt;RecNum&gt;22345&lt;/RecNum&gt;&lt;IDText&gt;PHILLI1997~&lt;/IDText&gt;&lt;DisplayText&gt;&lt;style face="superscript"&gt;[155]&lt;/style&gt;&lt;/DisplayText&gt;&lt;record&gt;&lt;rec-number&gt;22345&lt;/rec-number&gt;&lt;foreign-keys&gt;&lt;key app="EN" db-id="p50wz59frfwzzlets97pxw5haspsdrffwdtr" timestamp="1469637345"&gt;22345&lt;/key&gt;&lt;/foreign-keys&gt;&lt;ref-type name="Journal Article"&gt;17&lt;/ref-type&gt;&lt;contributors&gt;&lt;authors&gt;&lt;author&gt;Phillips, K.&lt;/author&gt;&lt;author&gt;Howard, D.A.&lt;/author&gt;&lt;author&gt;Bentley, M.C.&lt;/author&gt;&lt;author&gt;Alván, G.&lt;/author&gt;&lt;/authors&gt;&lt;/contributors&gt;&lt;titles&gt;&lt;title&gt;Assessment of air quality in Turin by personal monitoring of nonsmokers for respirable suspended particles and environmental tobacco smoke&lt;/title&gt;&lt;secondary-title&gt;Environment International&lt;/secondary-title&gt;&lt;translated-title&gt;&lt;style face="underline" font="default" size="100%"&gt;file:\\\x:\refscan\PHILLI1997.pdf&lt;/style&gt;&lt;/translated-title&gt;&lt;/titles&gt;&lt;periodical&gt;&lt;full-title&gt;Environment International&lt;/full-title&gt;&lt;abbr-1&gt;Environ. Int.&lt;/abbr-1&gt;&lt;abbr-2&gt;Environ Int&lt;/abbr-2&gt;&lt;/periodical&gt;&lt;pages&gt;851-871&lt;/pages&gt;&lt;volume&gt;23&lt;/volume&gt;&lt;dates&gt;&lt;year&gt;1997&lt;/year&gt;&lt;/dates&gt;&lt;orig-pub&gt;COTININE;ADULT;SALIVA;MARKPASS;MONITOR;MISCLASSI;ITALY&lt;/orig-pub&gt;&lt;call-num&gt;&lt;style face="underline" font="default" size="100%"&gt;COT&lt;/style&gt;&lt;style face="normal" font="default" size="100%"&gt; M2&lt;/style&gt;&lt;/call-num&gt;&lt;label&gt;PHILLI1997~&lt;/label&gt;&lt;urls&gt;&lt;/urls&gt;&lt;custom5&gt;17071998/Y&lt;/custom5&gt;&lt;custom6&gt;24061998&amp;#xD;11112015&lt;/custom6&gt;&lt;electronic-resource-num&gt;10.1016/S0160-4120(97)00097-4&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5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hillips I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pain</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s&lt;/Author&gt;&lt;Year&gt;1997&lt;/Year&gt;&lt;RecNum&gt;22346&lt;/RecNum&gt;&lt;IDText&gt;PHILLI1997A~&lt;/IDText&gt;&lt;DisplayText&gt;&lt;style face="superscript"&gt;[156]&lt;/style&gt;&lt;/DisplayText&gt;&lt;record&gt;&lt;rec-number&gt;22346&lt;/rec-number&gt;&lt;foreign-keys&gt;&lt;key app="EN" db-id="p50wz59frfwzzlets97pxw5haspsdrffwdtr" timestamp="1469637345"&gt;22346&lt;/key&gt;&lt;/foreign-keys&gt;&lt;ref-type name="Journal Article"&gt;17&lt;/ref-type&gt;&lt;contributors&gt;&lt;authors&gt;&lt;author&gt;Phillips, K.&lt;/author&gt;&lt;author&gt;Bentley, M.C.&lt;/author&gt;&lt;author&gt;Howard, D.A.&lt;/author&gt;&lt;author&gt;Alván, G.&lt;/author&gt;&lt;author&gt;Huici, A.&lt;/author&gt;&lt;/authors&gt;&lt;/contributors&gt;&lt;titles&gt;&lt;title&gt;Assessment of air quality in Barcelona by personal monitoring of nonsmokers for respirable suspended particles and environmental tobacco smoke&lt;/title&gt;&lt;secondary-title&gt;Environment International&lt;/secondary-title&gt;&lt;translated-title&gt;&lt;style face="underline" font="default" size="100%"&gt;file:\\\x:\refscan\PHILLI1997A.pdf&lt;/style&gt;&lt;/translated-title&gt;&lt;/titles&gt;&lt;periodical&gt;&lt;full-title&gt;Environment International&lt;/full-title&gt;&lt;abbr-1&gt;Environ. Int.&lt;/abbr-1&gt;&lt;abbr-2&gt;Environ Int&lt;/abbr-2&gt;&lt;/periodical&gt;&lt;pages&gt;173-196&lt;/pages&gt;&lt;volume&gt;23&lt;/volume&gt;&lt;dates&gt;&lt;year&gt;1997&lt;/year&gt;&lt;/dates&gt;&lt;orig-pub&gt;COTININE;ADULT;SALIVA;MARKPASS;MONITOR;MISCLASSI;SPAIN&lt;/orig-pub&gt;&lt;call-num&gt;&lt;style face="underline" font="default" size="100%"&gt;COT&lt;/style&gt;&lt;style face="normal" font="default" size="100%"&gt; M2&lt;/style&gt;&lt;/call-num&gt;&lt;label&gt;PHILLI1997A~&lt;/label&gt;&lt;urls&gt;&lt;/urls&gt;&lt;custom5&gt;17071998/Y&lt;/custom5&gt;&lt;custom6&gt;17081998&amp;#xD;11112015&lt;/custom6&gt;&lt;electronic-resource-num&gt;10.1016/S0160-4120(97)00004-4&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5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hillips IV</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ustrali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s&lt;/Author&gt;&lt;Year&gt;1998&lt;/Year&gt;&lt;RecNum&gt;22349&lt;/RecNum&gt;&lt;IDText&gt;PHILLI1998~&lt;/IDText&gt;&lt;DisplayText&gt;&lt;style face="superscript"&gt;[157]&lt;/style&gt;&lt;/DisplayText&gt;&lt;record&gt;&lt;rec-number&gt;22349&lt;/rec-number&gt;&lt;foreign-keys&gt;&lt;key app="EN" db-id="p50wz59frfwzzlets97pxw5haspsdrffwdtr" timestamp="1469637345"&gt;22349&lt;/key&gt;&lt;/foreign-keys&gt;&lt;ref-type name="Journal Article"&gt;17&lt;/ref-type&gt;&lt;contributors&gt;&lt;authors&gt;&lt;author&gt;Phillips, K.&lt;/author&gt;&lt;author&gt;Howard, D.A.&lt;/author&gt;&lt;author&gt;Bentley, M.C.&lt;/author&gt;&lt;author&gt;Alván, G.&lt;/author&gt;&lt;/authors&gt;&lt;/contributors&gt;&lt;titles&gt;&lt;title&gt;Assessment by personal monitoring of respirable suspended particles and environmental tobacco smoke exposure for non-smokers in Sydney, Australia&lt;/title&gt;&lt;secondary-title&gt;Indoor + Built Environment&lt;/secondary-title&gt;&lt;translated-title&gt;&lt;style face="underline" font="default" size="100%"&gt;file:\\\x:\refscan\PHILLI1998.pdf&lt;/style&gt;&lt;/translated-title&gt;&lt;/titles&gt;&lt;periodical&gt;&lt;full-title&gt;Indoor + Built Environment&lt;/full-title&gt;&lt;abbr-1&gt;Indoor Built Environ.&lt;/abbr-1&gt;&lt;abbr-2&gt;Indoor Built Environ&lt;/abbr-2&gt;&lt;/periodical&gt;&lt;pages&gt;188-203&lt;/pages&gt;&lt;volume&gt;7&lt;/volume&gt;&lt;dates&gt;&lt;year&gt;1998&lt;/year&gt;&lt;/dates&gt;&lt;orig-pub&gt;COTININE;ADULT;SALIVA;MARKPASS;MONITOR;AUSTRALIA;MISCLASSI&lt;/orig-pub&gt;&lt;call-num&gt;&lt;style face="underline" font="default" size="100%"&gt;COT&lt;/style&gt;&lt;style face="normal" font="default" size="100%"&gt; M2&lt;/style&gt;&lt;/call-num&gt;&lt;label&gt;PHILLI1998~&lt;/label&gt;&lt;urls&gt;&lt;/urls&gt;&lt;custom5&gt;04111998/Y&lt;/custom5&gt;&lt;custom6&gt;04111998&amp;#xD;11112015&lt;/custom6&gt;&lt;electronic-resource-num&gt;10.1177/1420326X9800700403&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5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hillips V</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ortugal</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s&lt;/Author&gt;&lt;Year&gt;1998&lt;/Year&gt;&lt;RecNum&gt;22350&lt;/RecNum&gt;&lt;IDText&gt;PHILLI1998A~&lt;/IDText&gt;&lt;DisplayText&gt;&lt;style face="superscript"&gt;[158]&lt;/style&gt;&lt;/DisplayText&gt;&lt;record&gt;&lt;rec-number&gt;22350&lt;/rec-number&gt;&lt;foreign-keys&gt;&lt;key app="EN" db-id="p50wz59frfwzzlets97pxw5haspsdrffwdtr" timestamp="1469637345"&gt;22350&lt;/key&gt;&lt;/foreign-keys&gt;&lt;ref-type name="Journal Article"&gt;17&lt;/ref-type&gt;&lt;contributors&gt;&lt;authors&gt;&lt;author&gt;Phillips, K.&lt;/author&gt;&lt;author&gt;Howard, D.A.&lt;/author&gt;&lt;author&gt;Bentley, M.C.&lt;/author&gt;&lt;/authors&gt;&lt;/contributors&gt;&lt;titles&gt;&lt;title&gt;Assessment of environmental tobacco smoke and respirable suspended particle exposures for nonsmokers in Lisbon by personal monitoring&lt;/title&gt;&lt;secondary-title&gt;Environment International&lt;/secondary-title&gt;&lt;translated-title&gt;&lt;style face="underline" font="default" size="100%"&gt;file:\\\x:\refscan\PHILLI1998A.pdf&lt;/style&gt;&lt;/translated-title&gt;&lt;/titles&gt;&lt;periodical&gt;&lt;full-title&gt;Environment International&lt;/full-title&gt;&lt;abbr-1&gt;Environ. Int.&lt;/abbr-1&gt;&lt;abbr-2&gt;Environ Int&lt;/abbr-2&gt;&lt;/periodical&gt;&lt;pages&gt;301-324&lt;/pages&gt;&lt;volume&gt;24&lt;/volume&gt;&lt;dates&gt;&lt;year&gt;1998&lt;/year&gt;&lt;/dates&gt;&lt;orig-pub&gt;COTININE;ADULT;SALIVA;MARKPASS;MONITOR;PORTUGAL;MISCLASSI&lt;/orig-pub&gt;&lt;call-num&gt;&lt;style face="underline" font="default" size="100%"&gt;COT&lt;/style&gt;&lt;style face="normal" font="default" size="100%"&gt; M2&lt;/style&gt;&lt;/call-num&gt;&lt;label&gt;PHILLI1998A~&lt;/label&gt;&lt;urls&gt;&lt;/urls&gt;&lt;custom5&gt;29121998/Y&lt;/custom5&gt;&lt;custom6&gt;16121998&amp;#xD;11112015&lt;/custom6&gt;&lt;electronic-resource-num&gt;10.1016/S0160-4120(98)00009-9&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5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hillips V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ermany</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s&lt;/Author&gt;&lt;Year&gt;1998&lt;/Year&gt;&lt;RecNum&gt;22351&lt;/RecNum&gt;&lt;IDText&gt;PHILLI1998B~&lt;/IDText&gt;&lt;DisplayText&gt;&lt;style face="superscript"&gt;[159]&lt;/style&gt;&lt;/DisplayText&gt;&lt;record&gt;&lt;rec-number&gt;22351&lt;/rec-number&gt;&lt;foreign-keys&gt;&lt;key app="EN" db-id="p50wz59frfwzzlets97pxw5haspsdrffwdtr" timestamp="1469637346"&gt;22351&lt;/key&gt;&lt;/foreign-keys&gt;&lt;ref-type name="Journal Article"&gt;17&lt;/ref-type&gt;&lt;contributors&gt;&lt;authors&gt;&lt;author&gt;Phillips, K.&lt;/author&gt;&lt;author&gt;Howard, D.A.&lt;/author&gt;&lt;author&gt;Bentley, M.C.&lt;/author&gt;&lt;author&gt;Alván, G.&lt;/author&gt;&lt;/authors&gt;&lt;/contributors&gt;&lt;titles&gt;&lt;title&gt;Measured exposures by personal monitoring for respirable suspended particles and environmental tobacco smoke of housewives and office workers resident in Bremen, Germany&lt;/title&gt;&lt;secondary-title&gt;International Archives of Occupational and Environmental Health&lt;/secondary-title&gt;&lt;translated-title&gt;&lt;style face="underline" font="default" size="100%"&gt;file:\\\x:\refscan\PHILLI1998B.pdf&lt;/style&gt;&lt;/translated-title&gt;&lt;/titles&gt;&lt;periodical&gt;&lt;full-title&gt;International Archives of Occupational and Environmental Health&lt;/full-title&gt;&lt;abbr-1&gt;Int. Arch. Occup. Environ. Health&lt;/abbr-1&gt;&lt;abbr-2&gt;Int Arch Occup Environ Health&lt;/abbr-2&gt;&lt;/periodical&gt;&lt;pages&gt;201-212&lt;/pages&gt;&lt;volume&gt;71&lt;/volume&gt;&lt;section&gt;9591162&lt;/section&gt;&lt;dates&gt;&lt;year&gt;1998&lt;/year&gt;&lt;/dates&gt;&lt;orig-pub&gt;COTININE;MARKPASS;ADULT;SALIVA;MONITOR;MISCLASSI;GERMANY&lt;/orig-pub&gt;&lt;call-num&gt;&lt;style face="underline" font="default" size="100%"&gt;COT&lt;/style&gt;&lt;style face="normal" font="default" size="100%"&gt; M2&lt;/style&gt;&lt;/call-num&gt;&lt;label&gt;PHILLI1998B~&lt;/label&gt;&lt;urls&gt;&lt;/urls&gt;&lt;custom5&gt;09021999/Y&lt;/custom5&gt;&lt;custom6&gt;17121998&amp;#xD;11112015&lt;/custom6&gt;&lt;electronic-resource-num&gt;10.1007/s004200050271&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5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Phillips V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zech Republic</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s&lt;/Author&gt;&lt;Year&gt;1998&lt;/Year&gt;&lt;RecNum&gt;22352&lt;/RecNum&gt;&lt;IDText&gt;PHILLI1998C~&lt;/IDText&gt;&lt;DisplayText&gt;&lt;style face="superscript"&gt;[160]&lt;/style&gt;&lt;/DisplayText&gt;&lt;record&gt;&lt;rec-number&gt;22352&lt;/rec-number&gt;&lt;foreign-keys&gt;&lt;key app="EN" db-id="p50wz59frfwzzlets97pxw5haspsdrffwdtr" timestamp="1469637346"&gt;22352&lt;/key&gt;&lt;/foreign-keys&gt;&lt;ref-type name="Journal Article"&gt;17&lt;/ref-type&gt;&lt;contributors&gt;&lt;authors&gt;&lt;author&gt;Phillips, K.&lt;/author&gt;&lt;author&gt;Bentley, M.C.&lt;/author&gt;&lt;author&gt;Howard, D.A.&lt;/author&gt;&lt;author&gt;Alván, G.&lt;/author&gt;&lt;/authors&gt;&lt;/contributors&gt;&lt;titles&gt;&lt;title&gt;Assessment of environmental tobacco smoke and respirable suspended particle exposures for nonsmokers in Prague using personal monitoring&lt;/title&gt;&lt;secondary-title&gt;International Archives of Occupational and Environmental Health&lt;/secondary-title&gt;&lt;translated-title&gt;&lt;style face="underline" font="default" size="100%"&gt;file:\\\x:\refscan\PHILLI1998C.pdf&lt;/style&gt;&lt;/translated-title&gt;&lt;/titles&gt;&lt;periodical&gt;&lt;full-title&gt;International Archives of Occupational and Environmental Health&lt;/full-title&gt;&lt;abbr-1&gt;Int. Arch. Occup. Environ. Health&lt;/abbr-1&gt;&lt;abbr-2&gt;Int Arch Occup Environ Health&lt;/abbr-2&gt;&lt;/periodical&gt;&lt;pages&gt;379-390&lt;/pages&gt;&lt;volume&gt;71&lt;/volume&gt;&lt;section&gt;9766911&lt;/section&gt;&lt;dates&gt;&lt;year&gt;1998&lt;/year&gt;&lt;/dates&gt;&lt;orig-pub&gt;COTININE;ADULT;SALIVA;MARKPASS;MONITOR;CZECHOSLOVAKIA;MISCLASSI&lt;/orig-pub&gt;&lt;call-num&gt;&lt;style face="underline" font="default" size="100%"&gt;COT&lt;/style&gt;&lt;style face="normal" font="default" size="100%"&gt; M2&lt;/style&gt;&lt;/call-num&gt;&lt;label&gt;PHILLI1998C~&lt;/label&gt;&lt;urls&gt;&lt;/urls&gt;&lt;custom5&gt;08021999/Y&lt;/custom5&gt;&lt;custom6&gt;04021999&amp;#xD;11112015&lt;/custom6&gt;&lt;electronic-resource-num&gt;10.1007/s004200050296&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hillips VI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hin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hillips&lt;/Author&gt;&lt;Year&gt;1998&lt;/Year&gt;&lt;RecNum&gt;22353&lt;/RecNum&gt;&lt;IDText&gt;PHILLI1998D~&lt;/IDText&gt;&lt;DisplayText&gt;&lt;style face="superscript"&gt;[161]&lt;/style&gt;&lt;/DisplayText&gt;&lt;record&gt;&lt;rec-number&gt;22353&lt;/rec-number&gt;&lt;foreign-keys&gt;&lt;key app="EN" db-id="p50wz59frfwzzlets97pxw5haspsdrffwdtr" timestamp="1469637346"&gt;22353&lt;/key&gt;&lt;/foreign-keys&gt;&lt;ref-type name="Journal Article"&gt;17&lt;/ref-type&gt;&lt;contributors&gt;&lt;authors&gt;&lt;author&gt;Phillips, K.&lt;/author&gt;&lt;author&gt;Howard, D.A.&lt;/author&gt;&lt;author&gt;Bentley, M.C.&lt;/author&gt;&lt;author&gt;Alván, G.&lt;/author&gt;&lt;/authors&gt;&lt;/contributors&gt;&lt;titles&gt;&lt;title&gt;Environmental tobacco smoke and respirable suspended particle exposures for non-smokers in Beijing&lt;/title&gt;&lt;secondary-title&gt;Indoor + Built Environment&lt;/secondary-title&gt;&lt;translated-title&gt;&lt;style face="underline" font="default" size="100%"&gt;file:\\\x:\refscan\PHILLI1998D.pdf&lt;/style&gt;&lt;/translated-title&gt;&lt;/titles&gt;&lt;periodical&gt;&lt;full-title&gt;Indoor + Built Environment&lt;/full-title&gt;&lt;abbr-1&gt;Indoor Built Environ.&lt;/abbr-1&gt;&lt;abbr-2&gt;Indoor Built Environ&lt;/abbr-2&gt;&lt;/periodical&gt;&lt;pages&gt;254-269&lt;/pages&gt;&lt;volume&gt;7&lt;/volume&gt;&lt;dates&gt;&lt;year&gt;1998&lt;/year&gt;&lt;/dates&gt;&lt;orig-pub&gt;COTININE;MARKPASS;ADULT;SALIVA;MONITOR;MISCLASSI;CHINA&lt;/orig-pub&gt;&lt;call-num&gt;&lt;style face="underline" font="default" size="100%"&gt;COT&lt;/style&gt;&lt;style face="normal" font="default" size="100%"&gt; M2&lt;/style&gt;&lt;/call-num&gt;&lt;label&gt;PHILLI1998D~&lt;/label&gt;&lt;urls&gt;&lt;/urls&gt;&lt;custom5&gt;09021999/Y&lt;/custom5&gt;&lt;custom6&gt;09021999&amp;#xD;11112015&lt;/custom6&gt;&lt;electronic-resource-num&gt;10.1177/1420326X9800700503&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6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ierce</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Australi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ierce&lt;/Author&gt;&lt;Year&gt;1987&lt;/Year&gt;&lt;RecNum&gt;22394&lt;/RecNum&gt;&lt;IDText&gt;PIERCE1987~&lt;/IDText&gt;&lt;DisplayText&gt;&lt;style face="superscript"&gt;[162]&lt;/style&gt;&lt;/DisplayText&gt;&lt;record&gt;&lt;rec-number&gt;22394&lt;/rec-number&gt;&lt;foreign-keys&gt;&lt;key app="EN" db-id="p50wz59frfwzzlets97pxw5haspsdrffwdtr" timestamp="1469637352"&gt;22394&lt;/key&gt;&lt;/foreign-keys&gt;&lt;ref-type name="Journal Article"&gt;17&lt;/ref-type&gt;&lt;contributors&gt;&lt;authors&gt;&lt;author&gt;Pierce, J.P.&lt;/author&gt;&lt;author&gt;Dwyer, T.&lt;/author&gt;&lt;author&gt;DiGiusto, E.&lt;/author&gt;&lt;author&gt;Carpenter, T.&lt;/author&gt;&lt;author&gt;Hannam, C.&lt;/author&gt;&lt;author&gt;Amin, A.&lt;/author&gt;&lt;author&gt;Yong, C.&lt;/author&gt;&lt;author&gt;Sarfaty, G.&lt;/author&gt;&lt;author&gt;Shaw, J.&lt;/author&gt;&lt;author&gt;Burke, N.&lt;/author&gt;&lt;/authors&gt;&lt;/contributors&gt;&lt;titles&gt;&lt;title&gt;Cotinine validation of self-reported smoking in commercially run community surveys&lt;/title&gt;&lt;secondary-title&gt;Journal of Chronic Diseases&lt;/secondary-title&gt;&lt;translated-title&gt;&lt;style face="underline" font="default" size="100%"&gt;file:\\\x:\refscan\PIERCE1987.pdf&amp;#xD;file:\\\t:\pauline\reviews\pdf\412.pdf&lt;/style&gt;&lt;/translated-title&gt;&lt;/titles&gt;&lt;periodical&gt;&lt;full-title&gt;Journal of Chronic Diseases&lt;/full-title&gt;&lt;abbr-1&gt;J. Chronic Dis.&lt;/abbr-1&gt;&lt;abbr-2&gt;J Chronic Dis&lt;/abbr-2&gt;&lt;/periodical&gt;&lt;pages&gt;689-695&lt;/pages&gt;&lt;volume&gt;40&lt;/volume&gt;&lt;number&gt;7&lt;/number&gt;&lt;section&gt;3597671&lt;/section&gt;&lt;dates&gt;&lt;year&gt;1987&lt;/year&gt;&lt;/dates&gt;&lt;orig-pub&gt;MISCLASSI;COTININE;ADULT;SALIVA;MARKSMOK;AUSTRALIA&lt;/orig-pub&gt;&lt;call-num&gt;&lt;style face="normal" font="default" size="100%"&gt;M2 &lt;/style&gt;&lt;style face="underline" font="default" size="100%"&gt;COT&lt;/style&gt;&lt;/call-num&gt;&lt;label&gt;PIERCE1987~&lt;/label&gt;&lt;urls&gt;&lt;/urls&gt;&lt;custom3&gt;412&lt;/custom3&gt;&lt;custom5&gt;22082003/Y&lt;/custom5&gt;&lt;custom6&gt;pre95&amp;#xD;2208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8 ng/ml and </w:t>
            </w:r>
            <w:r w:rsidRPr="00403295">
              <w:rPr>
                <w:rFonts w:ascii="Book Antiqua" w:hAnsi="Book Antiqua"/>
                <w:color w:val="000000"/>
                <w:sz w:val="18"/>
                <w:szCs w:val="18"/>
              </w:rPr>
              <w:br/>
              <w:t>70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ojer</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Australi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Pojer&lt;/Author&gt;&lt;Year&gt;1984&lt;/Year&gt;&lt;RecNum&gt;22577&lt;/RecNum&gt;&lt;IDText&gt;POJER1984~&lt;/IDText&gt;&lt;DisplayText&gt;&lt;style face="superscript"&gt;[163]&lt;/style&gt;&lt;/DisplayText&gt;&lt;record&gt;&lt;rec-number&gt;22577&lt;/rec-number&gt;&lt;foreign-keys&gt;&lt;key app="EN" db-id="p50wz59frfwzzlets97pxw5haspsdrffwdtr" timestamp="1469637377"&gt;22577&lt;/key&gt;&lt;/foreign-keys&gt;&lt;ref-type name="Journal Article"&gt;17&lt;/ref-type&gt;&lt;contributors&gt;&lt;authors&gt;&lt;author&gt;Pojer, R.&lt;/author&gt;&lt;author&gt;Whitfield, J.B.&lt;/author&gt;&lt;author&gt;Poulos, V.&lt;/author&gt;&lt;author&gt;Eckhard, I.F.&lt;/author&gt;&lt;author&gt;Richmond, R.&lt;/author&gt;&lt;author&gt;Hensley, W.J.&lt;/author&gt;&lt;/authors&gt;&lt;/contributors&gt;&lt;titles&gt;&lt;title&gt;Carboxyhemoglobin, cotinine, and thiocyanate assay compared for distinguishing smokers from non-smokers&lt;/title&gt;&lt;secondary-title&gt;Clinical Chemistry&lt;/secondary-title&gt;&lt;translated-title&gt;&lt;style face="underline" font="default" size="100%"&gt;file:\\\x:\refscan\POJER1984.pdf&lt;/style&gt;&lt;/translated-title&gt;&lt;/titles&gt;&lt;periodical&gt;&lt;full-title&gt;Clinical Chemistry&lt;/full-title&gt;&lt;abbr-1&gt;Clin. Chem.&lt;/abbr-1&gt;&lt;abbr-2&gt;Clin Chem&lt;/abbr-2&gt;&lt;/periodical&gt;&lt;pages&gt;1377-1380&lt;/pages&gt;&lt;volume&gt;30&lt;/volume&gt;&lt;section&gt;6744590&lt;/section&gt;&lt;dates&gt;&lt;year&gt;1984&lt;/year&gt;&lt;/dates&gt;&lt;orig-pub&gt;MISCLASSI;COTININE;BLOOD;ADULT;AUSTRALIA&lt;/orig-pub&gt;&lt;call-num&gt;&lt;style face="underline" font="default" size="100%"&gt;COT&lt;/style&gt;&lt;/call-num&gt;&lt;label&gt;POJER1984~&lt;/label&gt;&lt;urls&gt;&lt;/urls&gt;&lt;custom5&gt;26032008/Y&lt;/custom5&gt;&lt;custom6&gt;pre95&amp;#xD;26032008&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22 ng/ml and </w:t>
            </w:r>
            <w:r w:rsidRPr="00403295">
              <w:rPr>
                <w:rFonts w:ascii="Book Antiqua" w:hAnsi="Book Antiqua"/>
                <w:sz w:val="18"/>
                <w:szCs w:val="18"/>
              </w:rPr>
              <w:br/>
              <w:t>88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Quinn</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RdWlubjwvQXV0aG9yPjxZZWFyPjE5OTY8L1llYXI+PFJl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RdWlubjwvQXV0aG9yPjxZZWFyPjE5OTY8L1llYXI+PFJl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6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75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Rebagliato</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pain</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Rebagliato&lt;/Author&gt;&lt;Year&gt;1995&lt;/Year&gt;&lt;RecNum&gt;23310&lt;/RecNum&gt;&lt;IDText&gt;REBAGL1995~&lt;/IDText&gt;&lt;DisplayText&gt;&lt;style face="superscript"&gt;[165]&lt;/style&gt;&lt;/DisplayText&gt;&lt;record&gt;&lt;rec-number&gt;23310&lt;/rec-number&gt;&lt;foreign-keys&gt;&lt;key app="EN" db-id="p50wz59frfwzzlets97pxw5haspsdrffwdtr" timestamp="1469637482"&gt;23310&lt;/key&gt;&lt;/foreign-keys&gt;&lt;ref-type name="Journal Article"&gt;17&lt;/ref-type&gt;&lt;contributors&gt;&lt;authors&gt;&lt;author&gt;Rebagliato, M.&lt;/author&gt;&lt;author&gt;Bolumar, F.&lt;/author&gt;&lt;author&gt;Florey, C.du V.&lt;/author&gt;&lt;/authors&gt;&lt;/contributors&gt;&lt;titles&gt;&lt;title&gt;Assessment of exposure to environmental tobacco smoke in nonsmoking pregnant women in different environments of daily living&lt;/title&gt;&lt;secondary-title&gt;American Journal of Epidemiology&lt;/secondary-title&gt;&lt;translated-title&gt;&lt;style face="underline" font="default" size="100%"&gt;file:\\\x:\refscan\REBAGL1995.pdf&lt;/style&gt;&lt;/translated-title&gt;&lt;/titles&gt;&lt;periodical&gt;&lt;full-title&gt;American Journal of Epidemiology&lt;/full-title&gt;&lt;abbr-1&gt;Am. J. Epidemiol.&lt;/abbr-1&gt;&lt;abbr-2&gt;Am J Epidemiol&lt;/abbr-2&gt;&lt;/periodical&gt;&lt;pages&gt;525-530&lt;/pages&gt;&lt;volume&gt;142&lt;/volume&gt;&lt;section&gt;7677131&lt;/section&gt;&lt;dates&gt;&lt;year&gt;1995&lt;/year&gt;&lt;/dates&gt;&lt;orig-pub&gt;CHILD;PARSMOKING;BIRTHWT;ETS;COTININE;SALIVA;ADULT;MARKPASS;SPAIN;MISCLASSI&lt;/orig-pub&gt;&lt;call-num&gt;&lt;style face="underline" font="default" size="100%"&gt;C1.ETS&lt;/style&gt;&lt;style face="normal" font="default" size="100%"&gt; COT M2&lt;/style&gt;&lt;/call-num&gt;&lt;label&gt;REBAGL1995~&lt;/label&gt;&lt;urls&gt;&lt;/urls&gt;&lt;custom5&gt;14072010/Y&lt;/custom5&gt;&lt;custom6&gt;19101995&amp;#xD;14072010&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6-4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Riboli</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Worldwide</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SaWJvbGk8L0F1dGhvcj48WWVhcj4xOTkwPC9ZZWFyPjxS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SaWJvbGk8L0F1dGhvcj48WWVhcj4xOTkwPC9ZZWFyPjxS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6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42-6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g</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Rodriguez</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Rodriguez&lt;/Author&gt;&lt;Year&gt;2010&lt;/Year&gt;&lt;RecNum&gt;34953&lt;/RecNum&gt;&lt;IDText&gt;RODRIG2010~&lt;/IDText&gt;&lt;DisplayText&gt;&lt;style face="superscript"&gt;[167]&lt;/style&gt;&lt;/DisplayText&gt;&lt;record&gt;&lt;rec-number&gt;34953&lt;/rec-number&gt;&lt;foreign-keys&gt;&lt;key app="EN" db-id="p50wz59frfwzzlets97pxw5haspsdrffwdtr" timestamp="1469639128"&gt;34953&lt;/key&gt;&lt;/foreign-keys&gt;&lt;ref-type name="Journal Article"&gt;17&lt;/ref-type&gt;&lt;contributors&gt;&lt;authors&gt;&lt;author&gt;Rodriguez, J.&lt;/author&gt;&lt;author&gt;Jiang, R.&lt;/author&gt;&lt;author&gt;Johnson, W.C.&lt;/author&gt;&lt;author&gt;MacKenzie, B.A.&lt;/author&gt;&lt;author&gt;Smith, L.J.&lt;/author&gt;&lt;author&gt;Barr, R.G.&lt;/author&gt;&lt;/authors&gt;&lt;/contributors&gt;&lt;titles&gt;&lt;title&gt;The association of pipe and cigar use with cotinine levels, lung function, and airflow obstruction. A cross-sectional study&lt;/title&gt;&lt;secondary-title&gt;Ann. Intern. Med.&lt;/secondary-title&gt;&lt;translated-title&gt;&lt;style face="underline" font="default" size="100%"&gt;file:\\\x:\refscan\RODRIG2010.pdf&lt;/style&gt;&lt;/translated-title&gt;&lt;/titles&gt;&lt;periodical&gt;&lt;full-title&gt;Annals of Internal Medicine&lt;/full-title&gt;&lt;abbr-1&gt;Ann. Intern. Med.&lt;/abbr-1&gt;&lt;abbr-2&gt;Ann Intern Med&lt;/abbr-2&gt;&lt;/periodical&gt;&lt;pages&gt;201-210&lt;/pages&gt;&lt;volume&gt;152&lt;/volume&gt;&lt;number&gt;4&lt;/number&gt;&lt;section&gt;20157134 &lt;/section&gt;&lt;dates&gt;&lt;year&gt;2010&lt;/year&gt;&lt;/dates&gt;&lt;orig-pub&gt;CIGAR;PIPE;COPD;COTININE;URINE;MARKSMOK;IESLCN&lt;/orig-pub&gt;&lt;call-num&gt;O7Z 24 COT BL-GEN ELEC &lt;/call-num&gt;&lt;label&gt;RODRIG2010~&lt;/label&gt;&lt;urls&gt;&lt;/urls&gt;&lt;custom5&gt;13042010/Y&lt;/custom5&gt;&lt;custom6&gt;25022010&amp;#xD;23092011&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45-8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Germany-I</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ermany</w:t>
            </w:r>
          </w:p>
        </w:tc>
        <w:tc>
          <w:tcPr>
            <w:tcW w:w="14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Heller&lt;/Author&gt;&lt;Year&gt;1993&lt;/Year&gt;&lt;RecNum&gt;11726&lt;/RecNum&gt;&lt;IDText&gt;HELLER1993~&lt;/IDText&gt;&lt;DisplayText&gt;&lt;style face="superscript"&gt;[168]&lt;/style&gt;&lt;/DisplayText&gt;&lt;record&gt;&lt;rec-number&gt;11726&lt;/rec-number&gt;&lt;foreign-keys&gt;&lt;key app="EN" db-id="p50wz59frfwzzlets97pxw5haspsdrffwdtr" timestamp="1469635959"&gt;11726&lt;/key&gt;&lt;/foreign-keys&gt;&lt;ref-type name="Conference Paper"&gt;47&lt;/ref-type&gt;&lt;contributors&gt;&lt;authors&gt;&lt;author&gt;Heller, W-D.&lt;/author&gt;&lt;author&gt;Sennewald, E.&lt;/author&gt;&lt;author&gt;Gostomzyk, J.G.&lt;/author&gt;&lt;author&gt;Scherer, G.&lt;/author&gt;&lt;author&gt;Adlkofer, F.&lt;/author&gt;&lt;/authors&gt;&lt;/contributors&gt;&lt;titles&gt;&lt;title&gt;Validation of ETS exposure in a representative population in Southern Germany&lt;/title&gt;&lt;secondary-title&gt;Proceedings of Indoor Air &amp;apos;93&lt;/secondary-title&gt;&lt;translated-title&gt;&lt;style face="underline" font="default" size="100%"&gt;file:\\\x:\refscan\HELLER1993.pdf&lt;/style&gt;&lt;/translated-title&gt;&lt;/titles&gt;&lt;pages&gt;361-365&lt;/pages&gt;&lt;volume&gt;3&lt;/volume&gt;&lt;dates&gt;&lt;year&gt;1993&lt;/year&gt;&lt;/dates&gt;&lt;orig-pub&gt;COTININE;BLOOD;ADULT;MISCLASSI;MARKPASS;HOMEWORK;GERMANY&lt;/orig-pub&gt;&lt;call-num&gt;&lt;style face="underline" font="default" size="100%"&gt;COT&lt;/style&gt;&lt;style face="normal" font="default" size="100%"&gt; M2&lt;/style&gt;&lt;/call-num&gt;&lt;label&gt;HELLER1993~&lt;/label&gt;&lt;urls&gt;&lt;/urls&gt;&lt;custom1&gt;Helsinki&lt;/custom1&gt;&lt;custom2&gt;4-8 July 1993&lt;/custom2&gt;&lt;custom5&gt;20051998/N&lt;/custom5&gt;&lt;custom6&gt;04101995&amp;#xD;27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8]</w:t>
            </w:r>
            <w:r w:rsidRPr="00403295">
              <w:rPr>
                <w:rFonts w:ascii="Book Antiqua" w:hAnsi="Book Antiqua"/>
                <w:sz w:val="18"/>
                <w:szCs w:val="18"/>
              </w:rPr>
              <w:fldChar w:fldCharType="end"/>
            </w:r>
          </w:p>
        </w:tc>
        <w:tc>
          <w:tcPr>
            <w:tcW w:w="8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64</w:t>
            </w:r>
          </w:p>
        </w:tc>
        <w:tc>
          <w:tcPr>
            <w:tcW w:w="141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5 ng/ml and </w:t>
            </w:r>
            <w:r w:rsidRPr="00403295">
              <w:rPr>
                <w:rFonts w:ascii="Book Antiqua" w:hAnsi="Book Antiqua"/>
                <w:sz w:val="18"/>
                <w:szCs w:val="18"/>
              </w:rPr>
              <w:br/>
              <w:t>10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irst random sample.</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Germany-II</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ermany</w:t>
            </w:r>
          </w:p>
        </w:tc>
        <w:tc>
          <w:tcPr>
            <w:tcW w:w="14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Heller&lt;/Author&gt;&lt;Year&gt;1993&lt;/Year&gt;&lt;RecNum&gt;11726&lt;/RecNum&gt;&lt;IDText&gt;HELLER1993~&lt;/IDText&gt;&lt;DisplayText&gt;&lt;style face="superscript"&gt;[168]&lt;/style&gt;&lt;/DisplayText&gt;&lt;record&gt;&lt;rec-number&gt;11726&lt;/rec-number&gt;&lt;foreign-keys&gt;&lt;key app="EN" db-id="p50wz59frfwzzlets97pxw5haspsdrffwdtr" timestamp="1469635959"&gt;11726&lt;/key&gt;&lt;/foreign-keys&gt;&lt;ref-type name="Conference Paper"&gt;47&lt;/ref-type&gt;&lt;contributors&gt;&lt;authors&gt;&lt;author&gt;Heller, W-D.&lt;/author&gt;&lt;author&gt;Sennewald, E.&lt;/author&gt;&lt;author&gt;Gostomzyk, J.G.&lt;/author&gt;&lt;author&gt;Scherer, G.&lt;/author&gt;&lt;author&gt;Adlkofer, F.&lt;/author&gt;&lt;/authors&gt;&lt;/contributors&gt;&lt;titles&gt;&lt;title&gt;Validation of ETS exposure in a representative population in Southern Germany&lt;/title&gt;&lt;secondary-title&gt;Proceedings of Indoor Air &amp;apos;93&lt;/secondary-title&gt;&lt;translated-title&gt;&lt;style face="underline" font="default" size="100%"&gt;file:\\\x:\refscan\HELLER1993.pdf&lt;/style&gt;&lt;/translated-title&gt;&lt;/titles&gt;&lt;pages&gt;361-365&lt;/pages&gt;&lt;volume&gt;3&lt;/volume&gt;&lt;dates&gt;&lt;year&gt;1993&lt;/year&gt;&lt;/dates&gt;&lt;orig-pub&gt;COTININE;BLOOD;ADULT;MISCLASSI;MARKPASS;HOMEWORK;GERMANY&lt;/orig-pub&gt;&lt;call-num&gt;&lt;style face="underline" font="default" size="100%"&gt;COT&lt;/style&gt;&lt;style face="normal" font="default" size="100%"&gt; M2&lt;/style&gt;&lt;/call-num&gt;&lt;label&gt;HELLER1993~&lt;/label&gt;&lt;urls&gt;&lt;/urls&gt;&lt;custom1&gt;Helsinki&lt;/custom1&gt;&lt;custom2&gt;4-8 July 1993&lt;/custom2&gt;&lt;custom5&gt;20051998/N&lt;/custom5&gt;&lt;custom6&gt;04101995&amp;#xD;27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8]</w:t>
            </w:r>
            <w:r w:rsidRPr="00403295">
              <w:rPr>
                <w:rFonts w:ascii="Book Antiqua" w:hAnsi="Book Antiqua"/>
                <w:sz w:val="18"/>
                <w:szCs w:val="18"/>
              </w:rPr>
              <w:fldChar w:fldCharType="end"/>
            </w:r>
          </w:p>
        </w:tc>
        <w:tc>
          <w:tcPr>
            <w:tcW w:w="8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64</w:t>
            </w:r>
          </w:p>
        </w:tc>
        <w:tc>
          <w:tcPr>
            <w:tcW w:w="141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5 ng/ml and </w:t>
            </w:r>
            <w:r w:rsidRPr="00403295">
              <w:rPr>
                <w:rFonts w:ascii="Book Antiqua" w:hAnsi="Book Antiqua"/>
                <w:sz w:val="18"/>
                <w:szCs w:val="18"/>
              </w:rPr>
              <w:br/>
              <w:t>10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cond random sample.</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lz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wede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alzer&lt;/Author&gt;&lt;Year&gt;2013&lt;/Year&gt;&lt;RecNum&gt;40485&lt;/RecNum&gt;&lt;IDText&gt;SALZER2013~&lt;/IDText&gt;&lt;DisplayText&gt;&lt;style face="superscript"&gt;[169]&lt;/style&gt;&lt;/DisplayText&gt;&lt;record&gt;&lt;rec-number&gt;40485&lt;/rec-number&gt;&lt;foreign-keys&gt;&lt;key app="EN" db-id="p50wz59frfwzzlets97pxw5haspsdrffwdtr" timestamp="1469640020"&gt;40485&lt;/key&gt;&lt;/foreign-keys&gt;&lt;ref-type name="Journal Article"&gt;17&lt;/ref-type&gt;&lt;contributors&gt;&lt;authors&gt;&lt;author&gt;Salzer, J.&lt;/author&gt;&lt;author&gt;Hallmans, G.&lt;/author&gt;&lt;author&gt;Nyström, M.&lt;/author&gt;&lt;author&gt;Stenlund, H.&lt;/author&gt;&lt;author&gt;Wadell, G.&lt;/author&gt;&lt;author&gt;Sundström, P.&lt;/author&gt;&lt;/authors&gt;&lt;/contributors&gt;&lt;titles&gt;&lt;title&gt;Smoking as a risk factor for multiple sclerosis&lt;/title&gt;&lt;secondary-title&gt;Mult. Scler.&lt;/secondary-title&gt;&lt;translated-title&gt;&lt;style face="underline" font="default" size="100%"&gt;file:\\\x:\refscan\SALZER2013.pdf&lt;/style&gt;&lt;/translated-title&gt;&lt;/titles&gt;&lt;periodical&gt;&lt;full-title&gt;Multiple Sclerosis&lt;/full-title&gt;&lt;abbr-1&gt;Mult. Scler.&lt;/abbr-1&gt;&lt;abbr-2&gt;Mult Scler&lt;/abbr-2&gt;&lt;/periodical&gt;&lt;pages&gt;1022-1027&lt;/pages&gt;&lt;volume&gt;19&lt;/volume&gt;&lt;number&gt;8&lt;/number&gt;&lt;section&gt;23257617&lt;/section&gt;&lt;dates&gt;&lt;year&gt;2013&lt;/year&gt;&lt;/dates&gt;&lt;orig-pub&gt;ODDDIS;MS;BLOOD;COTININE;MARKSMOK;ADULT;NICOTINE;SWEDEN&lt;/orig-pub&gt;&lt;call-num&gt;&lt;style face="normal" font="default" size="100%"&gt;18Z COT &lt;/style&gt;&lt;style face="underline" font="default" size="100%"&gt;O7H&lt;/style&gt;&lt;style face="normal" font="default" size="100%"&gt; O7F CCARD-GEN&lt;/style&gt;&lt;/call-num&gt;&lt;label&gt;SALZER2013~&lt;/label&gt;&lt;urls&gt;&lt;/urls&gt;&lt;custom5&gt;06032014/Y&lt;/custom5&gt;&lt;custom6&gt;05032014&amp;#xD;11032014&lt;/custom6&gt;&lt;electronic-resource-num&gt;10.1177/1352458512470862&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69]</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6</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Blood</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rrafzadega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Ira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arrafzadegan&lt;/Author&gt;&lt;Year&gt;1997&lt;/Year&gt;&lt;RecNum&gt;24912&lt;/RecNum&gt;&lt;IDText&gt;SARRAF1997~&lt;/IDText&gt;&lt;DisplayText&gt;&lt;style face="superscript"&gt;[170]&lt;/style&gt;&lt;/DisplayText&gt;&lt;record&gt;&lt;rec-number&gt;24912&lt;/rec-number&gt;&lt;foreign-keys&gt;&lt;key app="EN" db-id="p50wz59frfwzzlets97pxw5haspsdrffwdtr" timestamp="1469637690"&gt;24912&lt;/key&gt;&lt;/foreign-keys&gt;&lt;ref-type name="Conference Paper"&gt;47&lt;/ref-type&gt;&lt;contributors&gt;&lt;authors&gt;&lt;author&gt;Sarrafzadegan, N.&lt;/author&gt;&lt;author&gt;Boshtam, M.&lt;/author&gt;&lt;author&gt;Naderi, G.R.&lt;/author&gt;&lt;author&gt;Asgari, S.&lt;/author&gt;&lt;author&gt;Tafazoli, F.&lt;/author&gt;&lt;/authors&gt;&lt;/contributors&gt;&lt;titles&gt;&lt;title&gt;The prevalence of current smoking among Iranian adolescents estimated by plasma cotinine&lt;/title&gt;&lt;secondary-title&gt;10th World Conference on Tobacco or Health&lt;/secondary-title&gt;&lt;tertiary-title&gt;Tobacco: the growing epidemic.  Abstract book&lt;/tertiary-title&gt;&lt;translated-title&gt;&lt;style face="underline" font="default" size="100%"&gt;file:\\\x:\refscan\SARRAF1997.pdf&lt;/style&gt;&lt;/translated-title&gt;&lt;/titles&gt;&lt;pages&gt;157 (PO 107)&lt;/pages&gt;&lt;dates&gt;&lt;year&gt;1997&lt;/year&gt;&lt;/dates&gt;&lt;orig-pub&gt;COTININE;IRAN&lt;/orig-pub&gt;&lt;call-num&gt;&lt;style face="underline" font="default" size="100%"&gt;COT&lt;/style&gt;&lt;/call-num&gt;&lt;label&gt;SARRAF1997~&lt;/label&gt;&lt;work-type&gt;Poster&lt;/work-type&gt;&lt;urls&gt;&lt;/urls&gt;&lt;custom1&gt;Beijing, China&lt;/custom1&gt;&lt;custom2&gt;24-28 August 1997&lt;/custom2&gt;&lt;custom5&gt;01101999/N&lt;/custom5&gt;&lt;custom6&gt;01101999&amp;#xD;21042006&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70]</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4-1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lasm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3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Sasak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pa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TYXNha2k8L0F1dGhvcj48WWVhcj4yMDExPC9ZZWFyPjxS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TYXNha2k8L0F1dGhvcj48WWVhcj4yMDExPC9ZZWFyPjxS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7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lasma</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1.48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to</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pan</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TYXRvPC9BdXRob3I+PFllYXI+MjAwMzwvWWVhcj48UmVj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TYXRvPC9BdXRob3I+PFllYXI+MjAwMzwvWWVhcj48UmVj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72]</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58</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5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avitz</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avitz&lt;/Author&gt;&lt;Year&gt;2001&lt;/Year&gt;&lt;RecNum&gt;24979&lt;/RecNum&gt;&lt;IDText&gt;SAVITZ2001A~&lt;/IDText&gt;&lt;DisplayText&gt;&lt;style face="superscript"&gt;[173]&lt;/style&gt;&lt;/DisplayText&gt;&lt;record&gt;&lt;rec-number&gt;24979&lt;/rec-number&gt;&lt;foreign-keys&gt;&lt;key app="EN" db-id="p50wz59frfwzzlets97pxw5haspsdrffwdtr" timestamp="1469637699"&gt;24979&lt;/key&gt;&lt;/foreign-keys&gt;&lt;ref-type name="Journal Article"&gt;17&lt;/ref-type&gt;&lt;contributors&gt;&lt;authors&gt;&lt;author&gt;Savitz, D.A.&lt;/author&gt;&lt;author&gt;Dole, N.&lt;/author&gt;&lt;author&gt;Terry, J.W., Jr.&lt;/author&gt;&lt;author&gt;Zhou, H.&lt;/author&gt;&lt;author&gt;Thorp, J.M., Jr.&lt;/author&gt;&lt;/authors&gt;&lt;/contributors&gt;&lt;titles&gt;&lt;title&gt;Smoking and pregnancy outcome among African-American and white women in central North Carolina&lt;/title&gt;&lt;secondary-title&gt;Epidemiology&lt;/secondary-title&gt;&lt;translated-title&gt;&lt;style face="underline" font="default" size="100%"&gt;file:\\\x:\refscan\SAVITZ2001A.pdf&lt;/style&gt;&lt;/translated-title&gt;&lt;/titles&gt;&lt;periodical&gt;&lt;full-title&gt;Epidemiology&lt;/full-title&gt;&lt;abbr-1&gt;Epidemiology&lt;/abbr-1&gt;&lt;abbr-2&gt;Epidemiology&lt;/abbr-2&gt;&lt;abbr-3&gt;Epidemiology (Cambridge, Mass.)&lt;/abbr-3&gt;&lt;/periodical&gt;&lt;pages&gt;636-642&lt;/pages&gt;&lt;volume&gt;12&lt;/volume&gt;&lt;number&gt;6&lt;/number&gt;&lt;section&gt;11679790&lt;/section&gt;&lt;dates&gt;&lt;year&gt;2001&lt;/year&gt;&lt;/dates&gt;&lt;orig-pub&gt;COTININE;CHILD;ADULT;PARSMOKING;BIRTHWT;PRETERM;MENTHOL;URINE&lt;/orig-pub&gt;&lt;call-num&gt;&lt;style face="underline" font="default" size="100%"&gt;C1.NONETS&lt;/style&gt;&lt;style face="normal" font="default" size="100%"&gt; &lt;/style&gt;&lt;style face="underline" font="default" size="100%"&gt;21C&lt;/style&gt;&lt;style face="normal" font="default" size="100%"&gt; COT&lt;/style&gt;&lt;/call-num&gt;&lt;label&gt;SAVITZ2001A~&lt;/label&gt;&lt;urls&gt;&lt;/urls&gt;&lt;custom5&gt;09012002/Y&lt;/custom5&gt;&lt;custom6&gt;21112001&amp;#xD;16012004&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7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ASD</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Italy</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Gb3Jhc3RpZXJlPC9BdXRob3I+PFllYXI+MjAwMDwvWWVh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Gb3Jhc3RpZXJlPC9BdXRob3I+PFllYXI+MjAwMDwvWWVh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7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7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0 ng/mg</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ever 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imoni&lt;/Author&gt;&lt;Year&gt;2006&lt;/Year&gt;&lt;RecNum&gt;26103&lt;/RecNum&gt;&lt;IDText&gt;SIMONI2006~&lt;/IDText&gt;&lt;DisplayText&gt;&lt;style face="superscript"&gt;[175]&lt;/style&gt;&lt;/DisplayText&gt;&lt;record&gt;&lt;rec-number&gt;26103&lt;/rec-number&gt;&lt;foreign-keys&gt;&lt;key app="EN" db-id="p50wz59frfwzzlets97pxw5haspsdrffwdtr" timestamp="1469637869"&gt;26103&lt;/key&gt;&lt;/foreign-keys&gt;&lt;ref-type name="Journal Article"&gt;17&lt;/ref-type&gt;&lt;contributors&gt;&lt;authors&gt;&lt;author&gt;Simoni, M.&lt;/author&gt;&lt;author&gt;Baldacci, S.&lt;/author&gt;&lt;author&gt;Puntoni, R.&lt;/author&gt;&lt;author&gt;Pistelli, F.&lt;/author&gt;&lt;author&gt;Farchi, S.&lt;/author&gt;&lt;author&gt;Lo Presti, E.&lt;/author&gt;&lt;author&gt;Pistelli, R.&lt;/author&gt;&lt;author&gt;Corbo, G.&lt;/author&gt;&lt;author&gt;Agabiti, N.&lt;/author&gt;&lt;author&gt;Basso, S.&lt;/author&gt;&lt;author&gt;Matteelli, G.&lt;/author&gt;&lt;author&gt;Di Pede, F.&lt;/author&gt;&lt;author&gt;Carrozzi, L.&lt;/author&gt;&lt;author&gt;Forastiere, F.&lt;/author&gt;&lt;author&gt;Viegi, G.&lt;/author&gt;&lt;/authors&gt;&lt;/contributors&gt;&lt;titles&gt;&lt;title&gt;Plasma, salivary and urinary cotinine in non-smoker Italian women exposed and unexposed to environmental tobacco smoking (SEASD study)&lt;/title&gt;&lt;secondary-title&gt;Clin. Chem. Lab. Med.&lt;/secondary-title&gt;&lt;translated-title&gt;&lt;style face="underline" font="default" size="100%"&gt;file:\\\x:\refscan\SIMONI2006.pdf&lt;/style&gt;&lt;/translated-title&gt;&lt;/titles&gt;&lt;periodical&gt;&lt;full-title&gt;Clinical Chemistry and Laboratory Medicine&lt;/full-title&gt;&lt;abbr-1&gt;Clin. Chem. Lab. Med.&lt;/abbr-1&gt;&lt;abbr-2&gt;Clin Chem Lab Med&lt;/abbr-2&gt;&lt;abbr-3&gt;Clinical Chemistry &amp;amp; Laboratory Medicine&lt;/abbr-3&gt;&lt;/periodical&gt;&lt;pages&gt;632-638&lt;/pages&gt;&lt;volume&gt;44&lt;/volume&gt;&lt;number&gt;5&lt;/number&gt;&lt;section&gt;16681437&lt;/section&gt;&lt;dates&gt;&lt;year&gt;2006&lt;/year&gt;&lt;/dates&gt;&lt;orig-pub&gt;COTININE;MARKPASS;MISCLASSI;ADULT;PLASMA;SALIVA;URINE&lt;/orig-pub&gt;&lt;call-num&gt;&lt;style face="underline" font="default" size="100%"&gt;COT&lt;/style&gt;&lt;style face="normal" font="default" size="100%"&gt; BL-GEN&lt;/style&gt;&lt;/call-num&gt;&lt;label&gt;SIMONI2006~&lt;/label&gt;&lt;urls&gt;&lt;/urls&gt;&lt;custom5&gt;18092006/Y&lt;/custom5&gt;&lt;custom6&gt;14092006&amp;#xD;27092006&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75]</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3-8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ed in analysis by body fluid.</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ed in analysis by body fluid.</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n-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imoni&lt;/Author&gt;&lt;Year&gt;2007&lt;/Year&gt;&lt;RecNum&gt;26104&lt;/RecNum&gt;&lt;IDText&gt;SIMONI2007~&lt;/IDText&gt;&lt;DisplayText&gt;&lt;style face="superscript"&gt;[176]&lt;/style&gt;&lt;/DisplayText&gt;&lt;record&gt;&lt;rec-number&gt;26104&lt;/rec-number&gt;&lt;foreign-keys&gt;&lt;key app="EN" db-id="p50wz59frfwzzlets97pxw5haspsdrffwdtr" timestamp="1469637869"&gt;26104&lt;/key&gt;&lt;/foreign-keys&gt;&lt;ref-type name="Journal Article"&gt;17&lt;/ref-type&gt;&lt;contributors&gt;&lt;authors&gt;&lt;author&gt;Simoni, M.&lt;/author&gt;&lt;author&gt;Baldacci, S.&lt;/author&gt;&lt;author&gt;Puntoni, R.&lt;/author&gt;&lt;author&gt;Pistelli, F.&lt;/author&gt;&lt;author&gt;Farchi, S.&lt;/author&gt;&lt;author&gt;Lo Presti, E.&lt;/author&gt;&lt;author&gt;Pistelli, R.&lt;/author&gt;&lt;author&gt;Corbo, G.&lt;/author&gt;&lt;author&gt;Agabiti, N.&lt;/author&gt;&lt;author&gt;Basso, S.&lt;/author&gt;&lt;author&gt;Matteelli, G.&lt;/author&gt;&lt;author&gt;Di Pede, F.&lt;/author&gt;&lt;author&gt;Carrozzi, L.&lt;/author&gt;&lt;author&gt;Forastiere, F.&lt;/author&gt;&lt;author&gt;Viegi, G.&lt;/author&gt;&lt;/authors&gt;&lt;/contributors&gt;&lt;titles&gt;&lt;title&gt;Respiratory symptoms/diseases and environmental tobacco smoke (ETS) in never smoker Italian women&lt;/title&gt;&lt;secondary-title&gt;Respir. Med.&lt;/secondary-title&gt;&lt;translated-title&gt;&lt;style face="underline" font="default" size="100%"&gt;file:\\\x:\refscan\SIMONI2007.pdf&lt;/style&gt;&lt;/translated-title&gt;&lt;/titles&gt;&lt;periodical&gt;&lt;full-title&gt;Respiratory Medicine&lt;/full-title&gt;&lt;abbr-1&gt;Respir. Med.&lt;/abbr-1&gt;&lt;abbr-2&gt;Respir Med&lt;/abbr-2&gt;&lt;/periodical&gt;&lt;pages&gt;531-538&lt;/pages&gt;&lt;volume&gt;101&lt;/volume&gt;&lt;number&gt;3&lt;/number&gt;&lt;section&gt;16893638&lt;/section&gt;&lt;dates&gt;&lt;year&gt;2007&lt;/year&gt;&lt;/dates&gt;&lt;orig-pub&gt;TMACOPD2;RESPDIS;ETS;COTININE&lt;/orig-pub&gt;&lt;call-num&gt;&lt;style face="underline" font="default" size="100%"&gt;P4&lt;/style&gt;&lt;style face="normal" font="default" size="100%"&gt; COT BL-GEN&lt;/style&gt;&lt;/call-num&gt;&lt;label&gt;SIMONI2007~&lt;/label&gt;&lt;urls&gt;&lt;/urls&gt;&lt;custom5&gt;03052007/Y&lt;/custom5&gt;&lt;custom6&gt;30042007&amp;#xD;15072009&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76]</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3-97</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06 ng/ml </w:t>
            </w:r>
            <w:r w:rsidRPr="00403295">
              <w:rPr>
                <w:rFonts w:ascii="Book Antiqua" w:hAnsi="Book Antiqua"/>
                <w:color w:val="000000"/>
                <w:sz w:val="18"/>
                <w:szCs w:val="18"/>
              </w:rPr>
              <w:br/>
              <w:t>(cut point 2)</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ccareccia</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Italy</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eccareccia&lt;/Author&gt;&lt;Year&gt;2003&lt;/Year&gt;&lt;RecNum&gt;25390&lt;/RecNum&gt;&lt;IDText&gt;SECCAR2003~&lt;/IDText&gt;&lt;DisplayText&gt;&lt;style face="superscript"&gt;[177]&lt;/style&gt;&lt;/DisplayText&gt;&lt;record&gt;&lt;rec-number&gt;25390&lt;/rec-number&gt;&lt;foreign-keys&gt;&lt;key app="EN" db-id="p50wz59frfwzzlets97pxw5haspsdrffwdtr" timestamp="1469637762"&gt;25390&lt;/key&gt;&lt;/foreign-keys&gt;&lt;ref-type name="Journal Article"&gt;17&lt;/ref-type&gt;&lt;contributors&gt;&lt;authors&gt;&lt;author&gt;Seccareccia, F.&lt;/author&gt;&lt;author&gt;Zuccaro, P.&lt;/author&gt;&lt;author&gt;Pacifici, R.&lt;/author&gt;&lt;author&gt;Meli, P.&lt;/author&gt;&lt;author&gt;Pannozzo, F.&lt;/author&gt;&lt;author&gt;Freeman, K.M.&lt;/author&gt;&lt;author&gt;Santaquilani, A.&lt;/author&gt;&lt;author&gt;Giampaoli, S.&lt;/author&gt;&lt;/authors&gt;&lt;/contributors&gt;&lt;titles&gt;&lt;title&gt;Serum cotinine as a marker of environmental tobacco smoke exposure in epidemiological studies: the experience of the MATISS project&lt;/title&gt;&lt;secondary-title&gt;Eur. J. Epidemiol.&lt;/secondary-title&gt;&lt;translated-title&gt;&lt;style face="underline" font="default" size="100%"&gt;file:\\\x:\refscan\SECCAR2003.pdf&lt;/style&gt;&lt;/translated-title&gt;&lt;/titles&gt;&lt;periodical&gt;&lt;full-title&gt;European Journal of Epidemiology&lt;/full-title&gt;&lt;abbr-1&gt;Eur. J. Epidemiol.&lt;/abbr-1&gt;&lt;abbr-2&gt;Eur J Epidemiol&lt;/abbr-2&gt;&lt;/periodical&gt;&lt;pages&gt;487-492&lt;/pages&gt;&lt;volume&gt;18&lt;/volume&gt;&lt;number&gt;6&lt;/number&gt;&lt;section&gt;12908713 &lt;/section&gt;&lt;dates&gt;&lt;year&gt;2003&lt;/year&gt;&lt;/dates&gt;&lt;orig-pub&gt;COTININE;MARKPASS;MARKSMOK;SERUM;ADULT;ITALY&lt;/orig-pub&gt;&lt;call-num&gt;&lt;style face="underline" font="default" size="100%"&gt;COT&lt;/style&gt;&lt;style face="normal" font="default" size="100%"&gt; BL-GEN&lt;/style&gt;&lt;/call-num&gt;&lt;label&gt;SECCAR2003~&lt;/label&gt;&lt;urls&gt;&lt;/urls&gt;&lt;custom5&gt;29072003/Y&lt;/custom5&gt;&lt;custom6&gt;28072003&amp;#xD;2008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77]</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7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cker-Walk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ecker-Walker&lt;/Author&gt;&lt;Year&gt;1997&lt;/Year&gt;&lt;RecNum&gt;25392&lt;/RecNum&gt;&lt;IDText&gt;SECKER1997A~&lt;/IDText&gt;&lt;DisplayText&gt;&lt;style face="superscript"&gt;[178]&lt;/style&gt;&lt;/DisplayText&gt;&lt;record&gt;&lt;rec-number&gt;25392&lt;/rec-number&gt;&lt;foreign-keys&gt;&lt;key app="EN" db-id="p50wz59frfwzzlets97pxw5haspsdrffwdtr" timestamp="1469637763"&gt;25392&lt;/key&gt;&lt;/foreign-keys&gt;&lt;ref-type name="Journal Article"&gt;17&lt;/ref-type&gt;&lt;contributors&gt;&lt;authors&gt;&lt;author&gt;Secker-Walker, R.H.&lt;/author&gt;&lt;author&gt;Vacek, P.M.&lt;/author&gt;&lt;author&gt;Flynn, B.S.&lt;/author&gt;&lt;author&gt;Mead, P.B.&lt;/author&gt;&lt;/authors&gt;&lt;/contributors&gt;&lt;titles&gt;&lt;title&gt;Exhaled carbon monoxide and urinary cotinine as measures of smoking in pregnancy&lt;/title&gt;&lt;secondary-title&gt;Addictive Behaviors&lt;/secondary-title&gt;&lt;translated-title&gt;&lt;style face="underline" font="default" size="100%"&gt;file:\\\x:\refscan\SECKER1997A.pdf&lt;/style&gt;&lt;/translated-title&gt;&lt;/titles&gt;&lt;periodical&gt;&lt;full-title&gt;Addictive Behaviors&lt;/full-title&gt;&lt;abbr-1&gt;Addict. Behav.&lt;/abbr-1&gt;&lt;abbr-2&gt;Addict Behav&lt;/abbr-2&gt;&lt;/periodical&gt;&lt;pages&gt;671-684&lt;/pages&gt;&lt;volume&gt;22&lt;/volume&gt;&lt;section&gt;9347069&lt;/section&gt;&lt;dates&gt;&lt;year&gt;1997&lt;/year&gt;&lt;/dates&gt;&lt;orig-pub&gt;COTININE;MARKSMOK;PREGNANCY;URINE&lt;/orig-pub&gt;&lt;call-num&gt;&lt;style face="underline" font="default" size="100%"&gt;COT&lt;/style&gt;&lt;/call-num&gt;&lt;label&gt;SECKER1997A~&lt;/label&gt;&lt;urls&gt;&lt;/urls&gt;&lt;custom5&gt;29041998/Y&lt;/custom5&gt;&lt;custom6&gt;08041998&amp;#xD;08032006&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78]</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2</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550 ng/ml </w:t>
            </w:r>
            <w:r w:rsidRPr="00403295">
              <w:rPr>
                <w:rFonts w:ascii="Book Antiqua" w:hAnsi="Book Antiqua"/>
                <w:color w:val="000000"/>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ersholm</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Denmark</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TZWVyc2hvbG08L0F1dGhvcj48WWVhcj4xOTk5PC9ZZWFy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TZWVyc2hvbG08L0F1dGhvcj48WWVhcj4xOTk5PC9ZZWFy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79]</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6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emple</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cot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emple&lt;/Author&gt;&lt;Year&gt;2007&lt;/Year&gt;&lt;RecNum&gt;25531&lt;/RecNum&gt;&lt;IDText&gt;SEMPLE2007~&lt;/IDText&gt;&lt;DisplayText&gt;&lt;style face="superscript"&gt;[180]&lt;/style&gt;&lt;/DisplayText&gt;&lt;record&gt;&lt;rec-number&gt;25531&lt;/rec-number&gt;&lt;foreign-keys&gt;&lt;key app="EN" db-id="p50wz59frfwzzlets97pxw5haspsdrffwdtr" timestamp="1469637780"&gt;25531&lt;/key&gt;&lt;/foreign-keys&gt;&lt;ref-type name="Journal Article"&gt;17&lt;/ref-type&gt;&lt;contributors&gt;&lt;authors&gt;&lt;author&gt;Semple, S.&lt;/author&gt;&lt;author&gt;Maccalman, L.0&lt;/author&gt;&lt;author&gt;Naji, A.A.&lt;/author&gt;&lt;author&gt;Dempsey, S.&lt;/author&gt;&lt;author&gt;Hilton, S.&lt;/author&gt;&lt;author&gt;Miller, B.G.&lt;/author&gt;&lt;author&gt;Ayres, J.G.&lt;/author&gt;&lt;/authors&gt;&lt;/contributors&gt;&lt;titles&gt;&lt;title&gt;Bar workers&amp;apos; exposure to second-hand smoke: the effect of Scottish smoke-free legislation on occupational exposure&lt;/title&gt;&lt;secondary-title&gt;Annals of Occupational Hygiene&lt;/secondary-title&gt;&lt;translated-title&gt;&lt;style face="underline" font="default" size="100%"&gt;file:\\\x:\refscan\SEMPLE2007.pdf&lt;/style&gt;&lt;/translated-title&gt;&lt;/titles&gt;&lt;periodical&gt;&lt;full-title&gt;Annals of Occupational Hygiene&lt;/full-title&gt;&lt;abbr-1&gt;Ann. Occup. Hyg.&lt;/abbr-1&gt;&lt;abbr-2&gt;Ann Occup Hyg&lt;/abbr-2&gt;&lt;/periodical&gt;&lt;pages&gt;571-580&lt;/pages&gt;&lt;volume&gt;51&lt;/volume&gt;&lt;number&gt;7&lt;/number&gt;&lt;section&gt;17846033&lt;/section&gt;&lt;dates&gt;&lt;year&gt;2007&lt;/year&gt;&lt;/dates&gt;&lt;orig-pub&gt;COTININE;MARKPASS;ADULT;SALIVA;BAN;ETS&lt;/orig-pub&gt;&lt;call-num&gt;&lt;style face="underline" font="default" size="100%"&gt;COT&lt;/style&gt;&lt;style face="normal" font="default" size="100%"&gt; &lt;/style&gt;&lt;style face="underline" font="default" size="100%"&gt;CTRL&lt;/style&gt;&lt;/call-num&gt;&lt;label&gt;SEMPLE2007~&lt;/label&gt;&lt;urls&gt;&lt;/urls&gt;&lt;custom5&gt;10092007/y&lt;/custom5&gt;&lt;custom6&gt;10092007&amp;#xD;29012014&lt;/custom6&gt;&lt;electronic-resource-num&gt;10.1093/annhyg/mem044&lt;/electronic-resource-num&gt;&lt;remote-database-name&gt;&lt;style face="underline" font="default" size="100%"&gt;http://annhyg.oxfordjournals.org/cgi/reprint/51/7/571&lt;/style&gt;&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80]</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7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haff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haffer&lt;/Author&gt;&lt;Year&gt;2000&lt;/Year&gt;&lt;RecNum&gt;48931&lt;/RecNum&gt;&lt;IDText&gt;SHAFFE2000~&lt;/IDText&gt;&lt;DisplayText&gt;&lt;style face="superscript"&gt;[181]&lt;/style&gt;&lt;/DisplayText&gt;&lt;record&gt;&lt;rec-number&gt;48931&lt;/rec-number&gt;&lt;foreign-keys&gt;&lt;key app="EN" db-id="p50wz59frfwzzlets97pxw5haspsdrffwdtr" timestamp="1487582673"&gt;48931&lt;/key&gt;&lt;/foreign-keys&gt;&lt;ref-type name="Journal Article"&gt;17&lt;/ref-type&gt;&lt;contributors&gt;&lt;authors&gt;&lt;author&gt;Shaffer, H. J.&lt;/author&gt;&lt;author&gt;Eber, G. B.&lt;/author&gt;&lt;author&gt;Hall, M. N.&lt;/author&gt;&lt;author&gt;Vander Bilt, J.&lt;/author&gt;&lt;/authors&gt;&lt;/contributors&gt;&lt;auth-address&gt;Harvard Medical School, Division on Addictions, Boston, MA 02115-5729, USA. howard_shaffer@hms.harvard.edu&lt;/auth-address&gt;&lt;titles&gt;&lt;title&gt;Smoking behavior among casino employees: self-report validation using plasma cotinine&lt;/title&gt;&lt;secondary-title&gt;Addict Behav&lt;/secondary-title&gt;&lt;translated-title&gt;file:\\\x:\refscan\SHAFFE2000.pdf&lt;/translated-title&gt;&lt;/titles&gt;&lt;periodical&gt;&lt;full-title&gt;Addictive Behaviors&lt;/full-title&gt;&lt;abbr-1&gt;Addict. Behav.&lt;/abbr-1&gt;&lt;abbr-2&gt;Addict Behav&lt;/abbr-2&gt;&lt;/periodical&gt;&lt;pages&gt;693-704&lt;/pages&gt;&lt;volume&gt;25&lt;/volume&gt;&lt;number&gt;5&lt;/number&gt;&lt;section&gt;11023012&lt;/section&gt;&lt;keywords&gt;&lt;keyword&gt;Adolescent&lt;/keyword&gt;&lt;keyword&gt;Adult&lt;/keyword&gt;&lt;keyword&gt;Aged&lt;/keyword&gt;&lt;keyword&gt;Cotinine/*blood&lt;/keyword&gt;&lt;keyword&gt;*Employment&lt;/keyword&gt;&lt;keyword&gt;Female&lt;/keyword&gt;&lt;keyword&gt;*Gambling&lt;/keyword&gt;&lt;keyword&gt;Humans&lt;/keyword&gt;&lt;keyword&gt;Male&lt;/keyword&gt;&lt;keyword&gt;Middle Aged&lt;/keyword&gt;&lt;keyword&gt;*Self-Assessment&lt;/keyword&gt;&lt;keyword&gt;Smoking/*epidemiology/*psychology&lt;/keyword&gt;&lt;keyword&gt;Social Desirability&lt;/keyword&gt;&lt;keyword&gt;Surveys and Questionnaires&lt;/keyword&gt;&lt;/keywords&gt;&lt;dates&gt;&lt;year&gt;2000&lt;/year&gt;&lt;pub-dates&gt;&lt;date&gt;Sep-Oct&lt;/date&gt;&lt;/pub-dates&gt;&lt;/dates&gt;&lt;orig-pub&gt;MISCLASSI;COTININE&lt;/orig-pub&gt;&lt;isbn&gt;0306-4603 (Print)&amp;#xD;0306-4603 (Linking)&lt;/isbn&gt;&lt;call-num&gt;COT ELEC CCARD-JTIMIS&lt;/call-num&gt;&lt;label&gt;SHAFFE2000~&lt;/label&gt;&lt;urls&gt;&lt;/urls&gt;&lt;custom5&gt;16032017/Y&lt;/custom5&gt;&lt;custom6&gt;31122017&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81]</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7-7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SHHS</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cot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Tunstall-Pedoe&lt;/Author&gt;&lt;Year&gt;1991&lt;/Year&gt;&lt;RecNum&gt;28674&lt;/RecNum&gt;&lt;IDText&gt;TUNSTA1991~&lt;/IDText&gt;&lt;DisplayText&gt;&lt;style face="superscript"&gt;[182]&lt;/style&gt;&lt;/DisplayText&gt;&lt;record&gt;&lt;rec-number&gt;28674&lt;/rec-number&gt;&lt;foreign-keys&gt;&lt;key app="EN" db-id="p50wz59frfwzzlets97pxw5haspsdrffwdtr" timestamp="1469638222"&gt;28674&lt;/key&gt;&lt;/foreign-keys&gt;&lt;ref-type name="Journal Article"&gt;17&lt;/ref-type&gt;&lt;contributors&gt;&lt;authors&gt;&lt;author&gt;Tunstall-Pedoe, H.&lt;/author&gt;&lt;author&gt;Woodward, M.&lt;/author&gt;&lt;author&gt;Brown, C.A.&lt;/author&gt;&lt;/authors&gt;&lt;/contributors&gt;&lt;titles&gt;&lt;title&gt;Tea drinking, passive smoking, smoking deception and serum cotinine in the Scottish Heart Health Study&lt;/title&gt;&lt;secondary-title&gt;Journal of Clinical Epidemiology&lt;/secondary-title&gt;&lt;translated-title&gt;&lt;style face="underline" font="default" size="100%"&gt;file:\\\x:\refscan\TUNSTA1991.pdf&amp;#xD;file:\\\t:\pauline\reviews\pdf\624.pdf&lt;/style&gt;&lt;/translated-title&gt;&lt;/titles&gt;&lt;periodical&gt;&lt;full-title&gt;Journal of Clinical Epidemiology&lt;/full-title&gt;&lt;abbr-1&gt;J. Clin. Epidemiol.&lt;/abbr-1&gt;&lt;abbr-2&gt;J Clin Epidemiol&lt;/abbr-2&gt;&lt;/periodical&gt;&lt;pages&gt;1411-1414&lt;/pages&gt;&lt;volume&gt;44&lt;/volume&gt;&lt;number&gt;12&lt;/number&gt;&lt;section&gt;1753272&lt;/section&gt;&lt;dates&gt;&lt;year&gt;1991&lt;/year&gt;&lt;/dates&gt;&lt;orig-pub&gt;MISCLASSI;COTININE;DIET;BLOOD;ADULT;MARKPASS;UK;TOTMUKN&lt;/orig-pub&gt;&lt;call-num&gt;&lt;style face="normal" font="default" size="100%"&gt;M2 &lt;/style&gt;&lt;style face="underline" font="default" size="100%"&gt;COT&lt;/style&gt;&lt;/call-num&gt;&lt;label&gt;TUNSTA1991~&lt;/label&gt;&lt;urls&gt;&lt;/urls&gt;&lt;custom3&gt;624&lt;/custom3&gt;&lt;custom5&gt;02092003/Y&lt;/custom5&gt;&lt;custom6&gt;pre95&amp;#xD;0209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82]</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40-5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20 ng/ml and </w:t>
            </w:r>
            <w:r w:rsidRPr="00403295">
              <w:rPr>
                <w:rFonts w:ascii="Book Antiqua" w:hAnsi="Book Antiqua"/>
                <w:color w:val="000000"/>
                <w:sz w:val="18"/>
                <w:szCs w:val="18"/>
              </w:rPr>
              <w:br/>
              <w:t>100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n-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p>
        </w:tc>
        <w:tc>
          <w:tcPr>
            <w:tcW w:w="1417" w:type="dxa"/>
          </w:tcPr>
          <w:p w:rsidR="009C688A" w:rsidRPr="00403295" w:rsidRDefault="009C688A" w:rsidP="00D31976">
            <w:pPr>
              <w:spacing w:after="200" w:line="360" w:lineRule="auto"/>
              <w:rPr>
                <w:rFonts w:ascii="Book Antiqua" w:hAnsi="Book Antiqua"/>
                <w:sz w:val="18"/>
                <w:szCs w:val="18"/>
              </w:rPr>
            </w:pP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Tunstall-Pedoe&lt;/Author&gt;&lt;Year&gt;1995&lt;/Year&gt;&lt;RecNum&gt;28676&lt;/RecNum&gt;&lt;IDText&gt;TUNSTA1995~&lt;/IDText&gt;&lt;DisplayText&gt;&lt;style face="superscript"&gt;[183]&lt;/style&gt;&lt;/DisplayText&gt;&lt;record&gt;&lt;rec-number&gt;28676&lt;/rec-number&gt;&lt;foreign-keys&gt;&lt;key app="EN" db-id="p50wz59frfwzzlets97pxw5haspsdrffwdtr" timestamp="1469638222"&gt;28676&lt;/key&gt;&lt;/foreign-keys&gt;&lt;ref-type name="Journal Article"&gt;17&lt;/ref-type&gt;&lt;contributors&gt;&lt;authors&gt;&lt;author&gt;Tunstall-Pedoe, H.&lt;/author&gt;&lt;author&gt;Brown, C.A.&lt;/author&gt;&lt;author&gt;Woodward, M.&lt;/author&gt;&lt;author&gt;Tavendale, R.&lt;/author&gt;&lt;/authors&gt;&lt;/contributors&gt;&lt;titles&gt;&lt;title&gt;Passive smoking by self report and serum cotinine and the prevalence of respiratory and coronary heart disease in the Scottish heart health study&lt;/title&gt;&lt;secondary-title&gt;Journal of Epidemiology and Community Health&lt;/secondary-title&gt;&lt;translated-title&gt;&lt;style face="underline" font="default" size="100%"&gt;file:\\\x:\refscan\TUNSTA1995.pdf&amp;#xD;file:\\\t:\pauline\reviews\pdf\786.pdf&lt;/style&gt;&lt;/translated-title&gt;&lt;/titles&gt;&lt;periodical&gt;&lt;full-title&gt;Journal of Epidemiology and Community Health&lt;/full-title&gt;&lt;abbr-1&gt;J. Epidemiol. Community Health&lt;/abbr-1&gt;&lt;abbr-2&gt;J Epidemiol Community Health&lt;/abbr-2&gt;&lt;/periodical&gt;&lt;pages&gt;139-143&lt;/pages&gt;&lt;volume&gt;49&lt;/volume&gt;&lt;section&gt;7798040&lt;/section&gt;&lt;dates&gt;&lt;year&gt;1995&lt;/year&gt;&lt;/dates&gt;&lt;orig-pub&gt;ETS;RESPDIS;COTININE;BLOOD;ADULT;MISCLASSI;MARKPASS;UK;CHD;EPI;TMAHD1;IASTADN;ASTEXCN&lt;/orig-pub&gt;&lt;call-num&gt;&lt;style face="underline" font="default" size="100%"&gt;P3(K)&lt;/style&gt;&lt;style face="normal" font="default" size="100%"&gt; P4 M2 &lt;/style&gt;&lt;style face="underline" font="default" size="100%"&gt;COT&lt;/style&gt;&lt;/call-num&gt;&lt;label&gt;TUNSTA1995~&lt;/label&gt;&lt;urls&gt;&lt;/urls&gt;&lt;custom3&gt;786&lt;/custom3&gt;&lt;custom5&gt;21012000/y&lt;/custom5&gt;&lt;custom6&gt;pre95&amp;#xD;27092004&lt;/custom6&gt;&lt;electronic-resource-num&gt;10.1136/jech.49.2.139&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83]</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color w:val="000000"/>
                <w:sz w:val="18"/>
                <w:szCs w:val="18"/>
              </w:rPr>
              <w:t>40-5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7.5 ng/ml</w:t>
            </w:r>
          </w:p>
        </w:tc>
        <w:tc>
          <w:tcPr>
            <w:tcW w:w="4786"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ever-smokers.</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hipto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cotland</w:t>
            </w:r>
          </w:p>
        </w:tc>
        <w:tc>
          <w:tcPr>
            <w:tcW w:w="14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hipton&lt;/Author&gt;&lt;Year&gt;2009&lt;/Year&gt;&lt;RecNum&gt;34745&lt;/RecNum&gt;&lt;IDText&gt;SHIPTO2009~&lt;/IDText&gt;&lt;DisplayText&gt;&lt;style face="superscript"&gt;[184]&lt;/style&gt;&lt;/DisplayText&gt;&lt;record&gt;&lt;rec-number&gt;34745&lt;/rec-number&gt;&lt;foreign-keys&gt;&lt;key app="EN" db-id="p50wz59frfwzzlets97pxw5haspsdrffwdtr" timestamp="1469639097"&gt;34745&lt;/key&gt;&lt;/foreign-keys&gt;&lt;ref-type name="Journal Article"&gt;17&lt;/ref-type&gt;&lt;contributors&gt;&lt;authors&gt;&lt;author&gt;Shipton, D.&lt;/author&gt;&lt;author&gt;Tappin, D.M.&lt;/author&gt;&lt;author&gt;Vadiveloo, T.&lt;/author&gt;&lt;author&gt;Crossley, J.A.&lt;/author&gt;&lt;author&gt;Aitken, D.A.&lt;/author&gt;&lt;author&gt;Chalmers, J.&lt;/author&gt;&lt;/authors&gt;&lt;/contributors&gt;&lt;titles&gt;&lt;title&gt;Reliability of self reported smoking status by pregnant women for estimating smoking prevalence: a retrospective, cross sectional study&lt;/title&gt;&lt;secondary-title&gt;BMJ&lt;/secondary-title&gt;&lt;translated-title&gt;&lt;style face="underline" font="default" size="100%"&gt;file:\\\x:\refscan\SHIPTO2009.pdf&lt;/style&gt;&lt;/translated-title&gt;&lt;/titles&gt;&lt;periodical&gt;&lt;full-title&gt;BMJ&lt;/full-title&gt;&lt;abbr-1&gt;BMJ&lt;/abbr-1&gt;&lt;abbr-2&gt;BMJ&lt;/abbr-2&gt;&lt;/periodical&gt;&lt;pages&gt;b4347&lt;/pages&gt;&lt;volume&gt;339&lt;/volume&gt;&lt;section&gt;19875845&lt;/section&gt;&lt;dates&gt;&lt;year&gt;2009&lt;/year&gt;&lt;/dates&gt;&lt;orig-pub&gt;COTININE;SERUM;PREGNANCY;MARKSMOK&lt;/orig-pub&gt;&lt;call-num&gt;&lt;style face="underline" font="default" size="100%"&gt;COT&lt;/style&gt;&lt;style face="normal" font="default" size="100%"&gt; M2&lt;/style&gt;&lt;/call-num&gt;&lt;label&gt;SHIPTO2009~&lt;/label&gt;&lt;urls&gt;&lt;/urls&gt;&lt;custom5&gt;04112009/Y&lt;/custom5&gt;&lt;custom6&gt;04112009&amp;#xD;20062013&lt;/custom6&gt;&lt;remote-database-name&gt;&lt;style face="underline" font="default" size="100%"&gt;http://www.bmj.com/cgi/reprint/339/oct29_1/b4347?maxtoshow=&amp;amp;HITS=10&amp;amp;hits=10&amp;amp;RESULTFORMAT=1&amp;amp;andorexacttitle=and&amp;amp;andorexacttitleabs=and&amp;amp;andorexactfulltext=and&amp;amp;searchid=1&amp;amp;FIRSTINDEX=0&amp;amp;sortspec=date&amp;amp;volume=339&amp;amp;firstpage=4347&amp;amp;fdate=1/1/1981&amp;amp;resourcetype=HWCIT&lt;/style&gt;&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84]</w:t>
            </w:r>
            <w:r w:rsidRPr="00403295">
              <w:rPr>
                <w:rFonts w:ascii="Book Antiqua" w:hAnsi="Book Antiqua"/>
                <w:sz w:val="18"/>
                <w:szCs w:val="18"/>
              </w:rPr>
              <w:fldChar w:fldCharType="end"/>
            </w:r>
          </w:p>
        </w:tc>
        <w:tc>
          <w:tcPr>
            <w:tcW w:w="851"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3.7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HS</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cotland</w:t>
            </w:r>
          </w:p>
        </w:tc>
        <w:tc>
          <w:tcPr>
            <w:tcW w:w="1451"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Lu&lt;/Author&gt;&lt;Year&gt;2014&lt;/Year&gt;&lt;RecNum&gt;41770&lt;/RecNum&gt;&lt;IDText&gt;LU2014A~&lt;/IDText&gt;&lt;DisplayText&gt;&lt;style face="superscript"&gt;[185]&lt;/style&gt;&lt;/DisplayText&gt;&lt;record&gt;&lt;rec-number&gt;41770&lt;/rec-number&gt;&lt;foreign-keys&gt;&lt;key app="EN" db-id="p50wz59frfwzzlets97pxw5haspsdrffwdtr" timestamp="1469640248"&gt;41770&lt;/key&gt;&lt;/foreign-keys&gt;&lt;ref-type name="Journal Article"&gt;17&lt;/ref-type&gt;&lt;contributors&gt;&lt;authors&gt;&lt;author&gt;Lu, L.&lt;/author&gt;&lt;author&gt;Mackay, D.F.&lt;/author&gt;&lt;author&gt;Newby, D.E.&lt;/author&gt;&lt;author&gt;Pell, J.P.&lt;/author&gt;&lt;/authors&gt;&lt;/contributors&gt;&lt;titles&gt;&lt;title&gt;Association between salivary cotinine and cardiovascular biomarkers among nonsmokers and current smokers: cross-sectional study of 10,081 participants&lt;/title&gt;&lt;secondary-title&gt;Eur. J. Vasc. Endovasc. Surg.&lt;/secondary-title&gt;&lt;translated-title&gt;&lt;style face="underline" font="default" size="100%"&gt;file:\\\x:\refscan\LU2014A.pdf&amp;#xD;file:\\\t:\pauline\reviews\pdf\1967.pdf&lt;/style&gt;&lt;/translated-title&gt;&lt;/titles&gt;&lt;periodical&gt;&lt;full-title&gt;European Journal of Vascular and Endovascular Surgery&lt;/full-title&gt;&lt;abbr-1&gt;Eur. J. Vasc. Endovasc. Surg.&lt;/abbr-1&gt;&lt;abbr-2&gt;Eur J Vasc Endovasc Surg&lt;/abbr-2&gt;&lt;abbr-3&gt;European Journal of Vascular &amp;amp; Endovascular Surgery&lt;/abbr-3&gt;&lt;/periodical&gt;&lt;pages&gt;703-710&lt;/pages&gt;&lt;volume&gt;48&lt;/volume&gt;&lt;number&gt;6&lt;/number&gt;&lt;section&gt;25454789&lt;/section&gt;&lt;dates&gt;&lt;year&gt;2014&lt;/year&gt;&lt;/dates&gt;&lt;orig-pub&gt;CHD;TMAHDq;COTININE;SALIVA;ADULT;MARKPASS;MARKSMOK&lt;/orig-pub&gt;&lt;call-num&gt;&lt;style face="underline" font="default" size="100%"&gt;P3&lt;/style&gt;&lt;style face="normal" font="default" size="100%"&gt; COT CCARD-GEN&lt;/style&gt;&lt;/call-num&gt;&lt;label&gt;LU2014A~&lt;/label&gt;&lt;urls&gt;&lt;/urls&gt;&lt;custom3&gt;1967&lt;/custom3&gt;&lt;custom5&gt;16022015/Y&lt;/custom5&gt;&lt;custom6&gt;13022015&amp;#xD;17042015&lt;/custom6&gt;&lt;electronic-resource-num&gt;10.1016/j.ejvs.2014.09.008&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85]</w:t>
            </w:r>
            <w:r w:rsidRPr="00403295">
              <w:rPr>
                <w:rFonts w:ascii="Book Antiqua" w:hAnsi="Book Antiqua"/>
                <w:sz w:val="18"/>
                <w:szCs w:val="18"/>
              </w:rPr>
              <w:fldChar w:fldCharType="end"/>
            </w:r>
          </w:p>
        </w:tc>
        <w:tc>
          <w:tcPr>
            <w:tcW w:w="851"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6+</w:t>
            </w:r>
          </w:p>
        </w:tc>
        <w:tc>
          <w:tcPr>
            <w:tcW w:w="1418"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lattery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lattery&lt;/Author&gt;&lt;Year&gt;1989&lt;/Year&gt;&lt;RecNum&gt;26252&lt;/RecNum&gt;&lt;IDText&gt;SLATTE1989A~&lt;/IDText&gt;&lt;DisplayText&gt;&lt;style face="superscript"&gt;[186]&lt;/style&gt;&lt;/DisplayText&gt;&lt;record&gt;&lt;rec-number&gt;26252&lt;/rec-number&gt;&lt;foreign-keys&gt;&lt;key app="EN" db-id="p50wz59frfwzzlets97pxw5haspsdrffwdtr" timestamp="1469637889"&gt;26252&lt;/key&gt;&lt;/foreign-keys&gt;&lt;ref-type name="Journal Article"&gt;17&lt;/ref-type&gt;&lt;contributors&gt;&lt;authors&gt;&lt;author&gt;Slattery, M.L.&lt;/author&gt;&lt;author&gt;Hunt, S.C.&lt;/author&gt;&lt;author&gt;French, T.K.&lt;/author&gt;&lt;author&gt;Ford, M.H.&lt;/author&gt;&lt;author&gt;Williams, R.R.&lt;/author&gt;&lt;/authors&gt;&lt;/contributors&gt;&lt;titles&gt;&lt;title&gt;Validity of cigarette smoking habits in three epidemiologic studies in Utah&lt;/title&gt;&lt;secondary-title&gt;Preventive Medicine&lt;/secondary-title&gt;&lt;translated-title&gt;&lt;style face="underline" font="default" size="100%"&gt;file:\\\x:\refscan\SLATTE1989A.pdf&lt;/style&gt;&lt;/translated-title&gt;&lt;/titles&gt;&lt;periodical&gt;&lt;full-title&gt;Preventive Medicine&lt;/full-title&gt;&lt;abbr-1&gt;Prev. Med.&lt;/abbr-1&gt;&lt;abbr-2&gt;Prev Med&lt;/abbr-2&gt;&lt;/periodical&gt;&lt;pages&gt;11-19&lt;/pages&gt;&lt;volume&gt;18&lt;/volume&gt;&lt;section&gt;2785267 &lt;/section&gt;&lt;dates&gt;&lt;year&gt;1989&lt;/year&gt;&lt;/dates&gt;&lt;orig-pub&gt;MISCLASSI;COTININE;BLOOD;ADULT;USA&lt;/orig-pub&gt;&lt;call-num&gt;&lt;style face="underline" font="default" size="100%"&gt;COT&lt;/style&gt;&lt;style face="normal" font="default" size="100%"&gt; M2&lt;/style&gt;&lt;/call-num&gt;&lt;label&gt;SLATTE1989A~&lt;/label&gt;&lt;urls&gt;&lt;/urls&gt;&lt;custom5&gt;01042008/Y&lt;/custom5&gt;&lt;custom6&gt;pre95&amp;#xD;01042008&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8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7-59</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mith UK</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mith&lt;/Author&gt;&lt;Year&gt;1998&lt;/Year&gt;&lt;RecNum&gt;55628&lt;/RecNum&gt;&lt;IDText&gt;SMITH1998C~&lt;/IDText&gt;&lt;DisplayText&gt;&lt;style face="superscript"&gt;[187]&lt;/style&gt;&lt;/DisplayText&gt;&lt;record&gt;&lt;rec-number&gt;55628&lt;/rec-number&gt;&lt;foreign-keys&gt;&lt;key app="EN" db-id="p50wz59frfwzzlets97pxw5haspsdrffwdtr" timestamp="1516027855"&gt;55628&lt;/key&gt;&lt;/foreign-keys&gt;&lt;ref-type name="Journal Article"&gt;17&lt;/ref-type&gt;&lt;contributors&gt;&lt;authors&gt;&lt;author&gt;Smith, R. F.&lt;/author&gt;&lt;author&gt;Mather, H. M.&lt;/author&gt;&lt;author&gt;Ellard, G. A.&lt;/author&gt;&lt;/authors&gt;&lt;/contributors&gt;&lt;auth-address&gt;Division of Biomedical Sciences, School of Science, Sheffield Hallam University, UK.&lt;/auth-address&gt;&lt;titles&gt;&lt;title&gt;Assessment of simple colorimetric procedures to determine smoking status of diabetic subjects&lt;/title&gt;&lt;secondary-title&gt;Clin Chem&lt;/secondary-title&gt;&lt;translated-title&gt;file:\\\x:\refscan\SMITH1998C.pdf&lt;/translated-title&gt;&lt;/titles&gt;&lt;periodical&gt;&lt;full-title&gt;Clinical Chemistry&lt;/full-title&gt;&lt;abbr-1&gt;Clin. Chem.&lt;/abbr-1&gt;&lt;abbr-2&gt;Clin Chem&lt;/abbr-2&gt;&lt;/periodical&gt;&lt;pages&gt;275-80&lt;/pages&gt;&lt;volume&gt;44&lt;/volume&gt;&lt;number&gt;2&lt;/number&gt;&lt;section&gt;9474024&lt;/section&gt;&lt;keywords&gt;&lt;keyword&gt;Colorimetry/*methods&lt;/keyword&gt;&lt;keyword&gt;Creatinine/urine&lt;/keyword&gt;&lt;keyword&gt;Diabetes Mellitus/*urine&lt;/keyword&gt;&lt;keyword&gt;Humans&lt;/keyword&gt;&lt;keyword&gt;Nicotine/urine&lt;/keyword&gt;&lt;keyword&gt;Regression Analysis&lt;/keyword&gt;&lt;keyword&gt;Sensitivity and Specificity&lt;/keyword&gt;&lt;keyword&gt;Smoking/*urine&lt;/keyword&gt;&lt;keyword&gt;Thiobarbiturates/urine&lt;/keyword&gt;&lt;/keywords&gt;&lt;dates&gt;&lt;year&gt;1998&lt;/year&gt;&lt;pub-dates&gt;&lt;date&gt;Feb&lt;/date&gt;&lt;/pub-dates&gt;&lt;/dates&gt;&lt;orig-pub&gt;COTININE&lt;/orig-pub&gt;&lt;isbn&gt;0009-9147 (Print)&amp;#xD;0009-9147 (Linking)&lt;/isbn&gt;&lt;call-num&gt;COT ELEC&lt;/call-num&gt;&lt;label&gt;SMITH1998C~&lt;/label&gt;&lt;urls&gt;&lt;/urls&gt;&lt;custom5&gt;02022018/Y&lt;/custom5&gt;&lt;remote-database-name&gt;http://clinchem.aaccjnls.org/content/44/2/275.full.pdf&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87]</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9-84</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00 ng/ml and </w:t>
            </w:r>
            <w:r w:rsidRPr="00403295">
              <w:rPr>
                <w:rFonts w:ascii="Book Antiqua" w:hAnsi="Book Antiqua"/>
                <w:color w:val="000000"/>
                <w:sz w:val="18"/>
                <w:szCs w:val="18"/>
              </w:rPr>
              <w:br/>
              <w:t>5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mith USA</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TbWl0aDwvQXV0aG9yPjxZZWFyPjIwMTQ8L1llYXI+PFJl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TbWl0aDwvQXV0aG9yPjxZZWFyPjIwMTQ8L1llYXI+PFJl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88]</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6</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0 ng/ml and </w:t>
            </w:r>
            <w:r w:rsidRPr="00403295">
              <w:rPr>
                <w:rFonts w:ascii="Book Antiqua" w:hAnsi="Book Antiqua"/>
                <w:color w:val="000000"/>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pencer 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pencer&lt;/Author&gt;&lt;Year&gt;1998&lt;/Year&gt;&lt;RecNum&gt;55625&lt;/RecNum&gt;&lt;IDText&gt;SPENCE1998~&lt;/IDText&gt;&lt;DisplayText&gt;&lt;style face="superscript"&gt;[189]&lt;/style&gt;&lt;/DisplayText&gt;&lt;record&gt;&lt;rec-number&gt;55625&lt;/rec-number&gt;&lt;foreign-keys&gt;&lt;key app="EN" db-id="p50wz59frfwzzlets97pxw5haspsdrffwdtr" timestamp="1516026724"&gt;55625&lt;/key&gt;&lt;/foreign-keys&gt;&lt;ref-type name="Journal Article"&gt;17&lt;/ref-type&gt;&lt;contributors&gt;&lt;authors&gt;&lt;author&gt;Spencer, K.&lt;/author&gt;&lt;/authors&gt;&lt;/contributors&gt;&lt;auth-address&gt;Clinical Biochemistry Department, Harold Wood Hospital, Romford, Essex, UK.&lt;/auth-address&gt;&lt;titles&gt;&lt;title&gt;The influence of smoking on maternal serum AFP and free beta hCG levels and the impact on screening for Down syndrome&lt;/title&gt;&lt;secondary-title&gt;Prenat Diagn&lt;/secondary-title&gt;&lt;translated-title&gt;file:\\\x:\refscan\SPENCE1998.pdf&lt;/translated-title&gt;&lt;/titles&gt;&lt;periodical&gt;&lt;full-title&gt;Prenatal Diagnosis&lt;/full-title&gt;&lt;abbr-1&gt;Prenat. Diagn.&lt;/abbr-1&gt;&lt;abbr-2&gt;Prenat Diagn&lt;/abbr-2&gt;&lt;/periodical&gt;&lt;pages&gt;225-34&lt;/pages&gt;&lt;volume&gt;18&lt;/volume&gt;&lt;number&gt;3&lt;/number&gt;&lt;section&gt;9556039&lt;/section&gt;&lt;keywords&gt;&lt;keyword&gt;Adult&lt;/keyword&gt;&lt;keyword&gt;Case-Control Studies&lt;/keyword&gt;&lt;keyword&gt;Chorionic Gonadotropin/*blood&lt;/keyword&gt;&lt;keyword&gt;Cotinine/blood&lt;/keyword&gt;&lt;keyword&gt;Down Syndrome/*diagnosis/embryology&lt;/keyword&gt;&lt;keyword&gt;Female&lt;/keyword&gt;&lt;keyword&gt;Humans&lt;/keyword&gt;&lt;keyword&gt;Incidence&lt;/keyword&gt;&lt;keyword&gt;Middle Aged&lt;/keyword&gt;&lt;keyword&gt;Predictive Value of Tests&lt;/keyword&gt;&lt;keyword&gt;Pregnancy&lt;/keyword&gt;&lt;keyword&gt;Pregnancy Complications/*blood&lt;/keyword&gt;&lt;keyword&gt;Pregnancy Trimester, Second&lt;/keyword&gt;&lt;keyword&gt;Smoking/adverse effects/*blood/epidemiology&lt;/keyword&gt;&lt;keyword&gt;alpha-Fetoproteins/*analysis&lt;/keyword&gt;&lt;/keywords&gt;&lt;dates&gt;&lt;year&gt;1998&lt;/year&gt;&lt;pub-dates&gt;&lt;date&gt;Mar&lt;/date&gt;&lt;/pub-dates&gt;&lt;/dates&gt;&lt;orig-pub&gt;COTININE&lt;/orig-pub&gt;&lt;isbn&gt;0197-3851 (Print)&amp;#xD;0197-3851 (Linking)&lt;/isbn&gt;&lt;call-num&gt;COT ELEC CCARD-MISCLASS&lt;/call-num&gt;&lt;label&gt;SPENCE1998~&lt;/label&gt;&lt;urls&gt;&lt;/urls&gt;&lt;custom5&gt;02022018/Y&lt;/custom5&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89]</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pencer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TcGVuY2VyPC9BdXRob3I+PFllYXI+MjAxMzwvWWVhcj48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TcGVuY2VyPC9BdXRob3I+PFllYXI+MjAxMzwvWWVhcj48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90]</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27</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3.7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tanto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ew Zealand</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tanton&lt;/Author&gt;&lt;Year&gt;1996&lt;/Year&gt;&lt;RecNum&gt;26839&lt;/RecNum&gt;&lt;IDText&gt;STANTO1996~&lt;/IDText&gt;&lt;DisplayText&gt;&lt;style face="superscript"&gt;[191]&lt;/style&gt;&lt;/DisplayText&gt;&lt;record&gt;&lt;rec-number&gt;26839&lt;/rec-number&gt;&lt;foreign-keys&gt;&lt;key app="EN" db-id="p50wz59frfwzzlets97pxw5haspsdrffwdtr" timestamp="1469637966"&gt;26839&lt;/key&gt;&lt;/foreign-keys&gt;&lt;ref-type name="Journal Article"&gt;17&lt;/ref-type&gt;&lt;contributors&gt;&lt;authors&gt;&lt;author&gt;Stanton, W.R.&lt;/author&gt;&lt;author&gt;McClelland, M.&lt;/author&gt;&lt;author&gt;Elwood, C.&lt;/author&gt;&lt;author&gt;Ferry, D.&lt;/author&gt;&lt;author&gt;Silva, P.A.&lt;/author&gt;&lt;/authors&gt;&lt;/contributors&gt;&lt;titles&gt;&lt;title&gt;Prevalence, reliability and bias of adolescents&amp;apos; reports of smoking and quitting&lt;/title&gt;&lt;secondary-title&gt;Addiction&lt;/secondary-title&gt;&lt;translated-title&gt;&lt;style face="underline" font="default" size="100%"&gt;file:\\\x:\refscan\STANTO1996.pdf&lt;/style&gt;&lt;/translated-title&gt;&lt;/titles&gt;&lt;periodical&gt;&lt;full-title&gt;Addiction&lt;/full-title&gt;&lt;abbr-1&gt;Addiction&lt;/abbr-1&gt;&lt;abbr-2&gt;Addiction&lt;/abbr-2&gt;&lt;/periodical&gt;&lt;pages&gt;1705-1714&lt;/pages&gt;&lt;volume&gt;91&lt;/volume&gt;&lt;number&gt;11&lt;/number&gt;&lt;dates&gt;&lt;year&gt;1996&lt;/year&gt;&lt;/dates&gt;&lt;orig-pub&gt;COTININE;CHILD;SALIVA;MARKSMOK;NZ;REPEATIV;SMOKINGHABS;ISS3newzp;EXSMOKHABS&lt;/orig-pub&gt;&lt;call-num&gt;&lt;style face="underline" font="default" size="100%"&gt;COT&lt;/style&gt;&lt;style face="normal" font="default" size="100%"&gt; M2 SM.NZ&lt;/style&gt;&lt;/call-num&gt;&lt;label&gt;STANTO1996~&lt;/label&gt;&lt;urls&gt;&lt;/urls&gt;&lt;custom5&gt;20102000/y&lt;/custom5&gt;&lt;custom6&gt;23011997&amp;#xD;22102008&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9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8 only</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tick</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ustralia</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tick&lt;/Author&gt;&lt;Year&gt;1996&lt;/Year&gt;&lt;RecNum&gt;27227&lt;/RecNum&gt;&lt;IDText&gt;STICK1996~&lt;/IDText&gt;&lt;DisplayText&gt;&lt;style face="superscript"&gt;[192]&lt;/style&gt;&lt;/DisplayText&gt;&lt;record&gt;&lt;rec-number&gt;27227&lt;/rec-number&gt;&lt;foreign-keys&gt;&lt;key app="EN" db-id="p50wz59frfwzzlets97pxw5haspsdrffwdtr" timestamp="1469638022"&gt;27227&lt;/key&gt;&lt;/foreign-keys&gt;&lt;ref-type name="Journal Article"&gt;17&lt;/ref-type&gt;&lt;contributors&gt;&lt;authors&gt;&lt;author&gt;Stick, S.M.&lt;/author&gt;&lt;author&gt;Burton, P.R.&lt;/author&gt;&lt;author&gt;Gurrin, L.&lt;/author&gt;&lt;author&gt;Sly, P.D.&lt;/author&gt;&lt;author&gt;LeSouëf, P.N.&lt;/author&gt;&lt;/authors&gt;&lt;/contributors&gt;&lt;titles&gt;&lt;title&gt;Effects of maternal smoking during pregnancy and a family history of asthma on respiratory function in newborn infants&lt;/title&gt;&lt;secondary-title&gt;Lancet&lt;/secondary-title&gt;&lt;translated-title&gt;&lt;style face="underline" font="default" size="100%"&gt;file:\\\x:\refscan\STICK1996.pdf&lt;/style&gt;&lt;/translated-title&gt;&lt;/titles&gt;&lt;periodical&gt;&lt;full-title&gt;Lancet&lt;/full-title&gt;&lt;abbr-1&gt;Lancet&lt;/abbr-1&gt;&lt;abbr-2&gt;Lancet&lt;/abbr-2&gt;&lt;abbr-3&gt;The Lancet&lt;/abbr-3&gt;&lt;/periodical&gt;&lt;pages&gt;1060-1064&lt;/pages&gt;&lt;volume&gt;348&lt;/volume&gt;&lt;section&gt;8874457&lt;/section&gt;&lt;dates&gt;&lt;year&gt;1996&lt;/year&gt;&lt;/dates&gt;&lt;orig-pub&gt;AUSTRALIA;CHILD;IESASTN;LUNGFUN;PARSMOKING;COTININE&lt;/orig-pub&gt;&lt;call-num&gt;C8 COT ELEC&lt;/call-num&gt;&lt;label&gt;STICK1996~&lt;/label&gt;&lt;urls&gt;&lt;/urls&gt;&lt;custom5&gt;06032003/Y&lt;/custom5&gt;&lt;custom6&gt;22101996&amp;#xD;0603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92]</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Stookey</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Stookey&lt;/Author&gt;&lt;Year&gt;1987&lt;/Year&gt;&lt;RecNum&gt;27290&lt;/RecNum&gt;&lt;IDText&gt;STOOKE1987~&lt;/IDText&gt;&lt;DisplayText&gt;&lt;style face="superscript"&gt;[193]&lt;/style&gt;&lt;/DisplayText&gt;&lt;record&gt;&lt;rec-number&gt;27290&lt;/rec-number&gt;&lt;foreign-keys&gt;&lt;key app="EN" db-id="p50wz59frfwzzlets97pxw5haspsdrffwdtr" timestamp="1469638029"&gt;27290&lt;/key&gt;&lt;/foreign-keys&gt;&lt;ref-type name="Journal Article"&gt;17&lt;/ref-type&gt;&lt;contributors&gt;&lt;authors&gt;&lt;author&gt;Stookey, G.K.&lt;/author&gt;&lt;author&gt;Katz, B.P.&lt;/author&gt;&lt;author&gt;Olson, B.L.&lt;/author&gt;&lt;author&gt;Drook, C.A.&lt;/author&gt;&lt;author&gt;Cohen, S.J.&lt;/author&gt;&lt;/authors&gt;&lt;/contributors&gt;&lt;titles&gt;&lt;title&gt;Evaluation of biochemical validation measures in determination of smoking status&lt;/title&gt;&lt;secondary-title&gt;Journal of Dental Research&lt;/secondary-title&gt;&lt;translated-title&gt;&lt;style face="underline" font="default" size="100%"&gt;file:\\\x:\refscan\STOOKE1987.pdf&lt;/style&gt;&lt;/translated-title&gt;&lt;/titles&gt;&lt;periodical&gt;&lt;full-title&gt;Journal of Dental Research&lt;/full-title&gt;&lt;abbr-1&gt;J. Dent. Res.&lt;/abbr-1&gt;&lt;abbr-2&gt;J Dent Res&lt;/abbr-2&gt;&lt;/periodical&gt;&lt;pages&gt;1597-1601&lt;/pages&gt;&lt;volume&gt;66&lt;/volume&gt;&lt;section&gt;3305621&lt;/section&gt;&lt;dates&gt;&lt;year&gt;1987&lt;/year&gt;&lt;/dates&gt;&lt;orig-pub&gt;MISCLASSI;COTININE;ADULT;SALIVA;MARKSMOK&lt;/orig-pub&gt;&lt;call-num&gt;&lt;style face="underline" font="default" size="100%"&gt;COT&lt;/style&gt;&lt;/call-num&gt;&lt;label&gt;STOOKE1987~&lt;/label&gt;&lt;urls&gt;&lt;/urls&gt;&lt;custom5&gt;01042008/Y&lt;/custom5&gt;&lt;custom6&gt;pre95&amp;#xD;01042008&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19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Tabara</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pan</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UYWJhcmE8L0F1dGhvcj48WWVhcj4yMDEzPC9ZZWFyPjxS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UYWJhcmE8L0F1dGhvcj48WWVhcj4yMDEzPC9ZZWFyPjxS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9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NS</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400 ng/ml </w:t>
            </w:r>
            <w:r w:rsidRPr="00403295">
              <w:rPr>
                <w:rFonts w:ascii="Book Antiqua" w:hAnsi="Book Antiqua"/>
                <w:color w:val="000000"/>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TEC</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ustralia</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QZWFyY2U8L0F1dGhvcj48WWVhcj4yMDE0PC9ZZWFyPjxS
ZWNOdW0+NDk0ODA8L1JlY051bT48SURUZXh0PlBFQVJDRTIwMTR+PC9JRFRleHQ+PERpc3BsYXlU
ZXh0PjxzdHlsZSBmYWNlPSJzdXBlcnNjcmlwdCI+WzJ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QZWFyY2U8L0F1dGhvcj48WWVhcj4yMDE0PC9ZZWFyPjxS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6-21</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51 ng/ml and </w:t>
            </w:r>
            <w:r w:rsidRPr="00403295">
              <w:rPr>
                <w:rFonts w:ascii="Book Antiqua" w:hAnsi="Book Antiqua"/>
                <w:color w:val="000000"/>
                <w:sz w:val="18"/>
                <w:szCs w:val="18"/>
              </w:rPr>
              <w:br/>
              <w:t>551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Tikkanen</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inland</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UaWtrYW5lbjwvQXV0aG9yPjxZZWFyPjIwMTA8L1llYXI+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UaWtrYW5lbjwvQXV0aG9yPjxZZWFyPjIwMTA8L1llYXI+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9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31</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Tong</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Argentina and Uruguay</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Ub25nPC9BdXRob3I+PFllYXI+MjAxNTwvWWVhcj48UmVj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Ub25nPC9BdXRob3I+PFllYXI+MjAxNTwvWWVhcj48UmVj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9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0-29</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Townsend</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K</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Ub3duc2VuZDwvQXV0aG9yPjxZZWFyPjE5OTE8L1llYXI+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Ub3duc2VuZDwvQXV0aG9yPjxZZWFyPjE5OTE8L1llYXI+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97]</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3-17</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Tsutsum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Japan</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Uc3V0c3VtaTwvQXV0aG9yPjxZZWFyPjIwMDI8L1llYXI+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Uc3V0c3VtaTwvQXV0aG9yPjxZZWFyPjIwMDI8L1llYXI+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98]</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35-55</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 CCR</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 63.1 ng/mg</w:t>
            </w:r>
            <w:r w:rsidRPr="00403295">
              <w:rPr>
                <w:rFonts w:ascii="Book Antiqua" w:hAnsi="Book Antiqua"/>
                <w:color w:val="000000"/>
                <w:sz w:val="18"/>
                <w:szCs w:val="18"/>
              </w:rPr>
              <w:br/>
              <w:t>F: 79.4 ng/mg</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Twardella 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ermany</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Ud2FyZGVsbGE8L0F1dGhvcj48WWVhcj4yMDA3PC9ZZWFy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Ud2FyZGVsbGE8L0F1dGhvcj48WWVhcj4yMDA3PC9ZZWFy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199]</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36-75</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Twardella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ermany</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Ud2FyZGVsbGE8L0F1dGhvcj48WWVhcj4yMDA0PC9ZZWFy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Ud2FyZGVsbGE8L0F1dGhvcj48WWVhcj4yMDA0PC9ZZWFy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00]</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30-70</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15 ng/ml and </w:t>
            </w:r>
            <w:r w:rsidRPr="00403295">
              <w:rPr>
                <w:rFonts w:ascii="Book Antiqua" w:hAnsi="Book Antiqua"/>
                <w:color w:val="000000"/>
                <w:sz w:val="18"/>
                <w:szCs w:val="18"/>
              </w:rPr>
              <w:br/>
              <w:t>28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lvik 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rway</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VbHZpazwvQXV0aG9yPjxZZWFyPjIwMTA8L1llYXI+PFJl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VbHZpazwvQXV0aG9yPjxZZWFyPjIwMTA8L1llYXI+PFJl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0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63</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lvik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orway</w:t>
            </w:r>
          </w:p>
        </w:tc>
        <w:tc>
          <w:tcPr>
            <w:tcW w:w="14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sz w:val="18"/>
                <w:szCs w:val="18"/>
              </w:rPr>
              <w:fldChar w:fldCharType="begin">
                <w:fldData xml:space="preserve">PEVuZE5vdGU+PENpdGU+PEF1dGhvcj5VbHZpazwvQXV0aG9yPjxZZWFyPjIwMTA8L1llYXI+PFJl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VbHZpazwvQXV0aG9yPjxZZWFyPjIwMTA8L1llYXI+PFJl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0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Mean age 62</w:t>
            </w:r>
          </w:p>
        </w:tc>
        <w:tc>
          <w:tcPr>
            <w:tcW w:w="1418"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sh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Vc3NoZXI8L0F1dGhvcj48WWVhcj4yMDE1PC9ZZWFyPjxS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Vc3NoZXI8L0F1dGhvcj48WWVhcj4yMDE1PC9ZZWFyPjxS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02]</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6-5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Valladolid-Lopez</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xico</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WYWxsYWRvbGlkLUzDs3BlejwvQXV0aG9yPjxZZWFyPjIw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WYWxsYWRvbGlkLUzDs3BlejwvQXV0aG9yPjxZZWFyPjIw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0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1-17</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van Vunaki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Van Vunakis&lt;/Author&gt;&lt;Year&gt;1989&lt;/Year&gt;&lt;RecNum&gt;29348&lt;/RecNum&gt;&lt;IDText&gt;VANVUN1989~&lt;/IDText&gt;&lt;DisplayText&gt;&lt;style face="superscript"&gt;[204]&lt;/style&gt;&lt;/DisplayText&gt;&lt;record&gt;&lt;rec-number&gt;29348&lt;/rec-number&gt;&lt;foreign-keys&gt;&lt;key app="EN" db-id="p50wz59frfwzzlets97pxw5haspsdrffwdtr" timestamp="1469638318"&gt;29348&lt;/key&gt;&lt;/foreign-keys&gt;&lt;ref-type name="Journal Article"&gt;17&lt;/ref-type&gt;&lt;contributors&gt;&lt;authors&gt;&lt;author&gt;Van Vunakis, H.&lt;/author&gt;&lt;author&gt;Tashkin, D.P.&lt;/author&gt;&lt;author&gt;Rigas, B.&lt;/author&gt;&lt;author&gt;Simmons, M.&lt;/author&gt;&lt;author&gt;Gjika, H.B.&lt;/author&gt;&lt;author&gt;Clark, V.A.&lt;/author&gt;&lt;/authors&gt;&lt;/contributors&gt;&lt;titles&gt;&lt;title&gt;Relative sensitivity and specificity of salivary and serum cotinine in identifying tobacco-smoking status of self-reported nonsmokers and smokers of tobacco and/or marijuana&lt;/title&gt;&lt;secondary-title&gt;Archives of Environmental Health&lt;/secondary-title&gt;&lt;translated-title&gt;&lt;style face="underline" font="default" size="100%"&gt;file:\\\x:\refscan\VANVUN1989.pdf&lt;/style&gt;&lt;/translated-title&gt;&lt;/titles&gt;&lt;periodical&gt;&lt;full-title&gt;Archives of Environmental Health&lt;/full-title&gt;&lt;abbr-1&gt;Arch. Environ. Health&lt;/abbr-1&gt;&lt;abbr-2&gt;Arch Environ Health&lt;/abbr-2&gt;&lt;/periodical&gt;&lt;pages&gt;53-58&lt;/pages&gt;&lt;volume&gt;44&lt;/volume&gt;&lt;section&gt;2644896 &lt;/section&gt;&lt;dates&gt;&lt;year&gt;1989&lt;/year&gt;&lt;/dates&gt;&lt;orig-pub&gt;MISCLASSI;COTININE;SALIVA;BLOOD;ADULT;USA&lt;/orig-pub&gt;&lt;call-num&gt;&lt;style face="underline" font="default" size="100%"&gt;COT&lt;/style&gt;&lt;style face="normal" font="default" size="100%"&gt; M2&lt;/style&gt;&lt;/call-num&gt;&lt;label&gt;VANVUN1989~&lt;/label&gt;&lt;urls&gt;&lt;/urls&gt;&lt;custom5&gt;01042008/Y&lt;/custom5&gt;&lt;custom6&gt;pre95&amp;#xD;01042008&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0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Vardava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reece</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Vardavas&lt;/Author&gt;&lt;Year&gt;2013&lt;/Year&gt;&lt;RecNum&gt;39358&lt;/RecNum&gt;&lt;IDText&gt;VARDAV2013~&lt;/IDText&gt;&lt;DisplayText&gt;&lt;style face="superscript"&gt;[205]&lt;/style&gt;&lt;/DisplayText&gt;&lt;record&gt;&lt;rec-number&gt;39358&lt;/rec-number&gt;&lt;foreign-keys&gt;&lt;key app="EN" db-id="p50wz59frfwzzlets97pxw5haspsdrffwdtr" timestamp="1469639840"&gt;39358&lt;/key&gt;&lt;/foreign-keys&gt;&lt;ref-type name="Journal Article"&gt;17&lt;/ref-type&gt;&lt;contributors&gt;&lt;authors&gt;&lt;author&gt;Vardavas, C.I.&lt;/author&gt;&lt;author&gt;Fthenou, E.&lt;/author&gt;&lt;author&gt;Patelarou, E.&lt;/author&gt;&lt;author&gt;Bagkeris, E.&lt;/author&gt;&lt;author&gt;Murphy, S.&lt;/author&gt;&lt;author&gt;Hecht, S.S.&lt;/author&gt;&lt;author&gt;Connolly, G.N.&lt;/author&gt;&lt;author&gt;Chatzi, L.&lt;/author&gt;&lt;author&gt;Kogevinas, M.&lt;/author&gt;&lt;/authors&gt;&lt;/contributors&gt;&lt;titles&gt;&lt;title&gt;Exposure to different sources of second-hand smoke during pregnancy and its effect on urinary cotinine and tobacco-specific nitrosamine (NNAL) concentrations&lt;/title&gt;&lt;secondary-title&gt;Tobacco Control&lt;/secondary-title&gt;&lt;translated-title&gt;&lt;style face="underline" font="default" size="100%"&gt;file:\\\x:\refscan\VARDAV2013.pdf&lt;/style&gt;&lt;/translated-title&gt;&lt;/titles&gt;&lt;periodical&gt;&lt;full-title&gt;Tobacco Control&lt;/full-title&gt;&lt;abbr-1&gt;Tob. Control&lt;/abbr-1&gt;&lt;abbr-2&gt;Tob Control&lt;/abbr-2&gt;&lt;/periodical&gt;&lt;pages&gt;194-200&lt;/pages&gt;&lt;volume&gt;22&lt;/volume&gt;&lt;number&gt;3&lt;/number&gt;&lt;section&gt;22253001&lt;/section&gt;&lt;dates&gt;&lt;year&gt;2013&lt;/year&gt;&lt;/dates&gt;&lt;orig-pub&gt;ETS;DOSE&amp;#xD;COTININE&lt;/orig-pub&gt;&lt;call-num&gt;P6 COT ELEC&lt;/call-num&gt;&lt;label&gt;VARDAV2013~&lt;/label&gt;&lt;urls&gt;&lt;/urls&gt;&lt;custom5&gt;26042013/Y&lt;/custom5&gt;&lt;custom6&gt;26042013&amp;#xD;1306201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0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2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Vasankar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in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WYXNhbmthcmk8L0F1dGhvcj48WWVhcj4yMDExPC9ZZWFy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WYXNhbmthcmk8L0F1dGhvcj48WWVhcj4yMDExPC9ZZWFy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0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3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00 ng/ml </w:t>
            </w:r>
            <w:r w:rsidRPr="00403295">
              <w:rPr>
                <w:rFonts w:ascii="Book Antiqua" w:hAnsi="Book Antiqua"/>
                <w:sz w:val="18"/>
                <w:szCs w:val="18"/>
              </w:rPr>
              <w:br/>
              <w:t>(cut point 2)</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Vinei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urope</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WaW5laXM8L0F1dGhvcj48WWVhcj4yMDA1PC9ZZWFyPjxS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WaW5laXM8L0F1dGhvcj48WWVhcj4yMDA1PC9ZZWFyPjxS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07]</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35-7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Plasm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agenknecht</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agenknecht&lt;/Author&gt;&lt;Year&gt;1992&lt;/Year&gt;&lt;RecNum&gt;29752&lt;/RecNum&gt;&lt;IDText&gt;WAGENK1992~&lt;/IDText&gt;&lt;DisplayText&gt;&lt;style face="superscript"&gt;[208]&lt;/style&gt;&lt;/DisplayText&gt;&lt;record&gt;&lt;rec-number&gt;29752&lt;/rec-number&gt;&lt;foreign-keys&gt;&lt;key app="EN" db-id="p50wz59frfwzzlets97pxw5haspsdrffwdtr" timestamp="1469638377"&gt;29752&lt;/key&gt;&lt;/foreign-keys&gt;&lt;ref-type name="Journal Article"&gt;17&lt;/ref-type&gt;&lt;contributors&gt;&lt;authors&gt;&lt;author&gt;Wagenknecht, L.E.&lt;/author&gt;&lt;author&gt;Burke, G.L.&lt;/author&gt;&lt;author&gt;Perkins, L.L.&lt;/author&gt;&lt;author&gt;Haley, N.J.&lt;/author&gt;&lt;author&gt;Friedman, G.D.&lt;/author&gt;&lt;/authors&gt;&lt;/contributors&gt;&lt;titles&gt;&lt;title&gt;Misclassification of smoking status in the CARDIA study: a comparison of self-report with serum cotinine levels&lt;/title&gt;&lt;secondary-title&gt;American Journal of Public Health&lt;/secondary-title&gt;&lt;translated-title&gt;&lt;style face="underline" font="default" size="100%"&gt;file:\\\x:\refscan\WAGENK1992.pdf&lt;/style&gt;&lt;/translated-title&gt;&lt;/titles&gt;&lt;periodical&gt;&lt;full-title&gt;American Journal of Public Health&lt;/full-title&gt;&lt;abbr-1&gt;Am. J. Public Health&lt;/abbr-1&gt;&lt;abbr-2&gt;Am J Public Health&lt;/abbr-2&gt;&lt;/periodical&gt;&lt;pages&gt;33-36&lt;/pages&gt;&lt;volume&gt;82&lt;/volume&gt;&lt;section&gt;1536331&lt;/section&gt;&lt;dates&gt;&lt;year&gt;1992&lt;/year&gt;&lt;/dates&gt;&lt;orig-pub&gt;MISCLASSI;COTININE;BLOOD;ADULT;USA&lt;/orig-pub&gt;&lt;call-num&gt;&lt;style face="normal" font="default" size="100%"&gt;M2 &lt;/style&gt;&lt;style face="underline" font="default" size="100%"&gt;COT&lt;/style&gt;&lt;/call-num&gt;&lt;label&gt;WAGENK1992~&lt;/label&gt;&lt;urls&gt;&lt;/urls&gt;&lt;custom5&gt;16042008/Y&lt;/custom5&gt;&lt;custom6&gt;pre95&amp;#xD;02022012&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08]</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3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 xml:space="preserve">14 ng/ml and </w:t>
            </w:r>
            <w:r w:rsidRPr="00403295">
              <w:rPr>
                <w:rFonts w:ascii="Book Antiqua" w:hAnsi="Book Antiqua"/>
                <w:sz w:val="18"/>
                <w:szCs w:val="18"/>
              </w:rPr>
              <w:b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aggone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XYWdnb25lcjwvQXV0aG9yPjxZZWFyPjIwMTA8L1llYXI+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cGFnZXM+MjgzLmUxLTc8L3Bh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XYWdnb25lcjwvQXV0aG9yPjxZZWFyPjIwMTA8L1llYXI+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cGFnZXM+MjgzLmUxLTc8L3Bh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09]</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7-84</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allner-Liebmann</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Germany</w:t>
            </w:r>
          </w:p>
        </w:tc>
        <w:tc>
          <w:tcPr>
            <w:tcW w:w="14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allner-Liebmann&lt;/Author&gt;&lt;Year&gt;2013&lt;/Year&gt;&lt;RecNum&gt;40217&lt;/RecNum&gt;&lt;IDText&gt;WALLNE2013~&lt;/IDText&gt;&lt;DisplayText&gt;&lt;style face="superscript"&gt;[210]&lt;/style&gt;&lt;/DisplayText&gt;&lt;record&gt;&lt;rec-number&gt;40217&lt;/rec-number&gt;&lt;foreign-keys&gt;&lt;key app="EN" db-id="p50wz59frfwzzlets97pxw5haspsdrffwdtr" timestamp="1469639980"&gt;40217&lt;/key&gt;&lt;/foreign-keys&gt;&lt;ref-type name="Journal Article"&gt;17&lt;/ref-type&gt;&lt;contributors&gt;&lt;authors&gt;&lt;author&gt;Wallner-Liebmann, S.J.&lt;/author&gt;&lt;author&gt;Grammer, T.B.&lt;/author&gt;&lt;author&gt;Siekmeier, R.&lt;/author&gt;&lt;author&gt;Mangge, H.&lt;/author&gt;&lt;author&gt;Marz, W.&lt;/author&gt;&lt;author&gt;Renner, W.&lt;/author&gt;&lt;/authors&gt;&lt;/contributors&gt;&lt;titles&gt;&lt;title&gt;Smoking denial in cardiovascular disease studies&lt;/title&gt;&lt;secondary-title&gt;Adv. Exp. Med. Biol.&lt;/secondary-title&gt;&lt;translated-title&gt;&lt;style face="underline" font="default" size="100%"&gt;file:\\\x:\refscan\WALLNE2013.pdf&lt;/style&gt;&lt;/translated-title&gt;&lt;/titles&gt;&lt;periodical&gt;&lt;full-title&gt;Advances in Experimental Medicine and Biology&lt;/full-title&gt;&lt;abbr-1&gt;Adv. Exp. Med. Biol.&lt;/abbr-1&gt;&lt;abbr-2&gt;Adv Exp Med Biol&lt;/abbr-2&gt;&lt;/periodical&gt;&lt;pages&gt;35-38&lt;/pages&gt;&lt;volume&gt;788&lt;/volume&gt;&lt;section&gt;23835955&lt;/section&gt;&lt;dates&gt;&lt;year&gt;2013&lt;/year&gt;&lt;/dates&gt;&lt;orig-pub&gt;COTININE;ADULT;SERUM;MARKSMOK;MISCLASSI&lt;/orig-pub&gt;&lt;call-num&gt;&lt;style face="underline" font="default" size="100%"&gt;COT&lt;/style&gt;&lt;style face="normal" font="default" size="100%"&gt; M2 CCARD-GEN&lt;/style&gt;&lt;/call-num&gt;&lt;label&gt;WALLNE2013~&lt;/label&gt;&lt;urls&gt;&lt;/urls&gt;&lt;custom5&gt;15012014/y&lt;/custom5&gt;&lt;custom6&gt;15012014&amp;#xD;22012014&lt;/custom6&gt;&lt;electronic-resource-num&gt;10.1007/978-94-007-6627-3_5&lt;/electronic-resource-num&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10]</w:t>
            </w:r>
            <w:r w:rsidRPr="00403295">
              <w:rPr>
                <w:rFonts w:ascii="Book Antiqua" w:hAnsi="Book Antiqua"/>
                <w:sz w:val="18"/>
                <w:szCs w:val="18"/>
              </w:rPr>
              <w:fldChar w:fldCharType="end"/>
            </w:r>
          </w:p>
        </w:tc>
        <w:tc>
          <w:tcPr>
            <w:tcW w:w="8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eeks</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eeks&lt;/Author&gt;&lt;Year&gt;2011&lt;/Year&gt;&lt;RecNum&gt;37722&lt;/RecNum&gt;&lt;IDText&gt;WEEKS2011~&lt;/IDText&gt;&lt;DisplayText&gt;&lt;style face="superscript"&gt;[211]&lt;/style&gt;&lt;/DisplayText&gt;&lt;record&gt;&lt;rec-number&gt;37722&lt;/rec-number&gt;&lt;foreign-keys&gt;&lt;key app="EN" db-id="p50wz59frfwzzlets97pxw5haspsdrffwdtr" timestamp="1469639568"&gt;37722&lt;/key&gt;&lt;/foreign-keys&gt;&lt;ref-type name="Journal Article"&gt;17&lt;/ref-type&gt;&lt;contributors&gt;&lt;authors&gt;&lt;author&gt;Weeks, S.G.&lt;/author&gt;&lt;author&gt;Glantz, S.A.&lt;/author&gt;&lt;author&gt;De Marco, T.&lt;/author&gt;&lt;author&gt;Rosen, A.B.&lt;/author&gt;&lt;author&gt;Fleischmann, K.E.&lt;/author&gt;&lt;/authors&gt;&lt;/contributors&gt;&lt;titles&gt;&lt;title&gt;Secondhand smoke exposure and quality of life in patients with heart failure&lt;/title&gt;&lt;secondary-title&gt;Arch. Intern. Med.&lt;/secondary-title&gt;&lt;translated-title&gt;&lt;style face="underline" font="default" size="100%"&gt;file:\\\x:\refscan\WEEKS2011.pdf&lt;/style&gt;&lt;/translated-title&gt;&lt;/titles&gt;&lt;periodical&gt;&lt;full-title&gt;Archives of Internal Medicine&lt;/full-title&gt;&lt;abbr-1&gt;Arch. Intern. Med.&lt;/abbr-1&gt;&lt;abbr-2&gt;Arch Intern Med&lt;/abbr-2&gt;&lt;/periodical&gt;&lt;pages&gt;1887-1893&lt;/pages&gt;&lt;volume&gt;171&lt;/volume&gt;&lt;number&gt;21&lt;/number&gt;&lt;section&gt;22123794&lt;/section&gt;&lt;dates&gt;&lt;year&gt;2011&lt;/year&gt;&lt;/dates&gt;&lt;orig-pub&gt;CHD;TMAHD0&amp;#xD;COTININE&lt;/orig-pub&gt;&lt;call-num&gt;&lt;style face="underline" font="default" size="100%"&gt;P3&lt;/style&gt;&lt;style face="normal" font="default" size="100%"&gt; COT&lt;/style&gt;&lt;/call-num&gt;&lt;label&gt;WEEKS2011~&lt;/label&gt;&lt;urls&gt;&lt;/urls&gt;&lt;custom5&gt;10012012/y&lt;/custom5&gt;&lt;custom6&gt;10012012&amp;#xD;1308201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1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6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est I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o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est&lt;/Author&gt;&lt;Year&gt;2007&lt;/Year&gt;&lt;RecNum&gt;30393&lt;/RecNum&gt;&lt;IDText&gt;WEST2007~&lt;/IDText&gt;&lt;DisplayText&gt;&lt;style face="superscript"&gt;[76]&lt;/style&gt;&lt;/DisplayText&gt;&lt;record&gt;&lt;rec-number&gt;30393&lt;/rec-number&gt;&lt;foreign-keys&gt;&lt;key app="EN" db-id="p50wz59frfwzzlets97pxw5haspsdrffwdtr" timestamp="1469638481"&gt;30393&lt;/key&gt;&lt;/foreign-keys&gt;&lt;ref-type name="Journal Article"&gt;17&lt;/ref-type&gt;&lt;contributors&gt;&lt;authors&gt;&lt;author&gt;West, R.&lt;/author&gt;&lt;author&gt;Zatonski, W.&lt;/author&gt;&lt;author&gt;Przewozniak, K.&lt;/author&gt;&lt;author&gt;Jarvis, M.J.&lt;/author&gt;&lt;/authors&gt;&lt;/contributors&gt;&lt;titles&gt;&lt;title&gt;Can we trust national smoking prevalence figures?  Discrepancies between biochemically assessed and self-reported smoking rates in three countries&lt;/title&gt;&lt;secondary-title&gt;Cancer Epidemiol. Biomarkers Prev.&lt;/secondary-title&gt;&lt;translated-title&gt;&lt;style face="underline" font="default" size="100%"&gt;file:\\\x:\refscan\WEST2007.pdf&lt;/style&gt;&lt;/translated-title&gt;&lt;/titles&gt;&lt;periodical&gt;&lt;full-title&gt;Cancer Epidemiology, Biomarkers &amp;amp; Prevention&lt;/full-title&gt;&lt;abbr-1&gt;Cancer Epidemiol. Biomarkers Prev.&lt;/abbr-1&gt;&lt;abbr-2&gt;Cancer Epidemiol Biomarkers Prev&lt;/abbr-2&gt;&lt;/periodical&gt;&lt;pages&gt;820-822&lt;/pages&gt;&lt;volume&gt;16&lt;/volume&gt;&lt;number&gt;4&lt;/number&gt;&lt;section&gt;17416777 &lt;/section&gt;&lt;dates&gt;&lt;year&gt;2007&lt;/year&gt;&lt;/dates&gt;&lt;orig-pub&gt;ADDUCT;COTININE;ISS3polaN;MARKSMOK;POLAND;SALIVA;SERUM;SMOKINGHABS;UK;USA;ISS3AllN;NHANES&lt;/orig-pub&gt;&lt;call-num&gt;&lt;style face="underline" font="default" size="100%"&gt;COT&lt;/style&gt;&lt;style face="normal" font="default" size="100%"&gt; SM.MULTICONT BL-GEN&lt;/style&gt;&lt;/call-num&gt;&lt;label&gt;WEST2007~&lt;/label&gt;&lt;urls&gt;&lt;/urls&gt;&lt;custom5&gt;06072007/Y&lt;/custom5&gt;&lt;custom6&gt;02042007&amp;#xD;1610201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7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5+</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ewers I</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ewers&lt;/Author&gt;&lt;Year&gt;1995&lt;/Year&gt;&lt;RecNum&gt;30416&lt;/RecNum&gt;&lt;IDText&gt;WEWERS1995~&lt;/IDText&gt;&lt;DisplayText&gt;&lt;style face="superscript"&gt;[212]&lt;/style&gt;&lt;/DisplayText&gt;&lt;record&gt;&lt;rec-number&gt;30416&lt;/rec-number&gt;&lt;foreign-keys&gt;&lt;key app="EN" db-id="p50wz59frfwzzlets97pxw5haspsdrffwdtr" timestamp="1469638484"&gt;30416&lt;/key&gt;&lt;/foreign-keys&gt;&lt;ref-type name="Journal Article"&gt;17&lt;/ref-type&gt;&lt;contributors&gt;&lt;authors&gt;&lt;author&gt;Wewers, M.E.&lt;/author&gt;&lt;author&gt;Dhatt, R.K.&lt;/author&gt;&lt;author&gt;Moeschberger, M.L.&lt;/author&gt;&lt;author&gt;Guthrie, R.M.&lt;/author&gt;&lt;author&gt;Kuun, P.&lt;/author&gt;&lt;author&gt;Chen, M.S.&lt;/author&gt;&lt;/authors&gt;&lt;/contributors&gt;&lt;titles&gt;&lt;title&gt;Misclassification of smoking status among Southeast Asian adult immigrants&lt;/title&gt;&lt;secondary-title&gt;American Journal of Respiratory and Critical Care Medicine&lt;/secondary-title&gt;&lt;translated-title&gt;&lt;style face="underline" font="default" size="100%"&gt;file:\\\x:\refscan\WEWERS1995.pdf&amp;#xD;file:\\\t:\pauline\reviews\pdf\870.pdf&lt;/style&gt;&lt;/translated-title&gt;&lt;/titles&gt;&lt;periodical&gt;&lt;full-title&gt;American Journal of Respiratory and Critical Care Medicine&lt;/full-title&gt;&lt;abbr-1&gt;Am. J. Respir. Crit. Care Med.&lt;/abbr-1&gt;&lt;abbr-2&gt;Am J Respir Crit Care Med&lt;/abbr-2&gt;&lt;/periodical&gt;&lt;pages&gt;1917-1921&lt;/pages&gt;&lt;volume&gt;152&lt;/volume&gt;&lt;section&gt;8520755&lt;/section&gt;&lt;dates&gt;&lt;year&gt;1995&lt;/year&gt;&lt;/dates&gt;&lt;orig-pub&gt;MISCLASSI;COTININE&lt;/orig-pub&gt;&lt;call-num&gt;&lt;style face="normal" font="default" size="100%"&gt;M2 &lt;/style&gt;&lt;style face="underline" font="default" size="100%"&gt;COT&lt;/style&gt;&lt;/call-num&gt;&lt;label&gt;WEWERS1995~&lt;/label&gt;&lt;urls&gt;&lt;/urls&gt;&lt;custom3&gt;870&lt;/custom3&gt;&lt;custom5&gt;06122000/Y&lt;/custom5&gt;&lt;custom6&gt;09051996&amp;#xD;02092003&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12]</w:t>
            </w:r>
            <w:r w:rsidRPr="00403295">
              <w:rPr>
                <w:rFonts w:ascii="Book Antiqua" w:hAnsi="Book Antiqua"/>
                <w:sz w:val="18"/>
                <w:szCs w:val="18"/>
              </w:rPr>
              <w:fldChar w:fldCharType="end"/>
            </w:r>
          </w:p>
        </w:tc>
        <w:tc>
          <w:tcPr>
            <w:tcW w:w="851"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 F</w:t>
            </w:r>
          </w:p>
        </w:tc>
        <w:tc>
          <w:tcPr>
            <w:tcW w:w="1417"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37</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ewers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XZXdlcnM8L0F1dGhvcj48WWVhcj4yMDA5PC9ZZWFyPjxS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XZXdlcnM8L0F1dGhvcj48WWVhcj4yMDA5PC9ZZWFyPjxS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13]</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4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ilmink</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Eng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ilmink&lt;/Author&gt;&lt;Year&gt;1999&lt;/Year&gt;&lt;RecNum&gt;30866&lt;/RecNum&gt;&lt;IDText&gt;WILMIN1999~&lt;/IDText&gt;&lt;DisplayText&gt;&lt;style face="superscript"&gt;[214]&lt;/style&gt;&lt;/DisplayText&gt;&lt;record&gt;&lt;rec-number&gt;30866&lt;/rec-number&gt;&lt;foreign-keys&gt;&lt;key app="EN" db-id="p50wz59frfwzzlets97pxw5haspsdrffwdtr" timestamp="1469638546"&gt;30866&lt;/key&gt;&lt;/foreign-keys&gt;&lt;ref-type name="Journal Article"&gt;17&lt;/ref-type&gt;&lt;contributors&gt;&lt;authors&gt;&lt;author&gt;Wilmink, T.B.M.&lt;/author&gt;&lt;author&gt;Quick, C.R.G.&lt;/author&gt;&lt;author&gt;Day, N.E.&lt;/author&gt;&lt;/authors&gt;&lt;/contributors&gt;&lt;titles&gt;&lt;title&gt;The association between cigarette smoking and abdominal aortic aneurysms&lt;/title&gt;&lt;secondary-title&gt;J. Vasc. Surg.&lt;/secondary-title&gt;&lt;translated-title&gt;&lt;style face="underline" font="default" size="100%"&gt;file:\\\x:\refscan\WILMIN1999.pdf&lt;/style&gt;&lt;/translated-title&gt;&lt;/titles&gt;&lt;periodical&gt;&lt;full-title&gt;Journal of Vascular Surgery&lt;/full-title&gt;&lt;abbr-1&gt;J. Vasc. Surg.&lt;/abbr-1&gt;&lt;abbr-2&gt;J Vasc Surg&lt;/abbr-2&gt;&lt;/periodical&gt;&lt;pages&gt;1099-1105&lt;/pages&gt;&lt;volume&gt;30&lt;/volume&gt;&lt;number&gt;6&lt;/number&gt;&lt;section&gt;10587395&lt;/section&gt;&lt;dates&gt;&lt;year&gt;1999&lt;/year&gt;&lt;/dates&gt;&lt;orig-pub&gt;AORTIC-ANEURYSM;UK;COTININE;SERUM;ADULT;MARKSMOK;ODDDIS&lt;/orig-pub&gt;&lt;call-num&gt;&lt;style face="normal" font="default" size="100%"&gt;18Z &lt;/style&gt;&lt;style face="underline" font="default" size="100%"&gt;COT&lt;/style&gt;&lt;/call-num&gt;&lt;label&gt;WILMIN1999~&lt;/label&gt;&lt;urls&gt;&lt;/urls&gt;&lt;custom5&gt;04052000/Y&lt;/custom5&gt;&lt;custom6&gt;14042000&amp;#xD;2208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14]</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50-8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indham</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Windham&lt;/Author&gt;&lt;Year&gt;1999&lt;/Year&gt;&lt;RecNum&gt;30913&lt;/RecNum&gt;&lt;IDText&gt;WINDHA1999A~&lt;/IDText&gt;&lt;DisplayText&gt;&lt;style face="superscript"&gt;[215]&lt;/style&gt;&lt;/DisplayText&gt;&lt;record&gt;&lt;rec-number&gt;30913&lt;/rec-number&gt;&lt;foreign-keys&gt;&lt;key app="EN" db-id="p50wz59frfwzzlets97pxw5haspsdrffwdtr" timestamp="1469638553"&gt;30913&lt;/key&gt;&lt;/foreign-keys&gt;&lt;ref-type name="Journal Article"&gt;17&lt;/ref-type&gt;&lt;contributors&gt;&lt;authors&gt;&lt;author&gt;Windham, G.C.&lt;/author&gt;&lt;author&gt;Elkin, E.P.&lt;/author&gt;&lt;author&gt;Swan, S.H.&lt;/author&gt;&lt;author&gt;Waller, K.O.&lt;/author&gt;&lt;author&gt;Fenster, L.&lt;/author&gt;&lt;/authors&gt;&lt;/contributors&gt;&lt;titles&gt;&lt;title&gt;Cigarette smoking and effects on menstrual function&lt;/title&gt;&lt;secondary-title&gt;Obstet. Gynecol.&lt;/secondary-title&gt;&lt;translated-title&gt;&lt;style face="underline" font="default" size="100%"&gt;file:\\\x:\refscan\WINDHA1999A.pdf&amp;#xD;file:\\\x:\refscan\WINDHA1999A_MISCLASS.pdf&lt;/style&gt;&lt;/translated-title&gt;&lt;/titles&gt;&lt;periodical&gt;&lt;full-title&gt;Obstetrics and Gynecology&lt;/full-title&gt;&lt;abbr-1&gt;Obstet. Gynecol.&lt;/abbr-1&gt;&lt;abbr-2&gt;Obstet Gynecol&lt;/abbr-2&gt;&lt;abbr-3&gt;Obstetrics &amp;amp; Gynecology&lt;/abbr-3&gt;&lt;/periodical&gt;&lt;pages&gt;59-65&lt;/pages&gt;&lt;volume&gt;93&lt;/volume&gt;&lt;number&gt;1&lt;/number&gt;&lt;section&gt;9916957&lt;/section&gt;&lt;dates&gt;&lt;year&gt;1999&lt;/year&gt;&lt;/dates&gt;&lt;orig-pub&gt;MENSTRUAL;USA;ODDDIS;COTININE&lt;/orig-pub&gt;&lt;call-num&gt;18Z COT ELEC&lt;/call-num&gt;&lt;label&gt;WINDHA1999A~&lt;/label&gt;&lt;urls&gt;&lt;/urls&gt;&lt;custom5&gt;08071999/y&lt;/custom5&gt;&lt;custom6&gt;29061999&amp;#xD;03102005&lt;/custom6&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15]</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8-3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2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Windsor</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US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XaW5kc29yPC9BdXRob3I+PFllYXI+MjAwMDwvWWVhcj48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NjgtNzU8L3BhZ2VzPjx2b2x1bWU+MTgyPC92b2x1bWU+PG51bWJlcj4xIFB0IDE8L251bWJl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XaW5kc29yPC9BdXRob3I+PFllYXI+MjAwMDwvWWVhcj48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NjgtNzU8L3BhZ2VzPjx2b2x1bWU+MTgyPC92b2x1bWU+PG51bWJlcj4xIFB0IDE8L251bWJl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16]</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3</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31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Xie 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hin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YaWU8L0F1dGhvcj48WWVhcj4yMDA5PC9ZZWFyPjxSZWNO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YaWU8L0F1dGhvcj48WWVhcj4yMDA5PC9ZZWFyPjxSZWNO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17]</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20-7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lastRenderedPageBreak/>
              <w:t>Xie II</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hin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YaWU8L0F1dGhvcj48WWVhcj4yMDE0PC9ZZWFyPjxSZWNO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YaWU8L0F1dGhvcj48WWVhcj4yMDE0PC9ZZWFyPjxSZWNO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18]</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2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erum</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5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Yeh</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anad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ZZWg8L0F1dGhvcj48WWVhcj4yMDExPC9ZZWFyPjxSZWNO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ZZWg8L0F1dGhvcj48WWVhcj4yMDExPC9ZZWFyPjxSZWNO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19]</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ean age 39</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Liquid chromatography–mass spectrometry method.</w:t>
            </w: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Yel</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Cambodia</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r>
            <w:r>
              <w:rPr>
                <w:rFonts w:ascii="Book Antiqua" w:hAnsi="Book Antiqua"/>
                <w:sz w:val="18"/>
                <w:szCs w:val="18"/>
              </w:rPr>
              <w:instrText xml:space="preserve"> ADDIN EN.CITE &lt;EndNote&gt;&lt;Cite&gt;&lt;Author&gt;Yel&lt;/Author&gt;&lt;Year&gt;2005&lt;/Year&gt;&lt;RecNum&gt;55513&lt;/RecNum&gt;&lt;IDText&gt;YEL2005~&lt;/IDText&gt;&lt;DisplayText&gt;&lt;style face="superscript"&gt;[220]&lt;/style&gt;&lt;/DisplayText&gt;&lt;record&gt;&lt;rec-number&gt;55513&lt;/rec-number&gt;&lt;foreign-keys&gt;&lt;key app="EN" db-id="p50wz59frfwzzlets97pxw5haspsdrffwdtr" timestamp="1515666264"&gt;55513&lt;/key&gt;&lt;/foreign-keys&gt;&lt;ref-type name="Journal Article"&gt;17&lt;/ref-type&gt;&lt;contributors&gt;&lt;authors&gt;&lt;author&gt;Yel, D.&lt;/author&gt;&lt;author&gt;Hallen, G. K.&lt;/author&gt;&lt;author&gt;Sinclair, R. G.&lt;/author&gt;&lt;author&gt;Mom, K.&lt;/author&gt;&lt;author&gt;Srey, C. T.&lt;/author&gt;&lt;/authors&gt;&lt;/contributors&gt;&lt;titles&gt;&lt;title&gt;Biochemical validation of self reported quit rates among Buddhist monks in Cambodia&lt;/title&gt;&lt;secondary-title&gt;Tob Control&lt;/secondary-title&gt;&lt;translated-title&gt;file:\\\x:\refscan\YEL2005.pdf&lt;/translated-title&gt;&lt;/titles&gt;&lt;periodical&gt;&lt;full-title&gt;Tobacco Control&lt;/full-title&gt;&lt;abbr-1&gt;Tob. Control&lt;/abbr-1&gt;&lt;abbr-2&gt;Tob Control&lt;/abbr-2&gt;&lt;/periodical&gt;&lt;pages&gt;359&lt;/pages&gt;&lt;volume&gt;14&lt;/volume&gt;&lt;number&gt;5&lt;/number&gt;&lt;section&gt;16183989&lt;/section&gt;&lt;keywords&gt;&lt;keyword&gt;Buddhism/*psychology&lt;/keyword&gt;&lt;keyword&gt;Cambodia&lt;/keyword&gt;&lt;keyword&gt;Cotinine/*analysis&lt;/keyword&gt;&lt;keyword&gt;Humans&lt;/keyword&gt;&lt;keyword&gt;Male&lt;/keyword&gt;&lt;keyword&gt;Saliva/chemistry&lt;/keyword&gt;&lt;keyword&gt;Self Disclosure&lt;/keyword&gt;&lt;keyword&gt;Smoking/*metabolism&lt;/keyword&gt;&lt;keyword&gt;*Smoking Cessation&lt;/keyword&gt;&lt;/keywords&gt;&lt;dates&gt;&lt;year&gt;2005&lt;/year&gt;&lt;pub-dates&gt;&lt;date&gt;Oct&lt;/date&gt;&lt;/pub-dates&gt;&lt;/dates&gt;&lt;orig-pub&gt;COTININE&lt;/orig-pub&gt;&lt;isbn&gt;1468-3318 (Electronic)&amp;#xD;0964-4563 (Linking)&lt;/isbn&gt;&lt;call-num&gt;COT ELEC&lt;/call-num&gt;&lt;label&gt;YEL2005~&lt;/label&gt;&lt;work-type&gt;Letter&lt;/work-type&gt;&lt;urls&gt;&lt;/urls&gt;&lt;custom5&gt;02022018/Y&lt;/custom5&gt;&lt;electronic-resource-num&gt;10.1136/tc.2005.012039&lt;/electronic-resource-num&gt;&lt;remote-database-name&gt;https://www.ncbi.nlm.nih.gov/pmc/articles/PMC1748081/pdf/v014p00359.pdf&lt;/remote-database-name&gt;&lt;modified-date&gt;In File&lt;/modified-date&gt;&lt;/record&gt;&lt;/Cite&gt;&lt;/EndNote&gt;</w:instrText>
            </w:r>
            <w:r w:rsidRPr="00403295">
              <w:rPr>
                <w:rFonts w:ascii="Book Antiqua" w:hAnsi="Book Antiqua"/>
                <w:sz w:val="18"/>
                <w:szCs w:val="18"/>
              </w:rPr>
              <w:fldChar w:fldCharType="separate"/>
            </w:r>
            <w:r w:rsidRPr="00B71B41">
              <w:rPr>
                <w:rFonts w:ascii="Book Antiqua" w:hAnsi="Book Antiqua"/>
                <w:noProof/>
                <w:sz w:val="18"/>
                <w:szCs w:val="18"/>
                <w:vertAlign w:val="superscript"/>
              </w:rPr>
              <w:t>[220]</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NS</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Saliva</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1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r w:rsidR="009C688A" w:rsidRPr="00403295" w:rsidTr="00D31976">
        <w:trPr>
          <w:cantSplit/>
        </w:trPr>
        <w:tc>
          <w:tcPr>
            <w:tcW w:w="1668" w:type="dxa"/>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Zielinska-Danch</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Poland</w:t>
            </w:r>
          </w:p>
        </w:tc>
        <w:tc>
          <w:tcPr>
            <w:tcW w:w="14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fldChar w:fldCharType="begin">
                <w:fldData xml:space="preserve">PEVuZE5vdGU+PENpdGU+PEF1dGhvcj5aaWVsacWEc2thLURhbmNoPC9BdXRob3I+PFllYXI+MjAw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</w:fldData>
              </w:fldChar>
            </w:r>
            <w:r>
              <w:rPr>
                <w:rFonts w:ascii="Book Antiqua" w:hAnsi="Book Antiqua"/>
                <w:sz w:val="18"/>
                <w:szCs w:val="18"/>
              </w:rPr>
              <w:instrText xml:space="preserve"> ADDIN EN.CITE </w:instrText>
            </w:r>
            <w:r>
              <w:rPr>
                <w:rFonts w:ascii="Book Antiqua" w:hAnsi="Book Antiqua"/>
                <w:sz w:val="18"/>
                <w:szCs w:val="18"/>
              </w:rPr>
              <w:fldChar w:fldCharType="begin">
                <w:fldData xml:space="preserve">PEVuZE5vdGU+PENpdGU+PEF1dGhvcj5aaWVsacWEc2thLURhbmNoPC9BdXRob3I+PFllYXI+MjAw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</w:fldData>
              </w:fldChar>
            </w:r>
            <w:r>
              <w:rPr>
                <w:rFonts w:ascii="Book Antiqua" w:hAnsi="Book Antiqua"/>
                <w:sz w:val="18"/>
                <w:szCs w:val="18"/>
              </w:rPr>
              <w:instrText xml:space="preserve"> ADDIN EN.CITE.DATA </w:instrText>
            </w:r>
            <w:r>
              <w:rPr>
                <w:rFonts w:ascii="Book Antiqua" w:hAnsi="Book Antiqua"/>
                <w:sz w:val="18"/>
                <w:szCs w:val="18"/>
              </w:rPr>
            </w:r>
            <w:r>
              <w:rPr>
                <w:rFonts w:ascii="Book Antiqua" w:hAnsi="Book Antiqua"/>
                <w:sz w:val="18"/>
                <w:szCs w:val="18"/>
              </w:rPr>
              <w:fldChar w:fldCharType="end"/>
            </w:r>
            <w:r w:rsidRPr="00403295">
              <w:rPr>
                <w:rFonts w:ascii="Book Antiqua" w:hAnsi="Book Antiqua"/>
                <w:sz w:val="18"/>
                <w:szCs w:val="18"/>
              </w:rPr>
            </w:r>
            <w:r w:rsidRPr="00403295">
              <w:rPr>
                <w:rFonts w:ascii="Book Antiqua" w:hAnsi="Book Antiqua"/>
                <w:sz w:val="18"/>
                <w:szCs w:val="18"/>
              </w:rPr>
              <w:fldChar w:fldCharType="separate"/>
            </w:r>
            <w:r w:rsidRPr="00B71B41">
              <w:rPr>
                <w:rFonts w:ascii="Book Antiqua" w:hAnsi="Book Antiqua"/>
                <w:noProof/>
                <w:sz w:val="18"/>
                <w:szCs w:val="18"/>
                <w:vertAlign w:val="superscript"/>
              </w:rPr>
              <w:t>[221]</w:t>
            </w:r>
            <w:r w:rsidRPr="00403295">
              <w:rPr>
                <w:rFonts w:ascii="Book Antiqua" w:hAnsi="Book Antiqua"/>
                <w:sz w:val="18"/>
                <w:szCs w:val="18"/>
              </w:rPr>
              <w:fldChar w:fldCharType="end"/>
            </w:r>
          </w:p>
        </w:tc>
        <w:tc>
          <w:tcPr>
            <w:tcW w:w="851"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M+F</w:t>
            </w:r>
          </w:p>
        </w:tc>
        <w:tc>
          <w:tcPr>
            <w:tcW w:w="1417" w:type="dxa"/>
            <w:shd w:val="clear" w:color="auto" w:fill="auto"/>
          </w:tcPr>
          <w:p w:rsidR="009C688A" w:rsidRPr="00403295" w:rsidRDefault="009C688A" w:rsidP="00D31976">
            <w:pPr>
              <w:spacing w:after="200" w:line="360" w:lineRule="auto"/>
              <w:rPr>
                <w:rFonts w:ascii="Book Antiqua" w:hAnsi="Book Antiqua"/>
                <w:sz w:val="18"/>
                <w:szCs w:val="18"/>
              </w:rPr>
            </w:pPr>
            <w:r w:rsidRPr="00403295">
              <w:rPr>
                <w:rFonts w:ascii="Book Antiqua" w:hAnsi="Book Antiqua"/>
                <w:sz w:val="18"/>
                <w:szCs w:val="18"/>
              </w:rPr>
              <w:t>19-60</w:t>
            </w:r>
          </w:p>
        </w:tc>
        <w:tc>
          <w:tcPr>
            <w:tcW w:w="1418"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Urine</w:t>
            </w:r>
          </w:p>
        </w:tc>
        <w:tc>
          <w:tcPr>
            <w:tcW w:w="1559" w:type="dxa"/>
            <w:tcBorders>
              <w:top w:val="nil"/>
              <w:left w:val="nil"/>
              <w:bottom w:val="nil"/>
              <w:right w:val="nil"/>
            </w:tcBorders>
            <w:shd w:val="clear" w:color="auto" w:fill="auto"/>
          </w:tcPr>
          <w:p w:rsidR="009C688A" w:rsidRPr="00403295" w:rsidRDefault="009C688A" w:rsidP="00D31976">
            <w:pPr>
              <w:spacing w:after="200" w:line="360" w:lineRule="auto"/>
              <w:rPr>
                <w:rFonts w:ascii="Book Antiqua" w:hAnsi="Book Antiqua"/>
                <w:color w:val="000000"/>
                <w:sz w:val="18"/>
                <w:szCs w:val="18"/>
              </w:rPr>
            </w:pPr>
            <w:r w:rsidRPr="00403295">
              <w:rPr>
                <w:rFonts w:ascii="Book Antiqua" w:hAnsi="Book Antiqua"/>
                <w:color w:val="000000"/>
                <w:sz w:val="18"/>
                <w:szCs w:val="18"/>
              </w:rPr>
              <w:t xml:space="preserve">50 ng/ml and </w:t>
            </w:r>
            <w:r w:rsidRPr="00403295">
              <w:rPr>
                <w:rFonts w:ascii="Book Antiqua" w:hAnsi="Book Antiqua"/>
                <w:color w:val="000000"/>
                <w:sz w:val="18"/>
                <w:szCs w:val="18"/>
              </w:rPr>
              <w:br/>
              <w:t>550 ng/ml</w:t>
            </w:r>
          </w:p>
        </w:tc>
        <w:tc>
          <w:tcPr>
            <w:tcW w:w="4786" w:type="dxa"/>
            <w:shd w:val="clear" w:color="auto" w:fill="auto"/>
          </w:tcPr>
          <w:p w:rsidR="009C688A" w:rsidRPr="00403295" w:rsidRDefault="009C688A" w:rsidP="00D31976">
            <w:pPr>
              <w:spacing w:after="200" w:line="360" w:lineRule="auto"/>
              <w:rPr>
                <w:rFonts w:ascii="Book Antiqua" w:hAnsi="Book Antiqua"/>
                <w:sz w:val="18"/>
                <w:szCs w:val="18"/>
              </w:rPr>
            </w:pPr>
          </w:p>
        </w:tc>
      </w:tr>
    </w:tbl>
    <w:p w:rsidR="009C688A" w:rsidRDefault="009C688A" w:rsidP="009C688A">
      <w:pPr>
        <w:spacing w:line="276" w:lineRule="auto"/>
      </w:pPr>
    </w:p>
    <w:p w:rsidR="009C688A" w:rsidRDefault="009C688A" w:rsidP="009C688A">
      <w:pPr>
        <w:spacing w:line="276" w:lineRule="auto"/>
      </w:pPr>
    </w:p>
    <w:p w:rsidR="009C688A" w:rsidRDefault="009C688A" w:rsidP="009C688A">
      <w:pPr>
        <w:spacing w:line="276" w:lineRule="auto"/>
        <w:sectPr w:rsidR="009C688A" w:rsidSect="007A4AF4">
          <w:footerReference w:type="first" r:id="rId15"/>
          <w:pgSz w:w="16838" w:h="11906" w:orient="landscape" w:code="9"/>
          <w:pgMar w:top="1440" w:right="1440" w:bottom="1440" w:left="1440" w:header="709" w:footer="709" w:gutter="0"/>
          <w:cols w:space="708"/>
          <w:docGrid w:linePitch="360"/>
        </w:sectPr>
      </w:pPr>
    </w:p>
    <w:p w:rsidR="009C688A" w:rsidRDefault="009C688A" w:rsidP="009C688A">
      <w:pPr>
        <w:pStyle w:val="1"/>
        <w:rPr>
          <w:rFonts w:ascii="Book Antiqua" w:hAnsi="Book Antiqua"/>
        </w:rPr>
      </w:pPr>
      <w:r w:rsidRPr="00B71B41">
        <w:rPr>
          <w:rFonts w:ascii="Book Antiqua" w:hAnsi="Book Antiqua"/>
        </w:rPr>
        <w:lastRenderedPageBreak/>
        <w:t>References</w:t>
      </w:r>
    </w:p>
    <w:p w:rsidR="009C688A" w:rsidRPr="00B71B41" w:rsidRDefault="009C688A" w:rsidP="009C688A"/>
    <w:p w:rsidR="009C688A" w:rsidRPr="00B71B41" w:rsidRDefault="009C688A" w:rsidP="009C688A">
      <w:pPr>
        <w:pStyle w:val="EndNoteBibliography"/>
        <w:ind w:left="720" w:hanging="720"/>
      </w:pPr>
      <w:r>
        <w:rPr>
          <w:rFonts w:eastAsiaTheme="minorHAnsi"/>
          <w:u w:val="single"/>
          <w:lang w:val="en-US"/>
        </w:rPr>
        <w:fldChar w:fldCharType="begin"/>
      </w:r>
      <w:r>
        <w:rPr>
          <w:u w:val="single"/>
        </w:rPr>
        <w:instrText xml:space="preserve"> ADDIN EN.REFLIST </w:instrText>
      </w:r>
      <w:r>
        <w:rPr>
          <w:rFonts w:eastAsiaTheme="minorHAnsi"/>
          <w:u w:val="single"/>
          <w:lang w:val="en-US"/>
        </w:rPr>
        <w:fldChar w:fldCharType="separate"/>
      </w:r>
      <w:r w:rsidRPr="00B71B41">
        <w:t>1</w:t>
      </w:r>
      <w:r w:rsidRPr="00B71B41">
        <w:tab/>
        <w:t xml:space="preserve">Arnold CL, Davis TC, Berkel HJ, Jackson RH, Nandy I and London S. Smoking status, reading level, and knowledge of tobacco effects among low-income pregnant women. </w:t>
      </w:r>
      <w:r w:rsidRPr="00B71B41">
        <w:rPr>
          <w:i/>
        </w:rPr>
        <w:t>Prev Med</w:t>
      </w:r>
      <w:r w:rsidRPr="00B71B41">
        <w:t xml:space="preserve"> 2001; </w:t>
      </w:r>
      <w:r w:rsidRPr="00B71B41">
        <w:rPr>
          <w:b/>
        </w:rPr>
        <w:t>32</w:t>
      </w:r>
      <w:r w:rsidRPr="00B71B41">
        <w:t>: 313-20 [PMID: 11304092 DOI: 10.1006/pmed.2000.081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w:t>
      </w:r>
      <w:r w:rsidRPr="00B71B41">
        <w:tab/>
        <w:t xml:space="preserve">Pearce MS, Mann KD, Singh G, Davison B and Sayers SM. Prevalence and validity of self-reported smoking in Indigenous and non-Indigenous young adults in the Australian Northern Territory. </w:t>
      </w:r>
      <w:r w:rsidRPr="00B71B41">
        <w:rPr>
          <w:i/>
        </w:rPr>
        <w:t>BMC Public Health</w:t>
      </w:r>
      <w:r w:rsidRPr="00B71B41">
        <w:t xml:space="preserve"> 2014; </w:t>
      </w:r>
      <w:r w:rsidRPr="00B71B41">
        <w:rPr>
          <w:b/>
        </w:rPr>
        <w:t>14</w:t>
      </w:r>
      <w:r w:rsidRPr="00B71B41">
        <w:t>: 861 [PMID: 25141772 DOI: 10.1186/1471-2458-14-86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w:t>
      </w:r>
      <w:r w:rsidRPr="00B71B41">
        <w:tab/>
        <w:t xml:space="preserve">Agewall S, Persson B, Lindstedt G and Fagerberg B. Smoking and use of smokeless tobacco in treated hypertensive men at high coronary risk: utility of urinary cotinine determination. </w:t>
      </w:r>
      <w:r w:rsidRPr="00B71B41">
        <w:rPr>
          <w:i/>
        </w:rPr>
        <w:t>Br J Biomed Sci</w:t>
      </w:r>
      <w:r w:rsidRPr="00B71B41">
        <w:t xml:space="preserve"> 2002; </w:t>
      </w:r>
      <w:r w:rsidRPr="00B71B41">
        <w:rPr>
          <w:b/>
        </w:rPr>
        <w:t>59</w:t>
      </w:r>
      <w:r w:rsidRPr="00B71B41">
        <w:t>: 145-149 [PMID: 1237105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w:t>
      </w:r>
      <w:r w:rsidRPr="00B71B41">
        <w:tab/>
        <w:t xml:space="preserve">Ahluwalia JS, Okuyemi K, Nollen N, Choi WS, Kaur H, Pulvers K and Mayo MS. The effects of nicotine gum and counseling among African American light smokers: a 2 x 2 factorial design. </w:t>
      </w:r>
      <w:r w:rsidRPr="00B71B41">
        <w:rPr>
          <w:i/>
        </w:rPr>
        <w:t>Addiction</w:t>
      </w:r>
      <w:r w:rsidRPr="00B71B41">
        <w:t xml:space="preserve"> 2006; </w:t>
      </w:r>
      <w:r w:rsidRPr="00B71B41">
        <w:rPr>
          <w:b/>
        </w:rPr>
        <w:t>101</w:t>
      </w:r>
      <w:r w:rsidRPr="00B71B41">
        <w:t>: 883-91 [PMID: 16696632 DOI: 10.1111/j.1360-0443.2006.01461.x]</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w:t>
      </w:r>
      <w:r w:rsidRPr="00B71B41">
        <w:tab/>
        <w:t>Akiyama Y, Ohkawa Y, Matsuki H, Yokoyama H, Kawano Y, Kasuga H and Fukuma S. Misclassification of smoking status: comparison of questionnaire data and urinary cotinine analysis. In: Leslie GB, Leslie KJ, Huang J and Qin Y, editors. Indoor air quality in Asia. Proceedings of the Second international conference on indoor air quality in Asia; 18-20 October 1994; Beijing. Rothenfluh, Switzerland: Indoor Air International, 1994: 319-32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w:t>
      </w:r>
      <w:r w:rsidRPr="00B71B41">
        <w:tab/>
        <w:t xml:space="preserve">Andersen MR, Simonsen U, Uldbjerg N, Aalkjær C and Stender S. Smoking cessation early in pregnancy and birth weight, length, head circumference, and endothelial nitric oxide synthase activity in umbilical and chorionic vessels: an observational study of healthy singleton pregnancies. </w:t>
      </w:r>
      <w:r w:rsidRPr="00B71B41">
        <w:rPr>
          <w:i/>
        </w:rPr>
        <w:t>Circulation</w:t>
      </w:r>
      <w:r w:rsidRPr="00B71B41">
        <w:t xml:space="preserve"> 2009; </w:t>
      </w:r>
      <w:r w:rsidRPr="00B71B41">
        <w:rPr>
          <w:b/>
        </w:rPr>
        <w:t>119</w:t>
      </w:r>
      <w:r w:rsidRPr="00B71B41">
        <w:t>: 857-64 [PMID: 19188513 DOI: 10.1161/circulationaha.107.75576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w:t>
      </w:r>
      <w:r w:rsidRPr="00B71B41">
        <w:tab/>
        <w:t xml:space="preserve">Apseloff G, Ashton HM, Friedman H and Gerber N. The importance of measuring cotinine levels to identify smokers in clinical trials. </w:t>
      </w:r>
      <w:r w:rsidRPr="00B71B41">
        <w:rPr>
          <w:i/>
        </w:rPr>
        <w:t>Clin Pharmacol Ther</w:t>
      </w:r>
      <w:r w:rsidRPr="00B71B41">
        <w:t xml:space="preserve"> 1994; </w:t>
      </w:r>
      <w:r w:rsidRPr="00B71B41">
        <w:rPr>
          <w:b/>
        </w:rPr>
        <w:t>56</w:t>
      </w:r>
      <w:r w:rsidRPr="00B71B41">
        <w:t>: 460-462 [PMID: 7955808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w:t>
      </w:r>
      <w:r w:rsidRPr="00B71B41">
        <w:tab/>
        <w:t xml:space="preserve">Assaf AR, Parker D, Lapane KL, McKenney JL and Carleton RA. Are there gender differences in self-reported smoking practices? Correlation with thiocyanate and </w:t>
      </w:r>
      <w:r w:rsidRPr="00B71B41">
        <w:lastRenderedPageBreak/>
        <w:t xml:space="preserve">cotinine levels in smokers and nonsmokers from the Pawtucket Heart Health Program. </w:t>
      </w:r>
      <w:r w:rsidRPr="00B71B41">
        <w:rPr>
          <w:i/>
        </w:rPr>
        <w:t>J Womens Health</w:t>
      </w:r>
      <w:r w:rsidRPr="00B71B41">
        <w:t xml:space="preserve"> 2002; </w:t>
      </w:r>
      <w:r w:rsidRPr="00B71B41">
        <w:rPr>
          <w:b/>
        </w:rPr>
        <w:t>11</w:t>
      </w:r>
      <w:r w:rsidRPr="00B71B41">
        <w:t>: 899-906 [PMID: 1263040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w:t>
      </w:r>
      <w:r w:rsidRPr="00B71B41">
        <w:tab/>
        <w:t xml:space="preserve">Attebring MF, Herlitz J, Berndt A-K, Karlsson T and Hjalmarson A. Are patients truthful about their smoking habits?  A validation of self-report about smoking cessation with biochemical markers of smoking activity amongst patients with ischaemic heart disease. </w:t>
      </w:r>
      <w:r w:rsidRPr="00B71B41">
        <w:rPr>
          <w:i/>
        </w:rPr>
        <w:t>J Intern Med</w:t>
      </w:r>
      <w:r w:rsidRPr="00B71B41">
        <w:t xml:space="preserve"> 2001; </w:t>
      </w:r>
      <w:r w:rsidRPr="00B71B41">
        <w:rPr>
          <w:b/>
        </w:rPr>
        <w:t>249</w:t>
      </w:r>
      <w:r w:rsidRPr="00B71B41">
        <w:t>: 145-151 [PMID: 1129680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w:t>
      </w:r>
      <w:r w:rsidRPr="00B71B41">
        <w:tab/>
        <w:t xml:space="preserve">Audrain-McGovern J, Stevens S, Murray PJ, Kinsman S, Zuckoff A, Pletcher J, Moss D, Baumritter A, Kalkhuis-Beam S, Carlson E, Rodriguez D and Wileyto EP. The efficacy of motivational interviewing versus brief advice for adolescent smoking behavior change. </w:t>
      </w:r>
      <w:r w:rsidRPr="00B71B41">
        <w:rPr>
          <w:i/>
        </w:rPr>
        <w:t>Pediatrics</w:t>
      </w:r>
      <w:r w:rsidRPr="00B71B41">
        <w:t xml:space="preserve"> 2011; </w:t>
      </w:r>
      <w:r w:rsidRPr="00B71B41">
        <w:rPr>
          <w:b/>
        </w:rPr>
        <w:t>128</w:t>
      </w:r>
      <w:r w:rsidRPr="00B71B41">
        <w:t>: e101-11 [PMID: 21690120 DOI: 10.1542/peds.2010-217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w:t>
      </w:r>
      <w:r w:rsidRPr="00B71B41">
        <w:tab/>
        <w:t xml:space="preserve">Badger SA, O'Donnell ME, Sharif MA, McMaster C, Young IS and Soong CV. The role of smoking in abdominal aortic aneurysm development. </w:t>
      </w:r>
      <w:r w:rsidRPr="00B71B41">
        <w:rPr>
          <w:i/>
        </w:rPr>
        <w:t>Angiology</w:t>
      </w:r>
      <w:r w:rsidRPr="00B71B41">
        <w:t xml:space="preserve"> 2009; </w:t>
      </w:r>
      <w:r w:rsidRPr="00B71B41">
        <w:rPr>
          <w:b/>
        </w:rPr>
        <w:t>60</w:t>
      </w:r>
      <w:r w:rsidRPr="00B71B41">
        <w:t>: 115-9 [PMID: 18505740 DOI: 10.1177/000331970831838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w:t>
      </w:r>
      <w:r w:rsidRPr="00B71B41">
        <w:tab/>
        <w:t xml:space="preserve">Baltar VT, Xun WW, Chuang S-c, Relton C, Ueland PM, Vollset SE, Midttun Ø, Johansson M, Slimani N, Jenab M, Clavel-Chapelon F, Boutron-Ruault M-C, Fagherazzi G, Kaaks R, Rohrmann S, Boeing H, Weikert C, Bueno-de-Mesquita HB, Boshuizen HC, van Gils CH, Peeters PHM, Agudo A, Barricarte A, Navarro C, Rodríguez L, Huerta Castaño JM, Larrañaga N, Sánchez Pérez MJ, Khaw K-T, Wareham N, Allen NE, Crowe F, Gallo V, Norat T, Tagliabue G, Masala G, Panico S, Sacerdote C, Tumino R, Trichopoulou A, Lagiou P, Bamia C, Rasmuson T, Hallmans G, Roswall N, Tjønneland A, Riboli E, Brennan P and Vineis P. Smoking, secondhand smoke, and cotinine levels in a subset of EPIC cohort. </w:t>
      </w:r>
      <w:r w:rsidRPr="00B71B41">
        <w:rPr>
          <w:i/>
        </w:rPr>
        <w:t>Cancer Epidemiol Biomarkers Prev</w:t>
      </w:r>
      <w:r w:rsidRPr="00B71B41">
        <w:t xml:space="preserve"> 2011; </w:t>
      </w:r>
      <w:r w:rsidRPr="00B71B41">
        <w:rPr>
          <w:b/>
        </w:rPr>
        <w:t>20</w:t>
      </w:r>
      <w:r w:rsidRPr="00B71B41">
        <w:t>: 869-875 [PMID: 21357382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w:t>
      </w:r>
      <w:r w:rsidRPr="00B71B41">
        <w:tab/>
        <w:t xml:space="preserve">Bardy AH, Seppälä T, Lillsunde P, Kataja JM, Koskela P, Pikkarainen J and Hiilesmaa VK. Objectively measured tobacco exposure during pregnancy: neonatal effects and relation to maternal smoking. </w:t>
      </w:r>
      <w:r w:rsidRPr="00B71B41">
        <w:rPr>
          <w:i/>
        </w:rPr>
        <w:t>Br J Obstet Gynaecol</w:t>
      </w:r>
      <w:r w:rsidRPr="00B71B41">
        <w:t xml:space="preserve"> 1993; </w:t>
      </w:r>
      <w:r w:rsidRPr="00B71B41">
        <w:rPr>
          <w:b/>
        </w:rPr>
        <w:t>100</w:t>
      </w:r>
      <w:r w:rsidRPr="00B71B41">
        <w:t xml:space="preserve">: 721-726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w:t>
      </w:r>
      <w:r w:rsidRPr="00B71B41">
        <w:tab/>
        <w:t xml:space="preserve">Barlow RD, Stone RB, Wald NJ and Puhakainen EV. The direct barbituric acid assay for nicotine metabolites in urine: a simple colorimetric test for the routine assessment of smoking status and cigarette smoke intake. </w:t>
      </w:r>
      <w:r w:rsidRPr="00B71B41">
        <w:rPr>
          <w:i/>
        </w:rPr>
        <w:t>Clin Chim Acta</w:t>
      </w:r>
      <w:r w:rsidRPr="00B71B41">
        <w:t xml:space="preserve"> 1987; </w:t>
      </w:r>
      <w:r w:rsidRPr="00B71B41">
        <w:rPr>
          <w:b/>
        </w:rPr>
        <w:t>165</w:t>
      </w:r>
      <w:r w:rsidRPr="00B71B41">
        <w:t>: 45-52 [PMID: 360818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w:t>
      </w:r>
      <w:r w:rsidRPr="00B71B41">
        <w:tab/>
        <w:t xml:space="preserve">Bauld L, Hackshaw L, Ferguson J, Coleman T, Taylor G and Salway R. Implementation of routine biochemical validation and an 'opt out' referral pathway for smoking cessation in pregnancy. </w:t>
      </w:r>
      <w:r w:rsidRPr="00B71B41">
        <w:rPr>
          <w:i/>
        </w:rPr>
        <w:t>Addiction</w:t>
      </w:r>
      <w:r w:rsidRPr="00B71B41">
        <w:t xml:space="preserve"> 2012; </w:t>
      </w:r>
      <w:r w:rsidRPr="00B71B41">
        <w:rPr>
          <w:b/>
        </w:rPr>
        <w:t>107(Suppl 2)</w:t>
      </w:r>
      <w:r w:rsidRPr="00B71B41">
        <w:t>: 53-60 [PMID: 23121360 DOI: 10.1111/j.1360-0443.2012.04086.x]</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lastRenderedPageBreak/>
        <w:t>16</w:t>
      </w:r>
      <w:r w:rsidRPr="00B71B41">
        <w:tab/>
        <w:t xml:space="preserve">Benowitz NL, Renner CC, Lanier AP, Tyndale RF, Hatsukami DK, Lindgren B, Stepanov I, Watson CH, Sosnoff CS and Jacob P, III. Exposure to nicotine and carcinogens among Southwestern Alaskan native cigarette smokers and smokeless tobacco users. </w:t>
      </w:r>
      <w:r w:rsidRPr="00B71B41">
        <w:rPr>
          <w:i/>
        </w:rPr>
        <w:t>Cancer Epidemiol Biomarkers Prev</w:t>
      </w:r>
      <w:r w:rsidRPr="00B71B41">
        <w:t xml:space="preserve"> 2012; </w:t>
      </w:r>
      <w:r w:rsidRPr="00B71B41">
        <w:rPr>
          <w:b/>
        </w:rPr>
        <w:t>21</w:t>
      </w:r>
      <w:r w:rsidRPr="00B71B41">
        <w:t>: 934-942 [PMID: 2249031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w:t>
      </w:r>
      <w:r w:rsidRPr="00B71B41">
        <w:tab/>
        <w:t xml:space="preserve">Bernert JT, Jr., McGuffey JE, Morrison MA and Pirkle JL. Comparison of serum and salivary cotinine measurements by a sensitive high-performance liquid chromatography-tandem mass spectrometry method as an indicator of exposure to tobacco smoke among smokers and nonsmokers. </w:t>
      </w:r>
      <w:r w:rsidRPr="00B71B41">
        <w:rPr>
          <w:i/>
        </w:rPr>
        <w:t>J Anal Toxicol</w:t>
      </w:r>
      <w:r w:rsidRPr="00B71B41">
        <w:t xml:space="preserve"> 2000; </w:t>
      </w:r>
      <w:r w:rsidRPr="00B71B41">
        <w:rPr>
          <w:b/>
        </w:rPr>
        <w:t>24</w:t>
      </w:r>
      <w:r w:rsidRPr="00B71B41">
        <w:t>: 333-339 [PMID: 1092635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w:t>
      </w:r>
      <w:r w:rsidRPr="00B71B41">
        <w:tab/>
        <w:t xml:space="preserve">Windsor RA, Lowe JB, Perkins LL, Smith-Yoder D, Artz L, Crawford M, Amburgy K and Boyd NR, Jr. Health education for pregnant smokers: its behavioral impact and cost benefit. </w:t>
      </w:r>
      <w:r w:rsidRPr="00B71B41">
        <w:rPr>
          <w:i/>
        </w:rPr>
        <w:t>Am J Public Health</w:t>
      </w:r>
      <w:r w:rsidRPr="00B71B41">
        <w:t xml:space="preserve"> 1993; </w:t>
      </w:r>
      <w:r w:rsidRPr="00B71B41">
        <w:rPr>
          <w:b/>
        </w:rPr>
        <w:t>83</w:t>
      </w:r>
      <w:r w:rsidRPr="00B71B41">
        <w:t>: 201-6 [PMID: 842732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w:t>
      </w:r>
      <w:r w:rsidRPr="00B71B41">
        <w:tab/>
        <w:t xml:space="preserve">Jefferis BJ, Thomson AG, Lennon LT, Feyerabend C, Doig M, McMeekin L, Wannamethee SG, Cook DG and Whincup PH. Changes in environmental tobacco smoke (ETS) exposure over a 20-year period: cross-sectional and longitudinal analyses. </w:t>
      </w:r>
      <w:r w:rsidRPr="00B71B41">
        <w:rPr>
          <w:i/>
        </w:rPr>
        <w:t>Addiction</w:t>
      </w:r>
      <w:r w:rsidRPr="00B71B41">
        <w:t xml:space="preserve"> 2009; </w:t>
      </w:r>
      <w:r w:rsidRPr="00B71B41">
        <w:rPr>
          <w:b/>
        </w:rPr>
        <w:t>104</w:t>
      </w:r>
      <w:r w:rsidRPr="00B71B41">
        <w:t>: 496-503 [PMID: 1920736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w:t>
      </w:r>
      <w:r w:rsidRPr="00B71B41">
        <w:tab/>
        <w:t xml:space="preserve">Jefferis BJ, Lawlor DA, Ebrahim S, Wannamethee SG, Feyerabend C, Doig M, McMeekin L, Cook DG and Whincup PH. Cotinine-assessed second-hand smoke exposure and risk of cardiovascular disease in older adults. </w:t>
      </w:r>
      <w:r w:rsidRPr="00B71B41">
        <w:rPr>
          <w:i/>
        </w:rPr>
        <w:t>Heart</w:t>
      </w:r>
      <w:r w:rsidRPr="00B71B41">
        <w:t xml:space="preserve"> 2010; </w:t>
      </w:r>
      <w:r w:rsidRPr="00B71B41">
        <w:rPr>
          <w:b/>
        </w:rPr>
        <w:t>96</w:t>
      </w:r>
      <w:r w:rsidRPr="00B71B41">
        <w:t>: 854-859 [PMID: 20478864 DOI: 10.1136/hrt.2009.19114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w:t>
      </w:r>
      <w:r w:rsidRPr="00B71B41">
        <w:tab/>
        <w:t xml:space="preserve">Brunet L, Pai M, Davids V, Ling D, Paradis G, Lenders L, Meldau R, van Zyl Smit R, Calligaro G, Allwood B, Dawson R and Dheda K. High prevalence of smoking among patients with suspected tuberculosis in South Africa. </w:t>
      </w:r>
      <w:r w:rsidRPr="00B71B41">
        <w:rPr>
          <w:i/>
        </w:rPr>
        <w:t>Eur Respir J</w:t>
      </w:r>
      <w:r w:rsidRPr="00B71B41">
        <w:t xml:space="preserve"> 2011; </w:t>
      </w:r>
      <w:r w:rsidRPr="00B71B41">
        <w:rPr>
          <w:b/>
        </w:rPr>
        <w:t>38</w:t>
      </w:r>
      <w:r w:rsidRPr="00B71B41">
        <w:t>: 139-46 [PMID: 21148230 DOI: 10.1183/09031936.0013771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2</w:t>
      </w:r>
      <w:r w:rsidRPr="00B71B41">
        <w:tab/>
        <w:t xml:space="preserve">Wald NJ, Boreham J, Bailey A, Ritchie C, Haddow JE and Knight G. Urinary cotinine as marker of breathing other people's tobacco smoke [Letter]. </w:t>
      </w:r>
      <w:r w:rsidRPr="00B71B41">
        <w:rPr>
          <w:i/>
        </w:rPr>
        <w:t>Lancet</w:t>
      </w:r>
      <w:r w:rsidRPr="00B71B41">
        <w:t xml:space="preserve"> 1984; </w:t>
      </w:r>
      <w:r w:rsidRPr="00B71B41">
        <w:rPr>
          <w:b/>
        </w:rPr>
        <w:t>1</w:t>
      </w:r>
      <w:r w:rsidRPr="00B71B41">
        <w:t>: 230-231 [PMID: 614137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3</w:t>
      </w:r>
      <w:r w:rsidRPr="00B71B41">
        <w:tab/>
        <w:t xml:space="preserve">Burstyn I, Kapur N, Shalapay C, Bamforth F, Wild TC, Liu J and LeGatt D. Evaluation of the accuracy of self-reported smoking in pregnancy when the biomarker level in an active smoker is uncertain. </w:t>
      </w:r>
      <w:r w:rsidRPr="00B71B41">
        <w:rPr>
          <w:i/>
        </w:rPr>
        <w:t>Nicotine Tob Res</w:t>
      </w:r>
      <w:r w:rsidRPr="00B71B41">
        <w:t xml:space="preserve"> 2009; </w:t>
      </w:r>
      <w:r w:rsidRPr="00B71B41">
        <w:rPr>
          <w:b/>
        </w:rPr>
        <w:t>11</w:t>
      </w:r>
      <w:r w:rsidRPr="00B71B41">
        <w:t>: 670-678 [PMID: 19395685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4</w:t>
      </w:r>
      <w:r w:rsidRPr="00B71B41">
        <w:tab/>
        <w:t xml:space="preserve">Carey IM, Cook DG and Strachan DP. The effects of environmental tobacco smoke exposure on lung function in a longitudinal study of British adults. </w:t>
      </w:r>
      <w:r w:rsidRPr="00B71B41">
        <w:rPr>
          <w:i/>
        </w:rPr>
        <w:t>Epidemiology</w:t>
      </w:r>
      <w:r w:rsidRPr="00B71B41">
        <w:t xml:space="preserve"> 1999; </w:t>
      </w:r>
      <w:r w:rsidRPr="00B71B41">
        <w:rPr>
          <w:b/>
        </w:rPr>
        <w:t>10</w:t>
      </w:r>
      <w:r w:rsidRPr="00B71B41">
        <w:t>: 319-326 [PMID: 1023084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lastRenderedPageBreak/>
        <w:t>25</w:t>
      </w:r>
      <w:r w:rsidRPr="00B71B41">
        <w:tab/>
        <w:t xml:space="preserve">Ceppa F, El Jahiri Y, Mayaudon H, Dupuy O and Burnat P. High-performance liquid chromatographic determination of cotinine in urine in isocratic mode. </w:t>
      </w:r>
      <w:r w:rsidRPr="00B71B41">
        <w:rPr>
          <w:i/>
        </w:rPr>
        <w:t>J Chromatogr B Biomed Sci Appl</w:t>
      </w:r>
      <w:r w:rsidRPr="00B71B41">
        <w:t xml:space="preserve"> 2000; </w:t>
      </w:r>
      <w:r w:rsidRPr="00B71B41">
        <w:rPr>
          <w:b/>
        </w:rPr>
        <w:t>746</w:t>
      </w:r>
      <w:r w:rsidRPr="00B71B41">
        <w:t>: 115-22 [PMID: 1107606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6</w:t>
      </w:r>
      <w:r w:rsidRPr="00B71B41">
        <w:tab/>
        <w:t xml:space="preserve">English PB, Eskenazi B and Christianson RE. Black-white differences in serum cotinine levels among pregnant women and subsequent effects on infant birthweight. </w:t>
      </w:r>
      <w:r w:rsidRPr="00B71B41">
        <w:rPr>
          <w:i/>
        </w:rPr>
        <w:t>Am J Public Health</w:t>
      </w:r>
      <w:r w:rsidRPr="00B71B41">
        <w:t xml:space="preserve"> 1994; </w:t>
      </w:r>
      <w:r w:rsidRPr="00B71B41">
        <w:rPr>
          <w:b/>
        </w:rPr>
        <w:t>84</w:t>
      </w:r>
      <w:r w:rsidRPr="00B71B41">
        <w:t>: 1439-1443 [PMID: 8092368 DOI: 10.2105/AJPH.84.9.143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7</w:t>
      </w:r>
      <w:r w:rsidRPr="00B71B41">
        <w:tab/>
        <w:t xml:space="preserve">Wong SL, Shields M, Leatherdale S, Malaison E and Hammond D. Assessment of validity of self-reported smoking status. </w:t>
      </w:r>
      <w:r w:rsidRPr="00B71B41">
        <w:rPr>
          <w:i/>
        </w:rPr>
        <w:t>Health Rep</w:t>
      </w:r>
      <w:r w:rsidRPr="00B71B41">
        <w:t xml:space="preserve"> 2012; </w:t>
      </w:r>
      <w:r w:rsidRPr="00B71B41">
        <w:rPr>
          <w:b/>
        </w:rPr>
        <w:t>23</w:t>
      </w:r>
      <w:r w:rsidRPr="00B71B41">
        <w:t>: 47-53 [PMID: 2259080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8</w:t>
      </w:r>
      <w:r w:rsidRPr="00B71B41">
        <w:tab/>
        <w:t xml:space="preserve">Cooley ME, Sarna L, Brown JK, Williams RD, Chernecky C, Padilla G, Danao LL and Elashoff D. Tobacco use in women with lung cancer. </w:t>
      </w:r>
      <w:r w:rsidRPr="00B71B41">
        <w:rPr>
          <w:i/>
        </w:rPr>
        <w:t>Ann Behav Med</w:t>
      </w:r>
      <w:r w:rsidRPr="00B71B41">
        <w:t xml:space="preserve"> 2007; </w:t>
      </w:r>
      <w:r w:rsidRPr="00B71B41">
        <w:rPr>
          <w:b/>
        </w:rPr>
        <w:t>33</w:t>
      </w:r>
      <w:r w:rsidRPr="00B71B41">
        <w:t>: 242-50 [PMID: 17600451 DOI: 10.1080/0883661070135798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9</w:t>
      </w:r>
      <w:r w:rsidRPr="00B71B41">
        <w:tab/>
        <w:t xml:space="preserve">Suadicani P, Hein HO and Gyntelberg F. Mortality and morbidity of potentially misclassified smokers. </w:t>
      </w:r>
      <w:r w:rsidRPr="00B71B41">
        <w:rPr>
          <w:i/>
        </w:rPr>
        <w:t>Int J Epidemiol</w:t>
      </w:r>
      <w:r w:rsidRPr="00B71B41">
        <w:t xml:space="preserve"> 1997; </w:t>
      </w:r>
      <w:r w:rsidRPr="00B71B41">
        <w:rPr>
          <w:b/>
        </w:rPr>
        <w:t>26</w:t>
      </w:r>
      <w:r w:rsidRPr="00B71B41">
        <w:t>: 321-327 [PMID: 9169167 DOI: 10.1093/ije/26.2.32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0</w:t>
      </w:r>
      <w:r w:rsidRPr="00B71B41">
        <w:tab/>
        <w:t xml:space="preserve">Wells AJ, English PB, Posner SF, Wagenknecht LE and Perez-Stable EJ. Misclassification rates for current smokers misclassified as nonsmokers. </w:t>
      </w:r>
      <w:r w:rsidRPr="00B71B41">
        <w:rPr>
          <w:i/>
        </w:rPr>
        <w:t>Am J Public Health</w:t>
      </w:r>
      <w:r w:rsidRPr="00B71B41">
        <w:t xml:space="preserve"> 1998; </w:t>
      </w:r>
      <w:r w:rsidRPr="00B71B41">
        <w:rPr>
          <w:b/>
        </w:rPr>
        <w:t>88</w:t>
      </w:r>
      <w:r w:rsidRPr="00B71B41">
        <w:t>: 1503-1509 [PMID: 977285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1</w:t>
      </w:r>
      <w:r w:rsidRPr="00B71B41">
        <w:tab/>
        <w:t xml:space="preserve">El-Mohandes AA, Kiely M, Gantz MG, Blake SM and El-Khorazaty MN. Prediction of birth weight by cotinine levels during pregnancy in a population of black smokers. </w:t>
      </w:r>
      <w:r w:rsidRPr="00B71B41">
        <w:rPr>
          <w:i/>
        </w:rPr>
        <w:t>Pediatrics</w:t>
      </w:r>
      <w:r w:rsidRPr="00B71B41">
        <w:t xml:space="preserve"> 2009; </w:t>
      </w:r>
      <w:r w:rsidRPr="00B71B41">
        <w:rPr>
          <w:b/>
        </w:rPr>
        <w:t>124</w:t>
      </w:r>
      <w:r w:rsidRPr="00B71B41">
        <w:t>: e671-80 [PMID: 19786427 DOI: 10.1542/peds.2008-378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2</w:t>
      </w:r>
      <w:r w:rsidRPr="00B71B41">
        <w:tab/>
        <w:t xml:space="preserve">El-Mohandes AA, El-Khorazaty MN, Kiely M and Gantz MG. Smoking cessation and relapse among pregnant African-American smokers in Washington, DC. </w:t>
      </w:r>
      <w:r w:rsidRPr="00B71B41">
        <w:rPr>
          <w:i/>
        </w:rPr>
        <w:t>Matern Child Health J</w:t>
      </w:r>
      <w:r w:rsidRPr="00B71B41">
        <w:t xml:space="preserve"> 2011; </w:t>
      </w:r>
      <w:r w:rsidRPr="00B71B41">
        <w:rPr>
          <w:b/>
        </w:rPr>
        <w:t>15(Suppl 1)</w:t>
      </w:r>
      <w:r w:rsidRPr="00B71B41">
        <w:t>: S96-105 [PMID: 21656058 DOI: 10.1007/s10995-011-0825-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3</w:t>
      </w:r>
      <w:r w:rsidRPr="00B71B41">
        <w:tab/>
        <w:t xml:space="preserve">de Chazeron I, Daval S, Ughetto S, Richard D, Nicolay A, Lemery D, Llorca PM and Coudoré F. GC-MS determined cotinine in an epidemiological study on smoking status at delivery. </w:t>
      </w:r>
      <w:r w:rsidRPr="00B71B41">
        <w:rPr>
          <w:i/>
        </w:rPr>
        <w:t>Pulm Pharmacol Ther</w:t>
      </w:r>
      <w:r w:rsidRPr="00B71B41">
        <w:t xml:space="preserve"> 2008; </w:t>
      </w:r>
      <w:r w:rsidRPr="00B71B41">
        <w:rPr>
          <w:b/>
        </w:rPr>
        <w:t>21</w:t>
      </w:r>
      <w:r w:rsidRPr="00B71B41">
        <w:t>: 485-8 [PMID: 18086544 DOI: 10.1016/j.pupt.2007.11.00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4</w:t>
      </w:r>
      <w:r w:rsidRPr="00B71B41">
        <w:tab/>
        <w:t xml:space="preserve">Delfino RJ, Ernst P, Jaakkola MS, Solomon S and Becklake MR. Questionnaire assessments of recent exposure to environmental tobacco smoke in relation to salivary cotinine. </w:t>
      </w:r>
      <w:r w:rsidRPr="00B71B41">
        <w:rPr>
          <w:i/>
        </w:rPr>
        <w:t>Eur Respir J</w:t>
      </w:r>
      <w:r w:rsidRPr="00B71B41">
        <w:t xml:space="preserve"> 1993; </w:t>
      </w:r>
      <w:r w:rsidRPr="00B71B41">
        <w:rPr>
          <w:b/>
        </w:rPr>
        <w:t>6</w:t>
      </w:r>
      <w:r w:rsidRPr="00B71B41">
        <w:t>: 1104-1108 [PMID: 822412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lastRenderedPageBreak/>
        <w:t>35</w:t>
      </w:r>
      <w:r w:rsidRPr="00B71B41">
        <w:tab/>
        <w:t xml:space="preserve">Dell'Orco V, Forastiere F, Agabiti N, Corbo GM, Pistelli R, Pacifici R, Zuccaro P, Pizzabiocca A, Rosa M, Altieri I and Perucci CA. Household and community determinants of exposure to involuntary smoking: a study of urinary cotinine in children and adolescents. </w:t>
      </w:r>
      <w:r w:rsidRPr="00B71B41">
        <w:rPr>
          <w:i/>
        </w:rPr>
        <w:t>Am J Epidemiol</w:t>
      </w:r>
      <w:r w:rsidRPr="00B71B41">
        <w:t xml:space="preserve"> 1995; </w:t>
      </w:r>
      <w:r w:rsidRPr="00B71B41">
        <w:rPr>
          <w:b/>
        </w:rPr>
        <w:t>142</w:t>
      </w:r>
      <w:r w:rsidRPr="00B71B41">
        <w:t>: 419-427 [PMID: 762540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6</w:t>
      </w:r>
      <w:r w:rsidRPr="00B71B41">
        <w:tab/>
        <w:t>Dickinson JA, Rostas JAP, Nichols B, Ebeling W, Dickeson J, Matthews D, Gibberd R and Sanson-Fisher RW. The use of saliva cotinine to validate smoking self-report in primary care - Provided by Prof. R.W. Gibberd. [Personal Communication to Lee PN]. 1988: 1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7</w:t>
      </w:r>
      <w:r w:rsidRPr="00B71B41">
        <w:tab/>
        <w:t xml:space="preserve">Dolcini MM, Adler NE, Lee P and Bauman KE. An assessment of the validity of adolescent self-reported smoking using three biological indicators. </w:t>
      </w:r>
      <w:r w:rsidRPr="00B71B41">
        <w:rPr>
          <w:i/>
        </w:rPr>
        <w:t>Nicotine Tob Res</w:t>
      </w:r>
      <w:r w:rsidRPr="00B71B41">
        <w:t xml:space="preserve"> 2003; </w:t>
      </w:r>
      <w:r w:rsidRPr="00B71B41">
        <w:rPr>
          <w:b/>
        </w:rPr>
        <w:t>5</w:t>
      </w:r>
      <w:r w:rsidRPr="00B71B41">
        <w:t>: 473-483 [PMID: 1295978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8</w:t>
      </w:r>
      <w:r w:rsidRPr="00B71B41">
        <w:tab/>
        <w:t xml:space="preserve">Nondahl DM, Cruickshanks KJ, Dalton DS, Schubert CR, Klein BEK, Klein R and Tweed TS. Serum cotinine level and incident hearing loss: a case-control study. </w:t>
      </w:r>
      <w:r w:rsidRPr="00B71B41">
        <w:rPr>
          <w:i/>
        </w:rPr>
        <w:t>Arch Otolaryngol Head Neck Surg</w:t>
      </w:r>
      <w:r w:rsidRPr="00B71B41">
        <w:t xml:space="preserve"> 2004; </w:t>
      </w:r>
      <w:r w:rsidRPr="00B71B41">
        <w:rPr>
          <w:b/>
        </w:rPr>
        <w:t>130</w:t>
      </w:r>
      <w:r w:rsidRPr="00B71B41">
        <w:t>: 1260-1264 [PMID: 1554557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39</w:t>
      </w:r>
      <w:r w:rsidRPr="00B71B41">
        <w:tab/>
        <w:t xml:space="preserve">Ellard GA, Johnstone FD, Prescott RJ, Ji-Xian W and Jian-Hua M. Smoking during pregnancy: the dose dependence of birthweight deficits. </w:t>
      </w:r>
      <w:r w:rsidRPr="00B71B41">
        <w:rPr>
          <w:i/>
        </w:rPr>
        <w:t>Br J Obstet Gynaecol</w:t>
      </w:r>
      <w:r w:rsidRPr="00B71B41">
        <w:t xml:space="preserve"> 1996; </w:t>
      </w:r>
      <w:r w:rsidRPr="00B71B41">
        <w:rPr>
          <w:b/>
        </w:rPr>
        <w:t>103</w:t>
      </w:r>
      <w:r w:rsidRPr="00B71B41">
        <w:t xml:space="preserve">: 806-813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0</w:t>
      </w:r>
      <w:r w:rsidRPr="00B71B41">
        <w:tab/>
        <w:t xml:space="preserve">Emmons KM, Marcus BH, Abrams DB, Marshall R, Novotny TE, Kane ME and Etzel RA. Use of a 24-hour recall diary to assess exposure to environmental tobacco smoke. </w:t>
      </w:r>
      <w:r w:rsidRPr="00B71B41">
        <w:rPr>
          <w:i/>
        </w:rPr>
        <w:t>Arch Environ Health</w:t>
      </w:r>
      <w:r w:rsidRPr="00B71B41">
        <w:t xml:space="preserve"> 1996; </w:t>
      </w:r>
      <w:r w:rsidRPr="00B71B41">
        <w:rPr>
          <w:b/>
        </w:rPr>
        <w:t>51</w:t>
      </w:r>
      <w:r w:rsidRPr="00B71B41">
        <w:t>: 146-149 [PMID: 8638966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1</w:t>
      </w:r>
      <w:r w:rsidRPr="00B71B41">
        <w:tab/>
        <w:t xml:space="preserve">England LJ, Grauman A, Qian C, Wilkins DG, Schisterman EF, Yu KF and Levine RJ. Misclassification of maternal smoking status and its effects on an epidemiologic study of pregnancy outcomes. </w:t>
      </w:r>
      <w:r w:rsidRPr="00B71B41">
        <w:rPr>
          <w:i/>
        </w:rPr>
        <w:t>Nicotine Tob Res</w:t>
      </w:r>
      <w:r w:rsidRPr="00B71B41">
        <w:t xml:space="preserve"> 2007; </w:t>
      </w:r>
      <w:r w:rsidRPr="00B71B41">
        <w:rPr>
          <w:b/>
        </w:rPr>
        <w:t>9</w:t>
      </w:r>
      <w:r w:rsidRPr="00B71B41">
        <w:t>: 1005-1013 [PMID: 17852766 DOI: 10.1080/1462220070149125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2</w:t>
      </w:r>
      <w:r w:rsidRPr="00B71B41">
        <w:tab/>
        <w:t xml:space="preserve">Etter J-F, Vu Duc T and Perneger TV. Saliva cotinine levels in smokers and nonsmokers. </w:t>
      </w:r>
      <w:r w:rsidRPr="00B71B41">
        <w:rPr>
          <w:i/>
        </w:rPr>
        <w:t>Am J Epidemiol</w:t>
      </w:r>
      <w:r w:rsidRPr="00B71B41">
        <w:t xml:space="preserve"> 2000; </w:t>
      </w:r>
      <w:r w:rsidRPr="00B71B41">
        <w:rPr>
          <w:b/>
        </w:rPr>
        <w:t>151</w:t>
      </w:r>
      <w:r w:rsidRPr="00B71B41">
        <w:t>: 251-258 [PMID: 1067054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3</w:t>
      </w:r>
      <w:r w:rsidRPr="00B71B41">
        <w:tab/>
        <w:t xml:space="preserve">Everett-Murphy K, Steyn K, Mathews C, Petersen Z, Odendaal H, Gwebushe N and Lombard C. The effectiveness of adapted, best practice guidelines for smoking cessation counseling with disadvantaged, pregnant smokers attending public sector antenatal clinics in Cape Town, South Africa. </w:t>
      </w:r>
      <w:r w:rsidRPr="00B71B41">
        <w:rPr>
          <w:i/>
        </w:rPr>
        <w:t>Acta Obstet Gynecol Scand</w:t>
      </w:r>
      <w:r w:rsidRPr="00B71B41">
        <w:t xml:space="preserve"> 2010; </w:t>
      </w:r>
      <w:r w:rsidRPr="00B71B41">
        <w:rPr>
          <w:b/>
        </w:rPr>
        <w:t>89</w:t>
      </w:r>
      <w:r w:rsidRPr="00B71B41">
        <w:t>: 478-89 [PMID: 20302533 DOI: 10.3109/0001634100360570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4</w:t>
      </w:r>
      <w:r w:rsidRPr="00B71B41">
        <w:tab/>
        <w:t xml:space="preserve">Feldman J, Shenker IR, Etzel RA, Spierto FW, Lilienfield DE, Nussbaum M and Jacobson MS. Passive smoking alters lipid profiles in adolescents. </w:t>
      </w:r>
      <w:r w:rsidRPr="00B71B41">
        <w:rPr>
          <w:i/>
        </w:rPr>
        <w:t>Pediatrics</w:t>
      </w:r>
      <w:r w:rsidRPr="00B71B41">
        <w:t xml:space="preserve"> 1991; </w:t>
      </w:r>
      <w:r w:rsidRPr="00B71B41">
        <w:rPr>
          <w:b/>
        </w:rPr>
        <w:t>88</w:t>
      </w:r>
      <w:r w:rsidRPr="00B71B41">
        <w:t>: 259-264 [PMID: 186192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5</w:t>
      </w:r>
      <w:r w:rsidRPr="00B71B41">
        <w:tab/>
        <w:t xml:space="preserve">Fendrich M, Mackesy-Amiti ME, Johnson TP, Hubbell A and Wislar JS. Tobacco-reporting validity in an epidemiological drug-use survey. </w:t>
      </w:r>
      <w:r w:rsidRPr="00B71B41">
        <w:rPr>
          <w:i/>
        </w:rPr>
        <w:t>Addict Behav</w:t>
      </w:r>
      <w:r w:rsidRPr="00B71B41">
        <w:t xml:space="preserve"> 2005; </w:t>
      </w:r>
      <w:r w:rsidRPr="00B71B41">
        <w:rPr>
          <w:b/>
        </w:rPr>
        <w:t>30</w:t>
      </w:r>
      <w:r w:rsidRPr="00B71B41">
        <w:t>: 175-181 [PMID: 15561458 DOI: 10.1016/j.addbeh.2004.04.00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6</w:t>
      </w:r>
      <w:r w:rsidRPr="00B71B41">
        <w:tab/>
        <w:t xml:space="preserve">Fidler JA, Wardle J, Brodersen NH, Jarvis MJ and West R. Vulnerability to smoking after trying a single cigarette can lie dormant for three years or more. </w:t>
      </w:r>
      <w:r w:rsidRPr="00B71B41">
        <w:rPr>
          <w:i/>
        </w:rPr>
        <w:t>Tob Control</w:t>
      </w:r>
      <w:r w:rsidRPr="00B71B41">
        <w:t xml:space="preserve"> 2006; </w:t>
      </w:r>
      <w:r w:rsidRPr="00B71B41">
        <w:rPr>
          <w:b/>
        </w:rPr>
        <w:t>15</w:t>
      </w:r>
      <w:r w:rsidRPr="00B71B41">
        <w:t>: 205-9 [PMID: 16728751 DOI: 10.1136/tc.2005.01489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7</w:t>
      </w:r>
      <w:r w:rsidRPr="00B71B41">
        <w:tab/>
        <w:t xml:space="preserve">Vartiainen E, Seppälä T, Lillsunde P and Puska P. Validation of self reported smoking by serum cotinine measurement in a community-based study. </w:t>
      </w:r>
      <w:r w:rsidRPr="00B71B41">
        <w:rPr>
          <w:i/>
        </w:rPr>
        <w:t>J Epidemiol Community Health</w:t>
      </w:r>
      <w:r w:rsidRPr="00B71B41">
        <w:t xml:space="preserve"> 2002; </w:t>
      </w:r>
      <w:r w:rsidRPr="00B71B41">
        <w:rPr>
          <w:b/>
        </w:rPr>
        <w:t>56</w:t>
      </w:r>
      <w:r w:rsidRPr="00B71B41">
        <w:t>: 167-170 [PMID: 1185433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8</w:t>
      </w:r>
      <w:r w:rsidRPr="00B71B41">
        <w:tab/>
        <w:t xml:space="preserve">Fontham ETH, Correa P, Reynolds P, Wu-Williams A, Buffler PA, Greenberg RS, Chen VW, Alterman T, Boyd P, Austin DF and Liff J. Environmental tobacco smoke and lung cancer in nonsmoking women. A multicenter study. </w:t>
      </w:r>
      <w:r w:rsidRPr="00B71B41">
        <w:rPr>
          <w:i/>
        </w:rPr>
        <w:t>JAMA</w:t>
      </w:r>
      <w:r w:rsidRPr="00B71B41">
        <w:t xml:space="preserve"> 1994; </w:t>
      </w:r>
      <w:r w:rsidRPr="00B71B41">
        <w:rPr>
          <w:b/>
        </w:rPr>
        <w:t>271</w:t>
      </w:r>
      <w:r w:rsidRPr="00B71B41">
        <w:t>: 1752-1759 Erratum appears in JAMA 1994 Nov 23-30;272(20):1578. [PMID: 8196118 DOI: 10.1001/jama.1994.0351046004403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49</w:t>
      </w:r>
      <w:r w:rsidRPr="00B71B41">
        <w:tab/>
        <w:t xml:space="preserve">Ford RPK, Tappin DM, Schluter PJ and Wild CJ. Smoking during pregnancy: how reliable are maternal self reports in New Zealand? </w:t>
      </w:r>
      <w:r w:rsidRPr="00B71B41">
        <w:rPr>
          <w:i/>
        </w:rPr>
        <w:t>J Epidemiol Community Health</w:t>
      </w:r>
      <w:r w:rsidRPr="00B71B41">
        <w:t xml:space="preserve"> 1997; </w:t>
      </w:r>
      <w:r w:rsidRPr="00B71B41">
        <w:rPr>
          <w:b/>
        </w:rPr>
        <w:t>51</w:t>
      </w:r>
      <w:r w:rsidRPr="00B71B41">
        <w:t>: 246-251 [PMID: 9229052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0</w:t>
      </w:r>
      <w:r w:rsidRPr="00B71B41">
        <w:tab/>
        <w:t xml:space="preserve">Fritz M, Wallner R, Grohs U, Kemmler G, Saria A and Zernig G. Comparable sensitivities of urine cotinine and breath carbon monoxide at follow-up time points of three months or more in a smoking cessation trial. </w:t>
      </w:r>
      <w:r w:rsidRPr="00B71B41">
        <w:rPr>
          <w:i/>
        </w:rPr>
        <w:t>Pharmacology</w:t>
      </w:r>
      <w:r w:rsidRPr="00B71B41">
        <w:t xml:space="preserve"> 2010; </w:t>
      </w:r>
      <w:r w:rsidRPr="00B71B41">
        <w:rPr>
          <w:b/>
        </w:rPr>
        <w:t>85</w:t>
      </w:r>
      <w:r w:rsidRPr="00B71B41">
        <w:t>: 234-40 [PMID: 20299823 DOI: 10.1159/00028043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1</w:t>
      </w:r>
      <w:r w:rsidRPr="00B71B41">
        <w:tab/>
        <w:t xml:space="preserve">Gariti P, Alterman AI, Ehrman R, Mulvaney FD and O'Brien CP. Detecting smoking following smoking cessation treatment. </w:t>
      </w:r>
      <w:r w:rsidRPr="00B71B41">
        <w:rPr>
          <w:i/>
        </w:rPr>
        <w:t>Drug Alcohol Depend</w:t>
      </w:r>
      <w:r w:rsidRPr="00B71B41">
        <w:t xml:space="preserve"> 2002; </w:t>
      </w:r>
      <w:r w:rsidRPr="00B71B41">
        <w:rPr>
          <w:b/>
        </w:rPr>
        <w:t>65</w:t>
      </w:r>
      <w:r w:rsidRPr="00B71B41">
        <w:t>: 191-6 [PMID: 1177248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2</w:t>
      </w:r>
      <w:r w:rsidRPr="00B71B41">
        <w:tab/>
        <w:t xml:space="preserve">George L, Granath F, Johansson AL and Cnattingius S. Self-reported nicotine exposure and plasma levels of cotinine in early and late pregnancy. </w:t>
      </w:r>
      <w:r w:rsidRPr="00B71B41">
        <w:rPr>
          <w:i/>
        </w:rPr>
        <w:t>Acta Obstet Gynecol Scand</w:t>
      </w:r>
      <w:r w:rsidRPr="00B71B41">
        <w:t xml:space="preserve"> 2006; </w:t>
      </w:r>
      <w:r w:rsidRPr="00B71B41">
        <w:rPr>
          <w:b/>
        </w:rPr>
        <w:t>85</w:t>
      </w:r>
      <w:r w:rsidRPr="00B71B41">
        <w:t>: 1331-1337 [PMID: 1709141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3</w:t>
      </w:r>
      <w:r w:rsidRPr="00B71B41">
        <w:tab/>
        <w:t xml:space="preserve">Gill GV, Rolfe M, MacFarlane IA and Huddle KR. Smoking habits of black South African patients with diabetes mellitus. </w:t>
      </w:r>
      <w:r w:rsidRPr="00B71B41">
        <w:rPr>
          <w:i/>
        </w:rPr>
        <w:t>Diabet Med</w:t>
      </w:r>
      <w:r w:rsidRPr="00B71B41">
        <w:t xml:space="preserve"> 1996; </w:t>
      </w:r>
      <w:r w:rsidRPr="00B71B41">
        <w:rPr>
          <w:b/>
        </w:rPr>
        <w:t>13</w:t>
      </w:r>
      <w:r w:rsidRPr="00B71B41">
        <w:t>: 996-999 [PMID: 894616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4</w:t>
      </w:r>
      <w:r w:rsidRPr="00B71B41">
        <w:tab/>
        <w:t xml:space="preserve">Gilligan C, Sanson-Fisher R, Eades S, Wenitong M, Panaretto K and D'Este C. Assessing the accuracy of self-reported smoking status and impact of passive smoke exposure among pregnant Aboriginal and Torres Strait Islander women using cotinine </w:t>
      </w:r>
      <w:r w:rsidRPr="00B71B41">
        <w:lastRenderedPageBreak/>
        <w:t xml:space="preserve">biochemical validation. </w:t>
      </w:r>
      <w:r w:rsidRPr="00B71B41">
        <w:rPr>
          <w:i/>
        </w:rPr>
        <w:t>Drug Alcohol Rev</w:t>
      </w:r>
      <w:r w:rsidRPr="00B71B41">
        <w:t xml:space="preserve"> 2010; </w:t>
      </w:r>
      <w:r w:rsidRPr="00B71B41">
        <w:rPr>
          <w:b/>
        </w:rPr>
        <w:t>29</w:t>
      </w:r>
      <w:r w:rsidRPr="00B71B41">
        <w:t>: 35-40 [PMID: 20078680 DOI: 10.1111/j.1465-3362.2009.00078.x]</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5</w:t>
      </w:r>
      <w:r w:rsidRPr="00B71B41">
        <w:tab/>
        <w:t xml:space="preserve">Glasgow RE, Mullooly JP, Vogt TM, Stevens VJ, Lichtenstein E, Hollis JF, Lando HA, Severson HH, Pearson KA and Vogt MR. Biochemical validation of smoking status: pros, cons, and data from four low-intensity intervention trials. </w:t>
      </w:r>
      <w:r w:rsidRPr="00B71B41">
        <w:rPr>
          <w:i/>
        </w:rPr>
        <w:t>Addict Behav</w:t>
      </w:r>
      <w:r w:rsidRPr="00B71B41">
        <w:t xml:space="preserve"> 1993; </w:t>
      </w:r>
      <w:r w:rsidRPr="00B71B41">
        <w:rPr>
          <w:b/>
        </w:rPr>
        <w:t>18</w:t>
      </w:r>
      <w:r w:rsidRPr="00B71B41">
        <w:t>: 511-527 [PMID: 831087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6</w:t>
      </w:r>
      <w:r w:rsidRPr="00B71B41">
        <w:tab/>
        <w:t xml:space="preserve">Goniewicz ML, Eisner MD, Lazcano-Ponce E, Zielinska-Danch W, Koszowski B, Sobczak A, Havel C, Jacob P and Benowitz NL. Comparison of urine cotinine and the tobacco-specific nitrosamine metabolite 4-(methylnitrosamino)-1-(3-pyridyl)-1-butanol (NNAL) and their ratio to discriminate active from passive smoking. </w:t>
      </w:r>
      <w:r w:rsidRPr="00B71B41">
        <w:rPr>
          <w:i/>
        </w:rPr>
        <w:t>Nicotine Tob Res</w:t>
      </w:r>
      <w:r w:rsidRPr="00B71B41">
        <w:t xml:space="preserve"> 2011; </w:t>
      </w:r>
      <w:r w:rsidRPr="00B71B41">
        <w:rPr>
          <w:b/>
        </w:rPr>
        <w:t>13</w:t>
      </w:r>
      <w:r w:rsidRPr="00B71B41">
        <w:t>: 202-8 [PMID: 21330276 DOI: 10.1093/ntr/ntq23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7</w:t>
      </w:r>
      <w:r w:rsidRPr="00B71B41">
        <w:tab/>
        <w:t xml:space="preserve">Griffin SJ, Simmons RK, Prevost AT, Williams KM, Hardeman W, Sutton S, Brage S, Ekelund U, Parker RA, Wareham NJ and Kinmonth AL. Multiple behaviour change intervention and outcomes in recently diagnosed type 2 diabetes: the ADDITION-Plus randomised controlled trial. </w:t>
      </w:r>
      <w:r w:rsidRPr="00B71B41">
        <w:rPr>
          <w:i/>
        </w:rPr>
        <w:t>Diabetologia</w:t>
      </w:r>
      <w:r w:rsidRPr="00B71B41">
        <w:t xml:space="preserve"> 2014; </w:t>
      </w:r>
      <w:r w:rsidRPr="00B71B41">
        <w:rPr>
          <w:b/>
        </w:rPr>
        <w:t>57</w:t>
      </w:r>
      <w:r w:rsidRPr="00B71B41">
        <w:t>: 1308-19 [PMID: 24759957 DOI: 10.1007/s00125-014-3236-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8</w:t>
      </w:r>
      <w:r w:rsidRPr="00B71B41">
        <w:tab/>
        <w:t xml:space="preserve">Haddow JE, Palomaki GE and Knight GJ. Use of serum cotinine to assess the accuracy of self reported non-smoking [Letter]. </w:t>
      </w:r>
      <w:r w:rsidRPr="00B71B41">
        <w:rPr>
          <w:i/>
        </w:rPr>
        <w:t>Br Med J</w:t>
      </w:r>
      <w:r w:rsidRPr="00B71B41">
        <w:t xml:space="preserve"> 1986; </w:t>
      </w:r>
      <w:r w:rsidRPr="00B71B41">
        <w:rPr>
          <w:b/>
        </w:rPr>
        <w:t>293</w:t>
      </w:r>
      <w:r w:rsidRPr="00B71B41">
        <w:t>: 1306 [PMID: 309647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59</w:t>
      </w:r>
      <w:r w:rsidRPr="00B71B41">
        <w:tab/>
        <w:t xml:space="preserve">Haddow JE, Knight GJ, Palomaki GE and Haddow PK. Estimating fetal morbidity and mortality resulting from cigarette smoke exposure by measuring cotinine levels in maternal serum. </w:t>
      </w:r>
      <w:r w:rsidRPr="00B71B41">
        <w:rPr>
          <w:i/>
        </w:rPr>
        <w:t>Prog Clin Biol Res</w:t>
      </w:r>
      <w:r w:rsidRPr="00B71B41">
        <w:t xml:space="preserve"> 1988; </w:t>
      </w:r>
      <w:r w:rsidRPr="00B71B41">
        <w:rPr>
          <w:b/>
        </w:rPr>
        <w:t>281</w:t>
      </w:r>
      <w:r w:rsidRPr="00B71B41">
        <w:t>: 289-300 [PMID: 317471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0</w:t>
      </w:r>
      <w:r w:rsidRPr="00B71B41">
        <w:tab/>
        <w:t xml:space="preserve">Haddow JE, Knight GJ, Palomaki GE and McCarthy JE. Second-trimester serum cotinine levels in non-smokers in relation to birth weight. </w:t>
      </w:r>
      <w:r w:rsidRPr="00B71B41">
        <w:rPr>
          <w:i/>
        </w:rPr>
        <w:t>Am J Obstet Gynecol</w:t>
      </w:r>
      <w:r w:rsidRPr="00B71B41">
        <w:t xml:space="preserve"> 1988; </w:t>
      </w:r>
      <w:r w:rsidRPr="00B71B41">
        <w:rPr>
          <w:b/>
        </w:rPr>
        <w:t>159</w:t>
      </w:r>
      <w:r w:rsidRPr="00B71B41">
        <w:t>: 481-484 [PMID: 340770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1</w:t>
      </w:r>
      <w:r w:rsidRPr="00B71B41">
        <w:tab/>
        <w:t xml:space="preserve">Haley NJ, Colosimo SG, Axelrad CM, Harris R and Sepkovic DW. Biochemical validation of self-reported exposure to environmental tobacco smoke. </w:t>
      </w:r>
      <w:r w:rsidRPr="00B71B41">
        <w:rPr>
          <w:i/>
        </w:rPr>
        <w:t>Environ Res</w:t>
      </w:r>
      <w:r w:rsidRPr="00B71B41">
        <w:t xml:space="preserve"> 1989; </w:t>
      </w:r>
      <w:r w:rsidRPr="00B71B41">
        <w:rPr>
          <w:b/>
        </w:rPr>
        <w:t>49</w:t>
      </w:r>
      <w:r w:rsidRPr="00B71B41">
        <w:t>: 127-135 [PMID: 272147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2</w:t>
      </w:r>
      <w:r w:rsidRPr="00B71B41">
        <w:tab/>
        <w:t xml:space="preserve">Batty GD, Gale CR, Jefferis B and Kvaavik E. Passive smoking assessed by salivary cotinine and self-report in relation to cause-specific mortality: 17-year follow-up of study participants in the UK Health and Lifestyle Survey. </w:t>
      </w:r>
      <w:r w:rsidRPr="00B71B41">
        <w:rPr>
          <w:i/>
        </w:rPr>
        <w:t>J Epidemiol Community Health</w:t>
      </w:r>
      <w:r w:rsidRPr="00B71B41">
        <w:t xml:space="preserve"> 2014; </w:t>
      </w:r>
      <w:r w:rsidRPr="00B71B41">
        <w:rPr>
          <w:b/>
        </w:rPr>
        <w:t>68</w:t>
      </w:r>
      <w:r w:rsidRPr="00B71B41">
        <w:t>: 1200-1203 [PMID: 25138392 DOI: 10.1136/jech-2014-20387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3</w:t>
      </w:r>
      <w:r w:rsidRPr="00B71B41">
        <w:tab/>
        <w:t>Hegaard HK, Kjærgaard H, Møller LF, Wachmann H and Ottesen B. Determination of a saliva cotinine cut-off to distinguish pregnant smokers from pregnant non-</w:t>
      </w:r>
      <w:r w:rsidRPr="00B71B41">
        <w:lastRenderedPageBreak/>
        <w:t xml:space="preserve">smokers. </w:t>
      </w:r>
      <w:r w:rsidRPr="00B71B41">
        <w:rPr>
          <w:i/>
        </w:rPr>
        <w:t>Acta Obstet Gynecol Scand</w:t>
      </w:r>
      <w:r w:rsidRPr="00B71B41">
        <w:t xml:space="preserve"> 2007; </w:t>
      </w:r>
      <w:r w:rsidRPr="00B71B41">
        <w:rPr>
          <w:b/>
        </w:rPr>
        <w:t>86</w:t>
      </w:r>
      <w:r w:rsidRPr="00B71B41">
        <w:t>: 401-6 [PMID: 17486459 DOI: 10.1080/0001634060114751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4</w:t>
      </w:r>
      <w:r w:rsidRPr="00B71B41">
        <w:tab/>
        <w:t xml:space="preserve">Hegaard HK, Kjaergaard H, Møller LF, Wachmann H and Ottesen B. Multimodal intervention raises smoking cessation rate during pregnancy. </w:t>
      </w:r>
      <w:r w:rsidRPr="00B71B41">
        <w:rPr>
          <w:i/>
        </w:rPr>
        <w:t>Acta Obstet Gynecol Scand</w:t>
      </w:r>
      <w:r w:rsidRPr="00B71B41">
        <w:t xml:space="preserve"> 2003; </w:t>
      </w:r>
      <w:r w:rsidRPr="00B71B41">
        <w:rPr>
          <w:b/>
        </w:rPr>
        <w:t>82</w:t>
      </w:r>
      <w:r w:rsidRPr="00B71B41">
        <w:t>: 813-9 [PMID: 1291144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5</w:t>
      </w:r>
      <w:r w:rsidRPr="00B71B41">
        <w:tab/>
        <w:t xml:space="preserve">Hellemons ME, Sanders JS, Seelen MA, Gans RO, Muller Kobold AC, van Son WJ, Postmus D, Navis GJ and Bakker SJ. Assessment of cotinine reveals a dose-dependent effect of smoking exposure on long-term outcomes after renal transplantation. </w:t>
      </w:r>
      <w:r w:rsidRPr="00B71B41">
        <w:rPr>
          <w:i/>
        </w:rPr>
        <w:t>Transplantation</w:t>
      </w:r>
      <w:r w:rsidRPr="00B71B41">
        <w:t xml:space="preserve"> 2015; </w:t>
      </w:r>
      <w:r w:rsidRPr="00B71B41">
        <w:rPr>
          <w:b/>
        </w:rPr>
        <w:t>99</w:t>
      </w:r>
      <w:r w:rsidRPr="00B71B41">
        <w:t>: 1926-32 [PMID: 25710609 DOI: 10.1097/tp.000000000000063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6</w:t>
      </w:r>
      <w:r w:rsidRPr="00B71B41">
        <w:tab/>
        <w:t xml:space="preserve">Hennrikus DJ, Lando HA, McCarty MC, Klevan D, Holtan N, Huebsch JA, Jestus S, Pentel PR, Pine D, Sullivan S, Swenson K and Vessey J. The TEAM project: the effectiveness of smoking cessation intervention with hospital patients. </w:t>
      </w:r>
      <w:r w:rsidRPr="00B71B41">
        <w:rPr>
          <w:i/>
        </w:rPr>
        <w:t>Prev Med</w:t>
      </w:r>
      <w:r w:rsidRPr="00B71B41">
        <w:t xml:space="preserve"> 2005; </w:t>
      </w:r>
      <w:r w:rsidRPr="00B71B41">
        <w:rPr>
          <w:b/>
        </w:rPr>
        <w:t>40</w:t>
      </w:r>
      <w:r w:rsidRPr="00B71B41">
        <w:t>: 249-58 [PMID: 15533536 DOI: 10.1016/j.ypmed.2004.05.03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7</w:t>
      </w:r>
      <w:r w:rsidRPr="00B71B41">
        <w:tab/>
        <w:t xml:space="preserve">Holiday DB, McLarty JW, Yanagihara RH, Rilay L and Shepherd SB. Two biochemical markers effectively used to separate smokeless tobacco users from smokers and nonusers. </w:t>
      </w:r>
      <w:r w:rsidRPr="00B71B41">
        <w:rPr>
          <w:i/>
        </w:rPr>
        <w:t>South Med J</w:t>
      </w:r>
      <w:r w:rsidRPr="00B71B41">
        <w:t xml:space="preserve"> 1995; </w:t>
      </w:r>
      <w:r w:rsidRPr="00B71B41">
        <w:rPr>
          <w:b/>
        </w:rPr>
        <w:t>88</w:t>
      </w:r>
      <w:r w:rsidRPr="00B71B41">
        <w:t>: 1107-1113 [PMID: 748197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8</w:t>
      </w:r>
      <w:r w:rsidRPr="00B71B41">
        <w:tab/>
        <w:t xml:space="preserve">Hoseini M, Yunesian M, Nabizadeh R, Yaghmaeian K, Parmy S, Gharibi H, Faridi S, Hasanvand MS, Ahmadkhaniha R, Rastkari N, Mirzaei N and Naddafi K. Biomonitoring of tobacco smoke exposure and self-reported smoking status among general population of Tehran, Iran. </w:t>
      </w:r>
      <w:r w:rsidRPr="00B71B41">
        <w:rPr>
          <w:i/>
        </w:rPr>
        <w:t>Environ Sci Pollut Res Int</w:t>
      </w:r>
      <w:r w:rsidRPr="00B71B41">
        <w:t xml:space="preserve"> 2016; </w:t>
      </w:r>
      <w:r w:rsidRPr="00B71B41">
        <w:rPr>
          <w:b/>
        </w:rPr>
        <w:t>23</w:t>
      </w:r>
      <w:r w:rsidRPr="00B71B41">
        <w:t>: 25065-25073 [PMID: 27677995 DOI: 10.1007/s11356-016-7619-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69</w:t>
      </w:r>
      <w:r w:rsidRPr="00B71B41">
        <w:tab/>
        <w:t>Office of Population Censuses and Surveys. Health survey for England 1993. Series HS no. 3. Vol London: HMSO, 1995: 49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0</w:t>
      </w:r>
      <w:r w:rsidRPr="00B71B41">
        <w:tab/>
        <w:t>Office of Population Censuses and Surveys. Health survey for England 1994. Volume I: Findings. Volume II: Survey methodology &amp; documentation. Series HS no. 4. Colhoun H and Prescott-Clarke P, editors. Vol London: HMSO, 1996: 60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1</w:t>
      </w:r>
      <w:r w:rsidRPr="00B71B41">
        <w:tab/>
        <w:t xml:space="preserve">Jarvis MJ, Fidler J, Mindell J, Feyerabend C and West R. Assessing smoking status in children, adolescents and adults: cotinine cut-points revisited. </w:t>
      </w:r>
      <w:r w:rsidRPr="00B71B41">
        <w:rPr>
          <w:i/>
        </w:rPr>
        <w:t>Addiction</w:t>
      </w:r>
      <w:r w:rsidRPr="00B71B41">
        <w:t xml:space="preserve"> 2008; </w:t>
      </w:r>
      <w:r w:rsidRPr="00B71B41">
        <w:rPr>
          <w:b/>
        </w:rPr>
        <w:t>103</w:t>
      </w:r>
      <w:r w:rsidRPr="00B71B41">
        <w:t>: 1553-1561 [PMID: 1878350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2</w:t>
      </w:r>
      <w:r w:rsidRPr="00B71B41">
        <w:tab/>
        <w:t>Lee PN. Do misclassification rates of active smoking vary according to spousal smoking?  Unpublished work based on data provided by Dr J M Samet. 2005: 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lastRenderedPageBreak/>
        <w:t>73</w:t>
      </w:r>
      <w:r w:rsidRPr="00B71B41">
        <w:tab/>
        <w:t>Boreham R. Use of tobacco products. In: Erens B, Primatesta P and Prior G: Health survey for England. The health of minority ethnic groups '99. Volume 1: Findings. Volume 2: Methodology &amp; documentation. London: The Stationery Office, 2001: 97-12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4</w:t>
      </w:r>
      <w:r w:rsidRPr="00B71B41">
        <w:tab/>
        <w:t xml:space="preserve">Shahab L, Jarvis MJ, Britton J and West R. Prevalence, diagnosis and relation to tobacco dependence of chronic obstructive pulmonary disease in a nationally representative population sample. </w:t>
      </w:r>
      <w:r w:rsidRPr="00B71B41">
        <w:rPr>
          <w:i/>
        </w:rPr>
        <w:t>Thorax</w:t>
      </w:r>
      <w:r w:rsidRPr="00B71B41">
        <w:t xml:space="preserve"> 2006; </w:t>
      </w:r>
      <w:r w:rsidRPr="00B71B41">
        <w:rPr>
          <w:b/>
        </w:rPr>
        <w:t>61</w:t>
      </w:r>
      <w:r w:rsidRPr="00B71B41">
        <w:t>: 1043-1047 [PMID: 1704093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5</w:t>
      </w:r>
      <w:r w:rsidRPr="00B71B41">
        <w:tab/>
        <w:t xml:space="preserve">Wardle H and Hedges B. Cigarette smoking. In: Sproston K and Primatesta P: Health survey for England 2002 Vol 1: The health of children and young people. London: The Stationery Office, 2003: 19-56. </w:t>
      </w:r>
      <w:hyperlink r:id="rId16" w:history="1">
        <w:r w:rsidRPr="00B71B41">
          <w:rPr>
            <w:rStyle w:val="af4"/>
          </w:rPr>
          <w:t>http://webarchive.nationalarchives.gov.uk/20131205100653/http://www.archive2.official-documents.co.uk/document/deps/doh/survey02/hcyp/hcyp07.htm</w:t>
        </w:r>
      </w:hyperlink>
      <w:r w:rsidRPr="00B71B41">
        <w:t xml:space="preserve">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6</w:t>
      </w:r>
      <w:r w:rsidRPr="00B71B41">
        <w:tab/>
        <w:t xml:space="preserve">West R, Zatonski W, Przewozniak K and Jarvis MJ. Can we trust national smoking prevalence figures?  Discrepancies between biochemically assessed and self-reported smoking rates in three countries. </w:t>
      </w:r>
      <w:r w:rsidRPr="00B71B41">
        <w:rPr>
          <w:i/>
        </w:rPr>
        <w:t>Cancer Epidemiol Biomarkers Prev</w:t>
      </w:r>
      <w:r w:rsidRPr="00B71B41">
        <w:t xml:space="preserve"> 2007; </w:t>
      </w:r>
      <w:r w:rsidRPr="00B71B41">
        <w:rPr>
          <w:b/>
        </w:rPr>
        <w:t>16</w:t>
      </w:r>
      <w:r w:rsidRPr="00B71B41">
        <w:t>: 820-822 [PMID: 17416777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7</w:t>
      </w:r>
      <w:r w:rsidRPr="00B71B41">
        <w:tab/>
        <w:t xml:space="preserve">Aurrekoetxea JJ, Murcia M, Rebagliato M, Fernández-Somoano A, Castilla AM, Guxens M, López MJ, Lertxundi A, Espada M, Tardon A, Ballester F and Santa-Marina L. Factors associated with second-hand smoke exposure in non-smoking pregnant women in Spain: self-reported exposure and urinary cotinine levels. </w:t>
      </w:r>
      <w:r w:rsidRPr="00B71B41">
        <w:rPr>
          <w:i/>
        </w:rPr>
        <w:t>Sci Total Environ</w:t>
      </w:r>
      <w:r w:rsidRPr="00B71B41">
        <w:t xml:space="preserve"> 2014; </w:t>
      </w:r>
      <w:r w:rsidRPr="00B71B41">
        <w:rPr>
          <w:b/>
        </w:rPr>
        <w:t>470-471</w:t>
      </w:r>
      <w:r w:rsidRPr="00B71B41">
        <w:t>: 1189-96 [PMID: 24246942 DOI: 10.1016/j.scitotenv.2013.10.11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8</w:t>
      </w:r>
      <w:r w:rsidRPr="00B71B41">
        <w:tab/>
        <w:t xml:space="preserve">Aurrekoetxea JJ, Murcia M, Rebagliato M, López MJ, Castilla AM, Santa-Marina L, Guxens M, Fernández-Somoano A, Espada M, Lertxundi A, Tardón A and Ballester F. Determinants of self-reported smoking and misclassification during pregnancy, and analysis of optimal cut-off points for urinary cotinine: a cross-sectional study. </w:t>
      </w:r>
      <w:r w:rsidRPr="00B71B41">
        <w:rPr>
          <w:i/>
        </w:rPr>
        <w:t>BMJ Open</w:t>
      </w:r>
      <w:r w:rsidRPr="00B71B41">
        <w:t xml:space="preserve"> 2013; </w:t>
      </w:r>
      <w:r w:rsidRPr="00B71B41">
        <w:rPr>
          <w:b/>
        </w:rPr>
        <w:t>3</w:t>
      </w:r>
      <w:r w:rsidRPr="00B71B41">
        <w:t>: e002034 [PMID: 23355667 DOI: 10.1136/bmjopen-2012-00203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79</w:t>
      </w:r>
      <w:r w:rsidRPr="00B71B41">
        <w:tab/>
        <w:t xml:space="preserve">Jarvis MJ, Tunstall-Pedoe H, Feyerabend C, Vesey C and Saloojee Y. Comparison of tests used to distinguish smokers from nonsmokers. </w:t>
      </w:r>
      <w:r w:rsidRPr="00B71B41">
        <w:rPr>
          <w:i/>
        </w:rPr>
        <w:t>Am J Public Health</w:t>
      </w:r>
      <w:r w:rsidRPr="00B71B41">
        <w:t xml:space="preserve"> 1987; </w:t>
      </w:r>
      <w:r w:rsidRPr="00B71B41">
        <w:rPr>
          <w:b/>
        </w:rPr>
        <w:t>77</w:t>
      </w:r>
      <w:r w:rsidRPr="00B71B41">
        <w:t>: 1435-1438 [PMID: 3661797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0</w:t>
      </w:r>
      <w:r w:rsidRPr="00B71B41">
        <w:tab/>
        <w:t xml:space="preserve">Jarvis MJ, McNeill AD, Bryant A and Russell MAH. Factors determining exposure to passive smoking in young adults living at home: quantitative analysis using saliva cotinine concentrations. </w:t>
      </w:r>
      <w:r w:rsidRPr="00B71B41">
        <w:rPr>
          <w:i/>
        </w:rPr>
        <w:t>Int J Epidemiol</w:t>
      </w:r>
      <w:r w:rsidRPr="00B71B41">
        <w:t xml:space="preserve"> 1991; </w:t>
      </w:r>
      <w:r w:rsidRPr="00B71B41">
        <w:rPr>
          <w:b/>
        </w:rPr>
        <w:t>20</w:t>
      </w:r>
      <w:r w:rsidRPr="00B71B41">
        <w:t>: 126-131 [PMID: 206620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1</w:t>
      </w:r>
      <w:r w:rsidRPr="00B71B41">
        <w:tab/>
        <w:t xml:space="preserve">Jedrychowski W, Perera F, Mroz E, Edwards S, Flak E, Rauh V, Pac A, Budzyn-Mrozek D and Musiał A. Prenatal exposure to passive smoking and duration of </w:t>
      </w:r>
      <w:r w:rsidRPr="00B71B41">
        <w:lastRenderedPageBreak/>
        <w:t xml:space="preserve">breastfeeding in nonsmoking women: Krakow inner city prospective cohort study. </w:t>
      </w:r>
      <w:r w:rsidRPr="00B71B41">
        <w:rPr>
          <w:i/>
        </w:rPr>
        <w:t>Arch Gynecol Obstet</w:t>
      </w:r>
      <w:r w:rsidRPr="00B71B41">
        <w:t xml:space="preserve"> 2008; </w:t>
      </w:r>
      <w:r w:rsidRPr="00B71B41">
        <w:rPr>
          <w:b/>
        </w:rPr>
        <w:t>278</w:t>
      </w:r>
      <w:r w:rsidRPr="00B71B41">
        <w:t>: 411-417 [PMID: 1831778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2</w:t>
      </w:r>
      <w:r w:rsidRPr="00B71B41">
        <w:tab/>
        <w:t xml:space="preserve">Jenkins RA and Counts RW. Personal exposure to environmental tobacco smoke: salivary cotinine, airborne nicotine, and nonsmoker misclassification. </w:t>
      </w:r>
      <w:r w:rsidRPr="00B71B41">
        <w:rPr>
          <w:i/>
        </w:rPr>
        <w:t>J Expo Anal Environ Epidemiol</w:t>
      </w:r>
      <w:r w:rsidRPr="00B71B41">
        <w:t xml:space="preserve"> 1999; </w:t>
      </w:r>
      <w:r w:rsidRPr="00B71B41">
        <w:rPr>
          <w:b/>
        </w:rPr>
        <w:t>9</w:t>
      </w:r>
      <w:r w:rsidRPr="00B71B41">
        <w:t>: 352-363 [PMID: 1048916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3</w:t>
      </w:r>
      <w:r w:rsidRPr="00B71B41">
        <w:tab/>
        <w:t xml:space="preserve">Jhun HJ, Seo HG, Lee DH, Sung MW, Kang YD, Syn HC and Jun JK. Self-reported smoking and urinary cotinine levels among pregnant women in Korea and factors associated with smoking during pregnancy. </w:t>
      </w:r>
      <w:r w:rsidRPr="00B71B41">
        <w:rPr>
          <w:i/>
        </w:rPr>
        <w:t>J Korean Med Sci</w:t>
      </w:r>
      <w:r w:rsidRPr="00B71B41">
        <w:t xml:space="preserve"> 2010; </w:t>
      </w:r>
      <w:r w:rsidRPr="00B71B41">
        <w:rPr>
          <w:b/>
        </w:rPr>
        <w:t>25</w:t>
      </w:r>
      <w:r w:rsidRPr="00B71B41">
        <w:t>: 752-7 [PMID: 20436713 DOI: 10.3346/jkms.2010.25.5.75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4</w:t>
      </w:r>
      <w:r w:rsidRPr="00B71B41">
        <w:tab/>
        <w:t xml:space="preserve">Kandel DB, Schaffran C, Griesler PC, Hu M-C, Davies M and Benowitz N. Salivary cotinine concentration versus self-reported cigarette smoking: Three patterns of inconsistency in adolescence. </w:t>
      </w:r>
      <w:r w:rsidRPr="00B71B41">
        <w:rPr>
          <w:i/>
        </w:rPr>
        <w:t>Nicotine Tob Res</w:t>
      </w:r>
      <w:r w:rsidRPr="00B71B41">
        <w:t xml:space="preserve"> 2006; </w:t>
      </w:r>
      <w:r w:rsidRPr="00B71B41">
        <w:rPr>
          <w:b/>
        </w:rPr>
        <w:t>8</w:t>
      </w:r>
      <w:r w:rsidRPr="00B71B41">
        <w:t>: 525-37 [PMID: 16920650 DOI: 10.1080/1462220060067273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5</w:t>
      </w:r>
      <w:r w:rsidRPr="00B71B41">
        <w:tab/>
        <w:t xml:space="preserve">Kaufman FL, Kharrazi M, Delorenze GN, Eskenazi B and Bernert JT. Estimation of environmental tobacco smoke exposure during pregnancy using a single question on household smokers versus serum cotinine. </w:t>
      </w:r>
      <w:r w:rsidRPr="00B71B41">
        <w:rPr>
          <w:i/>
        </w:rPr>
        <w:t>J Expo Anal Environ Epidemiol</w:t>
      </w:r>
      <w:r w:rsidRPr="00B71B41">
        <w:t xml:space="preserve"> 2002; </w:t>
      </w:r>
      <w:r w:rsidRPr="00B71B41">
        <w:rPr>
          <w:b/>
        </w:rPr>
        <w:t>12</w:t>
      </w:r>
      <w:r w:rsidRPr="00B71B41">
        <w:t>: 286-95 [PMID: 12087435 DOI: 10.1038/sj.jea.750022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6</w:t>
      </w:r>
      <w:r w:rsidRPr="00B71B41">
        <w:tab/>
        <w:t xml:space="preserve">Kendrick JS, Zahniser SC, Miller N, Salas N, Stine J, Gargiullo PM, Floyd RL, Spierto FW, Sexton M, Metzger RW, Stockbauer JW, Hannon H and Dalmat ME. Integrating smoking cessation into routine public prenatal care: the Smoking Cessation in Pregnancy project. </w:t>
      </w:r>
      <w:r w:rsidRPr="00B71B41">
        <w:rPr>
          <w:i/>
        </w:rPr>
        <w:t>Am J Public Health</w:t>
      </w:r>
      <w:r w:rsidRPr="00B71B41">
        <w:t xml:space="preserve"> 1995; </w:t>
      </w:r>
      <w:r w:rsidRPr="00B71B41">
        <w:rPr>
          <w:b/>
        </w:rPr>
        <w:t>85</w:t>
      </w:r>
      <w:r w:rsidRPr="00B71B41">
        <w:t>: 217-22 [PMID: 785678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7</w:t>
      </w:r>
      <w:r w:rsidRPr="00B71B41">
        <w:tab/>
        <w:t xml:space="preserve">Kharrazi M, Epstein D, Hopkins B, Kreutzer R, Doebbert G, Hiatt R, Swan S, Eskenazi B, Pirkle JL and Bernert JT. Evaluation of four maternal smoking questions. </w:t>
      </w:r>
      <w:r w:rsidRPr="00B71B41">
        <w:rPr>
          <w:i/>
        </w:rPr>
        <w:t>Public Health Rep</w:t>
      </w:r>
      <w:r w:rsidRPr="00B71B41">
        <w:t xml:space="preserve"> 1999; </w:t>
      </w:r>
      <w:r w:rsidRPr="00B71B41">
        <w:rPr>
          <w:b/>
        </w:rPr>
        <w:t>114</w:t>
      </w:r>
      <w:r w:rsidRPr="00B71B41">
        <w:t>: 60-70 [PMID: 992517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8</w:t>
      </w:r>
      <w:r w:rsidRPr="00B71B41">
        <w:tab/>
        <w:t xml:space="preserve">Khuri FR, Kim ES, Lee JJ, Winn RJ, Benner SE, Lippman SM, Fu KK, Cooper JS, Vokes EE, Chamberlain RM, Williams B, Pajak TF, Goepfert H and Hong WK. The impact of smoking status, disease stage, and index tumor site on second primary tumor incidence and tumor recurrence in the head and neck retinoid chemoprevention trial. </w:t>
      </w:r>
      <w:r w:rsidRPr="00B71B41">
        <w:rPr>
          <w:i/>
        </w:rPr>
        <w:t>Cancer Epidemiol Biomarkers Prev</w:t>
      </w:r>
      <w:r w:rsidRPr="00B71B41">
        <w:t xml:space="preserve"> 2001; </w:t>
      </w:r>
      <w:r w:rsidRPr="00B71B41">
        <w:rPr>
          <w:b/>
        </w:rPr>
        <w:t>10</w:t>
      </w:r>
      <w:r w:rsidRPr="00B71B41">
        <w:t>: 823-829 [PMID: 1148974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89</w:t>
      </w:r>
      <w:r w:rsidRPr="00B71B41">
        <w:tab/>
        <w:t xml:space="preserve">Kim S, Apelberg BJ, Avila-Tang E, Hepp L, Yun D, Samet JM and Breysse PN. Utility and cutoff value of hair nicotine as a biomarker of long-term tobacco smoke exposure, compared to salivary cotinine. </w:t>
      </w:r>
      <w:r w:rsidRPr="00B71B41">
        <w:rPr>
          <w:i/>
        </w:rPr>
        <w:t>Int J Environ Res Public Health</w:t>
      </w:r>
      <w:r w:rsidRPr="00B71B41">
        <w:t xml:space="preserve"> 2014; </w:t>
      </w:r>
      <w:r w:rsidRPr="00B71B41">
        <w:rPr>
          <w:b/>
        </w:rPr>
        <w:t>11</w:t>
      </w:r>
      <w:r w:rsidRPr="00B71B41">
        <w:t>: 8368-82 [PMID: 25153466 DOI: 10.3390/ijerph11080836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lastRenderedPageBreak/>
        <w:t>90</w:t>
      </w:r>
      <w:r w:rsidRPr="00B71B41">
        <w:tab/>
        <w:t xml:space="preserve">Klebanoff MA, Levine RJ, Clemens JD, DerSimonian R and Wilkins DG. Serum cotinine concentration and self-reported smoking during pregnancy. </w:t>
      </w:r>
      <w:r w:rsidRPr="00B71B41">
        <w:rPr>
          <w:i/>
        </w:rPr>
        <w:t>Am J Epidemiol</w:t>
      </w:r>
      <w:r w:rsidRPr="00B71B41">
        <w:t xml:space="preserve"> 1998; </w:t>
      </w:r>
      <w:r w:rsidRPr="00B71B41">
        <w:rPr>
          <w:b/>
        </w:rPr>
        <w:t>148</w:t>
      </w:r>
      <w:r w:rsidRPr="00B71B41">
        <w:t>: 259-262 [PMID: 9690362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1</w:t>
      </w:r>
      <w:r w:rsidRPr="00B71B41">
        <w:tab/>
        <w:t xml:space="preserve">Jung-Choi K-HK, Y-H.; Cho, H-J. Hidden female smokers in Asia: a comparison of self-reported with cotinine-verified smoking prevalence rates in representative national data from an Asian population. </w:t>
      </w:r>
      <w:r w:rsidRPr="00B71B41">
        <w:rPr>
          <w:i/>
        </w:rPr>
        <w:t>Tob Control</w:t>
      </w:r>
      <w:r w:rsidRPr="00B71B41">
        <w:t xml:space="preserve"> 2012; </w:t>
      </w:r>
      <w:r w:rsidRPr="00B71B41">
        <w:rPr>
          <w:b/>
        </w:rPr>
        <w:t>21</w:t>
      </w:r>
      <w:r w:rsidRPr="00B71B41">
        <w:t>: 536-542 [PMID: 21972062 DOI: 10.1136/tobaccocontrol-2011-05001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2</w:t>
      </w:r>
      <w:r w:rsidRPr="00B71B41">
        <w:tab/>
        <w:t xml:space="preserve">Kang JH and Song YM. Association between cotinine-verified smoking status and metabolic syndrome: analyses of Korean National Health and Nutrition Examination Surveys 2008-2010. </w:t>
      </w:r>
      <w:r w:rsidRPr="00B71B41">
        <w:rPr>
          <w:i/>
        </w:rPr>
        <w:t>Metab Syndr Relat Disord</w:t>
      </w:r>
      <w:r w:rsidRPr="00B71B41">
        <w:t xml:space="preserve"> 2015; </w:t>
      </w:r>
      <w:r w:rsidRPr="00B71B41">
        <w:rPr>
          <w:b/>
        </w:rPr>
        <w:t>13</w:t>
      </w:r>
      <w:r w:rsidRPr="00B71B41">
        <w:t>: 140-8 [PMID: 25621906 DOI: 10.1089/met.2014.012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3</w:t>
      </w:r>
      <w:r w:rsidRPr="00B71B41">
        <w:tab/>
        <w:t xml:space="preserve">Jung SY, Kim S, Lee K, Kim JY, Bae WK, Lee K, Han JS and Kim S. Association between secondhand smoke exposure and blood lead and cadmium concentration in community dwelling women: the fifth Korea National Health and Nutrition Examination Survey (2010-2012). </w:t>
      </w:r>
      <w:r w:rsidRPr="00B71B41">
        <w:rPr>
          <w:i/>
        </w:rPr>
        <w:t>BMJ Open</w:t>
      </w:r>
      <w:r w:rsidRPr="00B71B41">
        <w:t xml:space="preserve"> 2015; </w:t>
      </w:r>
      <w:r w:rsidRPr="00B71B41">
        <w:rPr>
          <w:b/>
        </w:rPr>
        <w:t>5</w:t>
      </w:r>
      <w:r w:rsidRPr="00B71B41">
        <w:t>: e008218 [PMID: 26185180 DOI: 10.1136/bmjopen-2015-00821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4</w:t>
      </w:r>
      <w:r w:rsidRPr="00B71B41">
        <w:tab/>
        <w:t xml:space="preserve">Kim KH, Lee CM, Park SM, Cho B, Chang Y, Park SG and Lee K. Secondhand smoke exposure and osteoporosis in never-smoking postmenopausal women: the Fourth Korea National Health and Nutrition Examination Survey. </w:t>
      </w:r>
      <w:r w:rsidRPr="00B71B41">
        <w:rPr>
          <w:i/>
        </w:rPr>
        <w:t>Osteoporos Int</w:t>
      </w:r>
      <w:r w:rsidRPr="00B71B41">
        <w:t xml:space="preserve"> 2013; </w:t>
      </w:r>
      <w:r w:rsidRPr="00B71B41">
        <w:rPr>
          <w:b/>
        </w:rPr>
        <w:t>24</w:t>
      </w:r>
      <w:r w:rsidRPr="00B71B41">
        <w:t>: 523-32 [PMID: 22532000 DOI: 10.1007/s00198-012-1987-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5</w:t>
      </w:r>
      <w:r w:rsidRPr="00B71B41">
        <w:tab/>
        <w:t xml:space="preserve">Laatikainen T, Vartiainen E and Puska P. Comparing smoking and smoking cessation process in the Republic of Karelia, Russia and North Karelia, Finland. </w:t>
      </w:r>
      <w:r w:rsidRPr="00B71B41">
        <w:rPr>
          <w:i/>
        </w:rPr>
        <w:t>J Epidemiol Community Health</w:t>
      </w:r>
      <w:r w:rsidRPr="00B71B41">
        <w:t xml:space="preserve"> 1999; </w:t>
      </w:r>
      <w:r w:rsidRPr="00B71B41">
        <w:rPr>
          <w:b/>
        </w:rPr>
        <w:t>53</w:t>
      </w:r>
      <w:r w:rsidRPr="00B71B41">
        <w:t>: 528-534 [PMID: 1056287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6</w:t>
      </w:r>
      <w:r w:rsidRPr="00B71B41">
        <w:tab/>
        <w:t xml:space="preserve">Lando H, Hennrikus D, McCarty M and Vessey J. Predictors of quitting in hospitalized smokers. </w:t>
      </w:r>
      <w:r w:rsidRPr="00B71B41">
        <w:rPr>
          <w:i/>
        </w:rPr>
        <w:t>Nicotine Tob Res</w:t>
      </w:r>
      <w:r w:rsidRPr="00B71B41">
        <w:t xml:space="preserve"> 2003; </w:t>
      </w:r>
      <w:r w:rsidRPr="00B71B41">
        <w:rPr>
          <w:b/>
        </w:rPr>
        <w:t>5</w:t>
      </w:r>
      <w:r w:rsidRPr="00B71B41">
        <w:t>: 215-22 [PMID: 12745494 DOI: 10.1080/095530003100008343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7</w:t>
      </w:r>
      <w:r w:rsidRPr="00B71B41">
        <w:tab/>
        <w:t xml:space="preserve">Lee A, Gin T, Chui PT, Tan PE, Chiu CH, Tam TP and Samy W. The accuracy of urinary cotinine immunoassay test strip as an add-on test to self-reported smoking before major elective surgery. </w:t>
      </w:r>
      <w:r w:rsidRPr="00B71B41">
        <w:rPr>
          <w:i/>
        </w:rPr>
        <w:t>Nicotine Tob Res</w:t>
      </w:r>
      <w:r w:rsidRPr="00B71B41">
        <w:t xml:space="preserve"> 2013; </w:t>
      </w:r>
      <w:r w:rsidRPr="00B71B41">
        <w:rPr>
          <w:b/>
        </w:rPr>
        <w:t>15</w:t>
      </w:r>
      <w:r w:rsidRPr="00B71B41">
        <w:t>: 1690-5 [PMID: 23516325 DOI: 10.1093/ntr/ntt03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8</w:t>
      </w:r>
      <w:r w:rsidRPr="00B71B41">
        <w:tab/>
        <w:t xml:space="preserve">Lee CY, Shin S, Lee HK and Hong YM. Validation of self-report on smoking among university students in Korea. </w:t>
      </w:r>
      <w:r w:rsidRPr="00B71B41">
        <w:rPr>
          <w:i/>
        </w:rPr>
        <w:t>Am J Health Behav</w:t>
      </w:r>
      <w:r w:rsidRPr="00B71B41">
        <w:t xml:space="preserve"> 2009; </w:t>
      </w:r>
      <w:r w:rsidRPr="00B71B41">
        <w:rPr>
          <w:b/>
        </w:rPr>
        <w:t>33</w:t>
      </w:r>
      <w:r w:rsidRPr="00B71B41">
        <w:t>: 540-9 [PMID: 1929674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99</w:t>
      </w:r>
      <w:r w:rsidRPr="00B71B41">
        <w:tab/>
        <w:t xml:space="preserve">Lee PN. "Marriage to a smoker" may not be a valid marker of exposure in studies relating environmental tobacco smoke to risk of lung cancer in Japanese non-smoking women. </w:t>
      </w:r>
      <w:r w:rsidRPr="00B71B41">
        <w:rPr>
          <w:i/>
        </w:rPr>
        <w:t>Int Arch Occup Environ Health</w:t>
      </w:r>
      <w:r w:rsidRPr="00B71B41">
        <w:t xml:space="preserve"> 1995; </w:t>
      </w:r>
      <w:r w:rsidRPr="00B71B41">
        <w:rPr>
          <w:b/>
        </w:rPr>
        <w:t>67</w:t>
      </w:r>
      <w:r w:rsidRPr="00B71B41">
        <w:t>: 287-294 [PMID: 8543375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0</w:t>
      </w:r>
      <w:r w:rsidRPr="00B71B41">
        <w:tab/>
        <w:t xml:space="preserve">Lee SR, Lee CK, Im H, Yang W, Urm SH, Yu SD, Lee JH, Suh CH, Kim KH, Son BC, Kim JH, Kim SY, Lee SW and Lee JT. Secondhand smoke exposure and urine cotinine concentrations by occupation among Korean workers: results from the 2008 Korea National Survey for Environmental Pollutants in the Human Body. </w:t>
      </w:r>
      <w:r w:rsidRPr="00B71B41">
        <w:rPr>
          <w:i/>
        </w:rPr>
        <w:t>J Occup Environ Hyg</w:t>
      </w:r>
      <w:r w:rsidRPr="00B71B41">
        <w:t xml:space="preserve"> 2014; </w:t>
      </w:r>
      <w:r w:rsidRPr="00B71B41">
        <w:rPr>
          <w:b/>
        </w:rPr>
        <w:t>11</w:t>
      </w:r>
      <w:r w:rsidRPr="00B71B41">
        <w:t>: 314-25 [PMID: 24219421 DOI: 10.1080/15459624.2013.86313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1</w:t>
      </w:r>
      <w:r w:rsidRPr="00B71B41">
        <w:tab/>
        <w:t xml:space="preserve">Lerman C, Roth D, Kaufmann V, Audrain J, Hawk L, Liu A, Niaura R and Epstein L. Mediating mechanisms for the impact of bupropion in smoking cessation treatment. </w:t>
      </w:r>
      <w:r w:rsidRPr="00B71B41">
        <w:rPr>
          <w:i/>
        </w:rPr>
        <w:t>Drug Alcohol Depend</w:t>
      </w:r>
      <w:r w:rsidRPr="00B71B41">
        <w:t xml:space="preserve"> 2002; </w:t>
      </w:r>
      <w:r w:rsidRPr="00B71B41">
        <w:rPr>
          <w:b/>
        </w:rPr>
        <w:t>67</w:t>
      </w:r>
      <w:r w:rsidRPr="00B71B41">
        <w:t>: 219-23 [PMID: 1209567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2</w:t>
      </w:r>
      <w:r w:rsidRPr="00B71B41">
        <w:tab/>
        <w:t xml:space="preserve">Levine H, Berman T, Goldsmith R, Göen T, Spungen J, Novack L, Amitai Y, Shohat T and Grotto I. Exposure to tobacco smoke based on urinary cotinine levels among Israeli smoking and nonsmoking adults: a cross-sectional analysis of the first Israeli human biomonitoring study. </w:t>
      </w:r>
      <w:r w:rsidRPr="00B71B41">
        <w:rPr>
          <w:i/>
        </w:rPr>
        <w:t>BMC Public Health</w:t>
      </w:r>
      <w:r w:rsidRPr="00B71B41">
        <w:t xml:space="preserve"> 2013; </w:t>
      </w:r>
      <w:r w:rsidRPr="00B71B41">
        <w:rPr>
          <w:b/>
        </w:rPr>
        <w:t>13</w:t>
      </w:r>
      <w:r w:rsidRPr="00B71B41">
        <w:t>: 1241 [PMID: 24377966 DOI: 10.1186/1471-2458-13-124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3</w:t>
      </w:r>
      <w:r w:rsidRPr="00B71B41">
        <w:tab/>
        <w:t xml:space="preserve">Levy DE, Adamkiewicz G, Rigotti NA, Fang SC and Winickoff JP. Changes in tobacco smoke exposure following the institution of a smoke-free policy in the Boston Housing Authority. </w:t>
      </w:r>
      <w:r w:rsidRPr="00B71B41">
        <w:rPr>
          <w:i/>
        </w:rPr>
        <w:t>PLoS One</w:t>
      </w:r>
      <w:r w:rsidRPr="00B71B41">
        <w:t xml:space="preserve"> 2015; </w:t>
      </w:r>
      <w:r w:rsidRPr="00B71B41">
        <w:rPr>
          <w:b/>
        </w:rPr>
        <w:t>10</w:t>
      </w:r>
      <w:r w:rsidRPr="00B71B41">
        <w:t>: e0137740 [PMID: 26360258 DOI: 10.1371/journal.pone.013774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4</w:t>
      </w:r>
      <w:r w:rsidRPr="00B71B41">
        <w:tab/>
        <w:t xml:space="preserve">Lee PN. Does breathing other people's tobacco smoke cause lung cancer? [Letter]. </w:t>
      </w:r>
      <w:r w:rsidRPr="00B71B41">
        <w:rPr>
          <w:i/>
        </w:rPr>
        <w:t>Br Med J</w:t>
      </w:r>
      <w:r w:rsidRPr="00B71B41">
        <w:t xml:space="preserve"> 1986; </w:t>
      </w:r>
      <w:r w:rsidRPr="00B71B41">
        <w:rPr>
          <w:b/>
        </w:rPr>
        <w:t>293</w:t>
      </w:r>
      <w:r w:rsidRPr="00B71B41">
        <w:t xml:space="preserve">: 1503-1504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5</w:t>
      </w:r>
      <w:r w:rsidRPr="00B71B41">
        <w:tab/>
        <w:t xml:space="preserve">Lindqvist R, Lendahls L, Tollbom Ö, Åberg H and Hakånsson A. Smoking during pregnancy: comparison of self-reports and cotinine levels in 496 women. </w:t>
      </w:r>
      <w:r w:rsidRPr="00B71B41">
        <w:rPr>
          <w:i/>
        </w:rPr>
        <w:t>Acta Obstet Gynecol Scand</w:t>
      </w:r>
      <w:r w:rsidRPr="00B71B41">
        <w:t xml:space="preserve"> 2002; </w:t>
      </w:r>
      <w:r w:rsidRPr="00B71B41">
        <w:rPr>
          <w:b/>
        </w:rPr>
        <w:t>81</w:t>
      </w:r>
      <w:r w:rsidRPr="00B71B41">
        <w:t>: 240-244 [PMID: 1196648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6</w:t>
      </w:r>
      <w:r w:rsidRPr="00B71B41">
        <w:tab/>
        <w:t xml:space="preserve">Luepker RV, Pallonen UE, Murray DM and Pirie PL. Validity of telephone surveys in assessing cigarette smoking in young adults. </w:t>
      </w:r>
      <w:r w:rsidRPr="00B71B41">
        <w:rPr>
          <w:i/>
        </w:rPr>
        <w:t>Am J Public Health</w:t>
      </w:r>
      <w:r w:rsidRPr="00B71B41">
        <w:t xml:space="preserve"> 1989; </w:t>
      </w:r>
      <w:r w:rsidRPr="00B71B41">
        <w:rPr>
          <w:b/>
        </w:rPr>
        <w:t>79</w:t>
      </w:r>
      <w:r w:rsidRPr="00B71B41">
        <w:t>: 202-204 [PMID: 2913843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7</w:t>
      </w:r>
      <w:r w:rsidRPr="00B71B41">
        <w:tab/>
        <w:t xml:space="preserve">Ma Y, Goins KV, Pbert L and Ockene JK. Predictors of smoking cessation in pregnancy and maintenance postpartum in low-income women. </w:t>
      </w:r>
      <w:r w:rsidRPr="00B71B41">
        <w:rPr>
          <w:i/>
        </w:rPr>
        <w:t>Matern Child Health J</w:t>
      </w:r>
      <w:r w:rsidRPr="00B71B41">
        <w:t xml:space="preserve"> 2005; </w:t>
      </w:r>
      <w:r w:rsidRPr="00B71B41">
        <w:rPr>
          <w:b/>
        </w:rPr>
        <w:t>9</w:t>
      </w:r>
      <w:r w:rsidRPr="00B71B41">
        <w:t>: 393-402 [PMID: 16220356 DOI: 10.1007/s10995-005-0020-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8</w:t>
      </w:r>
      <w:r w:rsidRPr="00B71B41">
        <w:tab/>
        <w:t xml:space="preserve">MacFarlane I, Gill G, Grove T and Wallymahmed M. Trends in the smoking habits of young adults with diabetes. </w:t>
      </w:r>
      <w:r w:rsidRPr="00B71B41">
        <w:rPr>
          <w:i/>
        </w:rPr>
        <w:t>Postgrad Med J</w:t>
      </w:r>
      <w:r w:rsidRPr="00B71B41">
        <w:t xml:space="preserve"> 2001; </w:t>
      </w:r>
      <w:r w:rsidRPr="00B71B41">
        <w:rPr>
          <w:b/>
        </w:rPr>
        <w:t>77</w:t>
      </w:r>
      <w:r w:rsidRPr="00B71B41">
        <w:t>: 461-3 [PMID: 1142359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09</w:t>
      </w:r>
      <w:r w:rsidRPr="00B71B41">
        <w:tab/>
        <w:t xml:space="preserve">Markovic N, Ness RB, Cefilli D, Grisso JA, Stahmer S and Shaw LM. Substance use measures among women in early pregnancy. </w:t>
      </w:r>
      <w:r w:rsidRPr="00B71B41">
        <w:rPr>
          <w:i/>
        </w:rPr>
        <w:t>Am J Obstet Gynecol</w:t>
      </w:r>
      <w:r w:rsidRPr="00B71B41">
        <w:t xml:space="preserve"> 2000; </w:t>
      </w:r>
      <w:r w:rsidRPr="00B71B41">
        <w:rPr>
          <w:b/>
        </w:rPr>
        <w:t>183</w:t>
      </w:r>
      <w:r w:rsidRPr="00B71B41">
        <w:t>: 627-32 [PMID: 1099218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0</w:t>
      </w:r>
      <w:r w:rsidRPr="00B71B41">
        <w:tab/>
        <w:t xml:space="preserve">Marshall MM, Kirk GD, Caporaso NE, McCormack MC, Merlo CA, Hague JC, Mehta SH and Engels EA. Tobacco use and nicotine dependence among HIV-infected and uninfected injection drug users. </w:t>
      </w:r>
      <w:r w:rsidRPr="00B71B41">
        <w:rPr>
          <w:i/>
        </w:rPr>
        <w:t>Addict Behav</w:t>
      </w:r>
      <w:r w:rsidRPr="00B71B41">
        <w:t xml:space="preserve"> 2011; </w:t>
      </w:r>
      <w:r w:rsidRPr="00B71B41">
        <w:rPr>
          <w:b/>
        </w:rPr>
        <w:t>36</w:t>
      </w:r>
      <w:r w:rsidRPr="00B71B41">
        <w:t>: 61-7 [PMID: 20875704 DOI: 10.1016/j.addbeh.2010.08.02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1</w:t>
      </w:r>
      <w:r w:rsidRPr="00B71B41">
        <w:tab/>
        <w:t xml:space="preserve">Martinez ME, Reid M, Jiang RY, Einspahr J and Alberts DS. Accuracy of self-reported smoking status among participants in a chemoprevention trial. </w:t>
      </w:r>
      <w:r w:rsidRPr="00B71B41">
        <w:rPr>
          <w:i/>
        </w:rPr>
        <w:t>Prev Med</w:t>
      </w:r>
      <w:r w:rsidRPr="00B71B41">
        <w:t xml:space="preserve"> 2004; </w:t>
      </w:r>
      <w:r w:rsidRPr="00B71B41">
        <w:rPr>
          <w:b/>
        </w:rPr>
        <w:t>38</w:t>
      </w:r>
      <w:r w:rsidRPr="00B71B41">
        <w:t>: 492-497 [PMID: 1502018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2</w:t>
      </w:r>
      <w:r w:rsidRPr="00B71B41">
        <w:tab/>
        <w:t xml:space="preserve">Martínez-Sánchez JM, Fernandez E, Fu M, Pascual JA, Ariza C, Agudo A, Borràs JM, Schiaffino A, Moncada A, Jané M, Saltó E, Nebot M and Samet JM. Assessment of exposure to secondhand smoke by questionnaire and salivary cotinine in the general population of Barcelona, Spain (2004-2005). </w:t>
      </w:r>
      <w:r w:rsidRPr="00B71B41">
        <w:rPr>
          <w:i/>
        </w:rPr>
        <w:t>Prev Med</w:t>
      </w:r>
      <w:r w:rsidRPr="00B71B41">
        <w:t xml:space="preserve"> 2009; </w:t>
      </w:r>
      <w:r w:rsidRPr="00B71B41">
        <w:rPr>
          <w:b/>
        </w:rPr>
        <w:t>48</w:t>
      </w:r>
      <w:r w:rsidRPr="00B71B41">
        <w:t>: 218-23 [PMID: 19166873 DOI: 10.1016/j.ypmed.2008.12.02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3</w:t>
      </w:r>
      <w:r w:rsidRPr="00B71B41">
        <w:tab/>
        <w:t xml:space="preserve">Mathews F, Smith R, Yukdin P and Neil A. Are cotinine assays of value in predicting adverse pregnancy outcome? </w:t>
      </w:r>
      <w:r w:rsidRPr="00B71B41">
        <w:rPr>
          <w:i/>
        </w:rPr>
        <w:t>Ann Clin Biochem</w:t>
      </w:r>
      <w:r w:rsidRPr="00B71B41">
        <w:t xml:space="preserve"> 1999; </w:t>
      </w:r>
      <w:r w:rsidRPr="00B71B41">
        <w:rPr>
          <w:b/>
        </w:rPr>
        <w:t>36 (Pt 4)</w:t>
      </w:r>
      <w:r w:rsidRPr="00B71B41">
        <w:t>: 468-76 [PMID: 10456209 DOI: 10.1177/00045632990360041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4</w:t>
      </w:r>
      <w:r w:rsidRPr="00B71B41">
        <w:tab/>
        <w:t xml:space="preserve">McNeill AD, Jarvis MJ, West R, Russell MAH and Bryant A. Saliva cotinine as an indicator of cigarette smoking in adolescents. </w:t>
      </w:r>
      <w:r w:rsidRPr="00B71B41">
        <w:rPr>
          <w:i/>
        </w:rPr>
        <w:t>Br J Addict</w:t>
      </w:r>
      <w:r w:rsidRPr="00B71B41">
        <w:t xml:space="preserve"> 1987; </w:t>
      </w:r>
      <w:r w:rsidRPr="00B71B41">
        <w:rPr>
          <w:b/>
        </w:rPr>
        <w:t>82</w:t>
      </w:r>
      <w:r w:rsidRPr="00B71B41">
        <w:t>: 1355-1360 [PMID: 3480750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5</w:t>
      </w:r>
      <w:r w:rsidRPr="00B71B41">
        <w:tab/>
        <w:t xml:space="preserve">Messeri PA, Allen JA, Mowery PD, Healton CG, Haviland ML, Gable JM and Pedrazzani SD. Do tobacco countermarketing campaigns increase adolescent under-reporting of smoking? </w:t>
      </w:r>
      <w:r w:rsidRPr="00B71B41">
        <w:rPr>
          <w:i/>
        </w:rPr>
        <w:t>Addict Behav</w:t>
      </w:r>
      <w:r w:rsidRPr="00B71B41">
        <w:t xml:space="preserve"> 2007; </w:t>
      </w:r>
      <w:r w:rsidRPr="00B71B41">
        <w:rPr>
          <w:b/>
        </w:rPr>
        <w:t>32</w:t>
      </w:r>
      <w:r w:rsidRPr="00B71B41">
        <w:t>: 1532-6 [PMID: 17184931 DOI: 10.1016/j.addbeh.2006.11.01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6</w:t>
      </w:r>
      <w:r w:rsidRPr="00B71B41">
        <w:tab/>
        <w:t xml:space="preserve">Pertovaara M, Heliövaara M, Raitala A, Oja SS, Knekt P and Hurme M. The activity of the immunoregulatory enzyme indoleamine 2,3-dioxygenase is decreased in smokers. </w:t>
      </w:r>
      <w:r w:rsidRPr="00B71B41">
        <w:rPr>
          <w:i/>
        </w:rPr>
        <w:t>Clin Exp Immunol</w:t>
      </w:r>
      <w:r w:rsidRPr="00B71B41">
        <w:t xml:space="preserve"> 2006; </w:t>
      </w:r>
      <w:r w:rsidRPr="00B71B41">
        <w:rPr>
          <w:b/>
        </w:rPr>
        <w:t>145</w:t>
      </w:r>
      <w:r w:rsidRPr="00B71B41">
        <w:t>: 469-73 [PMID: 16907915 DOI: 10.1111/j.1365-2249.2006.03166.x]</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7</w:t>
      </w:r>
      <w:r w:rsidRPr="00B71B41">
        <w:tab/>
        <w:t xml:space="preserve">Korpilähde T, Heliövaara M, Knekt P, Marniemi J, Aromaa A and Aho K. Smoking history and serum cotinine and thiocyanate concentrations as determinants of rheumatoid factor in non-rheumatoid subjects. </w:t>
      </w:r>
      <w:r w:rsidRPr="00B71B41">
        <w:rPr>
          <w:i/>
        </w:rPr>
        <w:t>Rheumatology</w:t>
      </w:r>
      <w:r w:rsidRPr="00B71B41">
        <w:t xml:space="preserve"> 2004; </w:t>
      </w:r>
      <w:r w:rsidRPr="00B71B41">
        <w:rPr>
          <w:b/>
        </w:rPr>
        <w:t>43</w:t>
      </w:r>
      <w:r w:rsidRPr="00B71B41">
        <w:t>: 1424-1428 [PMID: 1532842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18</w:t>
      </w:r>
      <w:r w:rsidRPr="00B71B41">
        <w:tab/>
        <w:t xml:space="preserve">Molina AJ, Fernández D, Delgado M and Martín V. Sensitivity and specificity of a self-administered questionnaire of tobacco use; including the Fagerström test. </w:t>
      </w:r>
      <w:r w:rsidRPr="00B71B41">
        <w:rPr>
          <w:i/>
        </w:rPr>
        <w:t>Int J Nurs Stud</w:t>
      </w:r>
      <w:r w:rsidRPr="00B71B41">
        <w:t xml:space="preserve"> 2010; </w:t>
      </w:r>
      <w:r w:rsidRPr="00B71B41">
        <w:rPr>
          <w:b/>
        </w:rPr>
        <w:t>47</w:t>
      </w:r>
      <w:r w:rsidRPr="00B71B41">
        <w:t>: 181-9 [PMID: 19560771 DOI: 10.1016/j.ijnurstu.2009.05.02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lastRenderedPageBreak/>
        <w:t>119</w:t>
      </w:r>
      <w:r w:rsidRPr="00B71B41">
        <w:tab/>
        <w:t xml:space="preserve">Heller W-D, Scherer G, Sennewald E and Adlkofer F. Misclassification of smoking in a follow-up population study in southern Germany. </w:t>
      </w:r>
      <w:r w:rsidRPr="00B71B41">
        <w:rPr>
          <w:i/>
        </w:rPr>
        <w:t>J Clin Epidemiol</w:t>
      </w:r>
      <w:r w:rsidRPr="00B71B41">
        <w:t xml:space="preserve"> 1998; </w:t>
      </w:r>
      <w:r w:rsidRPr="00B71B41">
        <w:rPr>
          <w:b/>
        </w:rPr>
        <w:t>51</w:t>
      </w:r>
      <w:r w:rsidRPr="00B71B41">
        <w:t>: 211-218 [PMID: 949568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0</w:t>
      </w:r>
      <w:r w:rsidRPr="00B71B41">
        <w:tab/>
        <w:t xml:space="preserve">Chen R, Tavendale R and Tunstall-Pedoe H. Measurement of passive smoking in adults: self-reported questionnaire or serum cotinine? </w:t>
      </w:r>
      <w:r w:rsidRPr="00B71B41">
        <w:rPr>
          <w:i/>
        </w:rPr>
        <w:t>J Cancer Epidemiol Prev</w:t>
      </w:r>
      <w:r w:rsidRPr="00B71B41">
        <w:t xml:space="preserve"> 2002; </w:t>
      </w:r>
      <w:r w:rsidRPr="00B71B41">
        <w:rPr>
          <w:b/>
        </w:rPr>
        <w:t>7</w:t>
      </w:r>
      <w:r w:rsidRPr="00B71B41">
        <w:t>: 85-95 [PMID: 1250195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1</w:t>
      </w:r>
      <w:r w:rsidRPr="00B71B41">
        <w:tab/>
        <w:t xml:space="preserve">Mons U, Muscat JE, Modesto J, Richie JP, Jr. and Brenner H. Effect of smoking reduction and cessation on the plasma levels of the oxidative stress biomarker glutathione - Post-hoc analysis of data from a smoking cessation trial. </w:t>
      </w:r>
      <w:r w:rsidRPr="00B71B41">
        <w:rPr>
          <w:i/>
        </w:rPr>
        <w:t>Free Radic Biol Med</w:t>
      </w:r>
      <w:r w:rsidRPr="00B71B41">
        <w:t xml:space="preserve"> 2016; </w:t>
      </w:r>
      <w:r w:rsidRPr="00B71B41">
        <w:rPr>
          <w:b/>
        </w:rPr>
        <w:t>91</w:t>
      </w:r>
      <w:r w:rsidRPr="00B71B41">
        <w:t>: 172-7 [PMID: 26708755 DOI: 10.1016/j.freeradbiomed.2015.12.01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2</w:t>
      </w:r>
      <w:r w:rsidRPr="00B71B41">
        <w:tab/>
        <w:t xml:space="preserve">Moore L, Campbell R, Whelan A, Mills N, Lupton P, Misselbrook E and Frohlich J. Self help smoking cessation in pregnancy: cluster randomised controlled trial. </w:t>
      </w:r>
      <w:r w:rsidRPr="00B71B41">
        <w:rPr>
          <w:i/>
        </w:rPr>
        <w:t>BMJ</w:t>
      </w:r>
      <w:r w:rsidRPr="00B71B41">
        <w:t xml:space="preserve"> 2002; </w:t>
      </w:r>
      <w:r w:rsidRPr="00B71B41">
        <w:rPr>
          <w:b/>
        </w:rPr>
        <w:t>325</w:t>
      </w:r>
      <w:r w:rsidRPr="00B71B41">
        <w:t>: 1383 [PMID: 1248085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3</w:t>
      </w:r>
      <w:r w:rsidRPr="00B71B41">
        <w:tab/>
        <w:t xml:space="preserve">Morales NA, Romano MA, Michael Cummings K, Marshall JR, Hyland AJ, Hutson A and Warren GW. Accuracy of self-reported tobacco use in newly diagnosed cancer patients. </w:t>
      </w:r>
      <w:r w:rsidRPr="00B71B41">
        <w:rPr>
          <w:i/>
        </w:rPr>
        <w:t>Cancer Causes Control</w:t>
      </w:r>
      <w:r w:rsidRPr="00B71B41">
        <w:t xml:space="preserve"> 2013; </w:t>
      </w:r>
      <w:r w:rsidRPr="00B71B41">
        <w:rPr>
          <w:b/>
        </w:rPr>
        <w:t>24</w:t>
      </w:r>
      <w:r w:rsidRPr="00B71B41">
        <w:t>: 1223-30 [PMID: 23553611 DOI: 10.1007/s10552-013-0202-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4</w:t>
      </w:r>
      <w:r w:rsidRPr="00B71B41">
        <w:tab/>
        <w:t xml:space="preserve">Mullen PD, Carbonari JP, Tabak ER and Glenday MC. Improving disclosure of smoking by pregnant women. </w:t>
      </w:r>
      <w:r w:rsidRPr="00B71B41">
        <w:rPr>
          <w:i/>
        </w:rPr>
        <w:t>Am J Obstet Gynecol</w:t>
      </w:r>
      <w:r w:rsidRPr="00B71B41">
        <w:t xml:space="preserve"> 1991; </w:t>
      </w:r>
      <w:r w:rsidRPr="00B71B41">
        <w:rPr>
          <w:b/>
        </w:rPr>
        <w:t>165</w:t>
      </w:r>
      <w:r w:rsidRPr="00B71B41">
        <w:t>: 409-13 [PMID: 187234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5</w:t>
      </w:r>
      <w:r w:rsidRPr="00B71B41">
        <w:tab/>
        <w:t xml:space="preserve">Muramoto ML, Leischow SJ, Sherrill D, Matthews E and Strayer LJ. Randomized, double-blind, placebo-controlled trial of 2 dosages of sustained-release bupropion for adolescent smoking cessation. </w:t>
      </w:r>
      <w:r w:rsidRPr="00B71B41">
        <w:rPr>
          <w:i/>
        </w:rPr>
        <w:t>Arch Pediatr Adolesc Med</w:t>
      </w:r>
      <w:r w:rsidRPr="00B71B41">
        <w:t xml:space="preserve"> 2007; </w:t>
      </w:r>
      <w:r w:rsidRPr="00B71B41">
        <w:rPr>
          <w:b/>
        </w:rPr>
        <w:t>161</w:t>
      </w:r>
      <w:r w:rsidRPr="00B71B41">
        <w:t>: 1068-74 [PMID: 17984409 DOI: 10.1001/archpedi.161.11.106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6</w:t>
      </w:r>
      <w:r w:rsidRPr="00B71B41">
        <w:tab/>
        <w:t xml:space="preserve">Muranaka H, Higashi E, Itani S and Shimizu Y. Evaluation of nicotine, cotinine, thiocyanate, carboxyhemoglobin, and expired carbon monoxide as biochemical tobacco smoke uptake parameters. </w:t>
      </w:r>
      <w:r w:rsidRPr="00B71B41">
        <w:rPr>
          <w:i/>
        </w:rPr>
        <w:t>Int Arch Occup Environ Health</w:t>
      </w:r>
      <w:r w:rsidRPr="00B71B41">
        <w:t xml:space="preserve"> 1988; </w:t>
      </w:r>
      <w:r w:rsidRPr="00B71B41">
        <w:rPr>
          <w:b/>
        </w:rPr>
        <w:t>60</w:t>
      </w:r>
      <w:r w:rsidRPr="00B71B41">
        <w:t>: 37-41 [PMID: 325828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7</w:t>
      </w:r>
      <w:r w:rsidRPr="00B71B41">
        <w:tab/>
        <w:t xml:space="preserve">Murray RP, Connett JE, Istvan JA, Nides MA and Rempel-Rossum S. Relations of cotinine and carbon monoxide to self-reported smoking in a cohort of smokers and ex-smokers followed over 5 years. </w:t>
      </w:r>
      <w:r w:rsidRPr="00B71B41">
        <w:rPr>
          <w:i/>
        </w:rPr>
        <w:t>Nicotine Tob Res</w:t>
      </w:r>
      <w:r w:rsidRPr="00B71B41">
        <w:t xml:space="preserve"> 2002; </w:t>
      </w:r>
      <w:r w:rsidRPr="00B71B41">
        <w:rPr>
          <w:b/>
        </w:rPr>
        <w:t>4</w:t>
      </w:r>
      <w:r w:rsidRPr="00B71B41">
        <w:t>: 287-294 [PMID: 1221523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8</w:t>
      </w:r>
      <w:r w:rsidRPr="00B71B41">
        <w:tab/>
        <w:t xml:space="preserve">Naraghi K, Booth M, Russell AJ and van Laar JM. Determination of smoking status of rheumatoid arthritis patients by means of a self-reported questionnaire and serum </w:t>
      </w:r>
      <w:r w:rsidRPr="00B71B41">
        <w:lastRenderedPageBreak/>
        <w:t xml:space="preserve">cotinine assay: a cross-sectional study. </w:t>
      </w:r>
      <w:r w:rsidRPr="00B71B41">
        <w:rPr>
          <w:i/>
        </w:rPr>
        <w:t>Ann Rheum Dis</w:t>
      </w:r>
      <w:r w:rsidRPr="00B71B41">
        <w:t xml:space="preserve"> 2011; </w:t>
      </w:r>
      <w:r w:rsidRPr="00B71B41">
        <w:rPr>
          <w:b/>
        </w:rPr>
        <w:t>70</w:t>
      </w:r>
      <w:r w:rsidRPr="00B71B41">
        <w:t>: 2235-6 [PMID: 21628310 DOI: 10.1136/ard.2011.15111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29</w:t>
      </w:r>
      <w:r w:rsidRPr="00B71B41">
        <w:tab/>
        <w:t xml:space="preserve">Nguyen PT, Galanti L, Pirson Y and Jadoul M. Identification of current smokers among renal transplant recipients. </w:t>
      </w:r>
      <w:r w:rsidRPr="00B71B41">
        <w:rPr>
          <w:i/>
        </w:rPr>
        <w:t>Nephrol Dial Transplant</w:t>
      </w:r>
      <w:r w:rsidRPr="00B71B41">
        <w:t xml:space="preserve"> 2007; </w:t>
      </w:r>
      <w:r w:rsidRPr="00B71B41">
        <w:rPr>
          <w:b/>
        </w:rPr>
        <w:t>22</w:t>
      </w:r>
      <w:r w:rsidRPr="00B71B41">
        <w:t>: 1974-8 [PMID: 17400560 DOI: 10.1093/ndt/gfl84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0</w:t>
      </w:r>
      <w:r w:rsidRPr="00B71B41">
        <w:tab/>
        <w:t xml:space="preserve">Caraballo RS, Giovino GA and Pechacek TF. Self-reported cigarette smoking vs. serum cotinine among U.S. adolescents. </w:t>
      </w:r>
      <w:r w:rsidRPr="00B71B41">
        <w:rPr>
          <w:i/>
        </w:rPr>
        <w:t>Nicotine Tob Res</w:t>
      </w:r>
      <w:r w:rsidRPr="00B71B41">
        <w:t xml:space="preserve"> 2004; </w:t>
      </w:r>
      <w:r w:rsidRPr="00B71B41">
        <w:rPr>
          <w:b/>
        </w:rPr>
        <w:t>6</w:t>
      </w:r>
      <w:r w:rsidRPr="00B71B41">
        <w:t>: 19-25 [PMID: 1498268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1</w:t>
      </w:r>
      <w:r w:rsidRPr="00B71B41">
        <w:tab/>
        <w:t xml:space="preserve">Fisher M. Age and race/ethnicity-gender predictors of denying smoking, United States. </w:t>
      </w:r>
      <w:r w:rsidRPr="00B71B41">
        <w:rPr>
          <w:i/>
        </w:rPr>
        <w:t>J Health Care Poor Underserved</w:t>
      </w:r>
      <w:r w:rsidRPr="00B71B41">
        <w:t xml:space="preserve"> 2008; </w:t>
      </w:r>
      <w:r w:rsidRPr="00B71B41">
        <w:rPr>
          <w:b/>
        </w:rPr>
        <w:t>19</w:t>
      </w:r>
      <w:r w:rsidRPr="00B71B41">
        <w:t>: 75-89 [PMID: 1826398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2</w:t>
      </w:r>
      <w:r w:rsidRPr="00B71B41">
        <w:tab/>
        <w:t xml:space="preserve">Venn A and Britton J. Exposure to secondhand smoke and biomarkers of cardiovascular disease risk in never-smoking adults. </w:t>
      </w:r>
      <w:r w:rsidRPr="00B71B41">
        <w:rPr>
          <w:i/>
        </w:rPr>
        <w:t>Circulation</w:t>
      </w:r>
      <w:r w:rsidRPr="00B71B41">
        <w:t xml:space="preserve"> 2007; </w:t>
      </w:r>
      <w:r w:rsidRPr="00B71B41">
        <w:rPr>
          <w:b/>
        </w:rPr>
        <w:t>115</w:t>
      </w:r>
      <w:r w:rsidRPr="00B71B41">
        <w:t>: 990-995 [PMID: 17296856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3</w:t>
      </w:r>
      <w:r w:rsidRPr="00B71B41">
        <w:tab/>
        <w:t xml:space="preserve">Dietz PM, Homa D, England LJ and Burley K. Estimates of nondisclosure of cigarette smoking among pregnant and nonpregnant women of reproductive age in the United States. </w:t>
      </w:r>
      <w:r w:rsidRPr="00B71B41">
        <w:rPr>
          <w:i/>
        </w:rPr>
        <w:t>Am J Epidemiol</w:t>
      </w:r>
      <w:r w:rsidRPr="00B71B41">
        <w:t xml:space="preserve"> 2011; </w:t>
      </w:r>
      <w:r w:rsidRPr="00B71B41">
        <w:rPr>
          <w:b/>
        </w:rPr>
        <w:t>173</w:t>
      </w:r>
      <w:r w:rsidRPr="00B71B41">
        <w:t>: 355-359 [PMID: 2117810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4</w:t>
      </w:r>
      <w:r w:rsidRPr="00B71B41">
        <w:tab/>
        <w:t xml:space="preserve">Lindsay RP, Shin SS, Garfein RS, Rusch MLA and Novotny TE. The association between active and passive smoking and latent tuberculosis infection in adults and children in the united states: results from NHANES. </w:t>
      </w:r>
      <w:r w:rsidRPr="00B71B41">
        <w:rPr>
          <w:i/>
        </w:rPr>
        <w:t>PLoS One</w:t>
      </w:r>
      <w:r w:rsidRPr="00B71B41">
        <w:t xml:space="preserve"> 2014; </w:t>
      </w:r>
      <w:r w:rsidRPr="00B71B41">
        <w:rPr>
          <w:b/>
        </w:rPr>
        <w:t>9</w:t>
      </w:r>
      <w:r w:rsidRPr="00B71B41">
        <w:t>: e93137 [PMID: 24664240 DOI: 10.1371/journal.pone.009313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5</w:t>
      </w:r>
      <w:r w:rsidRPr="00B71B41">
        <w:tab/>
        <w:t xml:space="preserve">Caraballo RS, Sharapova SR and Asman KJ. Does a race-gender-age crossover effect exist in current cigarette smoking between non-Hispanic blacks and non-Hispanic whites? United States, 2001-2013. </w:t>
      </w:r>
      <w:r w:rsidRPr="00B71B41">
        <w:rPr>
          <w:i/>
        </w:rPr>
        <w:t>Nicotine Tob Res</w:t>
      </w:r>
      <w:r w:rsidRPr="00B71B41">
        <w:t xml:space="preserve"> 2016; </w:t>
      </w:r>
      <w:r w:rsidRPr="00B71B41">
        <w:rPr>
          <w:b/>
        </w:rPr>
        <w:t>18(Suppl 1)</w:t>
      </w:r>
      <w:r w:rsidRPr="00B71B41">
        <w:t>: S41-8 [PMID: 26980863 DOI: 10.1093/ntr/ntv15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6</w:t>
      </w:r>
      <w:r w:rsidRPr="00B71B41">
        <w:tab/>
        <w:t xml:space="preserve">Agarwal S. The association of active and passive smoking with peripheral arterial disease: results from NHANES 1999-2004. </w:t>
      </w:r>
      <w:r w:rsidRPr="00B71B41">
        <w:rPr>
          <w:i/>
        </w:rPr>
        <w:t>Angiology</w:t>
      </w:r>
      <w:r w:rsidRPr="00B71B41">
        <w:t xml:space="preserve"> 2009; </w:t>
      </w:r>
      <w:r w:rsidRPr="00B71B41">
        <w:rPr>
          <w:b/>
        </w:rPr>
        <w:t>60</w:t>
      </w:r>
      <w:r w:rsidRPr="00B71B41">
        <w:t>: 335-345 [PMID: 1915310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7</w:t>
      </w:r>
      <w:r w:rsidRPr="00B71B41">
        <w:tab/>
        <w:t xml:space="preserve">Alshaarawy O and Elbaz HA. Serum cotinine levels and diabetes mellitus in never smokers. </w:t>
      </w:r>
      <w:r w:rsidRPr="00B71B41">
        <w:rPr>
          <w:i/>
        </w:rPr>
        <w:t>J Diabetes Complications</w:t>
      </w:r>
      <w:r w:rsidRPr="00B71B41">
        <w:t xml:space="preserve"> 2015; </w:t>
      </w:r>
      <w:r w:rsidRPr="00B71B41">
        <w:rPr>
          <w:b/>
        </w:rPr>
        <w:t>29</w:t>
      </w:r>
      <w:r w:rsidRPr="00B71B41">
        <w:t>: 1032-6 [PMID: 26382617 DOI: 10.1016/j.jdiacomp.2015.08.01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8</w:t>
      </w:r>
      <w:r w:rsidRPr="00B71B41">
        <w:tab/>
        <w:t xml:space="preserve">Niedbala RS, Haley N, Kardos S and Kardos K. Automated homogeneous immunoassay analysis of cotinine in urine. </w:t>
      </w:r>
      <w:r w:rsidRPr="00B71B41">
        <w:rPr>
          <w:i/>
        </w:rPr>
        <w:t>J Anal Toxicol</w:t>
      </w:r>
      <w:r w:rsidRPr="00B71B41">
        <w:t xml:space="preserve"> 2002; </w:t>
      </w:r>
      <w:r w:rsidRPr="00B71B41">
        <w:rPr>
          <w:b/>
        </w:rPr>
        <w:t>26</w:t>
      </w:r>
      <w:r w:rsidRPr="00B71B41">
        <w:t>: 166-70 [PMID: 1199153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39</w:t>
      </w:r>
      <w:r w:rsidRPr="00B71B41">
        <w:tab/>
        <w:t xml:space="preserve">Noland MP, Kryscio RJ, Riggs RS, Linville LH, Perritt LJ and Tucker TC. Saliva cotinine and thiocyanate: chemical indicators of smokeless tobacco and cigarette use in adolescents. </w:t>
      </w:r>
      <w:r w:rsidRPr="00B71B41">
        <w:rPr>
          <w:i/>
        </w:rPr>
        <w:t>J Behav Med</w:t>
      </w:r>
      <w:r w:rsidRPr="00B71B41">
        <w:t xml:space="preserve"> 1988; </w:t>
      </w:r>
      <w:r w:rsidRPr="00B71B41">
        <w:rPr>
          <w:b/>
        </w:rPr>
        <w:t>11</w:t>
      </w:r>
      <w:r w:rsidRPr="00B71B41">
        <w:t>: 423-33 [PMID: 323637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0</w:t>
      </w:r>
      <w:r w:rsidRPr="00B71B41">
        <w:tab/>
        <w:t xml:space="preserve">Noonan D, Jiang Y and Duffy SA. Utility of biochemical verification of tobacco cessation in the Department of Veterans Affairs. </w:t>
      </w:r>
      <w:r w:rsidRPr="00B71B41">
        <w:rPr>
          <w:i/>
        </w:rPr>
        <w:t>Addict Behav</w:t>
      </w:r>
      <w:r w:rsidRPr="00B71B41">
        <w:t xml:space="preserve"> 2013; </w:t>
      </w:r>
      <w:r w:rsidRPr="00B71B41">
        <w:rPr>
          <w:b/>
        </w:rPr>
        <w:t>38</w:t>
      </w:r>
      <w:r w:rsidRPr="00B71B41">
        <w:t>: 1792-5 [PMID: 23261494 DOI: 10.1016/j.addbeh.2012.11.00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1</w:t>
      </w:r>
      <w:r w:rsidRPr="00B71B41">
        <w:tab/>
        <w:t xml:space="preserve">O'Connor AM, Davies BL, Dulberg CS, Buhler PL, Nadon C, McBride BH and Benzie RJ. Effectiveness of a pregnancy smoking cessation program. </w:t>
      </w:r>
      <w:r w:rsidRPr="00B71B41">
        <w:rPr>
          <w:i/>
        </w:rPr>
        <w:t>J Obstet Gynecol Neonatal Nurs</w:t>
      </w:r>
      <w:r w:rsidRPr="00B71B41">
        <w:t xml:space="preserve"> 1992; </w:t>
      </w:r>
      <w:r w:rsidRPr="00B71B41">
        <w:rPr>
          <w:b/>
        </w:rPr>
        <w:t>21</w:t>
      </w:r>
      <w:r w:rsidRPr="00B71B41">
        <w:t>: 385-92 [PMID: 140322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2</w:t>
      </w:r>
      <w:r w:rsidRPr="00B71B41">
        <w:tab/>
        <w:t xml:space="preserve">Ogden MW, Morgan WT, Heavner DL, Davis RA and Steichen TJ. National incidence of smoking and misclassification among the US married female population. </w:t>
      </w:r>
      <w:r w:rsidRPr="00B71B41">
        <w:rPr>
          <w:i/>
        </w:rPr>
        <w:t>J Clin Epidemiol</w:t>
      </w:r>
      <w:r w:rsidRPr="00B71B41">
        <w:t xml:space="preserve"> 1997; </w:t>
      </w:r>
      <w:r w:rsidRPr="00B71B41">
        <w:rPr>
          <w:b/>
        </w:rPr>
        <w:t>50</w:t>
      </w:r>
      <w:r w:rsidRPr="00B71B41">
        <w:t>: 253-263 [PMID: 912052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3</w:t>
      </w:r>
      <w:r w:rsidRPr="00B71B41">
        <w:tab/>
        <w:t xml:space="preserve">Olivieri M, Poli A, Zuccaro P, Ferrari M, Lampronti G, de Marco R, Lo Cascio V and Pacifici R. Tobacco smoke exposure and serum cotinine in a random sample of adults living in Verona, Italy. </w:t>
      </w:r>
      <w:r w:rsidRPr="00B71B41">
        <w:rPr>
          <w:i/>
        </w:rPr>
        <w:t>Arch Environ Health</w:t>
      </w:r>
      <w:r w:rsidRPr="00B71B41">
        <w:t xml:space="preserve"> 2002; </w:t>
      </w:r>
      <w:r w:rsidRPr="00B71B41">
        <w:rPr>
          <w:b/>
        </w:rPr>
        <w:t>57</w:t>
      </w:r>
      <w:r w:rsidRPr="00B71B41">
        <w:t>: 355-359 [PMID: 1253060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4</w:t>
      </w:r>
      <w:r w:rsidRPr="00B71B41">
        <w:tab/>
        <w:t xml:space="preserve">Yamamoto Y, Nishida N, Tanaka M, Hayashi N, Matsuse R, Nakayama K, Morimoto K and Shizukuishi S. Association between passive and active smoking evaluated by salivary cotinine and periodontitis. </w:t>
      </w:r>
      <w:r w:rsidRPr="00B71B41">
        <w:rPr>
          <w:i/>
        </w:rPr>
        <w:t>J Clin Periodontol</w:t>
      </w:r>
      <w:r w:rsidRPr="00B71B41">
        <w:t xml:space="preserve"> 2005; </w:t>
      </w:r>
      <w:r w:rsidRPr="00B71B41">
        <w:rPr>
          <w:b/>
        </w:rPr>
        <w:t>32</w:t>
      </w:r>
      <w:r w:rsidRPr="00B71B41">
        <w:t>: 1041-1046 [PMID: 1617426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5</w:t>
      </w:r>
      <w:r w:rsidRPr="00B71B41">
        <w:tab/>
        <w:t xml:space="preserve">Owen L and McNeill A. Saliva cotinine as indicator of cigarette smoking in pregnant women. </w:t>
      </w:r>
      <w:r w:rsidRPr="00B71B41">
        <w:rPr>
          <w:i/>
        </w:rPr>
        <w:t>Addiction</w:t>
      </w:r>
      <w:r w:rsidRPr="00B71B41">
        <w:t xml:space="preserve"> 2001; </w:t>
      </w:r>
      <w:r w:rsidRPr="00B71B41">
        <w:rPr>
          <w:b/>
        </w:rPr>
        <w:t>96</w:t>
      </w:r>
      <w:r w:rsidRPr="00B71B41">
        <w:t>: 1001-1006 [PMID: 11440610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6</w:t>
      </w:r>
      <w:r w:rsidRPr="00B71B41">
        <w:tab/>
        <w:t xml:space="preserve">Palmier J, Lanzrath B, Dixon A and Idowu O. Demographic predictors of false negative self-reported tobacco use status in an insurance applicant population. </w:t>
      </w:r>
      <w:r w:rsidRPr="00B71B41">
        <w:rPr>
          <w:i/>
        </w:rPr>
        <w:t>J Insur Med</w:t>
      </w:r>
      <w:r w:rsidRPr="00B71B41">
        <w:t xml:space="preserve"> 2014; </w:t>
      </w:r>
      <w:r w:rsidRPr="00B71B41">
        <w:rPr>
          <w:b/>
        </w:rPr>
        <w:t>44</w:t>
      </w:r>
      <w:r w:rsidRPr="00B71B41">
        <w:t>: 110-117 [PMID: 2581647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7</w:t>
      </w:r>
      <w:r w:rsidRPr="00B71B41">
        <w:tab/>
        <w:t xml:space="preserve">Parker DR, Lasater TM, Windsor R, Wilkins J, Upegui DI and Heimdal J. The accuracy of self-reported smoking status assessed by cotinine test strips. </w:t>
      </w:r>
      <w:r w:rsidRPr="00B71B41">
        <w:rPr>
          <w:i/>
        </w:rPr>
        <w:t>Nicotine Tob Res</w:t>
      </w:r>
      <w:r w:rsidRPr="00B71B41">
        <w:t xml:space="preserve"> 2002; </w:t>
      </w:r>
      <w:r w:rsidRPr="00B71B41">
        <w:rPr>
          <w:b/>
        </w:rPr>
        <w:t>4</w:t>
      </w:r>
      <w:r w:rsidRPr="00B71B41">
        <w:t>: 305-9 [PMID: 12215239 DOI: 10.1080/1462220021014271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48</w:t>
      </w:r>
      <w:r w:rsidRPr="00B71B41">
        <w:tab/>
        <w:t xml:space="preserve">Pärna K, Rahu M, Youngman LD, Rahu K, Nygård-Kibur M and Koupil I. Self-reported and serum cotinine-validated smoking in pregnant women in Estonia. </w:t>
      </w:r>
      <w:r w:rsidRPr="00B71B41">
        <w:rPr>
          <w:i/>
        </w:rPr>
        <w:t>Matern Child Health J</w:t>
      </w:r>
      <w:r w:rsidRPr="00B71B41">
        <w:t xml:space="preserve"> 2005; </w:t>
      </w:r>
      <w:r w:rsidRPr="00B71B41">
        <w:rPr>
          <w:b/>
        </w:rPr>
        <w:t>9</w:t>
      </w:r>
      <w:r w:rsidRPr="00B71B41">
        <w:t>: 385-92 [PMID: 16249943 DOI: 10.1007/s10995-005-0022-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lastRenderedPageBreak/>
        <w:t>149</w:t>
      </w:r>
      <w:r w:rsidRPr="00B71B41">
        <w:tab/>
        <w:t xml:space="preserve">Peacock JL, Cook DG, Carey IM, Jarvis MJ, Bryant AE and Anderson HR. Maternal cotinine level during pregnancy and birthweight for gestational age. </w:t>
      </w:r>
      <w:r w:rsidRPr="00B71B41">
        <w:rPr>
          <w:i/>
        </w:rPr>
        <w:t>Int J Epidemiol</w:t>
      </w:r>
      <w:r w:rsidRPr="00B71B41">
        <w:t xml:space="preserve"> 1998; </w:t>
      </w:r>
      <w:r w:rsidRPr="00B71B41">
        <w:rPr>
          <w:b/>
        </w:rPr>
        <w:t>27</w:t>
      </w:r>
      <w:r w:rsidRPr="00B71B41">
        <w:t>: 647-656 [PMID: 975812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0</w:t>
      </w:r>
      <w:r w:rsidRPr="00B71B41">
        <w:tab/>
        <w:t xml:space="preserve">Pell JP, Haw SJ, Cobbe SM, Newby DE, Pell AC, Oldroyd KG, Murdoch DL, Pringle SD, Dunn FG, Macintyre PD, Gilbert TJ, Fischbacher CM and Borland W. Validity of self-reported smoking status: Comparison of patients admitted to hospital with acute coronary syndrome and the general population. </w:t>
      </w:r>
      <w:r w:rsidRPr="00B71B41">
        <w:rPr>
          <w:i/>
        </w:rPr>
        <w:t>Nicotine Tob Res</w:t>
      </w:r>
      <w:r w:rsidRPr="00B71B41">
        <w:t xml:space="preserve"> 2008; </w:t>
      </w:r>
      <w:r w:rsidRPr="00B71B41">
        <w:rPr>
          <w:b/>
        </w:rPr>
        <w:t>10</w:t>
      </w:r>
      <w:r w:rsidRPr="00B71B41">
        <w:t>: 861-6 [PMID: 18569760 DOI: 10.1080/1462220080202385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1</w:t>
      </w:r>
      <w:r w:rsidRPr="00B71B41">
        <w:tab/>
        <w:t xml:space="preserve">Pérez-Stable EJ, Marín G, Marín BV and Benowitz NL. Misclassification of smoking status by self-reported cigarette consumption. </w:t>
      </w:r>
      <w:r w:rsidRPr="00B71B41">
        <w:rPr>
          <w:i/>
        </w:rPr>
        <w:t>Am Rev Respir Dis</w:t>
      </w:r>
      <w:r w:rsidRPr="00B71B41">
        <w:t xml:space="preserve"> 1992; </w:t>
      </w:r>
      <w:r w:rsidRPr="00B71B41">
        <w:rPr>
          <w:b/>
        </w:rPr>
        <w:t>145</w:t>
      </w:r>
      <w:r w:rsidRPr="00B71B41">
        <w:t>: 53-57 [PMID: 1731599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2</w:t>
      </w:r>
      <w:r w:rsidRPr="00B71B41">
        <w:tab/>
        <w:t xml:space="preserve">Phillipou G, James SK, Seaborn CJ and Phillips PJ. Assessment of a simple colorimetric procedure to determine smoking status in diabetic subjects. </w:t>
      </w:r>
      <w:r w:rsidRPr="00B71B41">
        <w:rPr>
          <w:i/>
        </w:rPr>
        <w:t>Clin Chem</w:t>
      </w:r>
      <w:r w:rsidRPr="00B71B41">
        <w:t xml:space="preserve"> 1994; </w:t>
      </w:r>
      <w:r w:rsidRPr="00B71B41">
        <w:rPr>
          <w:b/>
        </w:rPr>
        <w:t>40</w:t>
      </w:r>
      <w:r w:rsidRPr="00B71B41">
        <w:t>: 1296-8 [PMID: 801310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3</w:t>
      </w:r>
      <w:r w:rsidRPr="00B71B41">
        <w:tab/>
        <w:t xml:space="preserve">Phillips K, Howard DA, Browne D and Lewsley JM. Assessment of personal exposures to environmental tobacco smoke in British nonsmokers. </w:t>
      </w:r>
      <w:r w:rsidRPr="00B71B41">
        <w:rPr>
          <w:i/>
        </w:rPr>
        <w:t>Environ Int</w:t>
      </w:r>
      <w:r w:rsidRPr="00B71B41">
        <w:t xml:space="preserve"> 1994; </w:t>
      </w:r>
      <w:r w:rsidRPr="00B71B41">
        <w:rPr>
          <w:b/>
        </w:rPr>
        <w:t>20</w:t>
      </w:r>
      <w:r w:rsidRPr="00B71B41">
        <w:t>: 693-712 [DOI: 10.1016/0160-4120(94)90303-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4</w:t>
      </w:r>
      <w:r w:rsidRPr="00B71B41">
        <w:tab/>
        <w:t>Phillips K, Bentley MC, Howard DA and Alván G. Assessment of air quality in Stockholm by personal monitoring of nonsmokers for respirable suspended particles and environmental tobacco smoke. 1. Scand J Work Environ Health. Vol 22. 1996: 24[PMID: 881776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5</w:t>
      </w:r>
      <w:r w:rsidRPr="00B71B41">
        <w:tab/>
        <w:t xml:space="preserve">Phillips K, Howard DA, Bentley MC and Alván G. Assessment of air quality in Turin by personal monitoring of nonsmokers for respirable suspended particles and environmental tobacco smoke. </w:t>
      </w:r>
      <w:r w:rsidRPr="00B71B41">
        <w:rPr>
          <w:i/>
        </w:rPr>
        <w:t>Environ Int</w:t>
      </w:r>
      <w:r w:rsidRPr="00B71B41">
        <w:t xml:space="preserve"> 1997; </w:t>
      </w:r>
      <w:r w:rsidRPr="00B71B41">
        <w:rPr>
          <w:b/>
        </w:rPr>
        <w:t>23</w:t>
      </w:r>
      <w:r w:rsidRPr="00B71B41">
        <w:t>: 851-871 [DOI: 10.1016/S0160-4120(97)00097-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6</w:t>
      </w:r>
      <w:r w:rsidRPr="00B71B41">
        <w:tab/>
        <w:t xml:space="preserve">Phillips K, Bentley MC, Howard DA, Alván G and Huici A. Assessment of air quality in Barcelona by personal monitoring of nonsmokers for respirable suspended particles and environmental tobacco smoke. </w:t>
      </w:r>
      <w:r w:rsidRPr="00B71B41">
        <w:rPr>
          <w:i/>
        </w:rPr>
        <w:t>Environ Int</w:t>
      </w:r>
      <w:r w:rsidRPr="00B71B41">
        <w:t xml:space="preserve"> 1997; </w:t>
      </w:r>
      <w:r w:rsidRPr="00B71B41">
        <w:rPr>
          <w:b/>
        </w:rPr>
        <w:t>23</w:t>
      </w:r>
      <w:r w:rsidRPr="00B71B41">
        <w:t>: 173-196 [DOI: 10.1016/S0160-4120(97)00004-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7</w:t>
      </w:r>
      <w:r w:rsidRPr="00B71B41">
        <w:tab/>
        <w:t xml:space="preserve">Phillips K, Howard DA, Bentley MC and Alván G. Assessment by personal monitoring of respirable suspended particles and environmental tobacco smoke exposure for non-smokers in Sydney, Australia. </w:t>
      </w:r>
      <w:r w:rsidRPr="00B71B41">
        <w:rPr>
          <w:i/>
        </w:rPr>
        <w:t>Indoor Built Environ</w:t>
      </w:r>
      <w:r w:rsidRPr="00B71B41">
        <w:t xml:space="preserve"> 1998; </w:t>
      </w:r>
      <w:r w:rsidRPr="00B71B41">
        <w:rPr>
          <w:b/>
        </w:rPr>
        <w:t>7</w:t>
      </w:r>
      <w:r w:rsidRPr="00B71B41">
        <w:t>: 188-203 [DOI: 10.1177/1420326X980070040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8</w:t>
      </w:r>
      <w:r w:rsidRPr="00B71B41">
        <w:tab/>
        <w:t xml:space="preserve">Phillips K, Howard DA and Bentley MC. Assessment of environmental tobacco smoke and respirable suspended particle exposures for nonsmokers in Lisbon by </w:t>
      </w:r>
      <w:r w:rsidRPr="00B71B41">
        <w:lastRenderedPageBreak/>
        <w:t xml:space="preserve">personal monitoring. </w:t>
      </w:r>
      <w:r w:rsidRPr="00B71B41">
        <w:rPr>
          <w:i/>
        </w:rPr>
        <w:t>Environ Int</w:t>
      </w:r>
      <w:r w:rsidRPr="00B71B41">
        <w:t xml:space="preserve"> 1998; </w:t>
      </w:r>
      <w:r w:rsidRPr="00B71B41">
        <w:rPr>
          <w:b/>
        </w:rPr>
        <w:t>24</w:t>
      </w:r>
      <w:r w:rsidRPr="00B71B41">
        <w:t>: 301-324 [DOI: 10.1016/S0160-4120(98)00009-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59</w:t>
      </w:r>
      <w:r w:rsidRPr="00B71B41">
        <w:tab/>
        <w:t xml:space="preserve">Phillips K, Howard DA, Bentley MC and Alván G. Measured exposures by personal monitoring for respirable suspended particles and environmental tobacco smoke of housewives and office workers resident in Bremen, Germany. </w:t>
      </w:r>
      <w:r w:rsidRPr="00B71B41">
        <w:rPr>
          <w:i/>
        </w:rPr>
        <w:t>Int Arch Occup Environ Health</w:t>
      </w:r>
      <w:r w:rsidRPr="00B71B41">
        <w:t xml:space="preserve"> 1998; </w:t>
      </w:r>
      <w:r w:rsidRPr="00B71B41">
        <w:rPr>
          <w:b/>
        </w:rPr>
        <w:t>71</w:t>
      </w:r>
      <w:r w:rsidRPr="00B71B41">
        <w:t>: 201-212 [PMID: 9591162 DOI: 10.1007/s00420005027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0</w:t>
      </w:r>
      <w:r w:rsidRPr="00B71B41">
        <w:tab/>
        <w:t xml:space="preserve">Phillips K, Bentley MC, Howard DA and Alván G. Assessment of environmental tobacco smoke and respirable suspended particle exposures for nonsmokers in Prague using personal monitoring. </w:t>
      </w:r>
      <w:r w:rsidRPr="00B71B41">
        <w:rPr>
          <w:i/>
        </w:rPr>
        <w:t>Int Arch Occup Environ Health</w:t>
      </w:r>
      <w:r w:rsidRPr="00B71B41">
        <w:t xml:space="preserve"> 1998; </w:t>
      </w:r>
      <w:r w:rsidRPr="00B71B41">
        <w:rPr>
          <w:b/>
        </w:rPr>
        <w:t>71</w:t>
      </w:r>
      <w:r w:rsidRPr="00B71B41">
        <w:t>: 379-390 [PMID: 9766911 DOI: 10.1007/s00420005029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1</w:t>
      </w:r>
      <w:r w:rsidRPr="00B71B41">
        <w:tab/>
        <w:t xml:space="preserve">Phillips K, Howard DA, Bentley MC and Alván G. Environmental tobacco smoke and respirable suspended particle exposures for non-smokers in Beijing. </w:t>
      </w:r>
      <w:r w:rsidRPr="00B71B41">
        <w:rPr>
          <w:i/>
        </w:rPr>
        <w:t>Indoor Built Environ</w:t>
      </w:r>
      <w:r w:rsidRPr="00B71B41">
        <w:t xml:space="preserve"> 1998; </w:t>
      </w:r>
      <w:r w:rsidRPr="00B71B41">
        <w:rPr>
          <w:b/>
        </w:rPr>
        <w:t>7</w:t>
      </w:r>
      <w:r w:rsidRPr="00B71B41">
        <w:t>: 254-269 [DOI: 10.1177/1420326X980070050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2</w:t>
      </w:r>
      <w:r w:rsidRPr="00B71B41">
        <w:tab/>
        <w:t xml:space="preserve">Pierce JP, Dwyer T, DiGiusto E, Carpenter T, Hannam C, Amin A, Yong C, Sarfaty G, Shaw J and Burke N. Cotinine validation of self-reported smoking in commercially run community surveys. </w:t>
      </w:r>
      <w:r w:rsidRPr="00B71B41">
        <w:rPr>
          <w:i/>
        </w:rPr>
        <w:t>J Chronic Dis</w:t>
      </w:r>
      <w:r w:rsidRPr="00B71B41">
        <w:t xml:space="preserve"> 1987; </w:t>
      </w:r>
      <w:r w:rsidRPr="00B71B41">
        <w:rPr>
          <w:b/>
        </w:rPr>
        <w:t>40</w:t>
      </w:r>
      <w:r w:rsidRPr="00B71B41">
        <w:t>: 689-695 [PMID: 359767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3</w:t>
      </w:r>
      <w:r w:rsidRPr="00B71B41">
        <w:tab/>
        <w:t xml:space="preserve">Pojer R, Whitfield JB, Poulos V, Eckhard IF, Richmond R and Hensley WJ. Carboxyhemoglobin, cotinine, and thiocyanate assay compared for distinguishing smokers from non-smokers. </w:t>
      </w:r>
      <w:r w:rsidRPr="00B71B41">
        <w:rPr>
          <w:i/>
        </w:rPr>
        <w:t>Clin Chem</w:t>
      </w:r>
      <w:r w:rsidRPr="00B71B41">
        <w:t xml:space="preserve"> 1984; </w:t>
      </w:r>
      <w:r w:rsidRPr="00B71B41">
        <w:rPr>
          <w:b/>
        </w:rPr>
        <w:t>30</w:t>
      </w:r>
      <w:r w:rsidRPr="00B71B41">
        <w:t>: 1377-1380 [PMID: 674459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4</w:t>
      </w:r>
      <w:r w:rsidRPr="00B71B41">
        <w:tab/>
        <w:t xml:space="preserve">Quinn SM, Zhang JB, Gunsolley JC, Schenkein JG, Schenkein HA and Tew JG. Influence of smoking and race on immunoglobulin G subclass concentrations in early-onset periodontitis patients. </w:t>
      </w:r>
      <w:r w:rsidRPr="00B71B41">
        <w:rPr>
          <w:i/>
        </w:rPr>
        <w:t>Infect Immun</w:t>
      </w:r>
      <w:r w:rsidRPr="00B71B41">
        <w:t xml:space="preserve"> 1996; </w:t>
      </w:r>
      <w:r w:rsidRPr="00B71B41">
        <w:rPr>
          <w:b/>
        </w:rPr>
        <w:t>64</w:t>
      </w:r>
      <w:r w:rsidRPr="00B71B41">
        <w:t>: 2500-5 [PMID: 869847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5</w:t>
      </w:r>
      <w:r w:rsidRPr="00B71B41">
        <w:tab/>
        <w:t xml:space="preserve">Rebagliato M, Bolumar F and Florey CdV. Assessment of exposure to environmental tobacco smoke in nonsmoking pregnant women in different environments of daily living. </w:t>
      </w:r>
      <w:r w:rsidRPr="00B71B41">
        <w:rPr>
          <w:i/>
        </w:rPr>
        <w:t>Am J Epidemiol</w:t>
      </w:r>
      <w:r w:rsidRPr="00B71B41">
        <w:t xml:space="preserve"> 1995; </w:t>
      </w:r>
      <w:r w:rsidRPr="00B71B41">
        <w:rPr>
          <w:b/>
        </w:rPr>
        <w:t>142</w:t>
      </w:r>
      <w:r w:rsidRPr="00B71B41">
        <w:t>: 525-530 [PMID: 767713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6</w:t>
      </w:r>
      <w:r w:rsidRPr="00B71B41">
        <w:tab/>
        <w:t xml:space="preserve">Riboli E, Preston-Martin S, Saracci R, Haley NJ, Trichopoulos D, Becher H, Burch JD, Fontham ETH, Gao Y-T, Jindal SK, Koo LC, Le Marchand L, Segnan N, Shimizu H, Stanta G, Wu-Williams AH and Zatonski W. Exposure of nonsmoking women to environmental tobacco smoke: a 10 country collaborative study. </w:t>
      </w:r>
      <w:r w:rsidRPr="00B71B41">
        <w:rPr>
          <w:i/>
        </w:rPr>
        <w:t>Cancer Causes Control</w:t>
      </w:r>
      <w:r w:rsidRPr="00B71B41">
        <w:t xml:space="preserve"> 1990; </w:t>
      </w:r>
      <w:r w:rsidRPr="00B71B41">
        <w:rPr>
          <w:b/>
        </w:rPr>
        <w:t>1</w:t>
      </w:r>
      <w:r w:rsidRPr="00B71B41">
        <w:t>: 243-252 [PMID: 210229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7</w:t>
      </w:r>
      <w:r w:rsidRPr="00B71B41">
        <w:tab/>
        <w:t xml:space="preserve">Rodriguez J, Jiang R, Johnson WC, MacKenzie BA, Smith LJ and Barr RG. The association of pipe and cigar use with cotinine levels, lung function, and airflow obstruction. A cross-sectional study. </w:t>
      </w:r>
      <w:r w:rsidRPr="00B71B41">
        <w:rPr>
          <w:i/>
        </w:rPr>
        <w:t>Ann Intern Med</w:t>
      </w:r>
      <w:r w:rsidRPr="00B71B41">
        <w:t xml:space="preserve"> 2010; </w:t>
      </w:r>
      <w:r w:rsidRPr="00B71B41">
        <w:rPr>
          <w:b/>
        </w:rPr>
        <w:t>152</w:t>
      </w:r>
      <w:r w:rsidRPr="00B71B41">
        <w:t>: 201-210 [PMID: 20157134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8</w:t>
      </w:r>
      <w:r w:rsidRPr="00B71B41">
        <w:tab/>
        <w:t>Heller W-D, Sennewald E, Gostomzyk JG, Scherer G and Adlkofer F. Validation of ETS exposure in a representative population in Southern Germany. Proceedings of the Proceedings of Indoor Air '93; 4-8 July 1993; Helsinki. 1993: Vol 3. 361-36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69</w:t>
      </w:r>
      <w:r w:rsidRPr="00B71B41">
        <w:tab/>
        <w:t xml:space="preserve">Salzer J, Hallmans G, Nyström M, Stenlund H, Wadell G and Sundström P. Smoking as a risk factor for multiple sclerosis. </w:t>
      </w:r>
      <w:r w:rsidRPr="00B71B41">
        <w:rPr>
          <w:i/>
        </w:rPr>
        <w:t>Mult Scler</w:t>
      </w:r>
      <w:r w:rsidRPr="00B71B41">
        <w:t xml:space="preserve"> 2013; </w:t>
      </w:r>
      <w:r w:rsidRPr="00B71B41">
        <w:rPr>
          <w:b/>
        </w:rPr>
        <w:t>19</w:t>
      </w:r>
      <w:r w:rsidRPr="00B71B41">
        <w:t>: 1022-1027 [PMID: 23257617 DOI: 10.1177/135245851247086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0</w:t>
      </w:r>
      <w:r w:rsidRPr="00B71B41">
        <w:tab/>
        <w:t>Sarrafzadegan N, Boshtam M, Naderi GR, Asgari S and Tafazoli F. The prevalence of current smoking among Iranian adolescents estimated by plasma cotinine [Poster]. Tobacco: the growing epidemic.  Abstract book. Proceedings of the 10th World Conference on Tobacco or Health; 24-28 August 1997; Beijing, China. 1997: 157 (PO 10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1</w:t>
      </w:r>
      <w:r w:rsidRPr="00B71B41">
        <w:tab/>
        <w:t xml:space="preserve">Sasaki S, Braimoh TS, Yila TA, Yoshioka E and Kishi R. Self-reported tobacco smoke exposure and plasma cotinine levels during pregnancy--a validation study in Northern Japan. </w:t>
      </w:r>
      <w:r w:rsidRPr="00B71B41">
        <w:rPr>
          <w:i/>
        </w:rPr>
        <w:t>Sci Total Environ</w:t>
      </w:r>
      <w:r w:rsidRPr="00B71B41">
        <w:t xml:space="preserve"> 2011; </w:t>
      </w:r>
      <w:r w:rsidRPr="00B71B41">
        <w:rPr>
          <w:b/>
        </w:rPr>
        <w:t>412-413</w:t>
      </w:r>
      <w:r w:rsidRPr="00B71B41">
        <w:t>: 114-8 [PMID: 22078365 DOI: 10.1016/j.scitotenv.2011.10.01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2</w:t>
      </w:r>
      <w:r w:rsidRPr="00B71B41">
        <w:tab/>
        <w:t xml:space="preserve">Sato S, Nishimura K, Koyama H, Tsukino M, Oga T, Hajiro T and Mishima M. Optimal cutoff level of breath carbon monoxide for assessing smoking status in patients with asthma and COPD. </w:t>
      </w:r>
      <w:r w:rsidRPr="00B71B41">
        <w:rPr>
          <w:i/>
        </w:rPr>
        <w:t>Chest</w:t>
      </w:r>
      <w:r w:rsidRPr="00B71B41">
        <w:t xml:space="preserve"> 2003; </w:t>
      </w:r>
      <w:r w:rsidRPr="00B71B41">
        <w:rPr>
          <w:b/>
        </w:rPr>
        <w:t>124</w:t>
      </w:r>
      <w:r w:rsidRPr="00B71B41">
        <w:t>: 1749-54 [PMID: 1460504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3</w:t>
      </w:r>
      <w:r w:rsidRPr="00B71B41">
        <w:tab/>
        <w:t xml:space="preserve">Savitz DA, Dole N, Terry JW, Jr., Zhou H and Thorp JM, Jr. Smoking and pregnancy outcome among African-American and white women in central North Carolina. </w:t>
      </w:r>
      <w:r w:rsidRPr="00B71B41">
        <w:rPr>
          <w:i/>
        </w:rPr>
        <w:t>Epidemiology</w:t>
      </w:r>
      <w:r w:rsidRPr="00B71B41">
        <w:t xml:space="preserve"> 2001; </w:t>
      </w:r>
      <w:r w:rsidRPr="00B71B41">
        <w:rPr>
          <w:b/>
        </w:rPr>
        <w:t>12</w:t>
      </w:r>
      <w:r w:rsidRPr="00B71B41">
        <w:t>: 636-642 [PMID: 1167979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4</w:t>
      </w:r>
      <w:r w:rsidRPr="00B71B41">
        <w:tab/>
        <w:t xml:space="preserve">Forastiere F, Mallone S, Lo Presti E, Baldacci S, Pistelli F, Simoni M, Scalera A, Pedreschi M, Pistelli R, Corbo G, Rapiti E, Agabiti N, Farchi S, Basso S, Chiaffi L, Matteelli G, Di Pede F, Carrozzi L and Viegi G. Characteristics of nonsmoking women exposed to spouses who smoke: epidemiologic study on environment and health in women from four Italian areas. </w:t>
      </w:r>
      <w:r w:rsidRPr="00B71B41">
        <w:rPr>
          <w:i/>
        </w:rPr>
        <w:t>Environ Health Perspect</w:t>
      </w:r>
      <w:r w:rsidRPr="00B71B41">
        <w:t xml:space="preserve"> 2000; </w:t>
      </w:r>
      <w:r w:rsidRPr="00B71B41">
        <w:rPr>
          <w:b/>
        </w:rPr>
        <w:t>108</w:t>
      </w:r>
      <w:r w:rsidRPr="00B71B41">
        <w:t>: 1171-1189 [PMID: 11133398 DOI: 10.1289/ehp.00108117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5</w:t>
      </w:r>
      <w:r w:rsidRPr="00B71B41">
        <w:tab/>
        <w:t xml:space="preserve">Simoni M, Baldacci S, Puntoni R, Pistelli F, Farchi S, Lo Presti E, Pistelli R, Corbo G, Agabiti N, Basso S, Matteelli G, Di Pede F, Carrozzi L, Forastiere F and Viegi G. Plasma, salivary and urinary cotinine in non-smoker Italian women exposed and unexposed to environmental tobacco smoking (SEASD study). </w:t>
      </w:r>
      <w:r w:rsidRPr="00B71B41">
        <w:rPr>
          <w:i/>
        </w:rPr>
        <w:t>Clin Chem Lab Med</w:t>
      </w:r>
      <w:r w:rsidRPr="00B71B41">
        <w:t xml:space="preserve"> 2006; </w:t>
      </w:r>
      <w:r w:rsidRPr="00B71B41">
        <w:rPr>
          <w:b/>
        </w:rPr>
        <w:t>44</w:t>
      </w:r>
      <w:r w:rsidRPr="00B71B41">
        <w:t>: 632-638 [PMID: 1668143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6</w:t>
      </w:r>
      <w:r w:rsidRPr="00B71B41">
        <w:tab/>
        <w:t xml:space="preserve">Simoni M, Baldacci S, Puntoni R, Pistelli F, Farchi S, Lo Presti E, Pistelli R, Corbo G, Agabiti N, Basso S, Matteelli G, Di Pede F, Carrozzi L, Forastiere F and Viegi G. </w:t>
      </w:r>
      <w:r w:rsidRPr="00B71B41">
        <w:lastRenderedPageBreak/>
        <w:t xml:space="preserve">Respiratory symptoms/diseases and environmental tobacco smoke (ETS) in never smoker Italian women. </w:t>
      </w:r>
      <w:r w:rsidRPr="00B71B41">
        <w:rPr>
          <w:i/>
        </w:rPr>
        <w:t>Respir Med</w:t>
      </w:r>
      <w:r w:rsidRPr="00B71B41">
        <w:t xml:space="preserve"> 2007; </w:t>
      </w:r>
      <w:r w:rsidRPr="00B71B41">
        <w:rPr>
          <w:b/>
        </w:rPr>
        <w:t>101</w:t>
      </w:r>
      <w:r w:rsidRPr="00B71B41">
        <w:t>: 531-538 [PMID: 1689363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7</w:t>
      </w:r>
      <w:r w:rsidRPr="00B71B41">
        <w:tab/>
        <w:t xml:space="preserve">Seccareccia F, Zuccaro P, Pacifici R, Meli P, Pannozzo F, Freeman KM, Santaquilani A and Giampaoli S. Serum cotinine as a marker of environmental tobacco smoke exposure in epidemiological studies: the experience of the MATISS project. </w:t>
      </w:r>
      <w:r w:rsidRPr="00B71B41">
        <w:rPr>
          <w:i/>
        </w:rPr>
        <w:t>Eur J Epidemiol</w:t>
      </w:r>
      <w:r w:rsidRPr="00B71B41">
        <w:t xml:space="preserve"> 2003; </w:t>
      </w:r>
      <w:r w:rsidRPr="00B71B41">
        <w:rPr>
          <w:b/>
        </w:rPr>
        <w:t>18</w:t>
      </w:r>
      <w:r w:rsidRPr="00B71B41">
        <w:t>: 487-492 [PMID: 12908713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8</w:t>
      </w:r>
      <w:r w:rsidRPr="00B71B41">
        <w:tab/>
        <w:t xml:space="preserve">Secker-Walker RH, Vacek PM, Flynn BS and Mead PB. Exhaled carbon monoxide and urinary cotinine as measures of smoking in pregnancy. </w:t>
      </w:r>
      <w:r w:rsidRPr="00B71B41">
        <w:rPr>
          <w:i/>
        </w:rPr>
        <w:t>Addict Behav</w:t>
      </w:r>
      <w:r w:rsidRPr="00B71B41">
        <w:t xml:space="preserve"> 1997; </w:t>
      </w:r>
      <w:r w:rsidRPr="00B71B41">
        <w:rPr>
          <w:b/>
        </w:rPr>
        <w:t>22</w:t>
      </w:r>
      <w:r w:rsidRPr="00B71B41">
        <w:t>: 671-684 [PMID: 934706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79</w:t>
      </w:r>
      <w:r w:rsidRPr="00B71B41">
        <w:tab/>
        <w:t xml:space="preserve">Seersholm N, Nielsen NH and Tønnesen P. Self-reported smoking habits, biochemical markers, and nicotine dependence in a sample of the Danish population. </w:t>
      </w:r>
      <w:r w:rsidRPr="00B71B41">
        <w:rPr>
          <w:i/>
        </w:rPr>
        <w:t>J R Soc Promot Health</w:t>
      </w:r>
      <w:r w:rsidRPr="00B71B41">
        <w:t xml:space="preserve"> 1999; </w:t>
      </w:r>
      <w:r w:rsidRPr="00B71B41">
        <w:rPr>
          <w:b/>
        </w:rPr>
        <w:t>119</w:t>
      </w:r>
      <w:r w:rsidRPr="00B71B41">
        <w:t>: 92-6 [PMID: 1104300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0</w:t>
      </w:r>
      <w:r w:rsidRPr="00B71B41">
        <w:tab/>
        <w:t xml:space="preserve">Semple S, Maccalman L, Naji AA, Dempsey S, Hilton S, Miller BG and Ayres JG. Bar workers' exposure to second-hand smoke: the effect of Scottish smoke-free legislation on occupational exposure. </w:t>
      </w:r>
      <w:r w:rsidRPr="00B71B41">
        <w:rPr>
          <w:i/>
        </w:rPr>
        <w:t>Ann Occup Hyg</w:t>
      </w:r>
      <w:r w:rsidRPr="00B71B41">
        <w:t xml:space="preserve"> 2007; </w:t>
      </w:r>
      <w:r w:rsidRPr="00B71B41">
        <w:rPr>
          <w:b/>
        </w:rPr>
        <w:t>51</w:t>
      </w:r>
      <w:r w:rsidRPr="00B71B41">
        <w:t>: 571-580 [PMID: 17846033 DOI: 10.1093/annhyg/mem04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1</w:t>
      </w:r>
      <w:r w:rsidRPr="00B71B41">
        <w:tab/>
        <w:t xml:space="preserve">Shaffer HJ, Eber GB, Hall MN and Vander Bilt J. Smoking behavior among casino employees: self-report validation using plasma cotinine. </w:t>
      </w:r>
      <w:r w:rsidRPr="00B71B41">
        <w:rPr>
          <w:i/>
        </w:rPr>
        <w:t>Addict Behav</w:t>
      </w:r>
      <w:r w:rsidRPr="00B71B41">
        <w:t xml:space="preserve"> 2000; </w:t>
      </w:r>
      <w:r w:rsidRPr="00B71B41">
        <w:rPr>
          <w:b/>
        </w:rPr>
        <w:t>25</w:t>
      </w:r>
      <w:r w:rsidRPr="00B71B41">
        <w:t>: 693-704 [PMID: 1102301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2</w:t>
      </w:r>
      <w:r w:rsidRPr="00B71B41">
        <w:tab/>
        <w:t xml:space="preserve">Tunstall-Pedoe H, Woodward M and Brown CA. Tea drinking, passive smoking, smoking deception and serum cotinine in the Scottish Heart Health Study. </w:t>
      </w:r>
      <w:r w:rsidRPr="00B71B41">
        <w:rPr>
          <w:i/>
        </w:rPr>
        <w:t>J Clin Epidemiol</w:t>
      </w:r>
      <w:r w:rsidRPr="00B71B41">
        <w:t xml:space="preserve"> 1991; </w:t>
      </w:r>
      <w:r w:rsidRPr="00B71B41">
        <w:rPr>
          <w:b/>
        </w:rPr>
        <w:t>44</w:t>
      </w:r>
      <w:r w:rsidRPr="00B71B41">
        <w:t>: 1411-1414 [PMID: 175327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3</w:t>
      </w:r>
      <w:r w:rsidRPr="00B71B41">
        <w:tab/>
        <w:t xml:space="preserve">Tunstall-Pedoe H, Brown CA, Woodward M and Tavendale R. Passive smoking by self report and serum cotinine and the prevalence of respiratory and coronary heart disease in the Scottish heart health study. </w:t>
      </w:r>
      <w:r w:rsidRPr="00B71B41">
        <w:rPr>
          <w:i/>
        </w:rPr>
        <w:t>J Epidemiol Community Health</w:t>
      </w:r>
      <w:r w:rsidRPr="00B71B41">
        <w:t xml:space="preserve"> 1995; </w:t>
      </w:r>
      <w:r w:rsidRPr="00B71B41">
        <w:rPr>
          <w:b/>
        </w:rPr>
        <w:t>49</w:t>
      </w:r>
      <w:r w:rsidRPr="00B71B41">
        <w:t>: 139-143 [PMID: 7798040 DOI: 10.1136/jech.49.2.13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4</w:t>
      </w:r>
      <w:r w:rsidRPr="00B71B41">
        <w:tab/>
        <w:t xml:space="preserve">Shipton D, Tappin DM, Vadiveloo T, Crossley JA, Aitken DA and Chalmers J. Reliability of self reported smoking status by pregnant women for estimating smoking prevalence: a retrospective, cross sectional study. </w:t>
      </w:r>
      <w:r w:rsidRPr="00B71B41">
        <w:rPr>
          <w:i/>
        </w:rPr>
        <w:t>BMJ</w:t>
      </w:r>
      <w:r w:rsidRPr="00B71B41">
        <w:t xml:space="preserve"> 2009; </w:t>
      </w:r>
      <w:r w:rsidRPr="00B71B41">
        <w:rPr>
          <w:b/>
        </w:rPr>
        <w:t>339</w:t>
      </w:r>
      <w:r w:rsidRPr="00B71B41">
        <w:t>: b4347 [PMID: 1987584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5</w:t>
      </w:r>
      <w:r w:rsidRPr="00B71B41">
        <w:tab/>
        <w:t xml:space="preserve">Lu L, Mackay DF, Newby DE and Pell JP. Association between salivary cotinine and cardiovascular biomarkers among nonsmokers and current smokers: cross-sectional study of 10,081 participants. </w:t>
      </w:r>
      <w:r w:rsidRPr="00B71B41">
        <w:rPr>
          <w:i/>
        </w:rPr>
        <w:t>Eur J Vasc Endovasc Surg</w:t>
      </w:r>
      <w:r w:rsidRPr="00B71B41">
        <w:t xml:space="preserve"> 2014; </w:t>
      </w:r>
      <w:r w:rsidRPr="00B71B41">
        <w:rPr>
          <w:b/>
        </w:rPr>
        <w:t>48</w:t>
      </w:r>
      <w:r w:rsidRPr="00B71B41">
        <w:t>: 703-710 [PMID: 25454789 DOI: 10.1016/j.ejvs.2014.09.00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6</w:t>
      </w:r>
      <w:r w:rsidRPr="00B71B41">
        <w:tab/>
        <w:t xml:space="preserve">Slattery ML, Hunt SC, French TK, Ford MH and Williams RR. Validity of cigarette smoking habits in three epidemiologic studies in Utah. </w:t>
      </w:r>
      <w:r w:rsidRPr="00B71B41">
        <w:rPr>
          <w:i/>
        </w:rPr>
        <w:t>Prev Med</w:t>
      </w:r>
      <w:r w:rsidRPr="00B71B41">
        <w:t xml:space="preserve"> 1989; </w:t>
      </w:r>
      <w:r w:rsidRPr="00B71B41">
        <w:rPr>
          <w:b/>
        </w:rPr>
        <w:t>18</w:t>
      </w:r>
      <w:r w:rsidRPr="00B71B41">
        <w:t>: 11-19 [PMID: 2785267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7</w:t>
      </w:r>
      <w:r w:rsidRPr="00B71B41">
        <w:tab/>
        <w:t xml:space="preserve">Smith RF, Mather HM and Ellard GA. Assessment of simple colorimetric procedures to determine smoking status of diabetic subjects. </w:t>
      </w:r>
      <w:r w:rsidRPr="00B71B41">
        <w:rPr>
          <w:i/>
        </w:rPr>
        <w:t>Clin Chem</w:t>
      </w:r>
      <w:r w:rsidRPr="00B71B41">
        <w:t xml:space="preserve"> 1998; </w:t>
      </w:r>
      <w:r w:rsidRPr="00B71B41">
        <w:rPr>
          <w:b/>
        </w:rPr>
        <w:t>44</w:t>
      </w:r>
      <w:r w:rsidRPr="00B71B41">
        <w:t>: 275-80 [PMID: 947402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8</w:t>
      </w:r>
      <w:r w:rsidRPr="00B71B41">
        <w:tab/>
        <w:t xml:space="preserve">Smith JJ, Robinson RF, Khan BA, Sosnoff CS and Dillard DA. Estimating cotinine associations and a saliva cotinine level to identify active cigarette smoking in alaska native pregnant women. </w:t>
      </w:r>
      <w:r w:rsidRPr="00B71B41">
        <w:rPr>
          <w:i/>
        </w:rPr>
        <w:t>Matern Child Health J</w:t>
      </w:r>
      <w:r w:rsidRPr="00B71B41">
        <w:t xml:space="preserve"> 2014; </w:t>
      </w:r>
      <w:r w:rsidRPr="00B71B41">
        <w:rPr>
          <w:b/>
        </w:rPr>
        <w:t>18</w:t>
      </w:r>
      <w:r w:rsidRPr="00B71B41">
        <w:t>: 120-128 [PMID: 23423858 DOI: 10.1007/s10995-013-1241-x]</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89</w:t>
      </w:r>
      <w:r w:rsidRPr="00B71B41">
        <w:tab/>
        <w:t xml:space="preserve">Spencer K. The influence of smoking on maternal serum AFP and free beta hCG levels and the impact on screening for Down syndrome. </w:t>
      </w:r>
      <w:r w:rsidRPr="00B71B41">
        <w:rPr>
          <w:i/>
        </w:rPr>
        <w:t>Prenat Diagn</w:t>
      </w:r>
      <w:r w:rsidRPr="00B71B41">
        <w:t xml:space="preserve"> 1998; </w:t>
      </w:r>
      <w:r w:rsidRPr="00B71B41">
        <w:rPr>
          <w:b/>
        </w:rPr>
        <w:t>18</w:t>
      </w:r>
      <w:r w:rsidRPr="00B71B41">
        <w:t>: 225-34 [PMID: 955603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0</w:t>
      </w:r>
      <w:r w:rsidRPr="00B71B41">
        <w:tab/>
        <w:t xml:space="preserve">Spencer K and Cowans NJ. Accuracy of self-reported smoking status in first trimester aneuploidy screening. </w:t>
      </w:r>
      <w:r w:rsidRPr="00B71B41">
        <w:rPr>
          <w:i/>
        </w:rPr>
        <w:t>Prenat Diagn</w:t>
      </w:r>
      <w:r w:rsidRPr="00B71B41">
        <w:t xml:space="preserve"> 2013; </w:t>
      </w:r>
      <w:r w:rsidRPr="00B71B41">
        <w:rPr>
          <w:b/>
        </w:rPr>
        <w:t>33</w:t>
      </w:r>
      <w:r w:rsidRPr="00B71B41">
        <w:t>: 245-50 [PMID: 23354850 DOI: 10.1002/pd.405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1</w:t>
      </w:r>
      <w:r w:rsidRPr="00B71B41">
        <w:tab/>
        <w:t xml:space="preserve">Stanton WR, McClelland M, Elwood C, Ferry D and Silva PA. Prevalence, reliability and bias of adolescents' reports of smoking and quitting. </w:t>
      </w:r>
      <w:r w:rsidRPr="00B71B41">
        <w:rPr>
          <w:i/>
        </w:rPr>
        <w:t>Addiction</w:t>
      </w:r>
      <w:r w:rsidRPr="00B71B41">
        <w:t xml:space="preserve"> 1996; </w:t>
      </w:r>
      <w:r w:rsidRPr="00B71B41">
        <w:rPr>
          <w:b/>
        </w:rPr>
        <w:t>91</w:t>
      </w:r>
      <w:r w:rsidRPr="00B71B41">
        <w:t xml:space="preserve">: 1705-1714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2</w:t>
      </w:r>
      <w:r w:rsidRPr="00B71B41">
        <w:tab/>
        <w:t xml:space="preserve">Stick SM, Burton PR, Gurrin L, Sly PD and LeSouëf PN. Effects of maternal smoking during pregnancy and a family history of asthma on respiratory function in newborn infants. </w:t>
      </w:r>
      <w:r w:rsidRPr="00B71B41">
        <w:rPr>
          <w:i/>
        </w:rPr>
        <w:t>Lancet</w:t>
      </w:r>
      <w:r w:rsidRPr="00B71B41">
        <w:t xml:space="preserve"> 1996; </w:t>
      </w:r>
      <w:r w:rsidRPr="00B71B41">
        <w:rPr>
          <w:b/>
        </w:rPr>
        <w:t>348</w:t>
      </w:r>
      <w:r w:rsidRPr="00B71B41">
        <w:t>: 1060-1064 [PMID: 887445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3</w:t>
      </w:r>
      <w:r w:rsidRPr="00B71B41">
        <w:tab/>
        <w:t xml:space="preserve">Stookey GK, Katz BP, Olson BL, Drook CA and Cohen SJ. Evaluation of biochemical validation measures in determination of smoking status. </w:t>
      </w:r>
      <w:r w:rsidRPr="00B71B41">
        <w:rPr>
          <w:i/>
        </w:rPr>
        <w:t>J Dent Res</w:t>
      </w:r>
      <w:r w:rsidRPr="00B71B41">
        <w:t xml:space="preserve"> 1987; </w:t>
      </w:r>
      <w:r w:rsidRPr="00B71B41">
        <w:rPr>
          <w:b/>
        </w:rPr>
        <w:t>66</w:t>
      </w:r>
      <w:r w:rsidRPr="00B71B41">
        <w:t>: 1597-1601 [PMID: 330562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4</w:t>
      </w:r>
      <w:r w:rsidRPr="00B71B41">
        <w:tab/>
        <w:t xml:space="preserve">Tabara Y, Takahashi Y, Setoh K, Muro S, Kawaguchi T, Terao C, Kosugi S, Sekine A, Yamada R, Mishima M, Nakayama T and Matsuda F. Increased aortic wave reflection and smaller pulse pressure amplification in smokers and passive smokers confirmed by urinary cotinine levels: the Nagahama Study. </w:t>
      </w:r>
      <w:r w:rsidRPr="00B71B41">
        <w:rPr>
          <w:i/>
        </w:rPr>
        <w:t>Int J Cardiol</w:t>
      </w:r>
      <w:r w:rsidRPr="00B71B41">
        <w:t xml:space="preserve"> 2013; </w:t>
      </w:r>
      <w:r w:rsidRPr="00B71B41">
        <w:rPr>
          <w:b/>
        </w:rPr>
        <w:t>168</w:t>
      </w:r>
      <w:r w:rsidRPr="00B71B41">
        <w:t>: 2673-7 [PMID: 23578893 DOI: 10.1016/j.ijcard.2013.03.02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5</w:t>
      </w:r>
      <w:r w:rsidRPr="00B71B41">
        <w:tab/>
        <w:t xml:space="preserve">Tikkanen M, Surcel HM, Bloigu A, Nuutila M, Ylikorkala O, Hiilesmaa V and Paavonen J. Self-reported smoking habits and serum cotinine levels in women with placental abruption. </w:t>
      </w:r>
      <w:r w:rsidRPr="00B71B41">
        <w:rPr>
          <w:i/>
        </w:rPr>
        <w:t>Acta Obstet Gynecol Scand</w:t>
      </w:r>
      <w:r w:rsidRPr="00B71B41">
        <w:t xml:space="preserve"> 2010; </w:t>
      </w:r>
      <w:r w:rsidRPr="00B71B41">
        <w:rPr>
          <w:b/>
        </w:rPr>
        <w:t>89</w:t>
      </w:r>
      <w:r w:rsidRPr="00B71B41">
        <w:t>: 1538-44 [PMID: 21050148 DOI: 10.3109/00016349.2010.52618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6</w:t>
      </w:r>
      <w:r w:rsidRPr="00B71B41">
        <w:tab/>
        <w:t xml:space="preserve">Tong VT, Althabe F, Alemán A, Johnson CC, Dietz PM, Berrueta M, Morello P, Colomar M, Buekens P, Sosnoff CS, Farr SL, Mazzoni A, Ciganda A, Becú A, Bittar Gonzalez MG, Llambi L, Gibbons L, Smith RA and Belizán JM. Accuracy of self-reported smoking cessation during pregnancy. </w:t>
      </w:r>
      <w:r w:rsidRPr="00B71B41">
        <w:rPr>
          <w:i/>
        </w:rPr>
        <w:t>Acta Obstet Gynecol Scand</w:t>
      </w:r>
      <w:r w:rsidRPr="00B71B41">
        <w:t xml:space="preserve"> 2015; </w:t>
      </w:r>
      <w:r w:rsidRPr="00B71B41">
        <w:rPr>
          <w:b/>
        </w:rPr>
        <w:t>94</w:t>
      </w:r>
      <w:r w:rsidRPr="00B71B41">
        <w:t>: 106-111 [PMID: 25350478 DOI: 10.1111/aogs.1253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7</w:t>
      </w:r>
      <w:r w:rsidRPr="00B71B41">
        <w:tab/>
        <w:t xml:space="preserve">Townsend J, Wilkes H, Haines A and Jarvis M. Adolescent smokers seen in general practice: health, lifestyle, physical measurements, and response to antismoking advice. </w:t>
      </w:r>
      <w:r w:rsidRPr="00B71B41">
        <w:rPr>
          <w:i/>
        </w:rPr>
        <w:t>BMJ</w:t>
      </w:r>
      <w:r w:rsidRPr="00B71B41">
        <w:t xml:space="preserve"> 1991; </w:t>
      </w:r>
      <w:r w:rsidRPr="00B71B41">
        <w:rPr>
          <w:b/>
        </w:rPr>
        <w:t>303</w:t>
      </w:r>
      <w:r w:rsidRPr="00B71B41">
        <w:t>: 947-50 Erratum appears in BMJ 1991 Nov 9;303(6811):1176. [PMID: 175587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8</w:t>
      </w:r>
      <w:r w:rsidRPr="00B71B41">
        <w:tab/>
        <w:t xml:space="preserve">Tsutsumi A, Kagawa J, Yamano Y, Nakadate T and Shimizu S. Relation between cotinine in the urine and indices based on self-declared smoking habits. </w:t>
      </w:r>
      <w:r w:rsidRPr="00B71B41">
        <w:rPr>
          <w:i/>
        </w:rPr>
        <w:t>Environ Health Prev Med</w:t>
      </w:r>
      <w:r w:rsidRPr="00B71B41">
        <w:t xml:space="preserve"> 2002; </w:t>
      </w:r>
      <w:r w:rsidRPr="00B71B41">
        <w:rPr>
          <w:b/>
        </w:rPr>
        <w:t>6</w:t>
      </w:r>
      <w:r w:rsidRPr="00B71B41">
        <w:t>: 240-7 [PMID: 21432341 DOI: 10.1007/BF02897976]</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199</w:t>
      </w:r>
      <w:r w:rsidRPr="00B71B41">
        <w:tab/>
        <w:t xml:space="preserve">Twardella D and Brenner H. Effects of practitioner education, practitioner payment and reimbursement of patients' drug costs on smoking cessation in primary care: a cluster randomised trial. </w:t>
      </w:r>
      <w:r w:rsidRPr="00B71B41">
        <w:rPr>
          <w:i/>
        </w:rPr>
        <w:t>Tob Control</w:t>
      </w:r>
      <w:r w:rsidRPr="00B71B41">
        <w:t xml:space="preserve"> 2007; </w:t>
      </w:r>
      <w:r w:rsidRPr="00B71B41">
        <w:rPr>
          <w:b/>
        </w:rPr>
        <w:t>16</w:t>
      </w:r>
      <w:r w:rsidRPr="00B71B41">
        <w:t>: 15-21 [PMID: 17297068 DOI: 10.1136/tc.2006.01625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0</w:t>
      </w:r>
      <w:r w:rsidRPr="00B71B41">
        <w:tab/>
        <w:t xml:space="preserve">Twardella D, Küpper-Nybelen J, Rothenbacher D, Hahmann H, Wüsten B and Brenner H. Short-term benefit of smoking cessation in patients with coronary heart disease: estimates based on self-reported smoking data and serum cotinine measurements. </w:t>
      </w:r>
      <w:r w:rsidRPr="00B71B41">
        <w:rPr>
          <w:i/>
        </w:rPr>
        <w:t>Eur Heart J</w:t>
      </w:r>
      <w:r w:rsidRPr="00B71B41">
        <w:t xml:space="preserve"> 2004; </w:t>
      </w:r>
      <w:r w:rsidRPr="00B71B41">
        <w:rPr>
          <w:b/>
        </w:rPr>
        <w:t>25</w:t>
      </w:r>
      <w:r w:rsidRPr="00B71B41">
        <w:t>: 2101-8 [PMID: 15571825 DOI: 10.1016/j.ehj.2004.08.01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1</w:t>
      </w:r>
      <w:r w:rsidRPr="00B71B41">
        <w:tab/>
        <w:t xml:space="preserve">Ulvik A, Ebbing M, Hustad S, Midttun Ø, Nygård O, Vollset SE, Bønaa KH, Nordrehaug JE, Nilsen DW, Schirmer H and Ueland PM. Long- and short-term effects of tobacco smoking on circulating concentrations of B vitamins. </w:t>
      </w:r>
      <w:r w:rsidRPr="00B71B41">
        <w:rPr>
          <w:i/>
        </w:rPr>
        <w:t>Clin Chem</w:t>
      </w:r>
      <w:r w:rsidRPr="00B71B41">
        <w:t xml:space="preserve"> 2010; </w:t>
      </w:r>
      <w:r w:rsidRPr="00B71B41">
        <w:rPr>
          <w:b/>
        </w:rPr>
        <w:t>56</w:t>
      </w:r>
      <w:r w:rsidRPr="00B71B41">
        <w:t>: 755-63 [PMID: 20299681 DOI: 10.1373/clinchem.2009.137513]</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2</w:t>
      </w:r>
      <w:r w:rsidRPr="00B71B41">
        <w:tab/>
        <w:t xml:space="preserve">Ussher M, Lewis S, Aveyard P, Manyonda I, West R, Lewis B, Marcus B, Riaz M, Taylor AH, Barton P, Daley A, Essex H, Esliger D and Coleman T. The London Exercise And Pregnant smokers (LEAP) trial: a randomised controlled trial of physical activity for smoking cessation in pregnancy with an economic evaluation. </w:t>
      </w:r>
      <w:r w:rsidRPr="00B71B41">
        <w:rPr>
          <w:i/>
        </w:rPr>
        <w:t>Health Technol Assess</w:t>
      </w:r>
      <w:r w:rsidRPr="00B71B41">
        <w:t xml:space="preserve"> 2015; </w:t>
      </w:r>
      <w:r w:rsidRPr="00B71B41">
        <w:rPr>
          <w:b/>
        </w:rPr>
        <w:t>19</w:t>
      </w:r>
      <w:r w:rsidRPr="00B71B41">
        <w:t>: vii-xxiv, 1-135 [PMID: 26491878 DOI: 10.3310/hta19840]</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3</w:t>
      </w:r>
      <w:r w:rsidRPr="00B71B41">
        <w:tab/>
        <w:t xml:space="preserve">Valladolid-López MdC, Barrientos-Gutiérrez T, Reynales-Shigematsu LM, Thrasher JF, Peláez-Ballestas I, Lazcano-Ponce E and Hernández-Ávila M. Evaluating the validity of self-reported smoking in Mexican adolescents. </w:t>
      </w:r>
      <w:r w:rsidRPr="00B71B41">
        <w:rPr>
          <w:i/>
        </w:rPr>
        <w:t>BMJ Open</w:t>
      </w:r>
      <w:r w:rsidRPr="00B71B41">
        <w:t xml:space="preserve"> 2015; </w:t>
      </w:r>
      <w:r w:rsidRPr="00B71B41">
        <w:rPr>
          <w:b/>
        </w:rPr>
        <w:t>5</w:t>
      </w:r>
      <w:r w:rsidRPr="00B71B41">
        <w:t>: e007485 [PMID: 26453588 DOI: 10.1136/bmjopen-2014-00748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lastRenderedPageBreak/>
        <w:t>204</w:t>
      </w:r>
      <w:r w:rsidRPr="00B71B41">
        <w:tab/>
        <w:t xml:space="preserve">Van Vunakis H, Tashkin DP, Rigas B, Simmons M, Gjika HB and Clark VA. Relative sensitivity and specificity of salivary and serum cotinine in identifying tobacco-smoking status of self-reported nonsmokers and smokers of tobacco and/or marijuana. </w:t>
      </w:r>
      <w:r w:rsidRPr="00B71B41">
        <w:rPr>
          <w:i/>
        </w:rPr>
        <w:t>Arch Environ Health</w:t>
      </w:r>
      <w:r w:rsidRPr="00B71B41">
        <w:t xml:space="preserve"> 1989; </w:t>
      </w:r>
      <w:r w:rsidRPr="00B71B41">
        <w:rPr>
          <w:b/>
        </w:rPr>
        <w:t>44</w:t>
      </w:r>
      <w:r w:rsidRPr="00B71B41">
        <w:t>: 53-58 [PMID: 2644896 ]</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5</w:t>
      </w:r>
      <w:r w:rsidRPr="00B71B41">
        <w:tab/>
        <w:t xml:space="preserve">Vardavas CI, Fthenou E, Patelarou E, Bagkeris E, Murphy S, Hecht SS, Connolly GN, Chatzi L and Kogevinas M. Exposure to different sources of second-hand smoke during pregnancy and its effect on urinary cotinine and tobacco-specific nitrosamine (NNAL) concentrations. </w:t>
      </w:r>
      <w:r w:rsidRPr="00B71B41">
        <w:rPr>
          <w:i/>
        </w:rPr>
        <w:t>Tob Control</w:t>
      </w:r>
      <w:r w:rsidRPr="00B71B41">
        <w:t xml:space="preserve"> 2013; </w:t>
      </w:r>
      <w:r w:rsidRPr="00B71B41">
        <w:rPr>
          <w:b/>
        </w:rPr>
        <w:t>22</w:t>
      </w:r>
      <w:r w:rsidRPr="00B71B41">
        <w:t>: 194-200 [PMID: 2225300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6</w:t>
      </w:r>
      <w:r w:rsidRPr="00B71B41">
        <w:tab/>
        <w:t xml:space="preserve">Vasankari T, Jousilahti P, Knekt P, Marniemi J, Heistaro S, Lppo K and Heliovaara M. Serum cotinine predicts bronchial obstruction regardless of self-reported smoking history. </w:t>
      </w:r>
      <w:r w:rsidRPr="00B71B41">
        <w:rPr>
          <w:i/>
        </w:rPr>
        <w:t>Scand J Public Health</w:t>
      </w:r>
      <w:r w:rsidRPr="00B71B41">
        <w:t xml:space="preserve"> 2011; </w:t>
      </w:r>
      <w:r w:rsidRPr="00B71B41">
        <w:rPr>
          <w:b/>
        </w:rPr>
        <w:t>39</w:t>
      </w:r>
      <w:r w:rsidRPr="00B71B41">
        <w:t>: 547-52 [PMID: 21406476 DOI: 10.1177/140349481140147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7</w:t>
      </w:r>
      <w:r w:rsidRPr="00B71B41">
        <w:tab/>
        <w:t xml:space="preserve">Vineis P, Airoldi L, Veglia F, Olgiati L, Pastorelli R, Autrup H, Dunning A, Garte S, Gormally E, Hainaut P, Malaveille C, Matullo G, Peluso M, Overvad K, Tjonneland A, Clavel-Chapelon F, Boeing H, Krogh V, Palli D, Panico S, Tumino R, Bueno-de-Mesquita B, Peeters P, Berglund G, Hallmans G, Saracci R and Riboli E. Environmental tobacco smoke and risk of respiratory cancer and chronic obstructive pulmonary disease in former and never smokers in the EPIC prospective study. </w:t>
      </w:r>
      <w:r w:rsidRPr="00B71B41">
        <w:rPr>
          <w:i/>
        </w:rPr>
        <w:t>BMJ</w:t>
      </w:r>
      <w:r w:rsidRPr="00B71B41">
        <w:t xml:space="preserve"> 2005; </w:t>
      </w:r>
      <w:r w:rsidRPr="00B71B41">
        <w:rPr>
          <w:b/>
        </w:rPr>
        <w:t>330</w:t>
      </w:r>
      <w:r w:rsidRPr="00B71B41">
        <w:t>: 277-280 [PMID: 15681570 DOI: 10.1136/bmj.38327.648472.8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8</w:t>
      </w:r>
      <w:r w:rsidRPr="00B71B41">
        <w:tab/>
        <w:t xml:space="preserve">Wagenknecht LE, Burke GL, Perkins LL, Haley NJ and Friedman GD. Misclassification of smoking status in the CARDIA study: a comparison of self-report with serum cotinine levels. </w:t>
      </w:r>
      <w:r w:rsidRPr="00B71B41">
        <w:rPr>
          <w:i/>
        </w:rPr>
        <w:t>Am J Public Health</w:t>
      </w:r>
      <w:r w:rsidRPr="00B71B41">
        <w:t xml:space="preserve"> 1992; </w:t>
      </w:r>
      <w:r w:rsidRPr="00B71B41">
        <w:rPr>
          <w:b/>
        </w:rPr>
        <w:t>82</w:t>
      </w:r>
      <w:r w:rsidRPr="00B71B41">
        <w:t>: 33-36 [PMID: 1536331]</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09</w:t>
      </w:r>
      <w:r w:rsidRPr="00B71B41">
        <w:tab/>
        <w:t xml:space="preserve">Waggoner SE, Darcy KM, Tian C and Lanciano R. Smoking behavior in women with locally advanced cervical carcinoma: a Gynecologic Oncology Group study. </w:t>
      </w:r>
      <w:r w:rsidRPr="00B71B41">
        <w:rPr>
          <w:i/>
        </w:rPr>
        <w:t>Am J Obstet Gynecol</w:t>
      </w:r>
      <w:r w:rsidRPr="00B71B41">
        <w:t xml:space="preserve"> 2010; </w:t>
      </w:r>
      <w:r w:rsidRPr="00B71B41">
        <w:rPr>
          <w:b/>
        </w:rPr>
        <w:t>202</w:t>
      </w:r>
      <w:r w:rsidRPr="00B71B41">
        <w:t>: 283.e1-7 [PMID: 20044066 DOI: 10.1016/j.ajog.2009.10.88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0</w:t>
      </w:r>
      <w:r w:rsidRPr="00B71B41">
        <w:tab/>
        <w:t xml:space="preserve">Wallner-Liebmann SJ, Grammer TB, Siekmeier R, Mangge H, Marz W and Renner W. Smoking denial in cardiovascular disease studies. </w:t>
      </w:r>
      <w:r w:rsidRPr="00B71B41">
        <w:rPr>
          <w:i/>
        </w:rPr>
        <w:t>Adv Exp Med Biol</w:t>
      </w:r>
      <w:r w:rsidRPr="00B71B41">
        <w:t xml:space="preserve"> 2013; </w:t>
      </w:r>
      <w:r w:rsidRPr="00B71B41">
        <w:rPr>
          <w:b/>
        </w:rPr>
        <w:t>788</w:t>
      </w:r>
      <w:r w:rsidRPr="00B71B41">
        <w:t>: 35-38 [PMID: 23835955 DOI: 10.1007/978-94-007-6627-3_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1</w:t>
      </w:r>
      <w:r w:rsidRPr="00B71B41">
        <w:tab/>
        <w:t xml:space="preserve">Weeks SG, Glantz SA, De Marco T, Rosen AB and Fleischmann KE. Secondhand smoke exposure and quality of life in patients with heart failure. </w:t>
      </w:r>
      <w:r w:rsidRPr="00B71B41">
        <w:rPr>
          <w:i/>
        </w:rPr>
        <w:t>Arch Intern Med</w:t>
      </w:r>
      <w:r w:rsidRPr="00B71B41">
        <w:t xml:space="preserve"> 2011; </w:t>
      </w:r>
      <w:r w:rsidRPr="00B71B41">
        <w:rPr>
          <w:b/>
        </w:rPr>
        <w:t>171</w:t>
      </w:r>
      <w:r w:rsidRPr="00B71B41">
        <w:t>: 1887-1893 [PMID: 2212379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2</w:t>
      </w:r>
      <w:r w:rsidRPr="00B71B41">
        <w:tab/>
        <w:t xml:space="preserve">Wewers ME, Dhatt RK, Moeschberger ML, Guthrie RM, Kuun P and Chen MS. Misclassification of smoking status among Southeast Asian adult immigrants. </w:t>
      </w:r>
      <w:r w:rsidRPr="00B71B41">
        <w:rPr>
          <w:i/>
        </w:rPr>
        <w:t>Am J Respir Crit Care Med</w:t>
      </w:r>
      <w:r w:rsidRPr="00B71B41">
        <w:t xml:space="preserve"> 1995; </w:t>
      </w:r>
      <w:r w:rsidRPr="00B71B41">
        <w:rPr>
          <w:b/>
        </w:rPr>
        <w:t>152</w:t>
      </w:r>
      <w:r w:rsidRPr="00B71B41">
        <w:t>: 1917-1921 [PMID: 852075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lastRenderedPageBreak/>
        <w:t>213</w:t>
      </w:r>
      <w:r w:rsidRPr="00B71B41">
        <w:tab/>
        <w:t xml:space="preserve">Wewers ME, Ferketich AK, Harness J and Paskett ED. Effectiveness of a nurse-managed, lay-led tobacco cessation intervention among ohio appalachian women. </w:t>
      </w:r>
      <w:r w:rsidRPr="00B71B41">
        <w:rPr>
          <w:i/>
        </w:rPr>
        <w:t>Cancer Epidemiol Biomarkers Prev</w:t>
      </w:r>
      <w:r w:rsidRPr="00B71B41">
        <w:t xml:space="preserve"> 2009; </w:t>
      </w:r>
      <w:r w:rsidRPr="00B71B41">
        <w:rPr>
          <w:b/>
        </w:rPr>
        <w:t>18</w:t>
      </w:r>
      <w:r w:rsidRPr="00B71B41">
        <w:t>: 3451-8 [PMID: 19959695 DOI: 10.1158/1055-9965.epi-09-0952]</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4</w:t>
      </w:r>
      <w:r w:rsidRPr="00B71B41">
        <w:tab/>
        <w:t xml:space="preserve">Wilmink TBM, Quick CRG and Day NE. The association between cigarette smoking and abdominal aortic aneurysms. </w:t>
      </w:r>
      <w:r w:rsidRPr="00B71B41">
        <w:rPr>
          <w:i/>
        </w:rPr>
        <w:t>J Vasc Surg</w:t>
      </w:r>
      <w:r w:rsidRPr="00B71B41">
        <w:t xml:space="preserve"> 1999; </w:t>
      </w:r>
      <w:r w:rsidRPr="00B71B41">
        <w:rPr>
          <w:b/>
        </w:rPr>
        <w:t>30</w:t>
      </w:r>
      <w:r w:rsidRPr="00B71B41">
        <w:t>: 1099-1105 [PMID: 1058739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5</w:t>
      </w:r>
      <w:r w:rsidRPr="00B71B41">
        <w:tab/>
        <w:t xml:space="preserve">Windham GC, Elkin EP, Swan SH, Waller KO and Fenster L. Cigarette smoking and effects on menstrual function. </w:t>
      </w:r>
      <w:r w:rsidRPr="00B71B41">
        <w:rPr>
          <w:i/>
        </w:rPr>
        <w:t>Obstet Gynecol</w:t>
      </w:r>
      <w:r w:rsidRPr="00B71B41">
        <w:t xml:space="preserve"> 1999; </w:t>
      </w:r>
      <w:r w:rsidRPr="00B71B41">
        <w:rPr>
          <w:b/>
        </w:rPr>
        <w:t>93</w:t>
      </w:r>
      <w:r w:rsidRPr="00B71B41">
        <w:t>: 59-65 [PMID: 991695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6</w:t>
      </w:r>
      <w:r w:rsidRPr="00B71B41">
        <w:tab/>
        <w:t xml:space="preserve">Windsor RA, Woodby LL, Miller TM, Hardin JM, Crawford MA and DiClemente CC. Effectiveness of Agency for Health Care Policy and Research clinical practice guideline and patient education methods for pregnant smokers in medicaid maternity care. </w:t>
      </w:r>
      <w:r w:rsidRPr="00B71B41">
        <w:rPr>
          <w:i/>
        </w:rPr>
        <w:t>Am J Obstet Gynecol</w:t>
      </w:r>
      <w:r w:rsidRPr="00B71B41">
        <w:t xml:space="preserve"> 2000; </w:t>
      </w:r>
      <w:r w:rsidRPr="00B71B41">
        <w:rPr>
          <w:b/>
        </w:rPr>
        <w:t>182</w:t>
      </w:r>
      <w:r w:rsidRPr="00B71B41">
        <w:t>: 68-75 [PMID: 10649158]</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7</w:t>
      </w:r>
      <w:r w:rsidRPr="00B71B41">
        <w:tab/>
        <w:t xml:space="preserve">Xie J, Hu D, Wang X, Luo Y and Wang J. Smoking state determined by cotinine and arterial stiffness. </w:t>
      </w:r>
      <w:r w:rsidRPr="00B71B41">
        <w:rPr>
          <w:i/>
        </w:rPr>
        <w:t>Circ J</w:t>
      </w:r>
      <w:r w:rsidRPr="00B71B41">
        <w:t xml:space="preserve"> 2009; </w:t>
      </w:r>
      <w:r w:rsidRPr="00B71B41">
        <w:rPr>
          <w:b/>
        </w:rPr>
        <w:t>73</w:t>
      </w:r>
      <w:r w:rsidRPr="00B71B41">
        <w:t>: 1537-42 [PMID: 19556695]</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8</w:t>
      </w:r>
      <w:r w:rsidRPr="00B71B41">
        <w:tab/>
        <w:t xml:space="preserve">Xie C, Wen X, Ding P, Liu T, He Y, Niu Z, Lin J, Yuan S, Guo X, Jia D and Chen W. Influence of CYP2A6*4 genotypes on maternal serum cotinine among Chinese nonsmoking pregnant women. </w:t>
      </w:r>
      <w:r w:rsidRPr="00B71B41">
        <w:rPr>
          <w:i/>
        </w:rPr>
        <w:t>Nicotine Tob Res</w:t>
      </w:r>
      <w:r w:rsidRPr="00B71B41">
        <w:t xml:space="preserve"> 2014; </w:t>
      </w:r>
      <w:r w:rsidRPr="00B71B41">
        <w:rPr>
          <w:b/>
        </w:rPr>
        <w:t>16</w:t>
      </w:r>
      <w:r w:rsidRPr="00B71B41">
        <w:t>: 406-12 [PMID: 24163286 DOI: 10.1093/ntr/ntt164]</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19</w:t>
      </w:r>
      <w:r w:rsidRPr="00B71B41">
        <w:tab/>
        <w:t xml:space="preserve">Yeh E, Levasseur G and Kaiserman MJ. Evaluation of urinary cotinine immunoassay test strips used to assess smoking status. </w:t>
      </w:r>
      <w:r w:rsidRPr="00B71B41">
        <w:rPr>
          <w:i/>
        </w:rPr>
        <w:t>Nicotine Tob Res</w:t>
      </w:r>
      <w:r w:rsidRPr="00B71B41">
        <w:t xml:space="preserve"> 2011; </w:t>
      </w:r>
      <w:r w:rsidRPr="00B71B41">
        <w:rPr>
          <w:b/>
        </w:rPr>
        <w:t>13</w:t>
      </w:r>
      <w:r w:rsidRPr="00B71B41">
        <w:t>: 1045-51 [PMID: 21778149 DOI: 10.1093/ntr/ntr127]</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20</w:t>
      </w:r>
      <w:r w:rsidRPr="00B71B41">
        <w:tab/>
        <w:t xml:space="preserve">Yel D, Hallen GK, Sinclair RG, Mom K and Srey CT. Biochemical validation of self reported quit rates among Buddhist monks in Cambodia [Letter]. </w:t>
      </w:r>
      <w:r w:rsidRPr="00B71B41">
        <w:rPr>
          <w:i/>
        </w:rPr>
        <w:t>Tob Control</w:t>
      </w:r>
      <w:r w:rsidRPr="00B71B41">
        <w:t xml:space="preserve"> 2005; </w:t>
      </w:r>
      <w:r w:rsidRPr="00B71B41">
        <w:rPr>
          <w:b/>
        </w:rPr>
        <w:t>14</w:t>
      </w:r>
      <w:r w:rsidRPr="00B71B41">
        <w:t>: 359 [PMID: 16183989 DOI: 10.1136/tc.2005.012039]</w:t>
      </w:r>
    </w:p>
    <w:p w:rsidR="009C688A" w:rsidRPr="00B71B41" w:rsidRDefault="009C688A" w:rsidP="009C688A">
      <w:pPr>
        <w:pStyle w:val="EndNoteBibliography"/>
        <w:spacing w:after="0"/>
      </w:pPr>
    </w:p>
    <w:p w:rsidR="009C688A" w:rsidRPr="00B71B41" w:rsidRDefault="009C688A" w:rsidP="009C688A">
      <w:pPr>
        <w:pStyle w:val="EndNoteBibliography"/>
        <w:ind w:left="720" w:hanging="720"/>
      </w:pPr>
      <w:r w:rsidRPr="00B71B41">
        <w:t>221</w:t>
      </w:r>
      <w:r w:rsidRPr="00B71B41">
        <w:tab/>
        <w:t xml:space="preserve">Zielińska-Danch W, Wardas W, Sobczak A and Szołtysek-Bołdys I. Estimation of urinary cotinine cut-off points distinguishing non-smokers, passive and active smokers. </w:t>
      </w:r>
      <w:r w:rsidRPr="00B71B41">
        <w:rPr>
          <w:i/>
        </w:rPr>
        <w:t>Biomarkers</w:t>
      </w:r>
      <w:r w:rsidRPr="00B71B41">
        <w:t xml:space="preserve"> 2007; </w:t>
      </w:r>
      <w:r w:rsidRPr="00B71B41">
        <w:rPr>
          <w:b/>
        </w:rPr>
        <w:t>12</w:t>
      </w:r>
      <w:r w:rsidRPr="00B71B41">
        <w:t>: 484-96 [PMID: 17701747 DOI: 10.1080/13547500701421341]</w:t>
      </w:r>
    </w:p>
    <w:p w:rsidR="009C688A" w:rsidRPr="00B71B41" w:rsidRDefault="009C688A" w:rsidP="009C688A">
      <w:pPr>
        <w:pStyle w:val="EndNoteBibliography"/>
      </w:pPr>
    </w:p>
    <w:p w:rsidR="009C688A" w:rsidRDefault="009C688A" w:rsidP="009C688A">
      <w:pPr>
        <w:rPr>
          <w:u w:val="single"/>
        </w:rPr>
      </w:pPr>
      <w:r>
        <w:rPr>
          <w:u w:val="single"/>
        </w:rPr>
        <w:fldChar w:fldCharType="end"/>
      </w:r>
    </w:p>
    <w:p w:rsidR="009C688A" w:rsidRPr="00741047" w:rsidRDefault="009C688A" w:rsidP="009C688A">
      <w:pPr>
        <w:spacing w:line="360" w:lineRule="auto"/>
        <w:ind w:left="2835" w:hanging="2835"/>
        <w:rPr>
          <w:rFonts w:ascii="Book Antiqua" w:hAnsi="Book Antiqua"/>
        </w:rPr>
      </w:pPr>
      <w:r w:rsidRPr="00741047">
        <w:rPr>
          <w:rFonts w:ascii="Book Antiqua" w:hAnsi="Book Antiqua"/>
          <w:b/>
        </w:rPr>
        <w:t>TITLE</w:t>
      </w:r>
      <w:r w:rsidRPr="00741047">
        <w:rPr>
          <w:rFonts w:ascii="Book Antiqua" w:hAnsi="Book Antiqua"/>
          <w:b/>
        </w:rPr>
        <w:tab/>
      </w:r>
      <w:r w:rsidRPr="00741047">
        <w:rPr>
          <w:rFonts w:ascii="Book Antiqua" w:hAnsi="Book Antiqua"/>
        </w:rPr>
        <w:t>Misclassification of smoking habits.  An updated review of the literature</w:t>
      </w:r>
    </w:p>
    <w:p w:rsidR="009C688A" w:rsidRPr="00741047" w:rsidRDefault="009C688A" w:rsidP="009C688A">
      <w:pPr>
        <w:spacing w:line="360" w:lineRule="auto"/>
        <w:rPr>
          <w:rFonts w:ascii="Book Antiqua" w:hAnsi="Book Antiqua"/>
        </w:rPr>
      </w:pPr>
    </w:p>
    <w:p w:rsidR="009C688A" w:rsidRPr="00741047" w:rsidRDefault="009C688A" w:rsidP="009C688A">
      <w:pPr>
        <w:spacing w:line="360" w:lineRule="auto"/>
        <w:ind w:left="2835" w:hanging="2835"/>
        <w:rPr>
          <w:rFonts w:ascii="Book Antiqua" w:hAnsi="Book Antiqua"/>
          <w:vertAlign w:val="superscript"/>
        </w:rPr>
      </w:pPr>
      <w:r w:rsidRPr="00741047">
        <w:rPr>
          <w:rFonts w:ascii="Book Antiqua" w:hAnsi="Book Antiqua"/>
          <w:b/>
        </w:rPr>
        <w:lastRenderedPageBreak/>
        <w:t>Authors</w:t>
      </w:r>
      <w:r w:rsidRPr="00741047">
        <w:rPr>
          <w:rFonts w:ascii="Book Antiqua" w:hAnsi="Book Antiqua"/>
        </w:rPr>
        <w:tab/>
        <w:t>J.S. Hamling</w:t>
      </w:r>
      <w:r w:rsidRPr="00741047">
        <w:rPr>
          <w:rFonts w:ascii="Book Antiqua" w:hAnsi="Book Antiqua"/>
          <w:vertAlign w:val="superscript"/>
        </w:rPr>
        <w:t>1</w:t>
      </w:r>
      <w:r w:rsidRPr="00741047">
        <w:rPr>
          <w:rFonts w:ascii="Book Antiqua" w:hAnsi="Book Antiqua"/>
        </w:rPr>
        <w:t>, K.J. Coombs</w:t>
      </w:r>
      <w:r w:rsidRPr="00741047">
        <w:rPr>
          <w:rFonts w:ascii="Book Antiqua" w:hAnsi="Book Antiqua"/>
          <w:vertAlign w:val="superscript"/>
        </w:rPr>
        <w:t>2</w:t>
      </w:r>
      <w:r w:rsidRPr="00741047">
        <w:rPr>
          <w:rFonts w:ascii="Book Antiqua" w:hAnsi="Book Antiqua"/>
        </w:rPr>
        <w:t>, P.N. Lee</w:t>
      </w:r>
      <w:r w:rsidRPr="00741047">
        <w:rPr>
          <w:rFonts w:ascii="Book Antiqua" w:hAnsi="Book Antiqua"/>
          <w:vertAlign w:val="superscript"/>
        </w:rPr>
        <w:t>2</w:t>
      </w:r>
    </w:p>
    <w:p w:rsidR="009C688A" w:rsidRPr="00741047" w:rsidRDefault="009C688A" w:rsidP="009C688A">
      <w:pPr>
        <w:spacing w:line="360" w:lineRule="auto"/>
        <w:ind w:left="2835" w:hanging="2835"/>
        <w:rPr>
          <w:rFonts w:ascii="Book Antiqua" w:hAnsi="Book Antiqua"/>
        </w:rPr>
      </w:pPr>
    </w:p>
    <w:p w:rsidR="009C688A" w:rsidRPr="00741047" w:rsidRDefault="009C688A" w:rsidP="009C688A">
      <w:pPr>
        <w:spacing w:line="360" w:lineRule="auto"/>
        <w:ind w:left="2835" w:hanging="2835"/>
        <w:rPr>
          <w:rFonts w:ascii="Book Antiqua" w:hAnsi="Book Antiqua"/>
        </w:rPr>
      </w:pPr>
    </w:p>
    <w:p w:rsidR="009C688A" w:rsidRPr="00741047" w:rsidRDefault="009C688A" w:rsidP="009C688A">
      <w:pPr>
        <w:spacing w:line="360" w:lineRule="auto"/>
        <w:ind w:left="2835" w:hanging="2835"/>
        <w:rPr>
          <w:rFonts w:ascii="Book Antiqua" w:hAnsi="Book Antiqua"/>
        </w:rPr>
      </w:pPr>
    </w:p>
    <w:p w:rsidR="009C688A" w:rsidRPr="00741047" w:rsidRDefault="009C688A" w:rsidP="009C688A">
      <w:pPr>
        <w:spacing w:line="360" w:lineRule="auto"/>
        <w:ind w:left="2835" w:hanging="2835"/>
        <w:rPr>
          <w:rFonts w:ascii="Book Antiqua" w:hAnsi="Book Antiqua"/>
        </w:rPr>
      </w:pPr>
    </w:p>
    <w:p w:rsidR="009C688A" w:rsidRPr="00741047" w:rsidRDefault="009C688A" w:rsidP="009C688A">
      <w:pPr>
        <w:spacing w:line="360" w:lineRule="auto"/>
        <w:jc w:val="center"/>
        <w:rPr>
          <w:rFonts w:ascii="Book Antiqua" w:hAnsi="Book Antiqua"/>
          <w:b/>
        </w:rPr>
      </w:pPr>
      <w:r w:rsidRPr="00741047">
        <w:rPr>
          <w:rFonts w:ascii="Book Antiqua" w:hAnsi="Book Antiqua"/>
          <w:b/>
        </w:rPr>
        <w:t>Supplementary File 3</w:t>
      </w:r>
    </w:p>
    <w:p w:rsidR="009C688A" w:rsidRPr="00741047" w:rsidRDefault="009C688A" w:rsidP="009C688A">
      <w:pPr>
        <w:spacing w:line="360" w:lineRule="auto"/>
        <w:jc w:val="center"/>
        <w:rPr>
          <w:rFonts w:ascii="Book Antiqua" w:hAnsi="Book Antiqua"/>
          <w:b/>
        </w:rPr>
      </w:pPr>
    </w:p>
    <w:p w:rsidR="009C688A" w:rsidRPr="00741047" w:rsidRDefault="009C688A" w:rsidP="009C688A">
      <w:pPr>
        <w:spacing w:line="360" w:lineRule="auto"/>
        <w:jc w:val="center"/>
        <w:rPr>
          <w:rFonts w:ascii="Book Antiqua" w:hAnsi="Book Antiqua"/>
          <w:b/>
        </w:rPr>
      </w:pPr>
      <w:r w:rsidRPr="00741047">
        <w:rPr>
          <w:rFonts w:ascii="Book Antiqua" w:hAnsi="Book Antiqua"/>
          <w:b/>
        </w:rPr>
        <w:t>Full details of all the meta-analyses and meta-regressions</w:t>
      </w:r>
    </w:p>
    <w:p w:rsidR="009C688A" w:rsidRDefault="009C688A" w:rsidP="009C688A">
      <w:pPr>
        <w:spacing w:after="200" w:line="276" w:lineRule="auto"/>
        <w:rPr>
          <w:b/>
        </w:rPr>
      </w:pPr>
    </w:p>
    <w:p w:rsidR="009C688A" w:rsidRDefault="009C688A" w:rsidP="009C688A">
      <w:pPr>
        <w:spacing w:after="200" w:line="276" w:lineRule="auto"/>
        <w:rPr>
          <w:b/>
        </w:rPr>
        <w:sectPr w:rsidR="009C688A" w:rsidSect="00BB7066">
          <w:footerReference w:type="default" r:id="rId17"/>
          <w:footerReference w:type="first" r:id="rId18"/>
          <w:pgSz w:w="11906" w:h="16838" w:code="9"/>
          <w:pgMar w:top="1440" w:right="1440" w:bottom="1440" w:left="1440" w:header="709" w:footer="709" w:gutter="0"/>
          <w:cols w:space="708"/>
          <w:titlePg/>
          <w:docGrid w:linePitch="360"/>
        </w:sectPr>
      </w:pPr>
    </w:p>
    <w:p w:rsidR="009C688A" w:rsidRDefault="009C688A" w:rsidP="009C688A">
      <w:pPr>
        <w:pStyle w:val="RLStyle"/>
        <w:jc w:val="center"/>
        <w:rPr>
          <w:rFonts w:ascii="Arial" w:hAnsi="Arial" w:cs="Arial"/>
          <w:sz w:val="15"/>
          <w:szCs w:val="15"/>
          <w:u w:val="single"/>
          <w:lang w:val="en-GB"/>
        </w:rPr>
      </w:pP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u w:val="single"/>
          <w:lang w:val="en-GB"/>
        </w:rPr>
        <w:t>Introduction</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Sets of analyses are given below, one set for each misclassification rate (M1 to M11).</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elow each set of analyses, listings give details of the study results selected for those analyse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Each set of analyses gives estimates of overall misclassification rates, then rates by the levels of several factor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The factors and their levels are described in the analyses but are given in coded form in the listings. They are as follows:</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u w:val="single"/>
          <w:lang w:val="en-GB"/>
        </w:rPr>
        <w:t>Factor description</w:t>
      </w:r>
      <w:r>
        <w:rPr>
          <w:rFonts w:ascii="Courier New" w:hAnsi="Courier New" w:cs="Courier New"/>
          <w:sz w:val="15"/>
          <w:szCs w:val="15"/>
          <w:lang w:val="en-GB"/>
        </w:rPr>
        <w:t xml:space="preserve">         </w:t>
      </w:r>
      <w:r>
        <w:rPr>
          <w:rFonts w:ascii="Courier New" w:hAnsi="Courier New" w:cs="Courier New"/>
          <w:sz w:val="15"/>
          <w:szCs w:val="15"/>
          <w:u w:val="single"/>
          <w:lang w:val="en-GB"/>
        </w:rPr>
        <w:t>Title in listings</w:t>
      </w:r>
      <w:r>
        <w:rPr>
          <w:rFonts w:ascii="Courier New" w:hAnsi="Courier New" w:cs="Courier New"/>
          <w:sz w:val="15"/>
          <w:szCs w:val="15"/>
          <w:lang w:val="en-GB"/>
        </w:rPr>
        <w:t xml:space="preserve">  </w:t>
      </w:r>
      <w:r>
        <w:rPr>
          <w:rFonts w:ascii="Courier New" w:hAnsi="Courier New" w:cs="Courier New"/>
          <w:sz w:val="15"/>
          <w:szCs w:val="15"/>
          <w:u w:val="single"/>
          <w:lang w:val="en-GB"/>
        </w:rPr>
        <w:t>Value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ody fluid tested          Fluid              1: Urine           2: Saliva          3: Blood</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Cotinine assay method      Assay              1: Chromatography  2: Spectrometry    3: Immunoassay     4: Other</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Study type                 Type               1: General pop.    2: Pregnancy       3: Diseased or CC</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Age group                  AgeGp              1: Young           2: Not young       3: All ages        4: NS (not specified)</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Awareness of validation    Aware              1: Yes             2: No              3: N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 xml:space="preserve">  by cotinine</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Time of publication        Publ               1: In 1995 review  2: Before 2003     3: 2003 onward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Study quality              Quality            1: Good            2: Not good</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Pregnancy                  Pregn              1: Not pregnant    2: Pregnant</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Tobacco products           Prod               1: Cigarettes      2: Any smoking     3: Any tobacco     4: N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 xml:space="preserve">  considered</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Sex                        RSex               F: Females only    M: Males only      M+F: Both sexes considered</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Location                   Locn               1: Canada/USA      2: Europe          3: Asia            4: Other</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u w:val="single"/>
          <w:lang w:val="en-GB"/>
        </w:rPr>
        <w:t>Cotinine assay method</w:t>
      </w:r>
      <w:r>
        <w:rPr>
          <w:rFonts w:ascii="Courier New" w:hAnsi="Courier New" w:cs="Courier New"/>
          <w:sz w:val="15"/>
          <w:szCs w:val="15"/>
          <w:lang w:val="en-GB"/>
        </w:rPr>
        <w:t xml:space="preserve"> values are defined as follow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1: Chromatography: high performance liquid chromatography (LC), gas chromatography (GC), thin layer chromatography (TLC),</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 xml:space="preserve">                     test strip methods, other colorimetric method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2: Spectrometry:   GC-MS, GC-MS/MS, TMS, TMS-MS/MS, LC-MS, LC-MS/MS (MS = mass spectrometry; T = tandem)</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3: Immunoassay:    radio-immunoassay, ELISA, chemiluminescent immunoassay (CIA), immunoassay not otherwise specified</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4: Other:          not specified or mixed methods (TLC, ELISA and CIA all used in a single study)</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u w:val="single"/>
          <w:lang w:val="en-GB"/>
        </w:rPr>
        <w:t>Age group</w:t>
      </w:r>
      <w:r>
        <w:rPr>
          <w:rFonts w:ascii="Courier New" w:hAnsi="Courier New" w:cs="Courier New"/>
          <w:sz w:val="15"/>
          <w:szCs w:val="15"/>
          <w:lang w:val="en-GB"/>
        </w:rPr>
        <w:t xml:space="preserve"> values are defined as follow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1: Young:          upper age limit &lt;50 or mean age &lt;30 or a pregnancy study</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2: Not young:      lower age limit 30+ or mean age 60+</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3: All ages:       lower age limit &lt;30 and upper age limit 50+ or lower age limit &lt;30 and mean age 30+</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4: Not specified:  all other combinations</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u w:val="single"/>
          <w:lang w:val="en-GB"/>
        </w:rPr>
        <w:t>Study quality</w:t>
      </w:r>
      <w:r>
        <w:rPr>
          <w:rFonts w:ascii="Courier New" w:hAnsi="Courier New" w:cs="Courier New"/>
          <w:sz w:val="15"/>
          <w:szCs w:val="15"/>
          <w:lang w:val="en-GB"/>
        </w:rPr>
        <w:t xml:space="preserve"> values, which depend on the definition of smoking used in the study, are defined as follows (NRT = nicotine replacement therapy):</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 xml:space="preserve">1: Good:           </w:t>
      </w:r>
      <w:r>
        <w:rPr>
          <w:rFonts w:ascii="Courier New" w:hAnsi="Courier New" w:cs="Courier New"/>
          <w:sz w:val="15"/>
          <w:szCs w:val="15"/>
          <w:u w:val="single"/>
          <w:lang w:val="en-GB"/>
        </w:rPr>
        <w:t>Smoking definition</w:t>
      </w:r>
      <w:r>
        <w:rPr>
          <w:rFonts w:ascii="Courier New" w:hAnsi="Courier New" w:cs="Courier New"/>
          <w:sz w:val="15"/>
          <w:szCs w:val="15"/>
          <w:lang w:val="en-GB"/>
        </w:rPr>
        <w:t xml:space="preserve">      </w:t>
      </w:r>
      <w:r>
        <w:rPr>
          <w:rFonts w:ascii="Courier New" w:hAnsi="Courier New" w:cs="Courier New"/>
          <w:sz w:val="15"/>
          <w:szCs w:val="15"/>
          <w:u w:val="single"/>
          <w:lang w:val="en-GB"/>
        </w:rPr>
        <w:t>Definition of good quality</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 xml:space="preserve">                   Any tobacco use:        The study excluded NRT user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 xml:space="preserve">                   Any smoking:            The study excluded both smokeless tobacco users and NRT user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 xml:space="preserve">                   Cigarette smoking:      The study excluded pipe and cigar smokers, smokeless tobacco users and NRT user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2: Not good:       all other combinations</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u w:val="single"/>
          <w:lang w:val="en-GB"/>
        </w:rPr>
        <w:t>Counts and rates</w:t>
      </w:r>
      <w:r>
        <w:rPr>
          <w:rFonts w:ascii="Courier New" w:hAnsi="Courier New" w:cs="Courier New"/>
          <w:sz w:val="15"/>
          <w:szCs w:val="15"/>
          <w:lang w:val="en-GB"/>
        </w:rPr>
        <w:t xml:space="preserve"> relating to the rate calculations are also given in the listings:</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u w:val="single"/>
          <w:lang w:val="en-GB"/>
        </w:rPr>
        <w:t>Title in listings</w:t>
      </w:r>
      <w:r>
        <w:rPr>
          <w:rFonts w:ascii="Courier New" w:hAnsi="Courier New" w:cs="Courier New"/>
          <w:sz w:val="15"/>
          <w:szCs w:val="15"/>
          <w:lang w:val="en-GB"/>
        </w:rPr>
        <w:t xml:space="preserve">  </w:t>
      </w:r>
      <w:r>
        <w:rPr>
          <w:rFonts w:ascii="Courier New" w:hAnsi="Courier New" w:cs="Courier New"/>
          <w:sz w:val="15"/>
          <w:szCs w:val="15"/>
          <w:u w:val="single"/>
          <w:lang w:val="en-GB"/>
        </w:rPr>
        <w:t>Meaning</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RateC1 / RateC2    Misclassification rate (percentage) for Cut 1 / Cut 2</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N_Cut1 / N_Cut2    Number of participants considered who have cotinine &gt; Cut 1 / Cut 2</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 xml:space="preserve">                       (except for current smoker analyses:   cotinine &lt; Cut 1 / Cut 2)</w:t>
      </w: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Weight1 / Weight2  Weight value (the denominator of the rate calculation), Cut 1 / Cut 2</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Note that Cut 1 is the lower cut point; Cut 2 is the more conservative cut point.</w:t>
      </w:r>
    </w:p>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3239.227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9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3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9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5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352</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366.425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0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0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09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032</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242798.034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5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2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5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1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963</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93928.393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6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9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6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8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461</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misclassification rate (percentage) for the Palmier study, cut point 2  =  2.0110</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259602.220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160.79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740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5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7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48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7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48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0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2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24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35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6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5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1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5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83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95887.060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366.412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582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8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8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8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80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8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8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80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5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6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4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3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95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6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3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6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3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1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10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18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1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5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9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1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679</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91996.96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51266.465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62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2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5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2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2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34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2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2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34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0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6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5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0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9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1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2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4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50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37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94858.881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7939.152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596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1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2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1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79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1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79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4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3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5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1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5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6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4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6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3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7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3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09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69744.614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3053.420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35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7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7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7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79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6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7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79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6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1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7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6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1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15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8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6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9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896</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91977.374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0820.659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66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7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7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03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7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03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0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5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4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60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6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4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9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930</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219521.980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3276.053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37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9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3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9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4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48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9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4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48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0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3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2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30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196</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62352.967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1142.459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10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3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3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3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6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06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3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6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06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7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6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487</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51498.430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2469.50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57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0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6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0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8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1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0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8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1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3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2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4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7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5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8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2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9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3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3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31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208245.155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1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5544.314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21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5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3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5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0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9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5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0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9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2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72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7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08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32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5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6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421</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204494.01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8304.019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68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8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6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8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7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90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8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7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90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1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2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2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6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6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6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0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7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6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91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0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1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7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8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88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40847.694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01950.340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6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3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4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3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7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02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3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7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02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5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7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9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35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4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6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5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0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1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92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6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0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0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5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2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1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2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35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5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3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8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5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20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9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4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43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9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8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3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1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53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4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8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0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15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6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7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18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9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3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0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3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80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05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6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2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9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0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0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929</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nderson_ANDERS200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LC-MS/MS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ndham_WINDHA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lladolid-Lopez_VALLAD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30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Rebagliato_REBAGL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5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land_NOLAND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7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34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arey_CAREY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8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1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dler_FIDLER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yr 11</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9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0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6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ASD_SIMONI2006-urin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RHS follow-up_JEFFER201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8-2000, men and 1999-2001, women</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1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lfino_DELFIN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lasgow III_GLASGO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6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eks_WEEKS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cNeill_MCNEIL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esseri_MESSER200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5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 II_PHILLI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_SPENCE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1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uld_BAULD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16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 VII_PHILLI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5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vitz_SAVITZ200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ley_HALEY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 2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4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eorge_GEORGE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early pregnancy</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9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3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32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4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 IV_PHILLI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4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5.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12-1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88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Riboli_RIBOLI199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II_HADDOW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2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oley_COOLEY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6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DS_ENGLIS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6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4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MS_WONG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84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aufman_KAUFMA2002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ccareccia_SECCAR200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1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5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rdavas_VARDAV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8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8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LS2_BATTY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34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ll'Orco_DELLOR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56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mmons_EMMONS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4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7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ownsend_TOWNSE199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ll age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1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71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saka factory_YAMAMO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84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Anna_LEE2013T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44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 VI_PHILLI1998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ineis_VINEIS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4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RHS baseline_JEFF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78-198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56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hun_JHU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6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9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enowitz III_BENOWI2012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2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ickinson_DICKIN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16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5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6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llen_MULLEN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44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50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eldman_FELDM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7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9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71.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13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902</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saki_SASAKI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22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3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gaard_HEGAAR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6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FISHER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7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91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2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99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ll'Orco_DELLOR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31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INMA_AURREK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4-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6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vy_LEVY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6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low_BARLOW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9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 VIII_PHILLI1998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3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arvis II_JARVIS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3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riffin_GRIFFI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8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edrychowski_JEDRYC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1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 I_PHILLI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4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n Vunakis_VANVUN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6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ick_STICK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6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enkins_JENK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9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97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arrazi_KHARRA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19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FISHER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3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tter_ETTER200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2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5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5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52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77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1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rnold_ARNOLD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frican American women</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4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ranaka_MURANA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9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2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Sanchez_MARTIN2009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7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1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 Chazeron_DECHAZ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37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goner_WAGGO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0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35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6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7064</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S_LU2014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6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any-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Any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9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7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I_HADDOW198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9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lebanoff_KLEBAN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78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eppa_CEPPA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8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4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So Ryong_LEE2014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77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vine_LEVI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2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lina_MOLINA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45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5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niewicz_GONIEW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6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oseini_HOSEIN201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7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5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enkins_JENK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7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5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lasgow I_GLASGO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55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Xie I_XIE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1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4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olcini_DOLCIN200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dolescent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1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4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HEP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EP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3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8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ikkanen_TIKKA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31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6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im_KIM2014J</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9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3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mple_SEMPLE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llard II_ELLARD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1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rrafzadegan_SARRAF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6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3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9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8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AC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C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5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1.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2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8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9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ritz_FRITZ201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8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ersholm_SEERSH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5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2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4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1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lmink_WILM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2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0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06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0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andel_KANDEL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3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8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0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53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3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lasgow II_GLASGO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0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4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 III_PHILLI199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8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4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8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80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_PHILLI1994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3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80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88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endrich_FENDRI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93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43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runet_BRUNET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8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anton_STANTO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21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8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42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zer_SALZER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4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Xie II_XI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24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3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947</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2.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19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arvis I_JARVIS198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5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 V_PHILLI199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91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rnold_ARNOLD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White women</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10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thews_MATHEW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66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26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67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I_SPENC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1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79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ndsor_WINDSO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hase 1</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8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oliday_HOLIDA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smokers v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48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ernert_BERNER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I_WEWERS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555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28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94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udrain-McGovern_AUDRAI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2-wk follow-u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25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ramoto_MURAMO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31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shall_MARSHA201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37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6.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ex,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BOREHA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3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36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91.64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BOREHA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82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1.68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28.56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4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92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9.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ASD_SIMONI2006-plasm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7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4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ASD_SIMONI2006-saliv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aliv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3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2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2.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Assay metho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strip</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Test strip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tudy Type,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SHAHAB2006A-with-COP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 with COP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6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1.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Pregnancy,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DIETZ2011-pregnan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6, pregnan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3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2.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moking product consider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cig-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Cigarette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1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7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oliday_HOLIDA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users v Tobacco us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9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7.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ASD_SIMONI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aliva, cut point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II_HADDOW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132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339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31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43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73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54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69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01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1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5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1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1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36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7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1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4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68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dy_BARDY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28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penhagen_SUADIC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5-86, with or without CV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92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54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95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enkins_JENK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95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ltar_BALTAR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2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11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57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 I_PHILLI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3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76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89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97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89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enkins_JENK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12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7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2178</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31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56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8.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81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80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Quinn_QUINN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42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rstyn_BURSTY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35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87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s_PHILLI1994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27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sankari_VASANK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89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iedbala_NIEDB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96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32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46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HS_KORPIL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96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21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94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22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16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ernert_BERNER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56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84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02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cFarlane_MACFAR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22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gewall_AGEWAL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282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pseloff_APSELO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57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79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_GILL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442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igan_GILLIG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913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142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764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 Percentage of self-reported Non-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orted Non-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42798.03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5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2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5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1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96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87076.90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5721.12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5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2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5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2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1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3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2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1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3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1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6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5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0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1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2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5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0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96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15.275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6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6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2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107</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7.91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3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2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3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0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28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6275.71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9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9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5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399</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1003.446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4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4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07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1277.738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009.47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66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94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94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4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3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9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61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3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9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3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2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5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01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4920.03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1355.680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59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0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15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15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3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3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7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8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5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0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7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0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7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77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5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3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7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30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106</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0300.407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975.310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616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2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9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2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4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2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4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8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6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72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4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7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6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839</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65186.55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7538.745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209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4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2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4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8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4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8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5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5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26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8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9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98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8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2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5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7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68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8704.544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7571.173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0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9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8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2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9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4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40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9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4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40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3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0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2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7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0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2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86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04051.239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224.478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69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5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3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6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5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9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1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5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9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1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7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8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5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09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1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8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6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977</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8406.084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869.633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863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63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8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8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86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5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209</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35250.18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804.965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498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9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8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9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94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9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94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9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6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719</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24694.623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1581.094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3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4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1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4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2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65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4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2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65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2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2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2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76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0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8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12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3623.95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651.765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807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9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3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86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3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86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8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6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9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1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3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0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676</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61429.181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4846.536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26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1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19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19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7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6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2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2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4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0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8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9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62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2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6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4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2779</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44795.043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1480.673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9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2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9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35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9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35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6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7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7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07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8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0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08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9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4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8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97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9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9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6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12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8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00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7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9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1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75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3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3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5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42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0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4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1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4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8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4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5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3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3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24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6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5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9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113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3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6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1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16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LEE2005T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 never-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4379</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12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9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1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4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LEE2005T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 never-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5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ntham_FONTHA1994-cas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Case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6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99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11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29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ASD_FORAST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 never-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4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8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LEE2005T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8 never-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51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5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LEE2005T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0 never-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6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Rodriguez_RODRIG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0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5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8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61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9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LEE2005T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0 never-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7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ownsend_TOWNSE199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ll age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4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4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LEE2005T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 never-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6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5.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6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LEE2005T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8 never-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2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42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AC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C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ntham_FONTHA1994-control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Control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49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8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5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5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61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2.156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6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VEN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2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3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HEP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EP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63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10-201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2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2458</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9.88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LSHAA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9-1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95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GARW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96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3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3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LSHAA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11-1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5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92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LSHAA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5-0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9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LSHAA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7-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4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7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lmink_WILM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1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6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6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LEE2005T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 never-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82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8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9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9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2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8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3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2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5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8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5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41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85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78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3.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2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Age group,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IM2013H</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 age 5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8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72.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174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199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06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Rodriguez_RODRIG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32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95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ltar_BALTAR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87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18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62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88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66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92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2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54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20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47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9.88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HS_KORPIL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66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5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67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93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42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08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8.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2: Percentage of self-reported Never-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orted Never-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6275.71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9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9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5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3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4694.62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581.09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4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1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4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2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65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4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2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65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2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2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2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76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0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8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12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658.080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9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9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3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6499</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69.502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3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3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89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726</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48863.57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1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1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2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097</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2745.44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8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8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9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77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34760.869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6493.58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709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0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5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0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1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90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0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1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90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7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8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7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28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7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7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1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2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7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65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19535.65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29327.920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142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2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2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1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41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2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1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41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2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2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1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3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1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8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4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1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70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1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2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4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9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4851</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53794.061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5069.517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6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96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6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96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93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2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6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78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537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3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9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6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6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67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77819.009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71044.569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5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3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1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3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3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033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3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3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033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6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7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9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5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2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7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0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45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8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6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4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0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88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42662.814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6200.764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86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17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8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17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5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70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17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5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70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0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2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1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7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88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766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1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9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3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9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206</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45718.616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3144.961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992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5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2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2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5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2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88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5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2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88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5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5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1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8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44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7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3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3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3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4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21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47707.18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56.396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821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4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0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6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4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19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4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19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6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9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2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7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3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15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55716.64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54402.853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5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5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85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1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5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85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1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1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3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6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44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7820</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42147.537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6716.041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913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8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8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2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4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8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2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4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4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5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4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0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7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0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8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8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7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4950</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27556.063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1307.51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651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5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0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5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6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848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5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6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848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5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1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9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2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68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0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1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1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5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7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221</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33267.705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15595.873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19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21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21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6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62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21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6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62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1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0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2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0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3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62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4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3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7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68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9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3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4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80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9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6265</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97566.611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51296.96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317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09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6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09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793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09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793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6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1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3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8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159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5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7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0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4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2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362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6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1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1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3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7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9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7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6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5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21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2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14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6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5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6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3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7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99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5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8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34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1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597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0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3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6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8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54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3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4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6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21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2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9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85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3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681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4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22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5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24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153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2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66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7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65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6123</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5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9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6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8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19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8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81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2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ownsend_TOWNSE199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ll age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6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19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ttebring_ATTEBR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2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l_YEL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5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54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7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6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4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8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09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8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5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83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83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28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48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88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7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8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8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2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7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9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5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4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ong_TONG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9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9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9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_M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7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1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5.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lmink_WILM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4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7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GARW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1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rray_MURRAY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4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ndsor_WINDSO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hase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5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rman_LERMAN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0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6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460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12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3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79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6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AC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C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6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7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4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7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HEP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EP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6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9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_TWARDE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4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2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s_MONS201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6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8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4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2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59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5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9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Connor_OCONNO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7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ndo_LANDO200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8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34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40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5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nnrikus_HENNRI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91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onan_NOONAN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ngland_ENGLA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57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19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6.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ariti_GARITI2002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15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ore_MOOR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3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1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irmingham II_WINDSO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9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endrick_KENDRI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92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ssher_USSHER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4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3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9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947</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562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hluwalia_AHLUWA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3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gaard_HEGAAR200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38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verett-Murphy_EVERET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93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4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5.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18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9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90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46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66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ttebring_ATTEBR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58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84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10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ltar_BALTAR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35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98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12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44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76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23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92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708</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12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1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Ex-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36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26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HS_KORPIL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11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625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cker-Walker_SECKER199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129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170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7.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3: Percentage of self-reported Ex-smokers whose cotinine implies Current 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orted Ex-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8863.57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1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1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2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09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3794.06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5069.51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6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96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6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96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93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2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6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78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537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3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9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6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6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6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2471.60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322.45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7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8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8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94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77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8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9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76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3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1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11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53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777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9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0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7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7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082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2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8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52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1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6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0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7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41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5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7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1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57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14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2260</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6115.176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1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1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6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772</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1364.063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30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6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30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53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86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613259.609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7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8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7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2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12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36699.50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7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9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7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58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500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misclassification rate (percentage) for the Palmier study, cut point 2  =  53.0837</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371568.78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52062.502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25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0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4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4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0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6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48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0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6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48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3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0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8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3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1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62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1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9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1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7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563</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113797.359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9566.84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396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0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0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49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5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0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49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5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2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5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5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2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1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634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9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9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5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9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77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18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5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3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7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5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1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8036</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418261.538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94998.07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2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2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5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06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2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5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06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5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6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4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8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5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25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6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5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89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6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169</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237532.956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75726.653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5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5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0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13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5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0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13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6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2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1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42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5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59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6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6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9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3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252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3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6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2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94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47398.510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5861.099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586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2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4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4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2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24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2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24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7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6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5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3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69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3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9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9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0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79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531027.831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82231.778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4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1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1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4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8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380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4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8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380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0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9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4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25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62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1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4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6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6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6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262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613107.087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2.52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960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7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0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7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0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4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7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0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4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5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6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4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9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023</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54822.613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928.357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49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0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2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0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5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5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0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5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5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2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4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9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5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286</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845858.041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44.848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992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0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0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0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92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0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0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92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7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2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7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84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66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6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5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3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3671</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13232.809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9271.351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406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9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3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9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5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30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9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5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30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2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7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5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4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0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6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0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17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478241.550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5018.059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534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8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8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2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5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8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2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5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7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1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1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03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2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9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6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937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4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5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3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4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5167</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152437.629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60821.980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766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5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1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5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7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4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5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7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4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8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3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6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1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18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4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0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7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2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5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2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0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3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75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1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3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9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4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74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8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8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1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4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8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12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2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6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9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8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9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27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0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1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7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5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8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87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6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0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6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1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5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352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9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9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4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2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325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4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2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6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1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80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434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3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0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89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88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2071</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ndham_WINDHA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6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ritz_FRITZ201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onan_NOONAN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42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rray_MURRAY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18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25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659</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3164</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5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gaard_HEGAAR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4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41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458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ranaka_MURANA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5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n Vunakis_VANVUN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9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39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5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llard II_ELLARD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6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2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3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43</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155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low_BARLOW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4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5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5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475</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620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9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2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ariti_GARITI2002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84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saka factory_YAMAMO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5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9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5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1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S_LU2014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9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ick_STICK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3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6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niewicz_GONIEW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2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l_YEL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4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oseini_HOSEIN201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4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739</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172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INMA_AURREK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4-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uld_BAULD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1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arvis I_JARVIS198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4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1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94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6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anton_STANTO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9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6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6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9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thews_MATHEW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any-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Any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8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9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6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728</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38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Sanchez_MARTIN2009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2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DS_ENGLIS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5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53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I_HADDOW198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7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MS_WONG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7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01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3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1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2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goner_WAGGO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3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1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61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8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7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4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754</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mple_SEMPLE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46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 2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9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4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1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1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6.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1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ersholm_SEERSH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10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3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5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34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835</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591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nderson_ANDERS200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1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LC-MS/MS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4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159</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77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im_KIM2014J</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1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32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3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6955</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27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eorge_GEORGE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early pregnancy</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ikkanen_TIKKA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88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6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45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936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8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0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20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9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911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lebanoff_KLEBAN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2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tter_ETTER200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6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987</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2039</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lina_MOLINA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5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8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67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endrich_FENDRI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2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irmingham II_WINDSO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57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2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32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384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runet_BRUNET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41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_SPENCE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454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4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52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53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 Chazeron_DECHAZ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14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saki_SASAKI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4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59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I_SPENC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774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809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5789</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ickinson_DICKIN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arrazi_KHARRA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37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68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39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2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land_NOLAND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52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12-1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4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Anna_LEE2013T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57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eppa_CEPPA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3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olcini_DOLCIN200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dolescent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1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zer_SALZER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53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cNeill_MCNEIL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63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hun_JHU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esseri_MESSER200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4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19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vine_LEVI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26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Xie I_XIE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45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andel_KANDEL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354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813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42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511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457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54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23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lladolid-Lopez_VALLAD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41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3.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ex,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0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9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6.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6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Assay metho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strip</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Test strip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6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479</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773</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Pregnancy,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DIETZ2011-pregnan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6, pregnan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9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moking product consider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cig-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Cigarette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9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66.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53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57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igan_GILLIG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87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iedbala_NIEDB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75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gewall_AGEWAL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cker-Walker_SECKER199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60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33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3477</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172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74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83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penhagen_SUADIC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5-86, with or without CV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06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29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875</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155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73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15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38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44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2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620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14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393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582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638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07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43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27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96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396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4185</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38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403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438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22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797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937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630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923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_GILL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33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117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57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95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275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909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rstyn_BURSTY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6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761</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688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dy_BARDY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192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921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551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13259.60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7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8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7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2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12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37532.95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5726.6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5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5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0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13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5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0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13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6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2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1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42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5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59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6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6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9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3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252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3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6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2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94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88310.24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9222.71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81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7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81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1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723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95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6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04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6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5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1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8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4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26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38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2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7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5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6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9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0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77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3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18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56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3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2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9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97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09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5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7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99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2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0669</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4</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24328.53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3981.70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9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9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9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98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9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13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2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241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0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9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7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3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7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5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1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7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1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3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98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5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7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47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4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04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8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7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9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4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4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3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3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07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8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96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0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1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1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6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7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3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18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2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3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8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1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644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5</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42770.74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1557.78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7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5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8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7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5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33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8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27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044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2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8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5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6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352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86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2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51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8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3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0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8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98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4: Percentage of self-reported Current smokers whose cotinine implies Non-smoking</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orted Current 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1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9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30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3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1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2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4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96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0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6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4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2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8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657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6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1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46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6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7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5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3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8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0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7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7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5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3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5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2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9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4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53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2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2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7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2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7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565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5885.649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8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8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58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117</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618.03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57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1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57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99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58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062702.05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0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0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6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646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49168.029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1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3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1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1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231</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misclassification rate (percentage) for the Palmier study, cut point 2  =  19.3146</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047587.252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251.041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89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7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7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7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9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460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7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9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460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0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1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4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2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66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7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9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9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701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732162.548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37463.065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07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3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3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87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8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3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87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8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4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7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6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67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5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505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3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5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2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97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65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8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6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1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0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0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54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4535</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553820.081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08881.97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317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8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8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4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37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8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4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37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6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3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3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5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82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8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4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1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27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65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896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770093.748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92608.304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71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9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8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9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65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928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9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65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928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6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8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56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4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82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4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9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0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0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05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2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6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7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25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515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981540.498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1161.554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583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35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3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35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0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907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35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0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907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4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0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2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1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2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00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9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6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0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6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9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031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681176.95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81525.095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7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5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2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7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27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7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27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6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4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25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3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0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9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80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77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846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946953.395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5748.658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13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46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46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0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2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46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0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2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7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6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8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4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387</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236404.94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2667.840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83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1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1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9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939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1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9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939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1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6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8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0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39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6765</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834202.691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33065.506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08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6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2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6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4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8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6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4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8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1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4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79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4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4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41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6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5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2697</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057406.617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6360.888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838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4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1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4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60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21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4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60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21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6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5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0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7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2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63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3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99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9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0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032271.367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0430.68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940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0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0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6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4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0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6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4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9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0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6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0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5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15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7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8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1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7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1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23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9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9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6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10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117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077924.251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84777.80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3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2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3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2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3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3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2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7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6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4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31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90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830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1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5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9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4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8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0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8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9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3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71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48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57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2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5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1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9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14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2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7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8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5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9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713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25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9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38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1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651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4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0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6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8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8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8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3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5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1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17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6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9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8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69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6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727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6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0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5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1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423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3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8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8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6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3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802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nderson_ANDERS200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LC-MS/MS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8614</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ndham_WINDHA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land_NOLAND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2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6.907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1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ranaka_MURANA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4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9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6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7.3318</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1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5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DS_ENGLIS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I_HADDOW198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6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niewicz_GONIEW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2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1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5.4989</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cNeill_MCNEIL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saka factory_YAMAMO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7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9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9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71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4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9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72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 2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4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9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mple_SEMPLE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9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n Vunakis_VANVUN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3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_SPENCE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6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lladolid-Lopez_VALLAD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1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7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0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902</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98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ersholm_SEERSH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6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goner_WAGGO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lebanoff_KLEBAN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2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uld_BAULD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7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9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1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5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MS_WONG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26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41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gaard_HEGAAR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41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517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7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2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6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ickinson_DICKIN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5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low_BARLOW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2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5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oseini_HOSEIN201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7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1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Sanchez_MARTIN2009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9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esseri_MESSER200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7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runet_BRUNET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6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im_KIM2014J</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1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ick_STICK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9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375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tter_ETTER200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5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605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8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88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89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vine_LEVI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2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22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S_LU2014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61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7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llard II_ELLARD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787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any-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Any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14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12-1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7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2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2908</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6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7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7064</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631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0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97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8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8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291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lina_MOLINA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5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6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56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7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ritz_FRITZ201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19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 Chazeron_DECHAZ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4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Anna_LEE2013T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75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33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saki_SASAKI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899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Xie I_XIE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3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0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arvis I_JARVIS198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62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628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eorge_GEORGE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early pregnancy</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69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31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endrich_FENDRI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39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2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2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anton_STANTO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90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95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219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50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ikkanen_TIKKA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576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29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74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8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82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zer_SALZER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56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arrazi_KHARRA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49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80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947</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45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3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57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eppa_CEPPA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15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926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91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thews_MATHEW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61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1.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20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88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15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74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36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56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12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I_SPENC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54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7694</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42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andel_KANDEL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59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27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73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27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97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79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72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olcini_DOLCIN200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dolescent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1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24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5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56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30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53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hun_JHU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5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ex,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3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18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97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Assay metho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strip</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Test strip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929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Pregnancy,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DIETZ2011-pregnan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6, pregnan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5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moking product consider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cig-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Cigarette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8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86.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7.961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penhagen_SUADIC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5-86, with or without CV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2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54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23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1.984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4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9.825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29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19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367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80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45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72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66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14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5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83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47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21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74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88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84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2178</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9.579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53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09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igan_GILLIG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23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55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56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iedbala_NIEDB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64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dy_BARDY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276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55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529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75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947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383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303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339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518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470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gewall_AGEWAL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333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rstyn_BURSTY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586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35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47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_GILL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923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787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62702.05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0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0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6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646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81176.95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1525.09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7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5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2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7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27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7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27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6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4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25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3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0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9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80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77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846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30814.06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0362.89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9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1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8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868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2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8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57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0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8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4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13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0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5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9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2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4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5143</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5: Percentage of True current 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2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65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85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21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0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70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4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1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470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4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5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07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3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08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3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8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70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5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5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163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9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3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7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8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1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4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1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6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66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61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6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43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3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24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6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3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8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5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40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52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1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9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0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0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8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01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2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4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05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8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82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7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9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5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18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62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2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8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5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5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8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4915</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120.457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26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5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26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3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85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55.471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2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1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309</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34895.13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98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5996.972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4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1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4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93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917</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73182.688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1953.54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1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6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6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5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6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619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6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619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6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2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2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6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073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5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5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4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0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5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011</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10122.709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4772.423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89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6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6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3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6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1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1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6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1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1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3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3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6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8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56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2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7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7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5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7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1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6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6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97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23182.299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712.833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861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6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6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2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02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6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2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02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7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2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2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3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2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9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5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3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0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0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233</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15560.295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334.837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921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7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3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4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7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73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7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73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8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6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8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46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6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8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6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0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4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8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6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3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2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980</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56168.374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8726.75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61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6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7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8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6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30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56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6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30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56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2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1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8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1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767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5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1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9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302</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20434.251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460.881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83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8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2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6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66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6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66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0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8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13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5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8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0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18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859</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32343.17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551.960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79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8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0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8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6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36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8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6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36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7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9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8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78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95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87081.673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853.534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675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7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2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5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7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9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032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7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9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032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3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4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7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3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07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785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54090.637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0804.495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5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1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1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83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4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1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83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4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8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5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2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3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2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5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3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0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6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2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51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62575.191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72319.94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243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3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3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3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4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12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3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4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12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1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3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9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1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7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9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8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0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3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07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29542.283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5352.849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437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0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5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7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0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6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43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0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6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43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8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8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9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2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7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67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6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5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9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6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99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6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3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6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6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33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71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44299.75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90595.380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2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8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1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38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1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38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6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8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3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7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34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3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7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85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5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08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1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5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8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6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3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4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0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7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6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38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1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7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8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5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1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1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25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2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31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12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506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0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4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0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9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2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01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9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2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0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0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14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59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9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59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6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026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4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3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0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4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1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513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8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5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14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1463</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45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3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1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4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0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4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0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1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3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6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5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90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9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4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1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9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4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20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3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6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8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7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8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76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291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97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3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4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61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98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6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GARW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9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9.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03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2458</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631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2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1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3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0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4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72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4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9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59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22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30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5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54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54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24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97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31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8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78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45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60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47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9.579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848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5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941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6: Percentage of True current smokers who report being Never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4895.13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98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4299.75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0595.38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2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8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1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38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1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38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6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8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3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7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34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3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7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85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5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08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1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5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8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6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3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4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0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7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6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38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1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7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8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5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1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1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25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2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31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12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506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0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4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0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9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2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01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9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2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0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0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14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59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9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59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6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026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4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3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0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4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1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513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99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8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5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14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146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853.525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5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0901</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63.58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5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5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5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2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676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30367.915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3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3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6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92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6641.570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9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9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7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07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21066.406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1563.296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89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2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87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9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58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9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58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3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5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1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8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51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2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0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4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0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3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75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99850.771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0517.143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8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3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8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4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3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56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23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3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56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23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4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8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8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6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1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7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7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8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1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1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13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9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4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7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3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8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6831</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48581.287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81786.628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5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5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4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2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2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4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08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3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29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8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017</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80982.002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49385.912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22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7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9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9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7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0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7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0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5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3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3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5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816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0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6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23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10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0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4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8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5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13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81725.609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642.306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497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6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3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2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6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9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284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6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9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284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5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0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1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4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392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7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1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0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3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4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18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02501.654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27866.260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314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4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7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5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4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4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44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4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4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44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4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6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9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6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3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6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9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7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1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1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186</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97312.758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3055.156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2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4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9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2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4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88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7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4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88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7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9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5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2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3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9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83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4172.00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898.87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532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1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1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2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1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2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0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3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2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40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079</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79518.220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0849.694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481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9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9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4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38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9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4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38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4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5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3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3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0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59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7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7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0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6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2781</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80975.43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9392.477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09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2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6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6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2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87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2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87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7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4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8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0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36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0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1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3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4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23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25191.380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5176.534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85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4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2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4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7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06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4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7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06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7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1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6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6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14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8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2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1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5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97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0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9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5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4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4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3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719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04168.33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26199.58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858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3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1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3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7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136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3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7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136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3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0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4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05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33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6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6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0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9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4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244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4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2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2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7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4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00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1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5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2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4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4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33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9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3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4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3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4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18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1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3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4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6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850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7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45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5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6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1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6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6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6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92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6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17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7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027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68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8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3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2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11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408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6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25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2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9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06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4502</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6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28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98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9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6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83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5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9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4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1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7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2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6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5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6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6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72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4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94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3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54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22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4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72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6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460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6.631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7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0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9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6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62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4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6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291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1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22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4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GARW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8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8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3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52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71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851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80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947</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45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4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49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75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42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461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73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04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29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24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708</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9.579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50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05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5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42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93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90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535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55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757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315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7: Percentage of True current 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True current 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30367.91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3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3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6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92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8581.28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1786.62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5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5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4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2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2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4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08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3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29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8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017</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7854.676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61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8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61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7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949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689.373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2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0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2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1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639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703606.416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8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0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8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9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743</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181144.740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2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2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8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546</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misclassification rate (percentage) for the Palmier study, cut point 2  =  10.0969</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525955.948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2426.029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37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2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5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20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5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20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9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6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3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4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4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342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6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5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3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5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203</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319029.916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89377.710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0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7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5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7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9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64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7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9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64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8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4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6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97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2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8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6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6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4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37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2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4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0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09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896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671891.43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3225.523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771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3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3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86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80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3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86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80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3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3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1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860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9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2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4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8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009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283401.58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20204.834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844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7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7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98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4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7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98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4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4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2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5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2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49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07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8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2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6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75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1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4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6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5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5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199</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220731.874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82874.542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216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5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8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5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0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604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5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0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604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9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5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7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6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7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4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2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7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5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2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50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043</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0710865.939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92740.477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3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9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7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4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9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0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84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9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0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84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6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8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2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7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77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0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4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9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5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143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461387.446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42218.969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507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1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4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1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8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146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1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8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146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2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0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0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8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0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74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741374.755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184.653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76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9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4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9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2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362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9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2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362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4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6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9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39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443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332716.101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14068.197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368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7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7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1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32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7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1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32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2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0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4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7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17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4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5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2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30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727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691712.049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167.686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509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9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9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7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15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9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7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15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6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5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3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5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06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3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4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8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059</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476647.403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26959.013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13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9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9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0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86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9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0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86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2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2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3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6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5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74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2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1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1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06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124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4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4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3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34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433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760073.457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43532.959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7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5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6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5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6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3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5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6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3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9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6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9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64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5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036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5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8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9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09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8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5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6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9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221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7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2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7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34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20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2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1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7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7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8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54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18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8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43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499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376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1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2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3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89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1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0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1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888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8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2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9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63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1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05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7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8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7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7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212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9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6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9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8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6184</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LC-MS/MS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77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nderson_ANDERS200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ndham_WINDHA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lasgow III_GLASGO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9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lasgow I_GLASGO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2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land_NOLAND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2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5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38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lladolid-Lopez_VALLAD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lasgow II_GLASGO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7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enowitz III_BENOWI2012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dler_FIDLER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yr 11</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7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5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RHS baseline_JEFF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78-198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2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ranaka_MURANA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3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27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1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cNeill_MCNEIL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9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55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49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DS_ENGLIS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73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I_HADDOW198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1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niewicz_GONIEW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8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2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1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5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6.172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3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saka factory_YAMAMO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4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5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99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5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arvis II_JARVIS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7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9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8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76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7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87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8.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 2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8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6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ccareccia_SECCAR200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6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LS2_BATTY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7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_SPENCE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72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mple_SEMPLE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0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9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n Vunakis_VANVUN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4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9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I_WEWERS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6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4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mmons_EMMONS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4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36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5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lebanoff_KLEBAN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41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1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902</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282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ersholm_SEERSH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0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goner_WAGGO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9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4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uld_BAULD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7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esseri_MESSER200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0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1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3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58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ickinson_DICKIN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9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3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4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MS_WONG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61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vine_LEVI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8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48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aufman_KAUFMA2002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4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5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1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gaard_HEGAAR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5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458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9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9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8.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low_BARLOW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19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runet_BRUNET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3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82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oseini_HOSEIN201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2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udrain-McGovern_AUDRAI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2-wk follow-u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8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Sanchez_MARTIN2009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70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12-1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6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im_KIM2014J</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8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FISHER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55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tter_ETTER200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0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2039</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FISHER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5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AC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C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6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shall_MARSHA201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586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1.179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ick_STICK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37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95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1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6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ownsend_TOWNSE199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ll age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6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81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86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S_LU2014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8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any-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Any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4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Anna_LEE2013T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llard II_ELLARD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5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Xie I_XIE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74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87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INMA_AURREK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4-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91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94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96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7064</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7064</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lina_MOLINA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97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979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155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5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936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RHS follow-up_JEFFER201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8-2000, men and 1999-2001, women</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5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HEP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EP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4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60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63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 Chazeron_DECHAZ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6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3.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2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8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47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4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78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30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ritz_FRITZ201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8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saki_SASAKI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183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oley_COOLEY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llen_MULLEN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77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ll'Orco_DELLOR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0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7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eorge_GEORGE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early pregnancy</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0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94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18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464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ramoto_MURAMO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9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arvis I_JARVIS198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1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endrich_FENDRI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31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zer_SALZER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89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60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0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riffin_GRIFFI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5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68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92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15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arrazi_KHARRA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30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ikkanen_TIKKA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30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51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anton_STANTO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96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5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eppa_CEPPA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456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oliday_HOLIDA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smokers v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66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lmink_WILM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80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So Ryong_LEE2014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8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8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rnold_ARNOLD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White women</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35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41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rnold_ARNOLD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frican American women</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27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61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947</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511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57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891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926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ll'Orco_DELLOR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thews_MATHEW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24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andel_KANDEL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59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1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enkins_JENK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13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22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639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74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I_SPENC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75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5.5789</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enkins_JENK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391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ernert_BERNER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44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871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ndsor_WINDSO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hase 1</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930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42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60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620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93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olcini_DOLCIN200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dolescent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62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17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79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eldman_FELDM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15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64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88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hun_JHU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35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ex,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BOREHA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9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36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5.72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BOREHA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1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1.68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15.12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7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86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4.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8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Assay metho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strip</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Test strip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773</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tudy Type,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SHAHAB2006A-with-COP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 with COP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9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3.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Pregnancy,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DIETZ2011-pregnan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6, pregnan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29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moking product consider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oliday_HOLIDA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users v Tobacco us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7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cig-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Cigarette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7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84.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38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54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penhagen_SUADIC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5-86, with or without CV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79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22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7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38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5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6.027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4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24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9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4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4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172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ltar_BALTAR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43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59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HS_TUNSTA199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4-1986</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8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3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155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43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50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19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46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17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936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37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76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73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99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39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730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16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66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2178</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8.2178</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01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dy_BARDY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52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84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62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41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432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662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909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Quinn_QUINN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igan_GILLIG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58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66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sankari_VASANK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518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HS_KORPIL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384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iedbala_NIEDB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772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ernert_BERNER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880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313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cFarlane_MACFAR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390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rstyn_BURSTY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805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35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223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enkins_JENK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813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enkins_JENK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333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629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632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657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620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782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gewall_AGEWAL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507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_GILL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835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326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363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03606.41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8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0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8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9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74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10865.93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2740.47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9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7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4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9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0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84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9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0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84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6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8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2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7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77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0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4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9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5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143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74214.04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6651.89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8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5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9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2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88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3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5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14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9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0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0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28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8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71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5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7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5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9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17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4709</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8: Percentage of self-reported Current smokers (plus Misclassified non-smokers) who report being Non-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0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7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35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5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9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6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74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4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8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4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8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5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218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7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6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0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98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1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348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4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4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8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6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8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29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7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0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8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9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7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19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1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39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578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213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7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7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2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5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08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6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8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0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3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8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93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2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1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8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73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1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747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8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6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1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9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927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0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2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0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465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584.807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8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8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6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11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90.48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3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3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9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3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7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33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39401.131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3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3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42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11175.675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1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1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7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53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68251.652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1156.249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52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1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4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2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1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0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1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05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6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8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6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7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8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470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3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4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81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7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9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68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06303.579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3097.55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782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4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0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4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63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4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1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63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6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8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3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0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17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2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8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0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1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56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87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4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4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6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44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14308.565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5092.566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66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6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6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9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3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6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94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3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7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1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4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30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1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7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5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9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871</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06665.321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2735.810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785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5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5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6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5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5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4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5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54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4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1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3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5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3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6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2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9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2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0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3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60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1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88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168</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92680.28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6720.845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463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6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6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2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6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6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99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6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6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99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8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1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2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5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606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9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8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6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292</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14441.322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4959.809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665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8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0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8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0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8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00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7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6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6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5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81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4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5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8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2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1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377</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39168.09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33.040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930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7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4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1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7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8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49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7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8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49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8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5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5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8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281</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79870.21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03.025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90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8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0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3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8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7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8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8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7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81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1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0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4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3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413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05361.477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4039.654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04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0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0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2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8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0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2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8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0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9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4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0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0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01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6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6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6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3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0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845</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46619.702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2781.429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37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1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0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1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9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30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1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98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30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9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1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0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2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4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8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3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0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1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8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9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717</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84162.239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5238.892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156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0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2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0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3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60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0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3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60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3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5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8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6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2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05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4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0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2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4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44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544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7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5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9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7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8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431</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60672.074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78729.057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4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6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9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50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9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50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3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6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3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6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2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61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3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1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8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6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5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76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9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2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1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8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9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2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4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1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6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5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3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3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4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3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55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84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4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24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70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78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9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2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1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32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4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5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3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5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7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5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6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7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93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5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522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6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7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4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3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6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3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97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16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162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511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34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0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0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2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5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27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71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2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AC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C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9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8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9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26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5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3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lmink_WILM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8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3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96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9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8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3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HEP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EP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21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6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3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7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ownsend_TOWNSE199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ll age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5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7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3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936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9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1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61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282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4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6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7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GARW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9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1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89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2458</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7064</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92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29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8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2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28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63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5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936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47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61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3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ltar_BALTAR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32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57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81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04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54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57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15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17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24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53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40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81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38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44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23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47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8.2178</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HS_KORPIL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16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3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21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571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9401.13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3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37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3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42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0672.07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8729.05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4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6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9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50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9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50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35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6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3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6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29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961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3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1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8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6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5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76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9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2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1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8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9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2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4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1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6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5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3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3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4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3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55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84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4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24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70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78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49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2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1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32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4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5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3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5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71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53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6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7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93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5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522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6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7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4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3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26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3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97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5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16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162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2975.60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696.46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8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6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3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8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6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77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515</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9: Percentage of self-reported Current smokers (plus Misclassified non-smokers) who report being Never-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1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3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29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40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3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1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8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11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0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6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6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8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2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1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6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8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9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27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6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53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2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5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44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54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1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3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99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95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4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6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61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525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5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8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2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5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05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2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3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3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0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95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34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27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7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4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88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814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952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3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4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4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8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380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44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6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66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7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66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556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8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36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16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0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4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1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9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37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45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1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7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3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0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0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9046</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238.43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1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8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1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45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802</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45.388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0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1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0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4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642</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86672.922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2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2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48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997</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78433.678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8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8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4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376</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21782.337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8718.912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65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9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3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63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9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5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9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5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5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2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3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4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80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08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4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2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7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4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38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41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94029.56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2643.361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16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3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6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55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0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63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55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8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7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1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9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8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02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2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9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3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3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88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86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0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1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81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2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4035</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86126.45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00546.471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7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7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57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7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57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9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8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93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06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1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6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09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7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07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30172.006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56500.915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2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8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4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7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8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8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80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8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8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080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0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0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1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9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7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323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6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3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1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5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0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95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0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4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3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9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28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549</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30646.175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6026.746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45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9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7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1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9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30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9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430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8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3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0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8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78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87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1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8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17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8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6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2018</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94764.004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1908.918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223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8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6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1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8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6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0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8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6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0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6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6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8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85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7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36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2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4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8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0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873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440</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66284.615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388.306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79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3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3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3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2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90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3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2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90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7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36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90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80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734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4467.10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8764.388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162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9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5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9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3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5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9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3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57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8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6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8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5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003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77762.80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910.114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84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1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3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1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5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80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1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5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80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2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6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2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1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441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1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08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6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2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1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7751</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32762.691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3910.230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491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8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4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0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56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06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56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4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3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9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53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3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8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6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77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7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4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96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590287.950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96384.971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9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6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6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1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0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6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1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0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2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3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6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3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30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545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4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1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01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1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69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04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18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7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1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7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6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908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451349.009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35323.913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643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8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7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9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9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197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196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78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5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1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7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75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131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8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5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9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8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18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941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61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7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9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6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9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801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6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3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3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05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254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1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4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58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1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40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82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2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2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2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2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55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002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8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79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7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8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8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751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5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25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4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3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16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532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0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49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89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54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56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0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45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16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451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1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205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17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01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6488</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02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28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282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4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5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7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4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4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92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3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24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5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3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7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42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5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4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3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9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1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4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5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9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29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4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ever-ex</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5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1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60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69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7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460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7064</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0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1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6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3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ownsend_TOWNSE1991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ll age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5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31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07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8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1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936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29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4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JUNGCH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2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73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3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AC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C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28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ll HEPS_PELL200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EP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2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70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87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AGARW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8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63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77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45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lmink_WILMIN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42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40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1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61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947</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511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48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666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6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42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5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umming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390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ltar_BALTAR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11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1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9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econd random sample in 1989/9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14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Germany-I_HELLER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first random sample in 1984/85</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68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61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60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42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708</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8.2178</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16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50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21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49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43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HS_KORPIL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68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09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151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662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185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0: Percentage of self-reported Current smokers (plus Misclassified non-smokers) who report being Ex-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self-rep Current smokers (plus Misclass non-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86672.92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2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2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48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499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6126.45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0546.47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7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7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57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7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6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57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9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8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93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06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1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6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09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75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074</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627.290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0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4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0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2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5726</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 unweigh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662.900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6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14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56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18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019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1</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727988.751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4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0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4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4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45</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percentage, cut point 2</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2</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78854.316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7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57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7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4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1993</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Overall misclassification rate (percentage) for the Palmier study, cut point 2  =  8.8426</w:t>
      </w: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Body fluid test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564001.63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69202.916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437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8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1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18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8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Body fluid test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Ur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8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7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aliv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5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3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02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77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l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1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258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0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7126</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cotinine assay method us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611459.003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16609.250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3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6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1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tinine assay meth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hromatograph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89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18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Spectrometr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9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40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00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83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317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mmunoassa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3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78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42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2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257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0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3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0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6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7436</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tudy typ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962418.003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65570.748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2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0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0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9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7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0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4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5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2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9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646</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ge group</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027224.218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00764.533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9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5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9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8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9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9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89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9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69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1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60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4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7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3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3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4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5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40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62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7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02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6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1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60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630</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Awareness of validation by cotinine</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698276.06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9712.688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585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5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4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31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5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1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9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ware of checking by cotinin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5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17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91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9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6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4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4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67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22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6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8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9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9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28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3541</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ime of publi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661573.786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66414.964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299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0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2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5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7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ime of publi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In 1995 review</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2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5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7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Before 200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1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3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77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03 onward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8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7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5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0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05</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Quality of stud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720864.130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7124.621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6120</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5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4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14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qualit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7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14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goo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6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1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5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4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632</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Pregnancy (women only)</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421073.61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8182.3311</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014</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3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3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6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3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0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6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6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2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0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95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64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262</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Tobacco products considered</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777738.716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57956.229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357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8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6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8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7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8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Tobacco products considered</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igarett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8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71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8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smoki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5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7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32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3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901</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ny tobacco</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031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1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30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15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6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7660</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715590.991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6)</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5967.5627</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622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9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01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ARD3: R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3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5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01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0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34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0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18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3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8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94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0744</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529902.151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33)</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98086.6002</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0633 (*)</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3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85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3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7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5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30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74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85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38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96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9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9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47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36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83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52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8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4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27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19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6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8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629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39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8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147</w:t>
            </w:r>
          </w:p>
        </w:tc>
      </w:tr>
    </w:tbl>
    <w:p w:rsidR="009C688A" w:rsidRDefault="009C688A" w:rsidP="009C688A">
      <w:pPr>
        <w:pStyle w:val="RLStyle"/>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rPr>
          <w:rFonts w:ascii="Arial" w:hAnsi="Arial" w:cs="Arial"/>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r>
        <w:rPr>
          <w:rFonts w:ascii="Courier New" w:hAnsi="Courier New" w:cs="Courier New"/>
          <w:sz w:val="15"/>
          <w:szCs w:val="15"/>
          <w:lang w:val="en-GB"/>
        </w:rPr>
        <w:t>By Location x Sex</w:t>
      </w: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3435608.476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125)</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292380.2749</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r>
              <w:rPr>
                <w:rFonts w:ascii="Arial" w:hAnsi="Arial" w:cs="Arial"/>
                <w:sz w:val="15"/>
                <w:szCs w:val="15"/>
                <w:lang w:val="en-GB"/>
              </w:rPr>
              <w:t>0.4798</w:t>
            </w:r>
          </w:p>
        </w:tc>
        <w:tc>
          <w:tcPr>
            <w:tcW w:w="1037"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0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11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1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0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0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0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ocation x Sex</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0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01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601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1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4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92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90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39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040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Canada/US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0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52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62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500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57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44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73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0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270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2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41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9140</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4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49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6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84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83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9.6033</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Europe,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04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21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5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96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094</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0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89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92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9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6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22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03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64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5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197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240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36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sia,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9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38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71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36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0798</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59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177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53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41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5659</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49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196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387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8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05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8.224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635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Other, M+F</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634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0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55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3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716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3557</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rales_MORAL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indham_WINDHA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17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hun_JHU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19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20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20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22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gaard_HEGAAR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37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41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3.941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ritz_FRITZ201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375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ookey_STOOK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5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659</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271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5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475</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547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56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OPCS1996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65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low_BARLOW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0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77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uld_BAULD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9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eorge_GEORGE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early pregnancy</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73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INMA_AURREK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4-08</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llard II_ELLARD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5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uri_KHURI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7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43</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864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n Vunakis_VANVUN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ick_STICK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3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hillipou_PHILLI1994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4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S_LU2014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63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2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abara_TABARA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51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2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guyen_NGUYE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olcini_DOLCIN200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Adolescent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5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MS_WONG201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97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NHANES_KANG2015-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8-200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41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56.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3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7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0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saka factory_YAMAMO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nderson_ANDERS200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86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2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6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oseini_HOSEIN201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27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55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any-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Any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5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9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wen_OWEN200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44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affer_SHAFFE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95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9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9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araghi_NARAG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5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739</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8.6739</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uranaka_MURANA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5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3 and 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73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wardella II_TWARDE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89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Scotland_CHEN2002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Surveys 1 and 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4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84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tanton_STANTO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8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saki_SASAKI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9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11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hipton_SHIPTO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 adjuste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6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2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ikkanen_TIKKA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10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harrazi_KHARRA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1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thews_MATHEW199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3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6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Sanchez_MARTIN2009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8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35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4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75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754</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85.369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st III_WEST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97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3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 20+</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53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2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sutsumi_TSUTSU2002A-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97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lattery II_SLATTE1989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3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HDS_ENGLIS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7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3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LC-MS/MS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6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159</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9159</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Jarvis I_JARVIS198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46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kiyama_AKIYAM199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dger_BADGER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5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_SPENCE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38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48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LINDSA2014-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0, age12-19</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9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livieri_OLIVIE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8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uepker_LUEPKE198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home IV</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16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835</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5.4933</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8-1994, age 12-17</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72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tter_ETTER2000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11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987</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598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lina_MOLINA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46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eppa_CEPPA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2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e Chazeron_DECHAZ200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5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Anna_LEE2013T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62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ewers I_WEWERS199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88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26+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01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rez-Stable_PEREZS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67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645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6.645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black,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289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niewicz_GONIEW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6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goner_WAGGON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878</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6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36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95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728</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2.4728</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834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3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ickinson_DICKIN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994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F</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6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78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esseri_MESSER2007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97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5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43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im_KIM2014J</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59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pencer II_SPENC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90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8096</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8096</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andel_KANDEL200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9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473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92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all analyses,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2-17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96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9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endrich_FENDRI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902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CARABA2016-young-adul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1-2012, NH white, 18-25y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70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old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45-6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273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57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64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Klebanoff_KLEBAN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328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I_HADDOW1988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43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0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llner-Liebmann_WALL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932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1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mple_SEMPLE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638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eersholm_SEERSH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992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156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6955</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2.695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cNeill_MCNEIL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838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Xie I_XIE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85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ONICA Germany_HELLER1998-you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5-44</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634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zer_SALZER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391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Valladolid-Lopez_VALLAD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3017</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2.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1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vine_LEVINE201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539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runet_BRUNET201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877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land_NOLAND198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55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581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lvik I_ULVIK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5616</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6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28.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ex, cut point 1</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3053</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WARDLE2003-non-cur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2002, by sex</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435</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50.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Body fluid test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lasm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2242</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6.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Assay metho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h_YEH2011-strip</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Test strip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769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479</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2.8479</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Pregnancy,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HANES_DIETZ2011-pregnant</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9-2006, pregnan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9009</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8.0000</w:t>
            </w:r>
          </w:p>
        </w:tc>
      </w:tr>
    </w:tbl>
    <w:p w:rsidR="009C688A" w:rsidRDefault="009C688A" w:rsidP="009C688A">
      <w:pPr>
        <w:pStyle w:val="RLStyle"/>
        <w:rPr>
          <w:rFonts w:ascii="Courier New" w:hAnsi="Courier New" w:cs="Courier New"/>
          <w:sz w:val="15"/>
          <w:szCs w:val="15"/>
          <w:lang w:val="en-GB"/>
        </w:rPr>
      </w:pPr>
    </w:p>
    <w:p w:rsidR="009C688A" w:rsidRDefault="009C688A" w:rsidP="009C688A">
      <w:pPr>
        <w:pStyle w:val="RLStyle"/>
        <w:rPr>
          <w:rFonts w:ascii="Courier New" w:hAnsi="Courier New" w:cs="Courier New"/>
          <w:sz w:val="15"/>
          <w:szCs w:val="15"/>
          <w:lang w:val="en-GB"/>
        </w:rPr>
      </w:pP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Additional results included in analysis by Smoking product considered, cut point 1</w:t>
      </w: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284"/>
        <w:gridCol w:w="605"/>
        <w:gridCol w:w="519"/>
        <w:gridCol w:w="432"/>
        <w:gridCol w:w="519"/>
        <w:gridCol w:w="605"/>
        <w:gridCol w:w="432"/>
        <w:gridCol w:w="692"/>
        <w:gridCol w:w="518"/>
        <w:gridCol w:w="432"/>
        <w:gridCol w:w="432"/>
        <w:gridCol w:w="778"/>
        <w:gridCol w:w="865"/>
        <w:gridCol w:w="1037"/>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1</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1</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28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SE_JARVIS2008-cig-smoking</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284"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96-2004, Cigarette smoking at nurse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864</w:t>
            </w:r>
          </w:p>
        </w:tc>
        <w:tc>
          <w:tcPr>
            <w:tcW w:w="86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8.0000</w:t>
            </w:r>
          </w:p>
        </w:tc>
        <w:tc>
          <w:tcPr>
            <w:tcW w:w="1037"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776.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Zielinska-Danch_ZIELIN200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tinez_MARTIN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433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9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ellemons_HELLEM201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urine</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0.869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iedbala_NIEDB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96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5.1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gewall_AGEWAL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298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K_SMITH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66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02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102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na_PARNA2005</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11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6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225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Haddow I_HADDOW198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47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3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31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61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65.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Chung Yul_LEE2009T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21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to_SATO2003A</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247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5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00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3477</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74.3477</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INRISK_VARTIA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58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82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EHLS_NONDAH200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66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ojer_POJER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184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875</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8.787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gden_OGDEN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423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8.638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2.4204</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ord_FORD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209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6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ee II_LEE1995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ia</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45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1.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1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aatikainen I_LAATIK199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Pitkäranta</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31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rstyn_BURSTY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65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8761</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91.3411</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arkovic_MARKOV200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6125</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DC-HOPE_ELMOHA2009</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 current smoker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8431</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1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ssaf_ASSAF2002-M</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021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8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_GILL1996</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860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illigan_GILLIG2010</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e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0909</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ardy_BARDY199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196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120.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Wagenknecht_WAGENK199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G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4184</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5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748.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ultas_WELLS1998C</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761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02.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ierce_PIERCE198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9.806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7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ndqvist_LINDQV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3620</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6.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53.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Copenhagen_SUADIC1997</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1985-86, with or without CV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177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86.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arker_PARKER200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GC method</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3.4228</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0.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9.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TE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Non-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2857</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2.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4.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Peacock_PEACOC1998</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booking visi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loo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342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45.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011.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esults included in overall analyses, cut point 2</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3025"/>
        <w:gridCol w:w="432"/>
        <w:gridCol w:w="3025"/>
        <w:gridCol w:w="605"/>
        <w:gridCol w:w="519"/>
        <w:gridCol w:w="432"/>
        <w:gridCol w:w="519"/>
        <w:gridCol w:w="605"/>
        <w:gridCol w:w="432"/>
        <w:gridCol w:w="691"/>
        <w:gridCol w:w="519"/>
        <w:gridCol w:w="432"/>
        <w:gridCol w:w="432"/>
        <w:gridCol w:w="778"/>
        <w:gridCol w:w="864"/>
        <w:gridCol w:w="1038"/>
      </w:tblGrid>
      <w:tr w:rsidR="009C688A" w:rsidTr="00D31976">
        <w:trPr>
          <w:trHeight w:val="190"/>
        </w:trPr>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I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Sex</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 xml:space="preserve">                            Select</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Fluid</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ssay</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Typ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geGp</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Aware?</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ubl</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Quality</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egn</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Prod</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Locn</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RateC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N_Cut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b/>
                <w:bCs/>
                <w:sz w:val="15"/>
                <w:szCs w:val="15"/>
                <w:lang w:val="en-GB"/>
              </w:rPr>
              <w:t>Weight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BUPA_WALD198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461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4185</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61.4185</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Lifestyle and Appetite_LEE1986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o</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5.695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64.0432</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08.0432</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mith USA_SMITH2014B</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Saliva</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4.3402</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83.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41.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M</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3.3333</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9.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57.0000</w:t>
            </w:r>
          </w:p>
        </w:tc>
      </w:tr>
      <w:tr w:rsidR="009C688A" w:rsidTr="00D31976">
        <w:trPr>
          <w:trHeight w:val="190"/>
        </w:trPr>
        <w:tc>
          <w:tcPr>
            <w:tcW w:w="302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ABC_PEARCE2014</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F</w:t>
            </w:r>
          </w:p>
        </w:tc>
        <w:tc>
          <w:tcPr>
            <w:tcW w:w="3025"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sz w:val="15"/>
                <w:szCs w:val="15"/>
                <w:lang w:val="en-GB"/>
              </w:rPr>
              <w:t>Indigenous</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Urine</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Other</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Young</w:t>
            </w:r>
          </w:p>
        </w:tc>
        <w:tc>
          <w:tcPr>
            <w:tcW w:w="605"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NS</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w:t>
            </w:r>
          </w:p>
        </w:tc>
        <w:tc>
          <w:tcPr>
            <w:tcW w:w="691"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519"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1</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w:t>
            </w:r>
          </w:p>
        </w:tc>
        <w:tc>
          <w:tcPr>
            <w:tcW w:w="432"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4</w:t>
            </w:r>
          </w:p>
        </w:tc>
        <w:tc>
          <w:tcPr>
            <w:tcW w:w="77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39.4366</w:t>
            </w:r>
          </w:p>
        </w:tc>
        <w:tc>
          <w:tcPr>
            <w:tcW w:w="864"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28.0000</w:t>
            </w:r>
          </w:p>
        </w:tc>
        <w:tc>
          <w:tcPr>
            <w:tcW w:w="1038" w:type="dxa"/>
            <w:tcBorders>
              <w:top w:val="nil"/>
              <w:left w:val="nil"/>
              <w:bottom w:val="nil"/>
              <w:right w:val="nil"/>
            </w:tcBorders>
          </w:tcPr>
          <w:p w:rsidR="009C688A" w:rsidRDefault="009C688A" w:rsidP="00D31976">
            <w:pPr>
              <w:pStyle w:val="RLStyle"/>
              <w:widowControl/>
              <w:ind w:left="1" w:right="1"/>
              <w:jc w:val="center"/>
              <w:rPr>
                <w:rFonts w:ascii="Arial" w:hAnsi="Arial" w:cs="Arial"/>
                <w:sz w:val="15"/>
                <w:szCs w:val="15"/>
                <w:lang w:val="en-GB"/>
              </w:rPr>
            </w:pPr>
            <w:r>
              <w:rPr>
                <w:rFonts w:ascii="Arial" w:hAnsi="Arial" w:cs="Arial"/>
                <w:sz w:val="15"/>
                <w:szCs w:val="15"/>
                <w:lang w:val="en-GB"/>
              </w:rPr>
              <w:t>71.0000</w:t>
            </w:r>
          </w:p>
        </w:tc>
      </w:tr>
    </w:tbl>
    <w:p w:rsidR="009C688A" w:rsidRDefault="009C688A" w:rsidP="009C688A">
      <w:pPr>
        <w:pStyle w:val="RLStyle"/>
        <w:widowControl/>
        <w:jc w:val="center"/>
        <w:rPr>
          <w:rFonts w:ascii="Arial" w:hAnsi="Arial" w:cs="Arial"/>
          <w:sz w:val="15"/>
          <w:szCs w:val="15"/>
          <w:u w:val="single"/>
          <w:lang w:val="en-GB"/>
        </w:rPr>
      </w:pPr>
      <w:r>
        <w:rPr>
          <w:rFonts w:ascii="Arial" w:hAnsi="Arial" w:cs="Arial"/>
          <w:sz w:val="15"/>
          <w:szCs w:val="15"/>
          <w:lang w:val="en-GB"/>
        </w:rPr>
        <w:br w:type="page"/>
      </w:r>
      <w:r>
        <w:rPr>
          <w:rFonts w:ascii="Arial" w:hAnsi="Arial" w:cs="Arial"/>
          <w:sz w:val="15"/>
          <w:szCs w:val="15"/>
          <w:u w:val="single"/>
          <w:lang w:val="en-GB"/>
        </w:rPr>
        <w:lastRenderedPageBreak/>
        <w:t>Meta-analysis of Misclassification of smoking habit, 19-OCT-18 15:10:45</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Rate M11: Percentage of True non-smokers who report being Current smoker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Multivariate analysis</w:t>
      </w:r>
    </w:p>
    <w:p w:rsidR="009C688A" w:rsidRDefault="009C688A" w:rsidP="009C688A">
      <w:pPr>
        <w:pStyle w:val="RLStyle"/>
        <w:widowControl/>
        <w:jc w:val="center"/>
        <w:rPr>
          <w:rFonts w:ascii="Arial" w:hAnsi="Arial" w:cs="Arial"/>
          <w:sz w:val="15"/>
          <w:szCs w:val="15"/>
          <w:lang w:val="en-GB"/>
        </w:rPr>
      </w:pPr>
      <w:r>
        <w:rPr>
          <w:rFonts w:ascii="Arial" w:hAnsi="Arial" w:cs="Arial"/>
          <w:sz w:val="15"/>
          <w:szCs w:val="15"/>
          <w:lang w:val="en-GB"/>
        </w:rPr>
        <w:t>Variables selected according to significance (no variables forced in)</w:t>
      </w:r>
    </w:p>
    <w:p w:rsidR="009C688A" w:rsidRDefault="009C688A" w:rsidP="009C688A">
      <w:pPr>
        <w:pStyle w:val="RLStyle"/>
        <w:widowControl/>
        <w:rPr>
          <w:rFonts w:ascii="Arial" w:hAnsi="Arial" w:cs="Arial"/>
          <w:sz w:val="15"/>
          <w:szCs w:val="15"/>
          <w:lang w:val="en-GB"/>
        </w:rPr>
      </w:pPr>
      <w:r>
        <w:rPr>
          <w:rFonts w:ascii="Arial" w:hAnsi="Arial" w:cs="Arial"/>
          <w:sz w:val="15"/>
          <w:szCs w:val="15"/>
          <w:lang w:val="en-GB"/>
        </w:rPr>
        <w:t>___________________________________________________________________________________________________________________________________________________________________</w:t>
      </w:r>
    </w:p>
    <w:p w:rsidR="009C688A" w:rsidRDefault="009C688A" w:rsidP="009C688A">
      <w:pPr>
        <w:pStyle w:val="RLStyle"/>
        <w:widowControl/>
        <w:rPr>
          <w:rFonts w:ascii="Arial" w:hAnsi="Arial" w:cs="Arial"/>
          <w:sz w:val="15"/>
          <w:szCs w:val="15"/>
          <w:lang w:val="en-GB"/>
        </w:rPr>
      </w:pPr>
    </w:p>
    <w:tbl>
      <w:tblPr>
        <w:tblW w:w="0" w:type="auto"/>
        <w:tblInd w:w="36" w:type="dxa"/>
        <w:tblLayout w:type="fixed"/>
        <w:tblCellMar>
          <w:left w:w="0" w:type="dxa"/>
          <w:right w:w="0" w:type="dxa"/>
        </w:tblCellMar>
        <w:tblLook w:val="0000" w:firstRow="0" w:lastRow="0" w:firstColumn="0" w:lastColumn="0" w:noHBand="0" w:noVBand="0"/>
      </w:tblPr>
      <w:tblGrid>
        <w:gridCol w:w="5013"/>
        <w:gridCol w:w="518"/>
        <w:gridCol w:w="1038"/>
        <w:gridCol w:w="1037"/>
        <w:gridCol w:w="1037"/>
        <w:gridCol w:w="1037"/>
        <w:gridCol w:w="1037"/>
        <w:gridCol w:w="1038"/>
      </w:tblGrid>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r>
              <w:rPr>
                <w:rFonts w:ascii="Arial" w:hAnsi="Arial" w:cs="Arial"/>
                <w:b/>
                <w:bCs/>
                <w:sz w:val="15"/>
                <w:szCs w:val="15"/>
                <w:lang w:val="en-GB"/>
              </w:rPr>
              <w:t>WEIGHTED on Number of True non-smokers, cut point 1</w:t>
            </w: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ind w:left="1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r>
              <w:rPr>
                <w:rFonts w:ascii="Arial" w:hAnsi="Arial" w:cs="Arial"/>
                <w:b/>
                <w:bCs/>
                <w:sz w:val="15"/>
                <w:szCs w:val="15"/>
                <w:lang w:val="en-GB"/>
              </w:rPr>
              <w:t>Misclassification rate, cut point 1</w:t>
            </w:r>
          </w:p>
        </w:tc>
        <w:tc>
          <w:tcPr>
            <w:tcW w:w="51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200" w:right="1"/>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1</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27988.751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4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07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64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4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4545</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2</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962418.003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5570.748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424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0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871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32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09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604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9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543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75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70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2492</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58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02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529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094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964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evianc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F)</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Drop Dev</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Model 3</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586156.794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76261.208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5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Estimat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E.</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P</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LSMean</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l</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95%CIu</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Constant</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5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865</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95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197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704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Study type</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General po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449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6040</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295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Pregnancy</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75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263</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456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974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752</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124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Diseased or CC</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9162</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628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0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366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328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3.403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51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b/>
                <w:bCs/>
                <w:sz w:val="15"/>
                <w:szCs w:val="15"/>
                <w:lang w:val="en-GB"/>
              </w:rPr>
              <w:t>Age group</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8</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iased</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6.149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6396</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7.6596</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ot young</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1</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290</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022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7191</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5.420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963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8.8779</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All age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8709</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0064</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0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278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2327</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3247</w:t>
            </w:r>
          </w:p>
        </w:tc>
      </w:tr>
      <w:tr w:rsidR="009C688A" w:rsidTr="00D31976">
        <w:trPr>
          <w:trHeight w:val="190"/>
        </w:trPr>
        <w:tc>
          <w:tcPr>
            <w:tcW w:w="5013"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NS</w:t>
            </w:r>
          </w:p>
        </w:tc>
        <w:tc>
          <w:tcPr>
            <w:tcW w:w="51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23</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4.5818</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276</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0032 --</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1.5677</w:t>
            </w:r>
          </w:p>
        </w:tc>
        <w:tc>
          <w:tcPr>
            <w:tcW w:w="1037"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0.8434</w:t>
            </w:r>
          </w:p>
        </w:tc>
        <w:tc>
          <w:tcPr>
            <w:tcW w:w="1038" w:type="dxa"/>
            <w:tcBorders>
              <w:top w:val="nil"/>
              <w:left w:val="nil"/>
              <w:bottom w:val="nil"/>
              <w:right w:val="nil"/>
            </w:tcBorders>
          </w:tcPr>
          <w:p w:rsidR="009C688A" w:rsidRDefault="009C688A" w:rsidP="00D31976">
            <w:pPr>
              <w:pStyle w:val="RLStyle"/>
              <w:widowControl/>
              <w:ind w:left="1" w:right="100"/>
              <w:jc w:val="right"/>
              <w:rPr>
                <w:rFonts w:ascii="Arial" w:hAnsi="Arial" w:cs="Arial"/>
                <w:sz w:val="15"/>
                <w:szCs w:val="15"/>
                <w:lang w:val="en-GB"/>
              </w:rPr>
            </w:pPr>
            <w:r>
              <w:rPr>
                <w:rFonts w:ascii="Arial" w:hAnsi="Arial" w:cs="Arial"/>
                <w:sz w:val="15"/>
                <w:szCs w:val="15"/>
                <w:lang w:val="en-GB"/>
              </w:rPr>
              <w:t>3.9789</w:t>
            </w:r>
          </w:p>
        </w:tc>
      </w:tr>
    </w:tbl>
    <w:p w:rsidR="009C688A" w:rsidRDefault="009C688A" w:rsidP="009C688A">
      <w:pPr>
        <w:widowControl w:val="0"/>
        <w:autoSpaceDE w:val="0"/>
        <w:autoSpaceDN w:val="0"/>
        <w:adjustRightInd w:val="0"/>
        <w:spacing w:line="240" w:lineRule="auto"/>
      </w:pPr>
    </w:p>
    <w:p w:rsidR="009C688A" w:rsidRPr="00141569" w:rsidRDefault="009C688A" w:rsidP="009C688A">
      <w:pPr>
        <w:pStyle w:val="RLStyle"/>
        <w:jc w:val="center"/>
      </w:pPr>
    </w:p>
    <w:p w:rsidR="009C688A" w:rsidRDefault="009C688A">
      <w:pPr>
        <w:spacing w:after="200" w:line="276" w:lineRule="auto"/>
        <w:rPr>
          <w:rFonts w:asciiTheme="majorHAnsi" w:eastAsiaTheme="majorEastAsia" w:hAnsiTheme="majorHAnsi" w:cstheme="majorBidi"/>
          <w:b/>
          <w:bCs/>
          <w:sz w:val="28"/>
          <w:szCs w:val="28"/>
        </w:rPr>
      </w:pPr>
      <w:r>
        <w:br w:type="page"/>
      </w:r>
    </w:p>
    <w:p w:rsidR="009C688A" w:rsidRPr="00C57B24" w:rsidRDefault="009C688A" w:rsidP="009C688A">
      <w:pPr>
        <w:spacing w:line="360" w:lineRule="auto"/>
        <w:ind w:left="2835" w:hanging="2835"/>
        <w:rPr>
          <w:rFonts w:ascii="Book Antiqua" w:hAnsi="Book Antiqua"/>
        </w:rPr>
      </w:pPr>
      <w:r w:rsidRPr="00C57B24">
        <w:rPr>
          <w:rFonts w:ascii="Book Antiqua" w:hAnsi="Book Antiqua"/>
          <w:b/>
        </w:rPr>
        <w:lastRenderedPageBreak/>
        <w:t>TITLE</w:t>
      </w:r>
      <w:r w:rsidRPr="00C57B24">
        <w:rPr>
          <w:rFonts w:ascii="Book Antiqua" w:hAnsi="Book Antiqua"/>
          <w:b/>
        </w:rPr>
        <w:tab/>
      </w:r>
      <w:r w:rsidRPr="00C57B24">
        <w:rPr>
          <w:rFonts w:ascii="Book Antiqua" w:hAnsi="Book Antiqua"/>
        </w:rPr>
        <w:t>Misclassification of smoking habits.  An updated review of the literature</w:t>
      </w:r>
    </w:p>
    <w:p w:rsidR="009C688A" w:rsidRPr="00C57B24" w:rsidRDefault="009C688A" w:rsidP="009C688A">
      <w:pPr>
        <w:spacing w:line="360" w:lineRule="auto"/>
        <w:rPr>
          <w:rFonts w:ascii="Book Antiqua" w:hAnsi="Book Antiqua"/>
        </w:rPr>
      </w:pPr>
    </w:p>
    <w:p w:rsidR="009C688A" w:rsidRPr="00C57B24" w:rsidRDefault="009C688A" w:rsidP="009C688A">
      <w:pPr>
        <w:spacing w:line="360" w:lineRule="auto"/>
        <w:ind w:left="2835" w:hanging="2835"/>
        <w:rPr>
          <w:rFonts w:ascii="Book Antiqua" w:hAnsi="Book Antiqua"/>
          <w:vertAlign w:val="superscript"/>
        </w:rPr>
      </w:pPr>
      <w:r w:rsidRPr="00C57B24">
        <w:rPr>
          <w:rFonts w:ascii="Book Antiqua" w:hAnsi="Book Antiqua"/>
          <w:b/>
        </w:rPr>
        <w:t>Authors</w:t>
      </w:r>
      <w:r w:rsidRPr="00C57B24">
        <w:rPr>
          <w:rFonts w:ascii="Book Antiqua" w:hAnsi="Book Antiqua"/>
        </w:rPr>
        <w:tab/>
        <w:t>J.S. Hamling</w:t>
      </w:r>
      <w:r w:rsidRPr="00C57B24">
        <w:rPr>
          <w:rFonts w:ascii="Book Antiqua" w:hAnsi="Book Antiqua"/>
          <w:vertAlign w:val="superscript"/>
        </w:rPr>
        <w:t>1</w:t>
      </w:r>
      <w:r w:rsidRPr="00C57B24">
        <w:rPr>
          <w:rFonts w:ascii="Book Antiqua" w:hAnsi="Book Antiqua"/>
        </w:rPr>
        <w:t>, K.J. Coombs</w:t>
      </w:r>
      <w:r w:rsidRPr="00C57B24">
        <w:rPr>
          <w:rFonts w:ascii="Book Antiqua" w:hAnsi="Book Antiqua"/>
          <w:vertAlign w:val="superscript"/>
        </w:rPr>
        <w:t>2</w:t>
      </w:r>
      <w:r w:rsidRPr="00C57B24">
        <w:rPr>
          <w:rFonts w:ascii="Book Antiqua" w:hAnsi="Book Antiqua"/>
        </w:rPr>
        <w:t>, P.N. Lee</w:t>
      </w:r>
      <w:r w:rsidRPr="00C57B24">
        <w:rPr>
          <w:rFonts w:ascii="Book Antiqua" w:hAnsi="Book Antiqua"/>
          <w:vertAlign w:val="superscript"/>
        </w:rPr>
        <w:t>2</w:t>
      </w:r>
    </w:p>
    <w:p w:rsidR="009C688A" w:rsidRPr="00C57B24" w:rsidRDefault="009C688A" w:rsidP="009C688A">
      <w:pPr>
        <w:spacing w:line="360" w:lineRule="auto"/>
        <w:ind w:left="2835" w:hanging="2835"/>
        <w:rPr>
          <w:rFonts w:ascii="Book Antiqua" w:hAnsi="Book Antiqua"/>
        </w:rPr>
      </w:pPr>
    </w:p>
    <w:p w:rsidR="009C688A" w:rsidRPr="00C57B24" w:rsidRDefault="009C688A" w:rsidP="009C688A">
      <w:pPr>
        <w:spacing w:line="360" w:lineRule="auto"/>
        <w:ind w:left="2835" w:hanging="2835"/>
        <w:rPr>
          <w:rFonts w:ascii="Book Antiqua" w:hAnsi="Book Antiqua"/>
        </w:rPr>
      </w:pPr>
    </w:p>
    <w:p w:rsidR="009C688A" w:rsidRPr="00C57B24" w:rsidRDefault="009C688A" w:rsidP="009C688A">
      <w:pPr>
        <w:spacing w:line="360" w:lineRule="auto"/>
        <w:ind w:left="2835" w:hanging="2835"/>
        <w:rPr>
          <w:rFonts w:ascii="Book Antiqua" w:hAnsi="Book Antiqua"/>
        </w:rPr>
      </w:pPr>
    </w:p>
    <w:p w:rsidR="009C688A" w:rsidRPr="00C57B24" w:rsidRDefault="009C688A" w:rsidP="009C688A">
      <w:pPr>
        <w:spacing w:line="360" w:lineRule="auto"/>
        <w:ind w:left="2835" w:hanging="2835"/>
        <w:rPr>
          <w:rFonts w:ascii="Book Antiqua" w:hAnsi="Book Antiqua"/>
        </w:rPr>
      </w:pPr>
    </w:p>
    <w:p w:rsidR="009C688A" w:rsidRPr="00C57B24" w:rsidRDefault="009C688A" w:rsidP="009C688A">
      <w:pPr>
        <w:spacing w:line="360" w:lineRule="auto"/>
        <w:jc w:val="center"/>
        <w:rPr>
          <w:rFonts w:ascii="Book Antiqua" w:hAnsi="Book Antiqua"/>
          <w:b/>
        </w:rPr>
      </w:pPr>
      <w:r w:rsidRPr="00C57B24">
        <w:rPr>
          <w:rFonts w:ascii="Book Antiqua" w:hAnsi="Book Antiqua"/>
          <w:b/>
        </w:rPr>
        <w:t>Supplementary File 4</w:t>
      </w:r>
    </w:p>
    <w:p w:rsidR="009C688A" w:rsidRPr="00C57B24" w:rsidRDefault="009C688A" w:rsidP="009C688A">
      <w:pPr>
        <w:spacing w:line="360" w:lineRule="auto"/>
        <w:jc w:val="center"/>
        <w:rPr>
          <w:rFonts w:ascii="Book Antiqua" w:hAnsi="Book Antiqua"/>
          <w:b/>
        </w:rPr>
      </w:pPr>
    </w:p>
    <w:p w:rsidR="009C688A" w:rsidRPr="00C57B24" w:rsidRDefault="009C688A" w:rsidP="009C688A">
      <w:pPr>
        <w:spacing w:line="360" w:lineRule="auto"/>
        <w:jc w:val="center"/>
        <w:rPr>
          <w:rFonts w:ascii="Book Antiqua" w:hAnsi="Book Antiqua"/>
          <w:b/>
        </w:rPr>
      </w:pPr>
      <w:r w:rsidRPr="00C57B24">
        <w:rPr>
          <w:rFonts w:ascii="Book Antiqua" w:hAnsi="Book Antiqua"/>
          <w:b/>
        </w:rPr>
        <w:t>Summary of meta-analyses by level of each factor</w:t>
      </w:r>
    </w:p>
    <w:p w:rsidR="009C688A" w:rsidRDefault="009C688A" w:rsidP="009C688A">
      <w:pPr>
        <w:spacing w:after="200" w:line="276" w:lineRule="auto"/>
        <w:rPr>
          <w:b/>
        </w:rPr>
        <w:sectPr w:rsidR="009C688A" w:rsidSect="00BB7066">
          <w:footerReference w:type="default" r:id="rId19"/>
          <w:footerReference w:type="first" r:id="rId20"/>
          <w:pgSz w:w="11906" w:h="16838" w:code="9"/>
          <w:pgMar w:top="1440" w:right="1440" w:bottom="1440" w:left="1440" w:header="709" w:footer="709" w:gutter="0"/>
          <w:cols w:space="708"/>
          <w:titlePg/>
          <w:docGrid w:linePitch="360"/>
        </w:sectPr>
      </w:pPr>
    </w:p>
    <w:p w:rsidR="009C688A" w:rsidRDefault="009C688A" w:rsidP="009C688A">
      <w:pPr>
        <w:ind w:left="1418" w:hanging="1418"/>
      </w:pPr>
      <w:r>
        <w:lastRenderedPageBreak/>
        <w:t>TABLE S1</w:t>
      </w:r>
      <w:r>
        <w:tab/>
        <w:t>Misclassification rates by body fluid</w:t>
      </w:r>
    </w:p>
    <w:tbl>
      <w:tblPr>
        <w:tblW w:w="14515" w:type="dxa"/>
        <w:tblLayout w:type="fixed"/>
        <w:tblLook w:val="0000" w:firstRow="0" w:lastRow="0" w:firstColumn="0" w:lastColumn="0" w:noHBand="0" w:noVBand="0"/>
      </w:tblPr>
      <w:tblGrid>
        <w:gridCol w:w="534"/>
        <w:gridCol w:w="60"/>
        <w:gridCol w:w="5184"/>
        <w:gridCol w:w="425"/>
        <w:gridCol w:w="1763"/>
        <w:gridCol w:w="506"/>
        <w:gridCol w:w="446"/>
        <w:gridCol w:w="1822"/>
        <w:gridCol w:w="425"/>
        <w:gridCol w:w="591"/>
        <w:gridCol w:w="1819"/>
        <w:gridCol w:w="236"/>
        <w:gridCol w:w="704"/>
      </w:tblGrid>
      <w:tr w:rsidR="009C688A" w:rsidRPr="00CD3A85" w:rsidTr="00D31976">
        <w:tc>
          <w:tcPr>
            <w:tcW w:w="594" w:type="dxa"/>
            <w:gridSpan w:val="2"/>
            <w:tcBorders>
              <w:top w:val="single" w:sz="4" w:space="0" w:color="auto"/>
            </w:tcBorders>
          </w:tcPr>
          <w:p w:rsidR="009C688A" w:rsidRPr="00CD3A85" w:rsidRDefault="009C688A" w:rsidP="00D31976">
            <w:pPr>
              <w:pStyle w:val="a3"/>
              <w:rPr>
                <w:sz w:val="20"/>
                <w:szCs w:val="20"/>
              </w:rPr>
            </w:pPr>
          </w:p>
        </w:tc>
        <w:tc>
          <w:tcPr>
            <w:tcW w:w="5184" w:type="dxa"/>
            <w:tcBorders>
              <w:top w:val="single" w:sz="4" w:space="0" w:color="auto"/>
            </w:tcBorders>
          </w:tcPr>
          <w:p w:rsidR="009C688A" w:rsidRPr="00CD3A85" w:rsidRDefault="009C688A" w:rsidP="00D31976">
            <w:pPr>
              <w:pStyle w:val="a3"/>
              <w:rPr>
                <w:sz w:val="20"/>
                <w:szCs w:val="20"/>
              </w:rPr>
            </w:pPr>
          </w:p>
        </w:tc>
        <w:tc>
          <w:tcPr>
            <w:tcW w:w="2188"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Urine</w:t>
            </w:r>
          </w:p>
        </w:tc>
        <w:tc>
          <w:tcPr>
            <w:tcW w:w="506"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Saliva</w:t>
            </w:r>
          </w:p>
        </w:tc>
        <w:tc>
          <w:tcPr>
            <w:tcW w:w="425" w:type="dxa"/>
            <w:tcBorders>
              <w:top w:val="single" w:sz="4" w:space="0" w:color="auto"/>
            </w:tcBorders>
          </w:tcPr>
          <w:p w:rsidR="009C688A" w:rsidRDefault="009C688A" w:rsidP="00D31976">
            <w:pPr>
              <w:pStyle w:val="a3"/>
              <w:rPr>
                <w:sz w:val="20"/>
                <w:szCs w:val="20"/>
              </w:rPr>
            </w:pPr>
          </w:p>
        </w:tc>
        <w:tc>
          <w:tcPr>
            <w:tcW w:w="2410"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Blood</w:t>
            </w:r>
          </w:p>
        </w:tc>
        <w:tc>
          <w:tcPr>
            <w:tcW w:w="236" w:type="dxa"/>
            <w:tcBorders>
              <w:top w:val="single" w:sz="4" w:space="0" w:color="auto"/>
            </w:tcBorders>
          </w:tcPr>
          <w:p w:rsidR="009C688A" w:rsidRDefault="009C688A" w:rsidP="00D31976">
            <w:pPr>
              <w:pStyle w:val="a3"/>
              <w:rPr>
                <w:sz w:val="20"/>
                <w:szCs w:val="20"/>
              </w:rPr>
            </w:pPr>
          </w:p>
        </w:tc>
        <w:tc>
          <w:tcPr>
            <w:tcW w:w="704" w:type="dxa"/>
            <w:tcBorders>
              <w:top w:val="single" w:sz="4" w:space="0" w:color="auto"/>
            </w:tcBorders>
          </w:tcPr>
          <w:p w:rsidR="009C688A" w:rsidRPr="00CD3A85" w:rsidRDefault="009C688A" w:rsidP="00D31976">
            <w:pPr>
              <w:pStyle w:val="a3"/>
              <w:rPr>
                <w:sz w:val="20"/>
                <w:szCs w:val="20"/>
              </w:rPr>
            </w:pPr>
          </w:p>
        </w:tc>
      </w:tr>
      <w:tr w:rsidR="009C688A" w:rsidRPr="00CD3A85" w:rsidTr="00D31976">
        <w:tc>
          <w:tcPr>
            <w:tcW w:w="5778" w:type="dxa"/>
            <w:gridSpan w:val="3"/>
            <w:tcBorders>
              <w:bottom w:val="single" w:sz="4" w:space="0" w:color="auto"/>
            </w:tcBorders>
          </w:tcPr>
          <w:p w:rsidR="009C688A" w:rsidRPr="00CD3A85" w:rsidRDefault="009C688A" w:rsidP="00D31976">
            <w:pPr>
              <w:pStyle w:val="a3"/>
              <w:rPr>
                <w:sz w:val="20"/>
                <w:szCs w:val="20"/>
              </w:rPr>
            </w:pPr>
            <w:r>
              <w:rPr>
                <w:sz w:val="20"/>
                <w:szCs w:val="20"/>
              </w:rPr>
              <w:t>Rate</w:t>
            </w:r>
          </w:p>
        </w:tc>
        <w:tc>
          <w:tcPr>
            <w:tcW w:w="425"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176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506" w:type="dxa"/>
            <w:tcBorders>
              <w:bottom w:val="single" w:sz="4" w:space="0" w:color="auto"/>
            </w:tcBorders>
          </w:tcPr>
          <w:p w:rsidR="009C688A" w:rsidRDefault="009C688A" w:rsidP="00D31976">
            <w:pPr>
              <w:pStyle w:val="a3"/>
              <w:rPr>
                <w:sz w:val="20"/>
                <w:szCs w:val="20"/>
              </w:rPr>
            </w:pPr>
          </w:p>
        </w:tc>
        <w:tc>
          <w:tcPr>
            <w:tcW w:w="446"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1822"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425" w:type="dxa"/>
            <w:tcBorders>
              <w:bottom w:val="single" w:sz="4" w:space="0" w:color="auto"/>
            </w:tcBorders>
          </w:tcPr>
          <w:p w:rsidR="009C688A" w:rsidRDefault="009C688A" w:rsidP="00D31976">
            <w:pPr>
              <w:pStyle w:val="a3"/>
              <w:rPr>
                <w:sz w:val="20"/>
                <w:szCs w:val="20"/>
              </w:rPr>
            </w:pPr>
          </w:p>
        </w:tc>
        <w:tc>
          <w:tcPr>
            <w:tcW w:w="591"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19"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36" w:type="dxa"/>
            <w:tcBorders>
              <w:bottom w:val="single" w:sz="4" w:space="0" w:color="auto"/>
            </w:tcBorders>
          </w:tcPr>
          <w:p w:rsidR="009C688A" w:rsidRDefault="009C688A" w:rsidP="00D31976">
            <w:pPr>
              <w:pStyle w:val="a3"/>
              <w:rPr>
                <w:sz w:val="20"/>
                <w:szCs w:val="20"/>
              </w:rPr>
            </w:pPr>
          </w:p>
        </w:tc>
        <w:tc>
          <w:tcPr>
            <w:tcW w:w="704" w:type="dxa"/>
            <w:tcBorders>
              <w:bottom w:val="single" w:sz="4" w:space="0" w:color="auto"/>
            </w:tcBorders>
          </w:tcPr>
          <w:p w:rsidR="009C688A" w:rsidRDefault="009C688A" w:rsidP="00D31976">
            <w:pPr>
              <w:pStyle w:val="a3"/>
              <w:rPr>
                <w:sz w:val="20"/>
                <w:szCs w:val="20"/>
              </w:rPr>
            </w:pPr>
            <w:r>
              <w:rPr>
                <w:sz w:val="20"/>
                <w:szCs w:val="20"/>
              </w:rPr>
              <w:t>Het p</w:t>
            </w:r>
          </w:p>
        </w:tc>
      </w:tr>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5244" w:type="dxa"/>
            <w:gridSpan w:val="2"/>
            <w:tcBorders>
              <w:top w:val="single" w:sz="4" w:space="0" w:color="auto"/>
            </w:tcBorders>
          </w:tcPr>
          <w:p w:rsidR="009C688A" w:rsidRPr="00CD3A85" w:rsidRDefault="009C688A" w:rsidP="00D31976">
            <w:pPr>
              <w:pStyle w:val="a3"/>
              <w:rPr>
                <w:sz w:val="20"/>
                <w:szCs w:val="20"/>
              </w:rPr>
            </w:pPr>
          </w:p>
        </w:tc>
        <w:tc>
          <w:tcPr>
            <w:tcW w:w="425" w:type="dxa"/>
            <w:tcBorders>
              <w:top w:val="single" w:sz="4" w:space="0" w:color="auto"/>
            </w:tcBorders>
          </w:tcPr>
          <w:p w:rsidR="009C688A" w:rsidRPr="00CD3A85" w:rsidRDefault="009C688A" w:rsidP="00D31976">
            <w:pPr>
              <w:pStyle w:val="a3"/>
              <w:rPr>
                <w:sz w:val="20"/>
                <w:szCs w:val="20"/>
              </w:rPr>
            </w:pPr>
          </w:p>
        </w:tc>
        <w:tc>
          <w:tcPr>
            <w:tcW w:w="1763" w:type="dxa"/>
            <w:tcBorders>
              <w:top w:val="single" w:sz="4" w:space="0" w:color="auto"/>
            </w:tcBorders>
          </w:tcPr>
          <w:p w:rsidR="009C688A" w:rsidRDefault="009C688A" w:rsidP="00D31976">
            <w:pPr>
              <w:pStyle w:val="a3"/>
              <w:rPr>
                <w:sz w:val="20"/>
                <w:szCs w:val="20"/>
              </w:rPr>
            </w:pPr>
          </w:p>
        </w:tc>
        <w:tc>
          <w:tcPr>
            <w:tcW w:w="506" w:type="dxa"/>
            <w:tcBorders>
              <w:top w:val="single" w:sz="4" w:space="0" w:color="auto"/>
            </w:tcBorders>
          </w:tcPr>
          <w:p w:rsidR="009C688A" w:rsidRDefault="009C688A" w:rsidP="00D31976">
            <w:pPr>
              <w:pStyle w:val="a3"/>
              <w:rPr>
                <w:sz w:val="20"/>
                <w:szCs w:val="20"/>
              </w:rPr>
            </w:pPr>
          </w:p>
        </w:tc>
        <w:tc>
          <w:tcPr>
            <w:tcW w:w="446" w:type="dxa"/>
            <w:tcBorders>
              <w:top w:val="single" w:sz="4" w:space="0" w:color="auto"/>
            </w:tcBorders>
          </w:tcPr>
          <w:p w:rsidR="009C688A" w:rsidRDefault="009C688A" w:rsidP="00D31976">
            <w:pPr>
              <w:pStyle w:val="a3"/>
              <w:tabs>
                <w:tab w:val="decimal" w:pos="208"/>
              </w:tabs>
              <w:rPr>
                <w:sz w:val="20"/>
                <w:szCs w:val="20"/>
              </w:rPr>
            </w:pPr>
          </w:p>
        </w:tc>
        <w:tc>
          <w:tcPr>
            <w:tcW w:w="1822" w:type="dxa"/>
            <w:tcBorders>
              <w:top w:val="single" w:sz="4" w:space="0" w:color="auto"/>
            </w:tcBorders>
          </w:tcPr>
          <w:p w:rsidR="009C688A" w:rsidRDefault="009C688A" w:rsidP="00D31976">
            <w:pPr>
              <w:pStyle w:val="a3"/>
              <w:rPr>
                <w:sz w:val="20"/>
                <w:szCs w:val="20"/>
              </w:rPr>
            </w:pPr>
          </w:p>
        </w:tc>
        <w:tc>
          <w:tcPr>
            <w:tcW w:w="425" w:type="dxa"/>
            <w:tcBorders>
              <w:top w:val="single" w:sz="4" w:space="0" w:color="auto"/>
            </w:tcBorders>
          </w:tcPr>
          <w:p w:rsidR="009C688A" w:rsidRDefault="009C688A" w:rsidP="00D31976">
            <w:pPr>
              <w:pStyle w:val="a3"/>
              <w:rPr>
                <w:sz w:val="20"/>
                <w:szCs w:val="20"/>
              </w:rPr>
            </w:pPr>
          </w:p>
        </w:tc>
        <w:tc>
          <w:tcPr>
            <w:tcW w:w="591" w:type="dxa"/>
            <w:tcBorders>
              <w:top w:val="single" w:sz="4" w:space="0" w:color="auto"/>
            </w:tcBorders>
          </w:tcPr>
          <w:p w:rsidR="009C688A" w:rsidRDefault="009C688A" w:rsidP="00D31976">
            <w:pPr>
              <w:pStyle w:val="a3"/>
              <w:tabs>
                <w:tab w:val="decimal" w:pos="389"/>
              </w:tabs>
              <w:rPr>
                <w:sz w:val="20"/>
                <w:szCs w:val="20"/>
              </w:rPr>
            </w:pPr>
          </w:p>
        </w:tc>
        <w:tc>
          <w:tcPr>
            <w:tcW w:w="1819" w:type="dxa"/>
            <w:tcBorders>
              <w:top w:val="single" w:sz="4" w:space="0" w:color="auto"/>
            </w:tcBorders>
          </w:tcPr>
          <w:p w:rsidR="009C688A" w:rsidRDefault="009C688A" w:rsidP="00D31976">
            <w:pPr>
              <w:pStyle w:val="a3"/>
              <w:rPr>
                <w:sz w:val="20"/>
                <w:szCs w:val="20"/>
              </w:rPr>
            </w:pPr>
          </w:p>
        </w:tc>
        <w:tc>
          <w:tcPr>
            <w:tcW w:w="236" w:type="dxa"/>
            <w:tcBorders>
              <w:top w:val="single" w:sz="4" w:space="0" w:color="auto"/>
            </w:tcBorders>
          </w:tcPr>
          <w:p w:rsidR="009C688A" w:rsidRDefault="009C688A" w:rsidP="00D31976">
            <w:pPr>
              <w:pStyle w:val="a3"/>
              <w:rPr>
                <w:sz w:val="20"/>
                <w:szCs w:val="20"/>
              </w:rPr>
            </w:pPr>
          </w:p>
        </w:tc>
        <w:tc>
          <w:tcPr>
            <w:tcW w:w="704" w:type="dxa"/>
            <w:tcBorders>
              <w:top w:val="single" w:sz="4" w:space="0" w:color="auto"/>
            </w:tcBorders>
          </w:tcPr>
          <w:p w:rsidR="009C688A"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1</w:t>
            </w:r>
          </w:p>
        </w:tc>
        <w:tc>
          <w:tcPr>
            <w:tcW w:w="5244"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tabs>
                <w:tab w:val="decimal" w:pos="209"/>
              </w:tabs>
              <w:rPr>
                <w:sz w:val="20"/>
                <w:szCs w:val="20"/>
              </w:rPr>
            </w:pPr>
            <w:r>
              <w:rPr>
                <w:sz w:val="20"/>
                <w:szCs w:val="20"/>
              </w:rPr>
              <w:t>50</w:t>
            </w:r>
          </w:p>
        </w:tc>
        <w:tc>
          <w:tcPr>
            <w:tcW w:w="1763" w:type="dxa"/>
          </w:tcPr>
          <w:p w:rsidR="009C688A" w:rsidRPr="00CD3A85" w:rsidRDefault="009C688A" w:rsidP="00D31976">
            <w:pPr>
              <w:pStyle w:val="a3"/>
              <w:rPr>
                <w:sz w:val="20"/>
                <w:szCs w:val="20"/>
              </w:rPr>
            </w:pPr>
            <w:r>
              <w:rPr>
                <w:sz w:val="20"/>
                <w:szCs w:val="20"/>
              </w:rPr>
              <w:t>4.5 (3.0 to 5.9)</w:t>
            </w:r>
          </w:p>
        </w:tc>
        <w:tc>
          <w:tcPr>
            <w:tcW w:w="506" w:type="dxa"/>
          </w:tcPr>
          <w:p w:rsidR="009C688A"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60</w:t>
            </w:r>
          </w:p>
        </w:tc>
        <w:tc>
          <w:tcPr>
            <w:tcW w:w="1822" w:type="dxa"/>
          </w:tcPr>
          <w:p w:rsidR="009C688A" w:rsidRPr="00CD3A85" w:rsidRDefault="009C688A" w:rsidP="00D31976">
            <w:pPr>
              <w:pStyle w:val="a3"/>
              <w:rPr>
                <w:sz w:val="20"/>
                <w:szCs w:val="20"/>
              </w:rPr>
            </w:pPr>
            <w:r>
              <w:rPr>
                <w:sz w:val="20"/>
                <w:szCs w:val="20"/>
              </w:rPr>
              <w:t>4.8 (3.6 to 6.0)</w:t>
            </w:r>
          </w:p>
        </w:tc>
        <w:tc>
          <w:tcPr>
            <w:tcW w:w="425" w:type="dxa"/>
          </w:tcPr>
          <w:p w:rsidR="009C688A"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r>
              <w:rPr>
                <w:sz w:val="20"/>
                <w:szCs w:val="20"/>
              </w:rPr>
              <w:t>102</w:t>
            </w:r>
          </w:p>
        </w:tc>
        <w:tc>
          <w:tcPr>
            <w:tcW w:w="1819" w:type="dxa"/>
          </w:tcPr>
          <w:p w:rsidR="009C688A" w:rsidRPr="00CD3A85" w:rsidRDefault="009C688A" w:rsidP="00D31976">
            <w:pPr>
              <w:pStyle w:val="a3"/>
              <w:rPr>
                <w:sz w:val="20"/>
                <w:szCs w:val="20"/>
              </w:rPr>
            </w:pPr>
            <w:r>
              <w:rPr>
                <w:sz w:val="20"/>
                <w:szCs w:val="20"/>
              </w:rPr>
              <w:t>5.1 (4.3 to 6.0)</w:t>
            </w:r>
          </w:p>
        </w:tc>
        <w:tc>
          <w:tcPr>
            <w:tcW w:w="236" w:type="dxa"/>
          </w:tcPr>
          <w:p w:rsidR="009C688A" w:rsidRDefault="009C688A" w:rsidP="00D31976">
            <w:pPr>
              <w:pStyle w:val="a3"/>
              <w:rPr>
                <w:sz w:val="20"/>
                <w:szCs w:val="20"/>
              </w:rPr>
            </w:pPr>
          </w:p>
        </w:tc>
        <w:tc>
          <w:tcPr>
            <w:tcW w:w="704" w:type="dxa"/>
          </w:tcPr>
          <w:p w:rsidR="009C688A" w:rsidRPr="00CD3A85" w:rsidRDefault="009C688A" w:rsidP="00D31976">
            <w:pPr>
              <w:pStyle w:val="a3"/>
              <w:rPr>
                <w:sz w:val="20"/>
                <w:szCs w:val="20"/>
              </w:rPr>
            </w:pPr>
            <w:r>
              <w:rPr>
                <w:sz w:val="20"/>
                <w:szCs w:val="20"/>
              </w:rPr>
              <w:t>0.740</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2</w:t>
            </w:r>
          </w:p>
        </w:tc>
        <w:tc>
          <w:tcPr>
            <w:tcW w:w="5244" w:type="dxa"/>
            <w:gridSpan w:val="2"/>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tabs>
                <w:tab w:val="decimal" w:pos="209"/>
              </w:tabs>
              <w:rPr>
                <w:sz w:val="20"/>
                <w:szCs w:val="20"/>
              </w:rPr>
            </w:pPr>
            <w:r>
              <w:rPr>
                <w:sz w:val="20"/>
                <w:szCs w:val="20"/>
              </w:rPr>
              <w:t>16</w:t>
            </w:r>
          </w:p>
        </w:tc>
        <w:tc>
          <w:tcPr>
            <w:tcW w:w="1763" w:type="dxa"/>
          </w:tcPr>
          <w:p w:rsidR="009C688A" w:rsidRPr="00CD3A85" w:rsidRDefault="009C688A" w:rsidP="00D31976">
            <w:pPr>
              <w:pStyle w:val="a3"/>
              <w:rPr>
                <w:sz w:val="20"/>
                <w:szCs w:val="20"/>
              </w:rPr>
            </w:pPr>
            <w:r>
              <w:rPr>
                <w:sz w:val="20"/>
                <w:szCs w:val="20"/>
              </w:rPr>
              <w:t>2.6 (1.4 to 3.8)</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22</w:t>
            </w:r>
          </w:p>
        </w:tc>
        <w:tc>
          <w:tcPr>
            <w:tcW w:w="1822" w:type="dxa"/>
          </w:tcPr>
          <w:p w:rsidR="009C688A" w:rsidRPr="00CD3A85" w:rsidRDefault="009C688A" w:rsidP="00D31976">
            <w:pPr>
              <w:pStyle w:val="a3"/>
              <w:rPr>
                <w:sz w:val="20"/>
                <w:szCs w:val="20"/>
              </w:rPr>
            </w:pPr>
            <w:r>
              <w:rPr>
                <w:sz w:val="20"/>
                <w:szCs w:val="20"/>
              </w:rPr>
              <w:t>3.4 (2.0 to 4.9)</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49</w:t>
            </w:r>
          </w:p>
        </w:tc>
        <w:tc>
          <w:tcPr>
            <w:tcW w:w="1819" w:type="dxa"/>
          </w:tcPr>
          <w:p w:rsidR="009C688A" w:rsidRDefault="009C688A" w:rsidP="00D31976">
            <w:pPr>
              <w:pStyle w:val="a3"/>
              <w:rPr>
                <w:sz w:val="20"/>
                <w:szCs w:val="20"/>
              </w:rPr>
            </w:pPr>
            <w:r>
              <w:rPr>
                <w:sz w:val="20"/>
                <w:szCs w:val="20"/>
              </w:rPr>
              <w:t>3.0 (2.4 to 3.7)</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664</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3</w:t>
            </w:r>
          </w:p>
        </w:tc>
        <w:tc>
          <w:tcPr>
            <w:tcW w:w="5244"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tabs>
                <w:tab w:val="decimal" w:pos="209"/>
              </w:tabs>
              <w:rPr>
                <w:sz w:val="20"/>
                <w:szCs w:val="20"/>
              </w:rPr>
            </w:pPr>
            <w:r>
              <w:rPr>
                <w:sz w:val="20"/>
                <w:szCs w:val="20"/>
              </w:rPr>
              <w:t>18</w:t>
            </w:r>
          </w:p>
        </w:tc>
        <w:tc>
          <w:tcPr>
            <w:tcW w:w="1763" w:type="dxa"/>
          </w:tcPr>
          <w:p w:rsidR="009C688A" w:rsidRPr="00CD3A85" w:rsidRDefault="009C688A" w:rsidP="00D31976">
            <w:pPr>
              <w:pStyle w:val="a3"/>
              <w:rPr>
                <w:sz w:val="20"/>
                <w:szCs w:val="20"/>
              </w:rPr>
            </w:pPr>
            <w:r>
              <w:rPr>
                <w:sz w:val="20"/>
                <w:szCs w:val="20"/>
              </w:rPr>
              <w:t>12.1 (8.0 to 16.2)</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25</w:t>
            </w:r>
          </w:p>
        </w:tc>
        <w:tc>
          <w:tcPr>
            <w:tcW w:w="1822" w:type="dxa"/>
          </w:tcPr>
          <w:p w:rsidR="009C688A" w:rsidRPr="00CD3A85" w:rsidRDefault="009C688A" w:rsidP="00D31976">
            <w:pPr>
              <w:pStyle w:val="a3"/>
              <w:rPr>
                <w:sz w:val="20"/>
                <w:szCs w:val="20"/>
              </w:rPr>
            </w:pPr>
            <w:r>
              <w:rPr>
                <w:sz w:val="20"/>
                <w:szCs w:val="20"/>
              </w:rPr>
              <w:t>15.6 (10.9 to 20.3)</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46</w:t>
            </w:r>
          </w:p>
        </w:tc>
        <w:tc>
          <w:tcPr>
            <w:tcW w:w="1819" w:type="dxa"/>
          </w:tcPr>
          <w:p w:rsidR="009C688A" w:rsidRDefault="009C688A" w:rsidP="00D31976">
            <w:pPr>
              <w:pStyle w:val="a3"/>
              <w:rPr>
                <w:sz w:val="20"/>
                <w:szCs w:val="20"/>
              </w:rPr>
            </w:pPr>
            <w:r>
              <w:rPr>
                <w:sz w:val="20"/>
                <w:szCs w:val="20"/>
              </w:rPr>
              <w:t>9.8 (7.9 to 11.8)</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071</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4</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425" w:type="dxa"/>
          </w:tcPr>
          <w:p w:rsidR="009C688A" w:rsidRPr="00CD3A85" w:rsidRDefault="009C688A" w:rsidP="00D31976">
            <w:pPr>
              <w:pStyle w:val="a3"/>
              <w:tabs>
                <w:tab w:val="decimal" w:pos="209"/>
              </w:tabs>
              <w:rPr>
                <w:sz w:val="20"/>
                <w:szCs w:val="20"/>
              </w:rPr>
            </w:pPr>
            <w:r>
              <w:rPr>
                <w:sz w:val="20"/>
                <w:szCs w:val="20"/>
              </w:rPr>
              <w:t>36</w:t>
            </w:r>
          </w:p>
        </w:tc>
        <w:tc>
          <w:tcPr>
            <w:tcW w:w="1763" w:type="dxa"/>
          </w:tcPr>
          <w:p w:rsidR="009C688A" w:rsidRPr="00CD3A85" w:rsidRDefault="009C688A" w:rsidP="00D31976">
            <w:pPr>
              <w:pStyle w:val="a3"/>
              <w:rPr>
                <w:sz w:val="20"/>
                <w:szCs w:val="20"/>
              </w:rPr>
            </w:pPr>
            <w:r>
              <w:rPr>
                <w:sz w:val="20"/>
                <w:szCs w:val="20"/>
              </w:rPr>
              <w:t>7.0 (2.2 to 11.8)</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33</w:t>
            </w:r>
          </w:p>
        </w:tc>
        <w:tc>
          <w:tcPr>
            <w:tcW w:w="1822" w:type="dxa"/>
          </w:tcPr>
          <w:p w:rsidR="009C688A" w:rsidRPr="00CD3A85" w:rsidRDefault="009C688A" w:rsidP="00D31976">
            <w:pPr>
              <w:pStyle w:val="a3"/>
              <w:rPr>
                <w:sz w:val="20"/>
                <w:szCs w:val="20"/>
              </w:rPr>
            </w:pPr>
            <w:r>
              <w:rPr>
                <w:sz w:val="20"/>
                <w:szCs w:val="20"/>
              </w:rPr>
              <w:t>7.8 (4.4 to 11.3)</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74</w:t>
            </w:r>
          </w:p>
        </w:tc>
        <w:tc>
          <w:tcPr>
            <w:tcW w:w="1819" w:type="dxa"/>
          </w:tcPr>
          <w:p w:rsidR="009C688A" w:rsidRDefault="009C688A" w:rsidP="00D31976">
            <w:pPr>
              <w:pStyle w:val="a3"/>
              <w:rPr>
                <w:sz w:val="20"/>
                <w:szCs w:val="20"/>
              </w:rPr>
            </w:pPr>
            <w:r>
              <w:rPr>
                <w:sz w:val="20"/>
                <w:szCs w:val="20"/>
              </w:rPr>
              <w:t>11.5 (8.9 to 14.2)</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125</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5</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tabs>
                <w:tab w:val="decimal" w:pos="209"/>
              </w:tabs>
              <w:rPr>
                <w:sz w:val="20"/>
                <w:szCs w:val="20"/>
              </w:rPr>
            </w:pPr>
            <w:r>
              <w:rPr>
                <w:sz w:val="20"/>
                <w:szCs w:val="20"/>
              </w:rPr>
              <w:t>33</w:t>
            </w:r>
          </w:p>
        </w:tc>
        <w:tc>
          <w:tcPr>
            <w:tcW w:w="1763" w:type="dxa"/>
          </w:tcPr>
          <w:p w:rsidR="009C688A" w:rsidRPr="00CD3A85" w:rsidRDefault="009C688A" w:rsidP="00D31976">
            <w:pPr>
              <w:pStyle w:val="a3"/>
              <w:rPr>
                <w:sz w:val="20"/>
                <w:szCs w:val="20"/>
              </w:rPr>
            </w:pPr>
            <w:r>
              <w:rPr>
                <w:sz w:val="20"/>
                <w:szCs w:val="20"/>
              </w:rPr>
              <w:t>14.98 (9.5 to 20.5)</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30</w:t>
            </w:r>
          </w:p>
        </w:tc>
        <w:tc>
          <w:tcPr>
            <w:tcW w:w="1822" w:type="dxa"/>
          </w:tcPr>
          <w:p w:rsidR="009C688A" w:rsidRPr="00CD3A85" w:rsidRDefault="009C688A" w:rsidP="00D31976">
            <w:pPr>
              <w:pStyle w:val="a3"/>
              <w:rPr>
                <w:sz w:val="20"/>
                <w:szCs w:val="20"/>
              </w:rPr>
            </w:pPr>
            <w:r>
              <w:rPr>
                <w:sz w:val="20"/>
                <w:szCs w:val="20"/>
              </w:rPr>
              <w:t>13.7 (9.8 to 17.7)</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74</w:t>
            </w:r>
          </w:p>
        </w:tc>
        <w:tc>
          <w:tcPr>
            <w:tcW w:w="1819" w:type="dxa"/>
          </w:tcPr>
          <w:p w:rsidR="009C688A" w:rsidRDefault="009C688A" w:rsidP="00D31976">
            <w:pPr>
              <w:pStyle w:val="a3"/>
              <w:rPr>
                <w:sz w:val="20"/>
                <w:szCs w:val="20"/>
              </w:rPr>
            </w:pPr>
            <w:r>
              <w:rPr>
                <w:sz w:val="20"/>
                <w:szCs w:val="20"/>
              </w:rPr>
              <w:t>14.8 (11.9 to 17.7)</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897</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6</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425" w:type="dxa"/>
          </w:tcPr>
          <w:p w:rsidR="009C688A" w:rsidRPr="00CD3A85" w:rsidRDefault="009C688A" w:rsidP="00D31976">
            <w:pPr>
              <w:pStyle w:val="a3"/>
              <w:tabs>
                <w:tab w:val="decimal" w:pos="209"/>
              </w:tabs>
              <w:rPr>
                <w:sz w:val="20"/>
                <w:szCs w:val="20"/>
              </w:rPr>
            </w:pPr>
            <w:r>
              <w:rPr>
                <w:sz w:val="20"/>
                <w:szCs w:val="20"/>
              </w:rPr>
              <w:t>9</w:t>
            </w:r>
          </w:p>
        </w:tc>
        <w:tc>
          <w:tcPr>
            <w:tcW w:w="1763" w:type="dxa"/>
          </w:tcPr>
          <w:p w:rsidR="009C688A" w:rsidRPr="00CD3A85" w:rsidRDefault="009C688A" w:rsidP="00D31976">
            <w:pPr>
              <w:pStyle w:val="a3"/>
              <w:rPr>
                <w:sz w:val="20"/>
                <w:szCs w:val="20"/>
              </w:rPr>
            </w:pPr>
            <w:r>
              <w:rPr>
                <w:sz w:val="20"/>
                <w:szCs w:val="20"/>
              </w:rPr>
              <w:t>9.3 (2.9 to 15.6)</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10</w:t>
            </w:r>
          </w:p>
        </w:tc>
        <w:tc>
          <w:tcPr>
            <w:tcW w:w="1822" w:type="dxa"/>
          </w:tcPr>
          <w:p w:rsidR="009C688A" w:rsidRPr="00CD3A85" w:rsidRDefault="009C688A" w:rsidP="00D31976">
            <w:pPr>
              <w:pStyle w:val="a3"/>
              <w:rPr>
                <w:sz w:val="20"/>
                <w:szCs w:val="20"/>
              </w:rPr>
            </w:pPr>
            <w:r>
              <w:rPr>
                <w:sz w:val="20"/>
                <w:szCs w:val="20"/>
              </w:rPr>
              <w:t>10.9 (3.8 to 18.1)</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34</w:t>
            </w:r>
          </w:p>
        </w:tc>
        <w:tc>
          <w:tcPr>
            <w:tcW w:w="1819" w:type="dxa"/>
          </w:tcPr>
          <w:p w:rsidR="009C688A" w:rsidRDefault="009C688A" w:rsidP="00D31976">
            <w:pPr>
              <w:pStyle w:val="a3"/>
              <w:rPr>
                <w:sz w:val="20"/>
                <w:szCs w:val="20"/>
              </w:rPr>
            </w:pPr>
            <w:r>
              <w:rPr>
                <w:sz w:val="20"/>
                <w:szCs w:val="20"/>
              </w:rPr>
              <w:t>4.2 (1.4 to 7.0)</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113</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7</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425" w:type="dxa"/>
          </w:tcPr>
          <w:p w:rsidR="009C688A" w:rsidRPr="00CD3A85" w:rsidRDefault="009C688A" w:rsidP="00D31976">
            <w:pPr>
              <w:pStyle w:val="a3"/>
              <w:tabs>
                <w:tab w:val="decimal" w:pos="209"/>
              </w:tabs>
              <w:rPr>
                <w:sz w:val="20"/>
                <w:szCs w:val="20"/>
              </w:rPr>
            </w:pPr>
            <w:r>
              <w:rPr>
                <w:sz w:val="20"/>
                <w:szCs w:val="20"/>
              </w:rPr>
              <w:t>9</w:t>
            </w:r>
          </w:p>
        </w:tc>
        <w:tc>
          <w:tcPr>
            <w:tcW w:w="1763" w:type="dxa"/>
          </w:tcPr>
          <w:p w:rsidR="009C688A" w:rsidRPr="00CD3A85" w:rsidRDefault="009C688A" w:rsidP="00D31976">
            <w:pPr>
              <w:pStyle w:val="a3"/>
              <w:rPr>
                <w:sz w:val="20"/>
                <w:szCs w:val="20"/>
              </w:rPr>
            </w:pPr>
            <w:r>
              <w:rPr>
                <w:sz w:val="20"/>
                <w:szCs w:val="20"/>
              </w:rPr>
              <w:t>5.3 (</w:t>
            </w:r>
            <w:r>
              <w:rPr>
                <w:rFonts w:cs="Times New Roman"/>
                <w:sz w:val="20"/>
                <w:szCs w:val="20"/>
              </w:rPr>
              <w:t>−</w:t>
            </w:r>
            <w:r>
              <w:rPr>
                <w:sz w:val="20"/>
                <w:szCs w:val="20"/>
              </w:rPr>
              <w:t>0.8 to 11.4)</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10</w:t>
            </w:r>
          </w:p>
        </w:tc>
        <w:tc>
          <w:tcPr>
            <w:tcW w:w="1822" w:type="dxa"/>
          </w:tcPr>
          <w:p w:rsidR="009C688A" w:rsidRPr="00CD3A85" w:rsidRDefault="009C688A" w:rsidP="00D31976">
            <w:pPr>
              <w:pStyle w:val="a3"/>
              <w:rPr>
                <w:sz w:val="20"/>
                <w:szCs w:val="20"/>
              </w:rPr>
            </w:pPr>
            <w:r>
              <w:rPr>
                <w:sz w:val="20"/>
                <w:szCs w:val="20"/>
              </w:rPr>
              <w:t>5.4 (</w:t>
            </w:r>
            <w:r>
              <w:rPr>
                <w:rFonts w:cs="Times New Roman"/>
                <w:sz w:val="20"/>
                <w:szCs w:val="20"/>
              </w:rPr>
              <w:t>−</w:t>
            </w:r>
            <w:r>
              <w:rPr>
                <w:sz w:val="20"/>
                <w:szCs w:val="20"/>
              </w:rPr>
              <w:t>1.4 to 12.3)</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34</w:t>
            </w:r>
          </w:p>
        </w:tc>
        <w:tc>
          <w:tcPr>
            <w:tcW w:w="1819" w:type="dxa"/>
          </w:tcPr>
          <w:p w:rsidR="009C688A" w:rsidRDefault="009C688A" w:rsidP="00D31976">
            <w:pPr>
              <w:pStyle w:val="a3"/>
              <w:rPr>
                <w:sz w:val="20"/>
                <w:szCs w:val="20"/>
              </w:rPr>
            </w:pPr>
            <w:r>
              <w:rPr>
                <w:sz w:val="20"/>
                <w:szCs w:val="20"/>
              </w:rPr>
              <w:t>10.2 (7.5 to 12.9)</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189</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8</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tabs>
                <w:tab w:val="decimal" w:pos="209"/>
              </w:tabs>
              <w:rPr>
                <w:sz w:val="20"/>
                <w:szCs w:val="20"/>
              </w:rPr>
            </w:pPr>
            <w:r>
              <w:rPr>
                <w:sz w:val="20"/>
                <w:szCs w:val="20"/>
              </w:rPr>
              <w:t>44</w:t>
            </w:r>
          </w:p>
        </w:tc>
        <w:tc>
          <w:tcPr>
            <w:tcW w:w="1763" w:type="dxa"/>
          </w:tcPr>
          <w:p w:rsidR="009C688A" w:rsidRPr="00CD3A85" w:rsidRDefault="009C688A" w:rsidP="00D31976">
            <w:pPr>
              <w:pStyle w:val="a3"/>
              <w:rPr>
                <w:sz w:val="20"/>
                <w:szCs w:val="20"/>
              </w:rPr>
            </w:pPr>
            <w:r>
              <w:rPr>
                <w:sz w:val="20"/>
                <w:szCs w:val="20"/>
              </w:rPr>
              <w:t>14.9 (10.6 to 19.3)</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46</w:t>
            </w:r>
          </w:p>
        </w:tc>
        <w:tc>
          <w:tcPr>
            <w:tcW w:w="1822" w:type="dxa"/>
          </w:tcPr>
          <w:p w:rsidR="009C688A" w:rsidRPr="00CD3A85" w:rsidRDefault="009C688A" w:rsidP="00D31976">
            <w:pPr>
              <w:pStyle w:val="a3"/>
              <w:rPr>
                <w:sz w:val="20"/>
                <w:szCs w:val="20"/>
              </w:rPr>
            </w:pPr>
            <w:r>
              <w:rPr>
                <w:sz w:val="20"/>
                <w:szCs w:val="20"/>
              </w:rPr>
              <w:t>10.4 (7.5 to 13.3)</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96</w:t>
            </w:r>
          </w:p>
        </w:tc>
        <w:tc>
          <w:tcPr>
            <w:tcW w:w="1819" w:type="dxa"/>
          </w:tcPr>
          <w:p w:rsidR="009C688A" w:rsidRDefault="009C688A" w:rsidP="00D31976">
            <w:pPr>
              <w:pStyle w:val="a3"/>
              <w:rPr>
                <w:sz w:val="20"/>
                <w:szCs w:val="20"/>
              </w:rPr>
            </w:pPr>
            <w:r>
              <w:rPr>
                <w:sz w:val="20"/>
                <w:szCs w:val="20"/>
              </w:rPr>
              <w:t>11.4 (9.4 to 13.5)</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238</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9</w:t>
            </w:r>
          </w:p>
        </w:tc>
        <w:tc>
          <w:tcPr>
            <w:tcW w:w="5244"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425" w:type="dxa"/>
          </w:tcPr>
          <w:p w:rsidR="009C688A" w:rsidRPr="00CD3A85" w:rsidRDefault="009C688A" w:rsidP="00D31976">
            <w:pPr>
              <w:pStyle w:val="a3"/>
              <w:tabs>
                <w:tab w:val="decimal" w:pos="209"/>
              </w:tabs>
              <w:rPr>
                <w:sz w:val="20"/>
                <w:szCs w:val="20"/>
              </w:rPr>
            </w:pPr>
            <w:r>
              <w:rPr>
                <w:sz w:val="20"/>
                <w:szCs w:val="20"/>
              </w:rPr>
              <w:t>11</w:t>
            </w:r>
          </w:p>
        </w:tc>
        <w:tc>
          <w:tcPr>
            <w:tcW w:w="1763" w:type="dxa"/>
          </w:tcPr>
          <w:p w:rsidR="009C688A" w:rsidRPr="00CD3A85" w:rsidRDefault="009C688A" w:rsidP="00D31976">
            <w:pPr>
              <w:pStyle w:val="a3"/>
              <w:rPr>
                <w:sz w:val="20"/>
                <w:szCs w:val="20"/>
              </w:rPr>
            </w:pPr>
            <w:r>
              <w:rPr>
                <w:sz w:val="20"/>
                <w:szCs w:val="20"/>
              </w:rPr>
              <w:t>8.4 (3.1 to 13.7)</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14</w:t>
            </w:r>
          </w:p>
        </w:tc>
        <w:tc>
          <w:tcPr>
            <w:tcW w:w="1822" w:type="dxa"/>
          </w:tcPr>
          <w:p w:rsidR="009C688A" w:rsidRPr="00CD3A85" w:rsidRDefault="009C688A" w:rsidP="00D31976">
            <w:pPr>
              <w:pStyle w:val="a3"/>
              <w:rPr>
                <w:sz w:val="20"/>
                <w:szCs w:val="20"/>
              </w:rPr>
            </w:pPr>
            <w:r>
              <w:rPr>
                <w:sz w:val="20"/>
                <w:szCs w:val="20"/>
              </w:rPr>
              <w:t>9.1 (3.7 to 14.5)</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42</w:t>
            </w:r>
          </w:p>
        </w:tc>
        <w:tc>
          <w:tcPr>
            <w:tcW w:w="1819" w:type="dxa"/>
          </w:tcPr>
          <w:p w:rsidR="009C688A" w:rsidRDefault="009C688A" w:rsidP="00D31976">
            <w:pPr>
              <w:pStyle w:val="a3"/>
              <w:rPr>
                <w:sz w:val="20"/>
                <w:szCs w:val="20"/>
              </w:rPr>
            </w:pPr>
            <w:r>
              <w:rPr>
                <w:sz w:val="20"/>
                <w:szCs w:val="20"/>
              </w:rPr>
              <w:t>3.4 (1.3 to 5.5)</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052</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0</w:t>
            </w:r>
          </w:p>
        </w:tc>
        <w:tc>
          <w:tcPr>
            <w:tcW w:w="5244"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425" w:type="dxa"/>
          </w:tcPr>
          <w:p w:rsidR="009C688A" w:rsidRPr="00CD3A85" w:rsidRDefault="009C688A" w:rsidP="00D31976">
            <w:pPr>
              <w:pStyle w:val="a3"/>
              <w:tabs>
                <w:tab w:val="decimal" w:pos="209"/>
              </w:tabs>
              <w:rPr>
                <w:sz w:val="20"/>
                <w:szCs w:val="20"/>
              </w:rPr>
            </w:pPr>
            <w:r>
              <w:rPr>
                <w:sz w:val="20"/>
                <w:szCs w:val="20"/>
              </w:rPr>
              <w:t>11</w:t>
            </w:r>
          </w:p>
        </w:tc>
        <w:tc>
          <w:tcPr>
            <w:tcW w:w="1763" w:type="dxa"/>
          </w:tcPr>
          <w:p w:rsidR="009C688A" w:rsidRPr="00CD3A85" w:rsidRDefault="009C688A" w:rsidP="00D31976">
            <w:pPr>
              <w:pStyle w:val="a3"/>
              <w:rPr>
                <w:sz w:val="20"/>
                <w:szCs w:val="20"/>
              </w:rPr>
            </w:pPr>
            <w:r>
              <w:rPr>
                <w:sz w:val="20"/>
                <w:szCs w:val="20"/>
              </w:rPr>
              <w:t>4.8 (</w:t>
            </w:r>
            <w:r>
              <w:rPr>
                <w:rFonts w:cs="Times New Roman"/>
                <w:sz w:val="20"/>
                <w:szCs w:val="20"/>
              </w:rPr>
              <w:t>−</w:t>
            </w:r>
            <w:r>
              <w:rPr>
                <w:sz w:val="20"/>
                <w:szCs w:val="20"/>
              </w:rPr>
              <w:t>0.3 to 9.9)</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14</w:t>
            </w:r>
          </w:p>
        </w:tc>
        <w:tc>
          <w:tcPr>
            <w:tcW w:w="1822" w:type="dxa"/>
          </w:tcPr>
          <w:p w:rsidR="009C688A" w:rsidRPr="00CD3A85" w:rsidRDefault="009C688A" w:rsidP="00D31976">
            <w:pPr>
              <w:pStyle w:val="a3"/>
              <w:rPr>
                <w:sz w:val="20"/>
                <w:szCs w:val="20"/>
              </w:rPr>
            </w:pPr>
            <w:r>
              <w:rPr>
                <w:sz w:val="20"/>
                <w:szCs w:val="20"/>
              </w:rPr>
              <w:t>5.5 (0.4 to 10.7)</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42</w:t>
            </w:r>
          </w:p>
        </w:tc>
        <w:tc>
          <w:tcPr>
            <w:tcW w:w="1819" w:type="dxa"/>
          </w:tcPr>
          <w:p w:rsidR="009C688A" w:rsidRDefault="009C688A" w:rsidP="00D31976">
            <w:pPr>
              <w:pStyle w:val="a3"/>
              <w:rPr>
                <w:sz w:val="20"/>
                <w:szCs w:val="20"/>
              </w:rPr>
            </w:pPr>
            <w:r>
              <w:rPr>
                <w:sz w:val="20"/>
                <w:szCs w:val="20"/>
              </w:rPr>
              <w:t>8.5 (6.5 to 10.5)</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265</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p>
        </w:tc>
        <w:tc>
          <w:tcPr>
            <w:tcW w:w="1763" w:type="dxa"/>
          </w:tcPr>
          <w:p w:rsidR="009C688A" w:rsidRPr="00CD3A85" w:rsidRDefault="009C688A" w:rsidP="00D31976">
            <w:pPr>
              <w:pStyle w:val="a3"/>
              <w:rPr>
                <w:sz w:val="20"/>
                <w:szCs w:val="20"/>
              </w:rPr>
            </w:pP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p>
        </w:tc>
        <w:tc>
          <w:tcPr>
            <w:tcW w:w="1822" w:type="dxa"/>
          </w:tcPr>
          <w:p w:rsidR="009C688A" w:rsidRPr="00CD3A85" w:rsidRDefault="009C688A" w:rsidP="00D31976">
            <w:pPr>
              <w:pStyle w:val="a3"/>
              <w:rPr>
                <w:sz w:val="20"/>
                <w:szCs w:val="20"/>
              </w:rPr>
            </w:pPr>
          </w:p>
        </w:tc>
        <w:tc>
          <w:tcPr>
            <w:tcW w:w="425"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175"/>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704" w:type="dxa"/>
          </w:tcPr>
          <w:p w:rsidR="009C688A" w:rsidRPr="00CD3A85" w:rsidRDefault="009C688A" w:rsidP="00D31976">
            <w:pPr>
              <w:pStyle w:val="a3"/>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1</w:t>
            </w:r>
          </w:p>
        </w:tc>
        <w:tc>
          <w:tcPr>
            <w:tcW w:w="5244"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425" w:type="dxa"/>
          </w:tcPr>
          <w:p w:rsidR="009C688A" w:rsidRPr="00CD3A85" w:rsidRDefault="009C688A" w:rsidP="00D31976">
            <w:pPr>
              <w:pStyle w:val="a3"/>
              <w:tabs>
                <w:tab w:val="decimal" w:pos="209"/>
              </w:tabs>
              <w:rPr>
                <w:sz w:val="20"/>
                <w:szCs w:val="20"/>
              </w:rPr>
            </w:pPr>
            <w:r>
              <w:rPr>
                <w:sz w:val="20"/>
                <w:szCs w:val="20"/>
              </w:rPr>
              <w:t>34</w:t>
            </w:r>
          </w:p>
        </w:tc>
        <w:tc>
          <w:tcPr>
            <w:tcW w:w="1763" w:type="dxa"/>
          </w:tcPr>
          <w:p w:rsidR="009C688A" w:rsidRPr="00CD3A85" w:rsidRDefault="009C688A" w:rsidP="00D31976">
            <w:pPr>
              <w:pStyle w:val="a3"/>
              <w:rPr>
                <w:sz w:val="20"/>
                <w:szCs w:val="20"/>
              </w:rPr>
            </w:pPr>
            <w:r>
              <w:rPr>
                <w:sz w:val="20"/>
                <w:szCs w:val="20"/>
              </w:rPr>
              <w:t>2.2 (0.4 to 4.0)</w:t>
            </w:r>
          </w:p>
        </w:tc>
        <w:tc>
          <w:tcPr>
            <w:tcW w:w="506" w:type="dxa"/>
          </w:tcPr>
          <w:p w:rsidR="009C688A" w:rsidRPr="00CD3A85" w:rsidRDefault="009C688A" w:rsidP="00D31976">
            <w:pPr>
              <w:pStyle w:val="a3"/>
              <w:tabs>
                <w:tab w:val="decimal" w:pos="317"/>
              </w:tabs>
              <w:rPr>
                <w:sz w:val="20"/>
                <w:szCs w:val="20"/>
              </w:rPr>
            </w:pPr>
          </w:p>
        </w:tc>
        <w:tc>
          <w:tcPr>
            <w:tcW w:w="446" w:type="dxa"/>
          </w:tcPr>
          <w:p w:rsidR="009C688A" w:rsidRPr="00CD3A85" w:rsidRDefault="009C688A" w:rsidP="00D31976">
            <w:pPr>
              <w:pStyle w:val="a3"/>
              <w:tabs>
                <w:tab w:val="decimal" w:pos="230"/>
              </w:tabs>
              <w:rPr>
                <w:sz w:val="20"/>
                <w:szCs w:val="20"/>
              </w:rPr>
            </w:pPr>
            <w:r>
              <w:rPr>
                <w:sz w:val="20"/>
                <w:szCs w:val="20"/>
              </w:rPr>
              <w:t>30</w:t>
            </w:r>
          </w:p>
        </w:tc>
        <w:tc>
          <w:tcPr>
            <w:tcW w:w="1822" w:type="dxa"/>
          </w:tcPr>
          <w:p w:rsidR="009C688A" w:rsidRPr="00CD3A85" w:rsidRDefault="009C688A" w:rsidP="00D31976">
            <w:pPr>
              <w:pStyle w:val="a3"/>
              <w:rPr>
                <w:sz w:val="20"/>
                <w:szCs w:val="20"/>
              </w:rPr>
            </w:pPr>
            <w:r>
              <w:rPr>
                <w:sz w:val="20"/>
                <w:szCs w:val="20"/>
              </w:rPr>
              <w:t>2.9 (1.5 to 4.4)</w:t>
            </w:r>
          </w:p>
        </w:tc>
        <w:tc>
          <w:tcPr>
            <w:tcW w:w="425" w:type="dxa"/>
          </w:tcPr>
          <w:p w:rsidR="009C688A" w:rsidRDefault="009C688A" w:rsidP="00D31976">
            <w:pPr>
              <w:pStyle w:val="a3"/>
              <w:rPr>
                <w:sz w:val="20"/>
                <w:szCs w:val="20"/>
              </w:rPr>
            </w:pPr>
          </w:p>
        </w:tc>
        <w:tc>
          <w:tcPr>
            <w:tcW w:w="591" w:type="dxa"/>
          </w:tcPr>
          <w:p w:rsidR="009C688A" w:rsidRDefault="009C688A" w:rsidP="00D31976">
            <w:pPr>
              <w:pStyle w:val="a3"/>
              <w:tabs>
                <w:tab w:val="decimal" w:pos="175"/>
              </w:tabs>
              <w:rPr>
                <w:sz w:val="20"/>
                <w:szCs w:val="20"/>
              </w:rPr>
            </w:pPr>
            <w:r>
              <w:rPr>
                <w:sz w:val="20"/>
                <w:szCs w:val="20"/>
              </w:rPr>
              <w:t>74</w:t>
            </w:r>
          </w:p>
        </w:tc>
        <w:tc>
          <w:tcPr>
            <w:tcW w:w="1819" w:type="dxa"/>
          </w:tcPr>
          <w:p w:rsidR="009C688A" w:rsidRDefault="009C688A" w:rsidP="00D31976">
            <w:pPr>
              <w:pStyle w:val="a3"/>
              <w:rPr>
                <w:sz w:val="20"/>
                <w:szCs w:val="20"/>
              </w:rPr>
            </w:pPr>
            <w:r>
              <w:rPr>
                <w:sz w:val="20"/>
                <w:szCs w:val="20"/>
              </w:rPr>
              <w:t>4.6 (3.5 to 5.7)</w:t>
            </w:r>
          </w:p>
        </w:tc>
        <w:tc>
          <w:tcPr>
            <w:tcW w:w="236" w:type="dxa"/>
          </w:tcPr>
          <w:p w:rsidR="009C688A" w:rsidRDefault="009C688A" w:rsidP="00D31976">
            <w:pPr>
              <w:pStyle w:val="a3"/>
              <w:rPr>
                <w:sz w:val="20"/>
                <w:szCs w:val="20"/>
              </w:rPr>
            </w:pPr>
          </w:p>
        </w:tc>
        <w:tc>
          <w:tcPr>
            <w:tcW w:w="704" w:type="dxa"/>
          </w:tcPr>
          <w:p w:rsidR="009C688A" w:rsidRDefault="009C688A" w:rsidP="00D31976">
            <w:pPr>
              <w:pStyle w:val="a3"/>
              <w:rPr>
                <w:sz w:val="20"/>
                <w:szCs w:val="20"/>
              </w:rPr>
            </w:pPr>
            <w:r>
              <w:rPr>
                <w:sz w:val="20"/>
                <w:szCs w:val="20"/>
              </w:rPr>
              <w:t>0.044</w:t>
            </w:r>
          </w:p>
        </w:tc>
      </w:tr>
      <w:tr w:rsidR="009C688A" w:rsidRPr="00CD3A85" w:rsidTr="00D31976">
        <w:tc>
          <w:tcPr>
            <w:tcW w:w="534" w:type="dxa"/>
            <w:tcBorders>
              <w:bottom w:val="single" w:sz="4" w:space="0" w:color="auto"/>
            </w:tcBorders>
          </w:tcPr>
          <w:p w:rsidR="009C688A" w:rsidRPr="00CD3A85" w:rsidRDefault="009C688A" w:rsidP="00D31976">
            <w:pPr>
              <w:pStyle w:val="a3"/>
              <w:rPr>
                <w:sz w:val="20"/>
                <w:szCs w:val="20"/>
              </w:rPr>
            </w:pPr>
          </w:p>
        </w:tc>
        <w:tc>
          <w:tcPr>
            <w:tcW w:w="5244" w:type="dxa"/>
            <w:gridSpan w:val="2"/>
            <w:tcBorders>
              <w:bottom w:val="single" w:sz="4" w:space="0" w:color="auto"/>
            </w:tcBorders>
          </w:tcPr>
          <w:p w:rsidR="009C688A" w:rsidRPr="00CD3A85" w:rsidRDefault="009C688A" w:rsidP="00D31976">
            <w:pPr>
              <w:pStyle w:val="a3"/>
              <w:rPr>
                <w:sz w:val="20"/>
                <w:szCs w:val="20"/>
              </w:rPr>
            </w:pPr>
          </w:p>
        </w:tc>
        <w:tc>
          <w:tcPr>
            <w:tcW w:w="425" w:type="dxa"/>
            <w:tcBorders>
              <w:bottom w:val="single" w:sz="4" w:space="0" w:color="auto"/>
            </w:tcBorders>
          </w:tcPr>
          <w:p w:rsidR="009C688A" w:rsidRPr="00CD3A85" w:rsidRDefault="009C688A" w:rsidP="00D31976">
            <w:pPr>
              <w:pStyle w:val="a3"/>
              <w:rPr>
                <w:sz w:val="20"/>
                <w:szCs w:val="20"/>
              </w:rPr>
            </w:pPr>
          </w:p>
        </w:tc>
        <w:tc>
          <w:tcPr>
            <w:tcW w:w="1763" w:type="dxa"/>
            <w:tcBorders>
              <w:bottom w:val="single" w:sz="4" w:space="0" w:color="auto"/>
            </w:tcBorders>
          </w:tcPr>
          <w:p w:rsidR="009C688A" w:rsidRPr="00CD3A85" w:rsidRDefault="009C688A" w:rsidP="00D31976">
            <w:pPr>
              <w:pStyle w:val="a3"/>
              <w:rPr>
                <w:sz w:val="20"/>
                <w:szCs w:val="20"/>
              </w:rPr>
            </w:pPr>
          </w:p>
        </w:tc>
        <w:tc>
          <w:tcPr>
            <w:tcW w:w="506" w:type="dxa"/>
            <w:tcBorders>
              <w:bottom w:val="single" w:sz="4" w:space="0" w:color="auto"/>
            </w:tcBorders>
          </w:tcPr>
          <w:p w:rsidR="009C688A" w:rsidRPr="00CD3A85" w:rsidRDefault="009C688A" w:rsidP="00D31976">
            <w:pPr>
              <w:pStyle w:val="a3"/>
              <w:tabs>
                <w:tab w:val="decimal" w:pos="317"/>
              </w:tabs>
              <w:rPr>
                <w:sz w:val="20"/>
                <w:szCs w:val="20"/>
              </w:rPr>
            </w:pPr>
          </w:p>
        </w:tc>
        <w:tc>
          <w:tcPr>
            <w:tcW w:w="446" w:type="dxa"/>
            <w:tcBorders>
              <w:bottom w:val="single" w:sz="4" w:space="0" w:color="auto"/>
            </w:tcBorders>
          </w:tcPr>
          <w:p w:rsidR="009C688A" w:rsidRPr="00CD3A85" w:rsidRDefault="009C688A" w:rsidP="00D31976">
            <w:pPr>
              <w:pStyle w:val="a3"/>
              <w:tabs>
                <w:tab w:val="decimal" w:pos="303"/>
              </w:tabs>
              <w:rPr>
                <w:sz w:val="20"/>
                <w:szCs w:val="20"/>
              </w:rPr>
            </w:pPr>
          </w:p>
        </w:tc>
        <w:tc>
          <w:tcPr>
            <w:tcW w:w="1822" w:type="dxa"/>
            <w:tcBorders>
              <w:bottom w:val="single" w:sz="4" w:space="0" w:color="auto"/>
            </w:tcBorders>
          </w:tcPr>
          <w:p w:rsidR="009C688A" w:rsidRPr="00CD3A85" w:rsidRDefault="009C688A" w:rsidP="00D31976">
            <w:pPr>
              <w:pStyle w:val="a3"/>
              <w:rPr>
                <w:sz w:val="20"/>
                <w:szCs w:val="20"/>
              </w:rPr>
            </w:pPr>
          </w:p>
        </w:tc>
        <w:tc>
          <w:tcPr>
            <w:tcW w:w="425" w:type="dxa"/>
            <w:tcBorders>
              <w:bottom w:val="single" w:sz="4" w:space="0" w:color="auto"/>
            </w:tcBorders>
          </w:tcPr>
          <w:p w:rsidR="009C688A" w:rsidRPr="00CD3A85" w:rsidRDefault="009C688A" w:rsidP="00D31976">
            <w:pPr>
              <w:pStyle w:val="a3"/>
              <w:rPr>
                <w:sz w:val="20"/>
                <w:szCs w:val="20"/>
              </w:rPr>
            </w:pPr>
          </w:p>
        </w:tc>
        <w:tc>
          <w:tcPr>
            <w:tcW w:w="591" w:type="dxa"/>
            <w:tcBorders>
              <w:bottom w:val="single" w:sz="4" w:space="0" w:color="auto"/>
            </w:tcBorders>
          </w:tcPr>
          <w:p w:rsidR="009C688A" w:rsidRPr="00CD3A85" w:rsidRDefault="009C688A" w:rsidP="00D31976">
            <w:pPr>
              <w:pStyle w:val="a3"/>
              <w:rPr>
                <w:sz w:val="20"/>
                <w:szCs w:val="20"/>
              </w:rPr>
            </w:pPr>
          </w:p>
        </w:tc>
        <w:tc>
          <w:tcPr>
            <w:tcW w:w="1819" w:type="dxa"/>
            <w:tcBorders>
              <w:bottom w:val="single" w:sz="4" w:space="0" w:color="auto"/>
            </w:tcBorders>
          </w:tcPr>
          <w:p w:rsidR="009C688A" w:rsidRPr="00CD3A85" w:rsidRDefault="009C688A" w:rsidP="00D31976">
            <w:pPr>
              <w:pStyle w:val="a3"/>
              <w:rPr>
                <w:sz w:val="20"/>
                <w:szCs w:val="20"/>
              </w:rPr>
            </w:pPr>
          </w:p>
        </w:tc>
        <w:tc>
          <w:tcPr>
            <w:tcW w:w="236" w:type="dxa"/>
            <w:tcBorders>
              <w:bottom w:val="single" w:sz="4" w:space="0" w:color="auto"/>
            </w:tcBorders>
          </w:tcPr>
          <w:p w:rsidR="009C688A" w:rsidRPr="00CD3A85" w:rsidRDefault="009C688A" w:rsidP="00D31976">
            <w:pPr>
              <w:pStyle w:val="a3"/>
              <w:rPr>
                <w:sz w:val="20"/>
                <w:szCs w:val="20"/>
              </w:rPr>
            </w:pPr>
          </w:p>
        </w:tc>
        <w:tc>
          <w:tcPr>
            <w:tcW w:w="704" w:type="dxa"/>
            <w:tcBorders>
              <w:bottom w:val="single" w:sz="4" w:space="0" w:color="auto"/>
            </w:tcBorders>
          </w:tcPr>
          <w:p w:rsidR="009C688A" w:rsidRPr="00CD3A85" w:rsidRDefault="009C688A" w:rsidP="00D31976">
            <w:pPr>
              <w:pStyle w:val="a3"/>
              <w:rPr>
                <w:sz w:val="20"/>
                <w:szCs w:val="20"/>
              </w:rPr>
            </w:pPr>
          </w:p>
        </w:tc>
      </w:tr>
    </w:tbl>
    <w:p w:rsidR="009C688A" w:rsidRDefault="009C688A" w:rsidP="009C688A">
      <w:pPr>
        <w:spacing w:line="276" w:lineRule="auto"/>
      </w:pPr>
      <w:r>
        <w:br w:type="page"/>
      </w:r>
    </w:p>
    <w:p w:rsidR="009C688A" w:rsidRDefault="009C688A" w:rsidP="009C688A">
      <w:pPr>
        <w:ind w:left="1418" w:hanging="1418"/>
      </w:pPr>
      <w:r>
        <w:lastRenderedPageBreak/>
        <w:t>TABLE S2</w:t>
      </w:r>
      <w:r>
        <w:tab/>
        <w:t>Misclassification rates by assay method</w:t>
      </w:r>
    </w:p>
    <w:tbl>
      <w:tblPr>
        <w:tblW w:w="14992" w:type="dxa"/>
        <w:tblLayout w:type="fixed"/>
        <w:tblLook w:val="0000" w:firstRow="0" w:lastRow="0" w:firstColumn="0" w:lastColumn="0" w:noHBand="0" w:noVBand="0"/>
      </w:tblPr>
      <w:tblGrid>
        <w:gridCol w:w="534"/>
        <w:gridCol w:w="3402"/>
        <w:gridCol w:w="425"/>
        <w:gridCol w:w="1843"/>
        <w:gridCol w:w="283"/>
        <w:gridCol w:w="425"/>
        <w:gridCol w:w="1843"/>
        <w:gridCol w:w="284"/>
        <w:gridCol w:w="425"/>
        <w:gridCol w:w="1843"/>
        <w:gridCol w:w="283"/>
        <w:gridCol w:w="425"/>
        <w:gridCol w:w="1843"/>
        <w:gridCol w:w="284"/>
        <w:gridCol w:w="850"/>
      </w:tblGrid>
      <w:tr w:rsidR="009C688A" w:rsidRPr="00CD3A85" w:rsidTr="00D31976">
        <w:trPr>
          <w:cantSplit/>
          <w:tblHeader/>
        </w:trPr>
        <w:tc>
          <w:tcPr>
            <w:tcW w:w="534" w:type="dxa"/>
            <w:tcBorders>
              <w:top w:val="single" w:sz="4" w:space="0" w:color="auto"/>
            </w:tcBorders>
          </w:tcPr>
          <w:p w:rsidR="009C688A" w:rsidRPr="00CD3A85" w:rsidRDefault="009C688A" w:rsidP="00D31976">
            <w:pPr>
              <w:pStyle w:val="a3"/>
              <w:rPr>
                <w:sz w:val="20"/>
                <w:szCs w:val="20"/>
              </w:rPr>
            </w:pPr>
          </w:p>
        </w:tc>
        <w:tc>
          <w:tcPr>
            <w:tcW w:w="3402" w:type="dxa"/>
            <w:tcBorders>
              <w:top w:val="single" w:sz="4" w:space="0" w:color="auto"/>
            </w:tcBorders>
          </w:tcPr>
          <w:p w:rsidR="009C688A" w:rsidRPr="00CD3A85"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Chromatography</w:t>
            </w:r>
          </w:p>
        </w:tc>
        <w:tc>
          <w:tcPr>
            <w:tcW w:w="283"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Spectrometry</w:t>
            </w:r>
          </w:p>
        </w:tc>
        <w:tc>
          <w:tcPr>
            <w:tcW w:w="284"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Immunoassay</w:t>
            </w:r>
          </w:p>
        </w:tc>
        <w:tc>
          <w:tcPr>
            <w:tcW w:w="283"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Other</w:t>
            </w:r>
          </w:p>
        </w:tc>
        <w:tc>
          <w:tcPr>
            <w:tcW w:w="284" w:type="dxa"/>
            <w:tcBorders>
              <w:top w:val="single" w:sz="4" w:space="0" w:color="auto"/>
            </w:tcBorders>
          </w:tcPr>
          <w:p w:rsidR="009C688A" w:rsidRPr="00CD3A85" w:rsidRDefault="009C688A" w:rsidP="00D31976">
            <w:pPr>
              <w:pStyle w:val="a3"/>
              <w:rPr>
                <w:sz w:val="20"/>
                <w:szCs w:val="20"/>
              </w:rPr>
            </w:pPr>
          </w:p>
        </w:tc>
        <w:tc>
          <w:tcPr>
            <w:tcW w:w="850" w:type="dxa"/>
            <w:tcBorders>
              <w:top w:val="single" w:sz="4" w:space="0" w:color="auto"/>
            </w:tcBorders>
          </w:tcPr>
          <w:p w:rsidR="009C688A" w:rsidRPr="00CD3A85" w:rsidRDefault="009C688A" w:rsidP="00D31976">
            <w:pPr>
              <w:pStyle w:val="a3"/>
              <w:rPr>
                <w:sz w:val="20"/>
                <w:szCs w:val="20"/>
              </w:rPr>
            </w:pPr>
          </w:p>
        </w:tc>
      </w:tr>
      <w:tr w:rsidR="009C688A" w:rsidRPr="00CD3A85" w:rsidTr="00D31976">
        <w:trPr>
          <w:cantSplit/>
          <w:tblHeader/>
        </w:trPr>
        <w:tc>
          <w:tcPr>
            <w:tcW w:w="3936" w:type="dxa"/>
            <w:gridSpan w:val="2"/>
            <w:tcBorders>
              <w:bottom w:val="single" w:sz="4" w:space="0" w:color="auto"/>
            </w:tcBorders>
          </w:tcPr>
          <w:p w:rsidR="009C688A" w:rsidRPr="00CD3A85" w:rsidRDefault="009C688A" w:rsidP="00D31976">
            <w:pPr>
              <w:pStyle w:val="a3"/>
              <w:rPr>
                <w:sz w:val="20"/>
                <w:szCs w:val="20"/>
              </w:rPr>
            </w:pPr>
            <w:r>
              <w:rPr>
                <w:sz w:val="20"/>
                <w:szCs w:val="20"/>
              </w:rPr>
              <w:t>Rate</w:t>
            </w:r>
          </w:p>
        </w:tc>
        <w:tc>
          <w:tcPr>
            <w:tcW w:w="425"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jc w:val="center"/>
              <w:rPr>
                <w:sz w:val="20"/>
                <w:szCs w:val="20"/>
              </w:rPr>
            </w:pPr>
          </w:p>
        </w:tc>
        <w:tc>
          <w:tcPr>
            <w:tcW w:w="850" w:type="dxa"/>
            <w:tcBorders>
              <w:bottom w:val="single" w:sz="4" w:space="0" w:color="auto"/>
            </w:tcBorders>
          </w:tcPr>
          <w:p w:rsidR="009C688A" w:rsidRDefault="009C688A" w:rsidP="00D31976">
            <w:pPr>
              <w:pStyle w:val="a3"/>
              <w:jc w:val="center"/>
              <w:rPr>
                <w:sz w:val="20"/>
                <w:szCs w:val="20"/>
              </w:rPr>
            </w:pPr>
            <w:r>
              <w:rPr>
                <w:sz w:val="20"/>
                <w:szCs w:val="20"/>
              </w:rPr>
              <w:t>Het p</w:t>
            </w:r>
          </w:p>
        </w:tc>
      </w:tr>
      <w:tr w:rsidR="009C688A" w:rsidRPr="009F1DCE" w:rsidTr="00D31976">
        <w:trPr>
          <w:cantSplit/>
          <w:tblHeader/>
        </w:trPr>
        <w:tc>
          <w:tcPr>
            <w:tcW w:w="534" w:type="dxa"/>
            <w:tcBorders>
              <w:top w:val="single" w:sz="4" w:space="0" w:color="auto"/>
            </w:tcBorders>
          </w:tcPr>
          <w:p w:rsidR="009C688A" w:rsidRPr="009F1DCE" w:rsidRDefault="009C688A" w:rsidP="00D31976">
            <w:pPr>
              <w:pStyle w:val="a3"/>
              <w:rPr>
                <w:sz w:val="16"/>
                <w:szCs w:val="16"/>
              </w:rPr>
            </w:pPr>
          </w:p>
        </w:tc>
        <w:tc>
          <w:tcPr>
            <w:tcW w:w="3402"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3"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tabs>
                <w:tab w:val="decimal" w:pos="208"/>
              </w:tabs>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tabs>
                <w:tab w:val="decimal" w:pos="389"/>
              </w:tabs>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3"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850" w:type="dxa"/>
            <w:tcBorders>
              <w:top w:val="single" w:sz="4" w:space="0" w:color="auto"/>
            </w:tcBorders>
          </w:tcPr>
          <w:p w:rsidR="009C688A" w:rsidRPr="009F1DCE" w:rsidRDefault="009C688A" w:rsidP="00D31976">
            <w:pPr>
              <w:pStyle w:val="a3"/>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1</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jc w:val="right"/>
              <w:rPr>
                <w:sz w:val="20"/>
                <w:szCs w:val="20"/>
              </w:rPr>
            </w:pPr>
            <w:r>
              <w:rPr>
                <w:sz w:val="20"/>
                <w:szCs w:val="20"/>
              </w:rPr>
              <w:t>62</w:t>
            </w:r>
          </w:p>
        </w:tc>
        <w:tc>
          <w:tcPr>
            <w:tcW w:w="1843" w:type="dxa"/>
          </w:tcPr>
          <w:p w:rsidR="009C688A" w:rsidRPr="00CD3A85" w:rsidRDefault="009C688A" w:rsidP="00D31976">
            <w:pPr>
              <w:pStyle w:val="a3"/>
              <w:rPr>
                <w:sz w:val="20"/>
                <w:szCs w:val="20"/>
              </w:rPr>
            </w:pPr>
            <w:r>
              <w:rPr>
                <w:sz w:val="20"/>
                <w:szCs w:val="20"/>
              </w:rPr>
              <w:t>4.6 (3.5 to 5.7)</w:t>
            </w:r>
          </w:p>
        </w:tc>
        <w:tc>
          <w:tcPr>
            <w:tcW w:w="283" w:type="dxa"/>
          </w:tcPr>
          <w:p w:rsidR="009C688A"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56</w:t>
            </w:r>
          </w:p>
        </w:tc>
        <w:tc>
          <w:tcPr>
            <w:tcW w:w="1843" w:type="dxa"/>
          </w:tcPr>
          <w:p w:rsidR="009C688A" w:rsidRPr="00CD3A85" w:rsidRDefault="009C688A" w:rsidP="00D31976">
            <w:pPr>
              <w:pStyle w:val="a3"/>
              <w:rPr>
                <w:sz w:val="20"/>
                <w:szCs w:val="20"/>
              </w:rPr>
            </w:pPr>
            <w:r>
              <w:rPr>
                <w:sz w:val="20"/>
                <w:szCs w:val="20"/>
              </w:rPr>
              <w:t>4.8 (3.7 to 5.9)</w:t>
            </w:r>
          </w:p>
        </w:tc>
        <w:tc>
          <w:tcPr>
            <w:tcW w:w="284" w:type="dxa"/>
          </w:tcPr>
          <w:p w:rsidR="009C688A"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r>
              <w:rPr>
                <w:sz w:val="20"/>
                <w:szCs w:val="20"/>
              </w:rPr>
              <w:t>80</w:t>
            </w:r>
          </w:p>
        </w:tc>
        <w:tc>
          <w:tcPr>
            <w:tcW w:w="1843" w:type="dxa"/>
          </w:tcPr>
          <w:p w:rsidR="009C688A" w:rsidRPr="00CD3A85" w:rsidRDefault="009C688A" w:rsidP="00D31976">
            <w:pPr>
              <w:pStyle w:val="a3"/>
              <w:rPr>
                <w:sz w:val="20"/>
                <w:szCs w:val="20"/>
              </w:rPr>
            </w:pPr>
            <w:r>
              <w:rPr>
                <w:sz w:val="20"/>
                <w:szCs w:val="20"/>
              </w:rPr>
              <w:t>5.4 (4.1 to 6.7)</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2</w:t>
            </w:r>
          </w:p>
        </w:tc>
        <w:tc>
          <w:tcPr>
            <w:tcW w:w="1843" w:type="dxa"/>
          </w:tcPr>
          <w:p w:rsidR="009C688A" w:rsidRDefault="009C688A" w:rsidP="00D31976">
            <w:pPr>
              <w:pStyle w:val="a3"/>
              <w:rPr>
                <w:sz w:val="20"/>
                <w:szCs w:val="20"/>
              </w:rPr>
            </w:pPr>
            <w:r>
              <w:rPr>
                <w:sz w:val="20"/>
                <w:szCs w:val="20"/>
              </w:rPr>
              <w:t>6.6 (3.3 to 9.9)</w:t>
            </w:r>
          </w:p>
        </w:tc>
        <w:tc>
          <w:tcPr>
            <w:tcW w:w="284" w:type="dxa"/>
          </w:tcPr>
          <w:p w:rsidR="009C688A" w:rsidRDefault="009C688A" w:rsidP="00D31976">
            <w:pPr>
              <w:pStyle w:val="a3"/>
              <w:tabs>
                <w:tab w:val="decimal" w:pos="223"/>
              </w:tabs>
              <w:rPr>
                <w:sz w:val="20"/>
                <w:szCs w:val="20"/>
              </w:rPr>
            </w:pPr>
          </w:p>
        </w:tc>
        <w:tc>
          <w:tcPr>
            <w:tcW w:w="850" w:type="dxa"/>
          </w:tcPr>
          <w:p w:rsidR="009C688A" w:rsidRPr="00CD3A85" w:rsidRDefault="009C688A" w:rsidP="00D31976">
            <w:pPr>
              <w:pStyle w:val="a3"/>
              <w:tabs>
                <w:tab w:val="decimal" w:pos="223"/>
              </w:tabs>
              <w:rPr>
                <w:sz w:val="20"/>
                <w:szCs w:val="20"/>
              </w:rPr>
            </w:pPr>
            <w:r>
              <w:rPr>
                <w:sz w:val="20"/>
                <w:szCs w:val="20"/>
              </w:rPr>
              <w:t>0.582</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2</w:t>
            </w:r>
          </w:p>
        </w:tc>
        <w:tc>
          <w:tcPr>
            <w:tcW w:w="3402" w:type="dxa"/>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jc w:val="right"/>
              <w:rPr>
                <w:sz w:val="20"/>
                <w:szCs w:val="20"/>
              </w:rPr>
            </w:pPr>
            <w:r>
              <w:rPr>
                <w:sz w:val="20"/>
                <w:szCs w:val="20"/>
              </w:rPr>
              <w:t>35</w:t>
            </w:r>
          </w:p>
        </w:tc>
        <w:tc>
          <w:tcPr>
            <w:tcW w:w="1843" w:type="dxa"/>
          </w:tcPr>
          <w:p w:rsidR="009C688A" w:rsidRPr="00CD3A85" w:rsidRDefault="009C688A" w:rsidP="00D31976">
            <w:pPr>
              <w:pStyle w:val="a3"/>
              <w:rPr>
                <w:sz w:val="20"/>
                <w:szCs w:val="20"/>
              </w:rPr>
            </w:pPr>
            <w:r>
              <w:rPr>
                <w:sz w:val="20"/>
                <w:szCs w:val="20"/>
              </w:rPr>
              <w:t>2.6 (1.6 to 3.6)</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9</w:t>
            </w:r>
          </w:p>
        </w:tc>
        <w:tc>
          <w:tcPr>
            <w:tcW w:w="1843" w:type="dxa"/>
          </w:tcPr>
          <w:p w:rsidR="009C688A" w:rsidRPr="00CD3A85" w:rsidRDefault="009C688A" w:rsidP="00D31976">
            <w:pPr>
              <w:pStyle w:val="a3"/>
              <w:rPr>
                <w:sz w:val="20"/>
                <w:szCs w:val="20"/>
              </w:rPr>
            </w:pPr>
            <w:r>
              <w:rPr>
                <w:sz w:val="20"/>
                <w:szCs w:val="20"/>
              </w:rPr>
              <w:t>3.6 (2.8 to 4.4)</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27</w:t>
            </w:r>
          </w:p>
        </w:tc>
        <w:tc>
          <w:tcPr>
            <w:tcW w:w="1843" w:type="dxa"/>
          </w:tcPr>
          <w:p w:rsidR="009C688A" w:rsidRDefault="009C688A" w:rsidP="00D31976">
            <w:pPr>
              <w:pStyle w:val="a3"/>
              <w:rPr>
                <w:sz w:val="20"/>
                <w:szCs w:val="20"/>
              </w:rPr>
            </w:pPr>
            <w:r>
              <w:rPr>
                <w:sz w:val="20"/>
                <w:szCs w:val="20"/>
              </w:rPr>
              <w:t>2.1 (0.9 to 3.3)</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5</w:t>
            </w:r>
          </w:p>
        </w:tc>
        <w:tc>
          <w:tcPr>
            <w:tcW w:w="1843" w:type="dxa"/>
          </w:tcPr>
          <w:p w:rsidR="009C688A" w:rsidRDefault="009C688A" w:rsidP="00D31976">
            <w:pPr>
              <w:pStyle w:val="a3"/>
              <w:rPr>
                <w:sz w:val="20"/>
                <w:szCs w:val="20"/>
              </w:rPr>
            </w:pPr>
            <w:r>
              <w:rPr>
                <w:sz w:val="20"/>
                <w:szCs w:val="20"/>
              </w:rPr>
              <w:t>3.9 (0.8 to 6.9)</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160</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3</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jc w:val="right"/>
              <w:rPr>
                <w:sz w:val="20"/>
                <w:szCs w:val="20"/>
              </w:rPr>
            </w:pPr>
            <w:r>
              <w:rPr>
                <w:sz w:val="20"/>
                <w:szCs w:val="20"/>
              </w:rPr>
              <w:t>29</w:t>
            </w:r>
          </w:p>
        </w:tc>
        <w:tc>
          <w:tcPr>
            <w:tcW w:w="1843" w:type="dxa"/>
          </w:tcPr>
          <w:p w:rsidR="009C688A" w:rsidRPr="00CD3A85" w:rsidRDefault="009C688A" w:rsidP="00D31976">
            <w:pPr>
              <w:pStyle w:val="a3"/>
              <w:rPr>
                <w:sz w:val="20"/>
                <w:szCs w:val="20"/>
              </w:rPr>
            </w:pPr>
            <w:r>
              <w:rPr>
                <w:sz w:val="20"/>
                <w:szCs w:val="20"/>
              </w:rPr>
              <w:t>8.8 (5.8 to 11.8)</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5</w:t>
            </w:r>
          </w:p>
        </w:tc>
        <w:tc>
          <w:tcPr>
            <w:tcW w:w="1843" w:type="dxa"/>
          </w:tcPr>
          <w:p w:rsidR="009C688A" w:rsidRPr="00CD3A85" w:rsidRDefault="009C688A" w:rsidP="00D31976">
            <w:pPr>
              <w:pStyle w:val="a3"/>
              <w:rPr>
                <w:sz w:val="20"/>
                <w:szCs w:val="20"/>
              </w:rPr>
            </w:pPr>
            <w:r>
              <w:rPr>
                <w:sz w:val="20"/>
                <w:szCs w:val="20"/>
              </w:rPr>
              <w:t>10.1 (7.4 to 12.8)</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32</w:t>
            </w:r>
          </w:p>
        </w:tc>
        <w:tc>
          <w:tcPr>
            <w:tcW w:w="1843" w:type="dxa"/>
          </w:tcPr>
          <w:p w:rsidR="009C688A" w:rsidRDefault="009C688A" w:rsidP="00D31976">
            <w:pPr>
              <w:pStyle w:val="a3"/>
              <w:rPr>
                <w:sz w:val="20"/>
                <w:szCs w:val="20"/>
              </w:rPr>
            </w:pPr>
            <w:r>
              <w:rPr>
                <w:sz w:val="20"/>
                <w:szCs w:val="20"/>
              </w:rPr>
              <w:t>11.5 (8.4 to 14.7)</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2</w:t>
            </w:r>
          </w:p>
        </w:tc>
        <w:tc>
          <w:tcPr>
            <w:tcW w:w="1843" w:type="dxa"/>
          </w:tcPr>
          <w:p w:rsidR="009C688A" w:rsidRDefault="009C688A" w:rsidP="00D31976">
            <w:pPr>
              <w:pStyle w:val="a3"/>
              <w:rPr>
                <w:sz w:val="20"/>
                <w:szCs w:val="20"/>
              </w:rPr>
            </w:pPr>
            <w:r>
              <w:rPr>
                <w:sz w:val="20"/>
                <w:szCs w:val="20"/>
              </w:rPr>
              <w:t>19.0 (13.6 to 24.5)</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014</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4</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425" w:type="dxa"/>
          </w:tcPr>
          <w:p w:rsidR="009C688A" w:rsidRPr="00CD3A85" w:rsidRDefault="009C688A" w:rsidP="00D31976">
            <w:pPr>
              <w:pStyle w:val="a3"/>
              <w:jc w:val="right"/>
              <w:rPr>
                <w:sz w:val="20"/>
                <w:szCs w:val="20"/>
              </w:rPr>
            </w:pPr>
            <w:r>
              <w:rPr>
                <w:sz w:val="20"/>
                <w:szCs w:val="20"/>
              </w:rPr>
              <w:t>45</w:t>
            </w:r>
          </w:p>
        </w:tc>
        <w:tc>
          <w:tcPr>
            <w:tcW w:w="1843" w:type="dxa"/>
          </w:tcPr>
          <w:p w:rsidR="009C688A" w:rsidRPr="00CD3A85" w:rsidRDefault="009C688A" w:rsidP="00D31976">
            <w:pPr>
              <w:pStyle w:val="a3"/>
              <w:rPr>
                <w:sz w:val="20"/>
                <w:szCs w:val="20"/>
              </w:rPr>
            </w:pPr>
            <w:r>
              <w:rPr>
                <w:sz w:val="20"/>
                <w:szCs w:val="20"/>
              </w:rPr>
              <w:t>6.5 (3.4 to 9.6)</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41</w:t>
            </w:r>
          </w:p>
        </w:tc>
        <w:tc>
          <w:tcPr>
            <w:tcW w:w="1843" w:type="dxa"/>
          </w:tcPr>
          <w:p w:rsidR="009C688A" w:rsidRPr="00CD3A85" w:rsidRDefault="009C688A" w:rsidP="00D31976">
            <w:pPr>
              <w:pStyle w:val="a3"/>
              <w:rPr>
                <w:sz w:val="20"/>
                <w:szCs w:val="20"/>
              </w:rPr>
            </w:pPr>
            <w:r>
              <w:rPr>
                <w:sz w:val="20"/>
                <w:szCs w:val="20"/>
              </w:rPr>
              <w:t>13.1 (9.6 to 16.6)</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49</w:t>
            </w:r>
          </w:p>
        </w:tc>
        <w:tc>
          <w:tcPr>
            <w:tcW w:w="1843" w:type="dxa"/>
          </w:tcPr>
          <w:p w:rsidR="009C688A" w:rsidRDefault="009C688A" w:rsidP="00D31976">
            <w:pPr>
              <w:pStyle w:val="a3"/>
              <w:rPr>
                <w:sz w:val="20"/>
                <w:szCs w:val="20"/>
              </w:rPr>
            </w:pPr>
            <w:r>
              <w:rPr>
                <w:sz w:val="20"/>
                <w:szCs w:val="20"/>
              </w:rPr>
              <w:t>9.9 (6.3 to 13.5)</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8</w:t>
            </w:r>
          </w:p>
        </w:tc>
        <w:tc>
          <w:tcPr>
            <w:tcW w:w="1843" w:type="dxa"/>
          </w:tcPr>
          <w:p w:rsidR="009C688A" w:rsidRDefault="009C688A" w:rsidP="00D31976">
            <w:pPr>
              <w:pStyle w:val="a3"/>
              <w:rPr>
                <w:sz w:val="20"/>
                <w:szCs w:val="20"/>
              </w:rPr>
            </w:pPr>
            <w:r>
              <w:rPr>
                <w:sz w:val="20"/>
                <w:szCs w:val="20"/>
              </w:rPr>
              <w:t>13.0 (4.1 to 21.8)</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040</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5</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jc w:val="right"/>
              <w:rPr>
                <w:sz w:val="20"/>
                <w:szCs w:val="20"/>
              </w:rPr>
            </w:pPr>
            <w:r>
              <w:rPr>
                <w:sz w:val="20"/>
                <w:szCs w:val="20"/>
              </w:rPr>
              <w:t>44</w:t>
            </w:r>
          </w:p>
        </w:tc>
        <w:tc>
          <w:tcPr>
            <w:tcW w:w="1843" w:type="dxa"/>
          </w:tcPr>
          <w:p w:rsidR="009C688A" w:rsidRPr="00CD3A85" w:rsidRDefault="009C688A" w:rsidP="00D31976">
            <w:pPr>
              <w:pStyle w:val="a3"/>
              <w:rPr>
                <w:sz w:val="20"/>
                <w:szCs w:val="20"/>
              </w:rPr>
            </w:pPr>
            <w:r>
              <w:rPr>
                <w:sz w:val="20"/>
                <w:szCs w:val="20"/>
              </w:rPr>
              <w:t>12.2 (8.9 to 15.6)</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41</w:t>
            </w:r>
          </w:p>
        </w:tc>
        <w:tc>
          <w:tcPr>
            <w:tcW w:w="1843" w:type="dxa"/>
          </w:tcPr>
          <w:p w:rsidR="009C688A" w:rsidRPr="00CD3A85" w:rsidRDefault="009C688A" w:rsidP="00D31976">
            <w:pPr>
              <w:pStyle w:val="a3"/>
              <w:rPr>
                <w:sz w:val="20"/>
                <w:szCs w:val="20"/>
              </w:rPr>
            </w:pPr>
            <w:r>
              <w:rPr>
                <w:sz w:val="20"/>
                <w:szCs w:val="20"/>
              </w:rPr>
              <w:t>17.7 (13.9 to 21.5)</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44</w:t>
            </w:r>
          </w:p>
        </w:tc>
        <w:tc>
          <w:tcPr>
            <w:tcW w:w="1843" w:type="dxa"/>
          </w:tcPr>
          <w:p w:rsidR="009C688A" w:rsidRDefault="009C688A" w:rsidP="00D31976">
            <w:pPr>
              <w:pStyle w:val="a3"/>
              <w:rPr>
                <w:sz w:val="20"/>
                <w:szCs w:val="20"/>
              </w:rPr>
            </w:pPr>
            <w:r>
              <w:rPr>
                <w:sz w:val="20"/>
                <w:szCs w:val="20"/>
              </w:rPr>
              <w:t>14.0 (9.7 to 18.3)</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8</w:t>
            </w:r>
          </w:p>
        </w:tc>
        <w:tc>
          <w:tcPr>
            <w:tcW w:w="1843" w:type="dxa"/>
          </w:tcPr>
          <w:p w:rsidR="009C688A" w:rsidRDefault="009C688A" w:rsidP="00D31976">
            <w:pPr>
              <w:pStyle w:val="a3"/>
              <w:rPr>
                <w:sz w:val="20"/>
                <w:szCs w:val="20"/>
              </w:rPr>
            </w:pPr>
            <w:r>
              <w:rPr>
                <w:sz w:val="20"/>
                <w:szCs w:val="20"/>
              </w:rPr>
              <w:t>15.7 (6.0 to 25.5)</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208</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6</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425" w:type="dxa"/>
          </w:tcPr>
          <w:p w:rsidR="009C688A" w:rsidRPr="00CD3A85" w:rsidRDefault="009C688A" w:rsidP="00D31976">
            <w:pPr>
              <w:pStyle w:val="a3"/>
              <w:jc w:val="right"/>
              <w:rPr>
                <w:sz w:val="20"/>
                <w:szCs w:val="20"/>
              </w:rPr>
            </w:pPr>
            <w:r>
              <w:rPr>
                <w:sz w:val="20"/>
                <w:szCs w:val="20"/>
              </w:rPr>
              <w:t>19</w:t>
            </w:r>
          </w:p>
        </w:tc>
        <w:tc>
          <w:tcPr>
            <w:tcW w:w="1843" w:type="dxa"/>
          </w:tcPr>
          <w:p w:rsidR="009C688A" w:rsidRPr="00CD3A85" w:rsidRDefault="009C688A" w:rsidP="00D31976">
            <w:pPr>
              <w:pStyle w:val="a3"/>
              <w:rPr>
                <w:sz w:val="20"/>
                <w:szCs w:val="20"/>
              </w:rPr>
            </w:pPr>
            <w:r>
              <w:rPr>
                <w:sz w:val="20"/>
                <w:szCs w:val="20"/>
              </w:rPr>
              <w:t>5.1 (0.7 to 9.4)</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3</w:t>
            </w:r>
          </w:p>
        </w:tc>
        <w:tc>
          <w:tcPr>
            <w:tcW w:w="1843" w:type="dxa"/>
          </w:tcPr>
          <w:p w:rsidR="009C688A" w:rsidRPr="00CD3A85" w:rsidRDefault="009C688A" w:rsidP="00D31976">
            <w:pPr>
              <w:pStyle w:val="a3"/>
              <w:rPr>
                <w:sz w:val="20"/>
                <w:szCs w:val="20"/>
              </w:rPr>
            </w:pPr>
            <w:r>
              <w:rPr>
                <w:sz w:val="20"/>
                <w:szCs w:val="20"/>
              </w:rPr>
              <w:t>7.0 (2.7 to 11.3)</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18</w:t>
            </w:r>
          </w:p>
        </w:tc>
        <w:tc>
          <w:tcPr>
            <w:tcW w:w="1843" w:type="dxa"/>
          </w:tcPr>
          <w:p w:rsidR="009C688A" w:rsidRDefault="009C688A" w:rsidP="00D31976">
            <w:pPr>
              <w:pStyle w:val="a3"/>
              <w:rPr>
                <w:sz w:val="20"/>
                <w:szCs w:val="20"/>
              </w:rPr>
            </w:pPr>
            <w:r>
              <w:rPr>
                <w:sz w:val="20"/>
                <w:szCs w:val="20"/>
              </w:rPr>
              <w:t>5.3 (</w:t>
            </w:r>
            <w:r>
              <w:rPr>
                <w:rFonts w:cs="Times New Roman"/>
                <w:sz w:val="20"/>
                <w:szCs w:val="20"/>
              </w:rPr>
              <w:t>−</w:t>
            </w:r>
            <w:r>
              <w:rPr>
                <w:sz w:val="20"/>
                <w:szCs w:val="20"/>
              </w:rPr>
              <w:t>0.2 to 10.8)</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2</w:t>
            </w:r>
          </w:p>
        </w:tc>
        <w:tc>
          <w:tcPr>
            <w:tcW w:w="1843" w:type="dxa"/>
          </w:tcPr>
          <w:p w:rsidR="009C688A" w:rsidRDefault="009C688A" w:rsidP="00D31976">
            <w:pPr>
              <w:pStyle w:val="a3"/>
              <w:rPr>
                <w:sz w:val="20"/>
                <w:szCs w:val="20"/>
              </w:rPr>
            </w:pPr>
            <w:r>
              <w:rPr>
                <w:sz w:val="20"/>
                <w:szCs w:val="20"/>
              </w:rPr>
              <w:t>3.9 (</w:t>
            </w:r>
            <w:r>
              <w:rPr>
                <w:rFonts w:cs="Times New Roman"/>
                <w:sz w:val="20"/>
                <w:szCs w:val="20"/>
              </w:rPr>
              <w:t>−</w:t>
            </w:r>
            <w:r>
              <w:rPr>
                <w:sz w:val="20"/>
                <w:szCs w:val="20"/>
              </w:rPr>
              <w:t>5.4 to 13.1)</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891</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7</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425" w:type="dxa"/>
          </w:tcPr>
          <w:p w:rsidR="009C688A" w:rsidRPr="00CD3A85" w:rsidRDefault="009C688A" w:rsidP="00D31976">
            <w:pPr>
              <w:pStyle w:val="a3"/>
              <w:jc w:val="right"/>
              <w:rPr>
                <w:sz w:val="20"/>
                <w:szCs w:val="20"/>
              </w:rPr>
            </w:pPr>
            <w:r>
              <w:rPr>
                <w:sz w:val="20"/>
                <w:szCs w:val="20"/>
              </w:rPr>
              <w:t>19</w:t>
            </w:r>
          </w:p>
        </w:tc>
        <w:tc>
          <w:tcPr>
            <w:tcW w:w="1843" w:type="dxa"/>
          </w:tcPr>
          <w:p w:rsidR="009C688A" w:rsidRPr="00CD3A85" w:rsidRDefault="009C688A" w:rsidP="00D31976">
            <w:pPr>
              <w:pStyle w:val="a3"/>
              <w:rPr>
                <w:sz w:val="20"/>
                <w:szCs w:val="20"/>
              </w:rPr>
            </w:pPr>
            <w:r>
              <w:rPr>
                <w:sz w:val="20"/>
                <w:szCs w:val="20"/>
              </w:rPr>
              <w:t>5.8 (1.9 to 9.8)</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3</w:t>
            </w:r>
          </w:p>
        </w:tc>
        <w:tc>
          <w:tcPr>
            <w:tcW w:w="1843" w:type="dxa"/>
          </w:tcPr>
          <w:p w:rsidR="009C688A" w:rsidRPr="00CD3A85" w:rsidRDefault="009C688A" w:rsidP="00D31976">
            <w:pPr>
              <w:pStyle w:val="a3"/>
              <w:rPr>
                <w:sz w:val="20"/>
                <w:szCs w:val="20"/>
              </w:rPr>
            </w:pPr>
            <w:r>
              <w:rPr>
                <w:sz w:val="20"/>
                <w:szCs w:val="20"/>
              </w:rPr>
              <w:t>10.5 (6.6 to 14.4)</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18</w:t>
            </w:r>
          </w:p>
        </w:tc>
        <w:tc>
          <w:tcPr>
            <w:tcW w:w="1843" w:type="dxa"/>
          </w:tcPr>
          <w:p w:rsidR="009C688A" w:rsidRDefault="009C688A" w:rsidP="00D31976">
            <w:pPr>
              <w:pStyle w:val="a3"/>
              <w:rPr>
                <w:sz w:val="20"/>
                <w:szCs w:val="20"/>
              </w:rPr>
            </w:pPr>
            <w:r>
              <w:rPr>
                <w:sz w:val="20"/>
                <w:szCs w:val="20"/>
              </w:rPr>
              <w:t>10.0 (5.1 to 15.1)</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2</w:t>
            </w:r>
          </w:p>
        </w:tc>
        <w:tc>
          <w:tcPr>
            <w:tcW w:w="1843" w:type="dxa"/>
          </w:tcPr>
          <w:p w:rsidR="009C688A" w:rsidRDefault="009C688A" w:rsidP="00D31976">
            <w:pPr>
              <w:pStyle w:val="a3"/>
              <w:rPr>
                <w:sz w:val="20"/>
                <w:szCs w:val="20"/>
              </w:rPr>
            </w:pPr>
            <w:r>
              <w:rPr>
                <w:sz w:val="20"/>
                <w:szCs w:val="20"/>
              </w:rPr>
              <w:t>12.2 (3.8 to 20.7)</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284</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8</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jc w:val="right"/>
              <w:rPr>
                <w:sz w:val="20"/>
                <w:szCs w:val="20"/>
              </w:rPr>
            </w:pPr>
            <w:r>
              <w:rPr>
                <w:sz w:val="20"/>
                <w:szCs w:val="20"/>
              </w:rPr>
              <w:t>58</w:t>
            </w:r>
          </w:p>
        </w:tc>
        <w:tc>
          <w:tcPr>
            <w:tcW w:w="1843" w:type="dxa"/>
          </w:tcPr>
          <w:p w:rsidR="009C688A" w:rsidRPr="00CD3A85" w:rsidRDefault="009C688A" w:rsidP="00D31976">
            <w:pPr>
              <w:pStyle w:val="a3"/>
              <w:rPr>
                <w:sz w:val="20"/>
                <w:szCs w:val="20"/>
              </w:rPr>
            </w:pPr>
            <w:r>
              <w:rPr>
                <w:sz w:val="20"/>
                <w:szCs w:val="20"/>
              </w:rPr>
              <w:t>9.3 (6.8 to 11.8)</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51</w:t>
            </w:r>
          </w:p>
        </w:tc>
        <w:tc>
          <w:tcPr>
            <w:tcW w:w="1843" w:type="dxa"/>
          </w:tcPr>
          <w:p w:rsidR="009C688A" w:rsidRPr="00CD3A85" w:rsidRDefault="009C688A" w:rsidP="00D31976">
            <w:pPr>
              <w:pStyle w:val="a3"/>
              <w:rPr>
                <w:sz w:val="20"/>
                <w:szCs w:val="20"/>
              </w:rPr>
            </w:pPr>
            <w:r>
              <w:rPr>
                <w:sz w:val="20"/>
                <w:szCs w:val="20"/>
              </w:rPr>
              <w:t>13.6 (10.8 to 16.3)</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65</w:t>
            </w:r>
          </w:p>
        </w:tc>
        <w:tc>
          <w:tcPr>
            <w:tcW w:w="1843" w:type="dxa"/>
          </w:tcPr>
          <w:p w:rsidR="009C688A" w:rsidRDefault="009C688A" w:rsidP="00D31976">
            <w:pPr>
              <w:pStyle w:val="a3"/>
              <w:rPr>
                <w:sz w:val="20"/>
                <w:szCs w:val="20"/>
              </w:rPr>
            </w:pPr>
            <w:r>
              <w:rPr>
                <w:sz w:val="20"/>
                <w:szCs w:val="20"/>
              </w:rPr>
              <w:t>12.2 (8.9 to 15.4)</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2</w:t>
            </w:r>
          </w:p>
        </w:tc>
        <w:tc>
          <w:tcPr>
            <w:tcW w:w="1843" w:type="dxa"/>
          </w:tcPr>
          <w:p w:rsidR="009C688A" w:rsidRDefault="009C688A" w:rsidP="00D31976">
            <w:pPr>
              <w:pStyle w:val="a3"/>
              <w:rPr>
                <w:sz w:val="20"/>
                <w:szCs w:val="20"/>
              </w:rPr>
            </w:pPr>
            <w:r>
              <w:rPr>
                <w:sz w:val="20"/>
                <w:szCs w:val="20"/>
              </w:rPr>
              <w:t>15.1 (7.3 to 22.9)</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104</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9</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425" w:type="dxa"/>
          </w:tcPr>
          <w:p w:rsidR="009C688A" w:rsidRPr="00CD3A85" w:rsidRDefault="009C688A" w:rsidP="00D31976">
            <w:pPr>
              <w:pStyle w:val="a3"/>
              <w:jc w:val="right"/>
              <w:rPr>
                <w:sz w:val="20"/>
                <w:szCs w:val="20"/>
              </w:rPr>
            </w:pPr>
            <w:r>
              <w:rPr>
                <w:sz w:val="20"/>
                <w:szCs w:val="20"/>
              </w:rPr>
              <w:t>25</w:t>
            </w:r>
          </w:p>
        </w:tc>
        <w:tc>
          <w:tcPr>
            <w:tcW w:w="1843" w:type="dxa"/>
          </w:tcPr>
          <w:p w:rsidR="009C688A" w:rsidRPr="00CD3A85" w:rsidRDefault="009C688A" w:rsidP="00D31976">
            <w:pPr>
              <w:pStyle w:val="a3"/>
              <w:rPr>
                <w:sz w:val="20"/>
                <w:szCs w:val="20"/>
              </w:rPr>
            </w:pPr>
            <w:r>
              <w:rPr>
                <w:sz w:val="20"/>
                <w:szCs w:val="20"/>
              </w:rPr>
              <w:t>4.2 (1.0 to 7.5)</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3</w:t>
            </w:r>
          </w:p>
        </w:tc>
        <w:tc>
          <w:tcPr>
            <w:tcW w:w="1843" w:type="dxa"/>
          </w:tcPr>
          <w:p w:rsidR="009C688A" w:rsidRPr="00CD3A85" w:rsidRDefault="009C688A" w:rsidP="00D31976">
            <w:pPr>
              <w:pStyle w:val="a3"/>
              <w:rPr>
                <w:sz w:val="20"/>
                <w:szCs w:val="20"/>
              </w:rPr>
            </w:pPr>
            <w:r>
              <w:rPr>
                <w:sz w:val="20"/>
                <w:szCs w:val="20"/>
              </w:rPr>
              <w:t>6.1 (2.6 to 9.6)</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23</w:t>
            </w:r>
          </w:p>
        </w:tc>
        <w:tc>
          <w:tcPr>
            <w:tcW w:w="1843" w:type="dxa"/>
          </w:tcPr>
          <w:p w:rsidR="009C688A" w:rsidRDefault="009C688A" w:rsidP="00D31976">
            <w:pPr>
              <w:pStyle w:val="a3"/>
              <w:rPr>
                <w:sz w:val="20"/>
                <w:szCs w:val="20"/>
              </w:rPr>
            </w:pPr>
            <w:r>
              <w:rPr>
                <w:sz w:val="20"/>
                <w:szCs w:val="20"/>
              </w:rPr>
              <w:t>3.6 (</w:t>
            </w:r>
            <w:r>
              <w:rPr>
                <w:rFonts w:cs="Times New Roman"/>
                <w:sz w:val="20"/>
                <w:szCs w:val="20"/>
              </w:rPr>
              <w:t>−</w:t>
            </w:r>
            <w:r>
              <w:rPr>
                <w:sz w:val="20"/>
                <w:szCs w:val="20"/>
              </w:rPr>
              <w:t>0.2 to 7.4)</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5</w:t>
            </w:r>
          </w:p>
        </w:tc>
        <w:tc>
          <w:tcPr>
            <w:tcW w:w="1843" w:type="dxa"/>
          </w:tcPr>
          <w:p w:rsidR="009C688A" w:rsidRDefault="009C688A" w:rsidP="00D31976">
            <w:pPr>
              <w:pStyle w:val="a3"/>
              <w:rPr>
                <w:sz w:val="20"/>
                <w:szCs w:val="20"/>
              </w:rPr>
            </w:pPr>
            <w:r>
              <w:rPr>
                <w:sz w:val="20"/>
                <w:szCs w:val="20"/>
              </w:rPr>
              <w:t>4.1 (</w:t>
            </w:r>
            <w:r>
              <w:rPr>
                <w:rFonts w:cs="Times New Roman"/>
                <w:sz w:val="20"/>
                <w:szCs w:val="20"/>
              </w:rPr>
              <w:t>−</w:t>
            </w:r>
            <w:r>
              <w:rPr>
                <w:sz w:val="20"/>
                <w:szCs w:val="20"/>
              </w:rPr>
              <w:t>3.1 to 11.3)</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783</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Mar>
              <w:right w:w="0" w:type="dxa"/>
            </w:tcMar>
          </w:tcPr>
          <w:p w:rsidR="009C688A" w:rsidRPr="00CD3A85" w:rsidRDefault="009C688A" w:rsidP="00D31976">
            <w:pPr>
              <w:pStyle w:val="a3"/>
              <w:rPr>
                <w:sz w:val="20"/>
                <w:szCs w:val="20"/>
              </w:rPr>
            </w:pPr>
            <w:r>
              <w:rPr>
                <w:sz w:val="20"/>
                <w:szCs w:val="20"/>
              </w:rPr>
              <w:t>M10</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425" w:type="dxa"/>
          </w:tcPr>
          <w:p w:rsidR="009C688A" w:rsidRPr="00CD3A85" w:rsidRDefault="009C688A" w:rsidP="00D31976">
            <w:pPr>
              <w:pStyle w:val="a3"/>
              <w:jc w:val="right"/>
              <w:rPr>
                <w:sz w:val="20"/>
                <w:szCs w:val="20"/>
              </w:rPr>
            </w:pPr>
            <w:r>
              <w:rPr>
                <w:sz w:val="20"/>
                <w:szCs w:val="20"/>
              </w:rPr>
              <w:t>25</w:t>
            </w:r>
          </w:p>
        </w:tc>
        <w:tc>
          <w:tcPr>
            <w:tcW w:w="1843" w:type="dxa"/>
          </w:tcPr>
          <w:p w:rsidR="009C688A" w:rsidRPr="00CD3A85" w:rsidRDefault="009C688A" w:rsidP="00D31976">
            <w:pPr>
              <w:pStyle w:val="a3"/>
              <w:rPr>
                <w:sz w:val="20"/>
                <w:szCs w:val="20"/>
              </w:rPr>
            </w:pPr>
            <w:r>
              <w:rPr>
                <w:sz w:val="20"/>
                <w:szCs w:val="20"/>
              </w:rPr>
              <w:t>5.7 (2.8 to 8.7)</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3</w:t>
            </w:r>
          </w:p>
        </w:tc>
        <w:tc>
          <w:tcPr>
            <w:tcW w:w="1843" w:type="dxa"/>
          </w:tcPr>
          <w:p w:rsidR="009C688A" w:rsidRPr="00CD3A85" w:rsidRDefault="009C688A" w:rsidP="00D31976">
            <w:pPr>
              <w:pStyle w:val="a3"/>
              <w:rPr>
                <w:sz w:val="20"/>
                <w:szCs w:val="20"/>
              </w:rPr>
            </w:pPr>
            <w:r>
              <w:rPr>
                <w:sz w:val="20"/>
                <w:szCs w:val="20"/>
              </w:rPr>
              <w:t>9.2 (6.0 to 12.4)</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23</w:t>
            </w:r>
          </w:p>
        </w:tc>
        <w:tc>
          <w:tcPr>
            <w:tcW w:w="1843" w:type="dxa"/>
          </w:tcPr>
          <w:p w:rsidR="009C688A" w:rsidRDefault="009C688A" w:rsidP="00D31976">
            <w:pPr>
              <w:pStyle w:val="a3"/>
              <w:rPr>
                <w:sz w:val="20"/>
                <w:szCs w:val="20"/>
              </w:rPr>
            </w:pPr>
            <w:r>
              <w:rPr>
                <w:sz w:val="20"/>
                <w:szCs w:val="20"/>
              </w:rPr>
              <w:t>7.9 (4.5 to 11.4)</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5</w:t>
            </w:r>
          </w:p>
        </w:tc>
        <w:tc>
          <w:tcPr>
            <w:tcW w:w="1843" w:type="dxa"/>
          </w:tcPr>
          <w:p w:rsidR="009C688A" w:rsidRDefault="009C688A" w:rsidP="00D31976">
            <w:pPr>
              <w:pStyle w:val="a3"/>
              <w:rPr>
                <w:sz w:val="20"/>
                <w:szCs w:val="20"/>
              </w:rPr>
            </w:pPr>
            <w:r>
              <w:rPr>
                <w:sz w:val="20"/>
                <w:szCs w:val="20"/>
              </w:rPr>
              <w:t>10.8 (4.2 to 17.4)</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317</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tabs>
                <w:tab w:val="decimal" w:pos="45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tabs>
                <w:tab w:val="decimal" w:pos="506"/>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303"/>
                <w:tab w:val="decimal" w:pos="38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Borders>
              <w:bottom w:val="single" w:sz="4" w:space="0" w:color="auto"/>
            </w:tcBorders>
            <w:tcMar>
              <w:right w:w="0" w:type="dxa"/>
            </w:tcMar>
          </w:tcPr>
          <w:p w:rsidR="009C688A" w:rsidRPr="00CD3A85" w:rsidRDefault="009C688A" w:rsidP="00D31976">
            <w:pPr>
              <w:pStyle w:val="a3"/>
              <w:rPr>
                <w:sz w:val="20"/>
                <w:szCs w:val="20"/>
              </w:rPr>
            </w:pPr>
            <w:r>
              <w:rPr>
                <w:sz w:val="20"/>
                <w:szCs w:val="20"/>
              </w:rPr>
              <w:t>M11</w:t>
            </w:r>
          </w:p>
        </w:tc>
        <w:tc>
          <w:tcPr>
            <w:tcW w:w="3402" w:type="dxa"/>
            <w:tcBorders>
              <w:bottom w:val="single" w:sz="4" w:space="0" w:color="auto"/>
            </w:tcBorders>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425" w:type="dxa"/>
            <w:tcBorders>
              <w:bottom w:val="single" w:sz="4" w:space="0" w:color="auto"/>
            </w:tcBorders>
          </w:tcPr>
          <w:p w:rsidR="009C688A" w:rsidRPr="00CD3A85" w:rsidRDefault="009C688A" w:rsidP="00D31976">
            <w:pPr>
              <w:pStyle w:val="a3"/>
              <w:jc w:val="right"/>
              <w:rPr>
                <w:sz w:val="20"/>
                <w:szCs w:val="20"/>
              </w:rPr>
            </w:pPr>
            <w:r>
              <w:rPr>
                <w:sz w:val="20"/>
                <w:szCs w:val="20"/>
              </w:rPr>
              <w:t>44</w:t>
            </w:r>
          </w:p>
        </w:tc>
        <w:tc>
          <w:tcPr>
            <w:tcW w:w="1843" w:type="dxa"/>
            <w:tcBorders>
              <w:bottom w:val="single" w:sz="4" w:space="0" w:color="auto"/>
            </w:tcBorders>
          </w:tcPr>
          <w:p w:rsidR="009C688A" w:rsidRPr="00CD3A85" w:rsidRDefault="009C688A" w:rsidP="00D31976">
            <w:pPr>
              <w:pStyle w:val="a3"/>
              <w:rPr>
                <w:sz w:val="20"/>
                <w:szCs w:val="20"/>
              </w:rPr>
            </w:pPr>
            <w:r>
              <w:rPr>
                <w:sz w:val="20"/>
                <w:szCs w:val="20"/>
              </w:rPr>
              <w:t>2.6 (1.3 to 3.9)</w:t>
            </w:r>
          </w:p>
        </w:tc>
        <w:tc>
          <w:tcPr>
            <w:tcW w:w="283" w:type="dxa"/>
            <w:tcBorders>
              <w:bottom w:val="single" w:sz="4" w:space="0" w:color="auto"/>
            </w:tcBorders>
          </w:tcPr>
          <w:p w:rsidR="009C688A" w:rsidRPr="00CD3A85" w:rsidRDefault="009C688A" w:rsidP="00D31976">
            <w:pPr>
              <w:pStyle w:val="a3"/>
              <w:tabs>
                <w:tab w:val="decimal" w:pos="317"/>
              </w:tabs>
              <w:rPr>
                <w:sz w:val="20"/>
                <w:szCs w:val="20"/>
              </w:rPr>
            </w:pPr>
          </w:p>
        </w:tc>
        <w:tc>
          <w:tcPr>
            <w:tcW w:w="425" w:type="dxa"/>
            <w:tcBorders>
              <w:bottom w:val="single" w:sz="4" w:space="0" w:color="auto"/>
            </w:tcBorders>
          </w:tcPr>
          <w:p w:rsidR="009C688A" w:rsidRPr="00CD3A85" w:rsidRDefault="009C688A" w:rsidP="00D31976">
            <w:pPr>
              <w:pStyle w:val="a3"/>
              <w:jc w:val="right"/>
              <w:rPr>
                <w:sz w:val="20"/>
                <w:szCs w:val="20"/>
              </w:rPr>
            </w:pPr>
            <w:r>
              <w:rPr>
                <w:sz w:val="20"/>
                <w:szCs w:val="20"/>
              </w:rPr>
              <w:t>41</w:t>
            </w:r>
          </w:p>
        </w:tc>
        <w:tc>
          <w:tcPr>
            <w:tcW w:w="1843" w:type="dxa"/>
            <w:tcBorders>
              <w:bottom w:val="single" w:sz="4" w:space="0" w:color="auto"/>
            </w:tcBorders>
          </w:tcPr>
          <w:p w:rsidR="009C688A" w:rsidRPr="00CD3A85" w:rsidRDefault="009C688A" w:rsidP="00D31976">
            <w:pPr>
              <w:pStyle w:val="a3"/>
              <w:rPr>
                <w:sz w:val="20"/>
                <w:szCs w:val="20"/>
              </w:rPr>
            </w:pPr>
            <w:r>
              <w:rPr>
                <w:sz w:val="20"/>
                <w:szCs w:val="20"/>
              </w:rPr>
              <w:t>4.0 (2.7 to 5.3)</w:t>
            </w:r>
          </w:p>
        </w:tc>
        <w:tc>
          <w:tcPr>
            <w:tcW w:w="284" w:type="dxa"/>
            <w:tcBorders>
              <w:bottom w:val="single" w:sz="4" w:space="0" w:color="auto"/>
            </w:tcBorders>
          </w:tcPr>
          <w:p w:rsidR="009C688A" w:rsidRDefault="009C688A" w:rsidP="00D31976">
            <w:pPr>
              <w:pStyle w:val="a3"/>
              <w:rPr>
                <w:sz w:val="20"/>
                <w:szCs w:val="20"/>
              </w:rPr>
            </w:pPr>
          </w:p>
        </w:tc>
        <w:tc>
          <w:tcPr>
            <w:tcW w:w="425" w:type="dxa"/>
            <w:tcBorders>
              <w:bottom w:val="single" w:sz="4" w:space="0" w:color="auto"/>
            </w:tcBorders>
          </w:tcPr>
          <w:p w:rsidR="009C688A" w:rsidRDefault="009C688A" w:rsidP="00D31976">
            <w:pPr>
              <w:pStyle w:val="a3"/>
              <w:tabs>
                <w:tab w:val="decimal" w:pos="209"/>
              </w:tabs>
              <w:rPr>
                <w:sz w:val="20"/>
                <w:szCs w:val="20"/>
              </w:rPr>
            </w:pPr>
            <w:r>
              <w:rPr>
                <w:sz w:val="20"/>
                <w:szCs w:val="20"/>
              </w:rPr>
              <w:t>45</w:t>
            </w:r>
          </w:p>
        </w:tc>
        <w:tc>
          <w:tcPr>
            <w:tcW w:w="1843" w:type="dxa"/>
            <w:tcBorders>
              <w:bottom w:val="single" w:sz="4" w:space="0" w:color="auto"/>
            </w:tcBorders>
          </w:tcPr>
          <w:p w:rsidR="009C688A" w:rsidRDefault="009C688A" w:rsidP="00D31976">
            <w:pPr>
              <w:pStyle w:val="a3"/>
              <w:rPr>
                <w:sz w:val="20"/>
                <w:szCs w:val="20"/>
              </w:rPr>
            </w:pPr>
            <w:r>
              <w:rPr>
                <w:sz w:val="20"/>
                <w:szCs w:val="20"/>
              </w:rPr>
              <w:t>4.5 (2.8 to 6.3)</w:t>
            </w:r>
          </w:p>
        </w:tc>
        <w:tc>
          <w:tcPr>
            <w:tcW w:w="283" w:type="dxa"/>
            <w:tcBorders>
              <w:bottom w:val="single" w:sz="4" w:space="0" w:color="auto"/>
            </w:tcBorders>
          </w:tcPr>
          <w:p w:rsidR="009C688A" w:rsidRDefault="009C688A" w:rsidP="00D31976">
            <w:pPr>
              <w:pStyle w:val="a3"/>
              <w:rPr>
                <w:sz w:val="20"/>
                <w:szCs w:val="20"/>
              </w:rPr>
            </w:pPr>
          </w:p>
        </w:tc>
        <w:tc>
          <w:tcPr>
            <w:tcW w:w="425" w:type="dxa"/>
            <w:tcBorders>
              <w:bottom w:val="single" w:sz="4" w:space="0" w:color="auto"/>
            </w:tcBorders>
          </w:tcPr>
          <w:p w:rsidR="009C688A" w:rsidRDefault="009C688A" w:rsidP="00D31976">
            <w:pPr>
              <w:pStyle w:val="a3"/>
              <w:tabs>
                <w:tab w:val="decimal" w:pos="223"/>
              </w:tabs>
              <w:rPr>
                <w:sz w:val="20"/>
                <w:szCs w:val="20"/>
              </w:rPr>
            </w:pPr>
            <w:r>
              <w:rPr>
                <w:sz w:val="20"/>
                <w:szCs w:val="20"/>
              </w:rPr>
              <w:t>8</w:t>
            </w:r>
          </w:p>
        </w:tc>
        <w:tc>
          <w:tcPr>
            <w:tcW w:w="1843" w:type="dxa"/>
            <w:tcBorders>
              <w:bottom w:val="single" w:sz="4" w:space="0" w:color="auto"/>
            </w:tcBorders>
          </w:tcPr>
          <w:p w:rsidR="009C688A" w:rsidRDefault="009C688A" w:rsidP="00D31976">
            <w:pPr>
              <w:pStyle w:val="a3"/>
              <w:rPr>
                <w:sz w:val="20"/>
                <w:szCs w:val="20"/>
              </w:rPr>
            </w:pPr>
            <w:r>
              <w:rPr>
                <w:sz w:val="20"/>
                <w:szCs w:val="20"/>
              </w:rPr>
              <w:t>5.0 (1.3 to 8.7)</w:t>
            </w:r>
          </w:p>
        </w:tc>
        <w:tc>
          <w:tcPr>
            <w:tcW w:w="284" w:type="dxa"/>
            <w:tcBorders>
              <w:bottom w:val="single" w:sz="4" w:space="0" w:color="auto"/>
            </w:tcBorders>
          </w:tcPr>
          <w:p w:rsidR="009C688A" w:rsidRDefault="009C688A" w:rsidP="00D31976">
            <w:pPr>
              <w:pStyle w:val="a3"/>
              <w:tabs>
                <w:tab w:val="decimal" w:pos="223"/>
              </w:tabs>
              <w:rPr>
                <w:sz w:val="20"/>
                <w:szCs w:val="20"/>
              </w:rPr>
            </w:pPr>
          </w:p>
        </w:tc>
        <w:tc>
          <w:tcPr>
            <w:tcW w:w="850" w:type="dxa"/>
            <w:tcBorders>
              <w:bottom w:val="single" w:sz="4" w:space="0" w:color="auto"/>
            </w:tcBorders>
          </w:tcPr>
          <w:p w:rsidR="009C688A" w:rsidRPr="0069325D" w:rsidRDefault="009C688A" w:rsidP="00D31976">
            <w:pPr>
              <w:pStyle w:val="a3"/>
              <w:tabs>
                <w:tab w:val="decimal" w:pos="223"/>
              </w:tabs>
              <w:rPr>
                <w:sz w:val="20"/>
                <w:szCs w:val="20"/>
              </w:rPr>
            </w:pPr>
            <w:r>
              <w:rPr>
                <w:sz w:val="20"/>
                <w:szCs w:val="20"/>
              </w:rPr>
              <w:t>0.233</w:t>
            </w:r>
          </w:p>
        </w:tc>
      </w:tr>
    </w:tbl>
    <w:p w:rsidR="009C688A" w:rsidRDefault="009C688A" w:rsidP="009C688A">
      <w:pPr>
        <w:spacing w:after="200" w:line="276" w:lineRule="auto"/>
      </w:pPr>
      <w:r>
        <w:br w:type="page"/>
      </w:r>
    </w:p>
    <w:p w:rsidR="009C688A" w:rsidRDefault="009C688A" w:rsidP="009C688A">
      <w:pPr>
        <w:ind w:left="1418" w:hanging="1418"/>
      </w:pPr>
      <w:r>
        <w:lastRenderedPageBreak/>
        <w:t>TABLE S3</w:t>
      </w:r>
      <w:r>
        <w:tab/>
        <w:t>Misclassification rates by study type</w:t>
      </w:r>
    </w:p>
    <w:tbl>
      <w:tblPr>
        <w:tblW w:w="14709" w:type="dxa"/>
        <w:tblLayout w:type="fixed"/>
        <w:tblLook w:val="0000" w:firstRow="0" w:lastRow="0" w:firstColumn="0" w:lastColumn="0" w:noHBand="0" w:noVBand="0"/>
      </w:tblPr>
      <w:tblGrid>
        <w:gridCol w:w="534"/>
        <w:gridCol w:w="60"/>
        <w:gridCol w:w="5184"/>
        <w:gridCol w:w="567"/>
        <w:gridCol w:w="1843"/>
        <w:gridCol w:w="284"/>
        <w:gridCol w:w="505"/>
        <w:gridCol w:w="1904"/>
        <w:gridCol w:w="284"/>
        <w:gridCol w:w="591"/>
        <w:gridCol w:w="1819"/>
        <w:gridCol w:w="236"/>
        <w:gridCol w:w="898"/>
      </w:tblGrid>
      <w:tr w:rsidR="009C688A" w:rsidRPr="00CD3A85" w:rsidTr="00D31976">
        <w:tc>
          <w:tcPr>
            <w:tcW w:w="594" w:type="dxa"/>
            <w:gridSpan w:val="2"/>
            <w:tcBorders>
              <w:top w:val="single" w:sz="4" w:space="0" w:color="auto"/>
            </w:tcBorders>
          </w:tcPr>
          <w:p w:rsidR="009C688A" w:rsidRPr="00CD3A85" w:rsidRDefault="009C688A" w:rsidP="00D31976">
            <w:pPr>
              <w:pStyle w:val="a3"/>
              <w:rPr>
                <w:sz w:val="20"/>
                <w:szCs w:val="20"/>
              </w:rPr>
            </w:pPr>
          </w:p>
        </w:tc>
        <w:tc>
          <w:tcPr>
            <w:tcW w:w="5184" w:type="dxa"/>
            <w:tcBorders>
              <w:top w:val="single" w:sz="4" w:space="0" w:color="auto"/>
            </w:tcBorders>
          </w:tcPr>
          <w:p w:rsidR="009C688A" w:rsidRPr="00CD3A85" w:rsidRDefault="009C688A" w:rsidP="00D31976">
            <w:pPr>
              <w:pStyle w:val="a3"/>
              <w:rPr>
                <w:sz w:val="20"/>
                <w:szCs w:val="20"/>
              </w:rPr>
            </w:pPr>
          </w:p>
        </w:tc>
        <w:tc>
          <w:tcPr>
            <w:tcW w:w="2410"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General population</w:t>
            </w:r>
          </w:p>
        </w:tc>
        <w:tc>
          <w:tcPr>
            <w:tcW w:w="284" w:type="dxa"/>
            <w:tcBorders>
              <w:top w:val="single" w:sz="4" w:space="0" w:color="auto"/>
            </w:tcBorders>
          </w:tcPr>
          <w:p w:rsidR="009C688A" w:rsidRDefault="009C688A" w:rsidP="00D31976">
            <w:pPr>
              <w:pStyle w:val="a3"/>
              <w:rPr>
                <w:sz w:val="20"/>
                <w:szCs w:val="20"/>
              </w:rPr>
            </w:pPr>
          </w:p>
        </w:tc>
        <w:tc>
          <w:tcPr>
            <w:tcW w:w="2409"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Pregnancy</w:t>
            </w:r>
          </w:p>
        </w:tc>
        <w:tc>
          <w:tcPr>
            <w:tcW w:w="284" w:type="dxa"/>
            <w:tcBorders>
              <w:top w:val="single" w:sz="4" w:space="0" w:color="auto"/>
            </w:tcBorders>
          </w:tcPr>
          <w:p w:rsidR="009C688A" w:rsidRDefault="009C688A" w:rsidP="00D31976">
            <w:pPr>
              <w:pStyle w:val="a3"/>
              <w:rPr>
                <w:sz w:val="20"/>
                <w:szCs w:val="20"/>
              </w:rPr>
            </w:pPr>
          </w:p>
        </w:tc>
        <w:tc>
          <w:tcPr>
            <w:tcW w:w="2410"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Diseased or Case control</w:t>
            </w:r>
          </w:p>
        </w:tc>
        <w:tc>
          <w:tcPr>
            <w:tcW w:w="236" w:type="dxa"/>
            <w:tcBorders>
              <w:top w:val="single" w:sz="4" w:space="0" w:color="auto"/>
            </w:tcBorders>
          </w:tcPr>
          <w:p w:rsidR="009C688A" w:rsidRDefault="009C688A" w:rsidP="00D31976">
            <w:pPr>
              <w:pStyle w:val="a3"/>
              <w:rPr>
                <w:sz w:val="20"/>
                <w:szCs w:val="20"/>
              </w:rPr>
            </w:pPr>
          </w:p>
        </w:tc>
        <w:tc>
          <w:tcPr>
            <w:tcW w:w="898" w:type="dxa"/>
            <w:tcBorders>
              <w:top w:val="single" w:sz="4" w:space="0" w:color="auto"/>
            </w:tcBorders>
          </w:tcPr>
          <w:p w:rsidR="009C688A" w:rsidRPr="00CD3A85" w:rsidRDefault="009C688A" w:rsidP="00D31976">
            <w:pPr>
              <w:pStyle w:val="a3"/>
              <w:rPr>
                <w:sz w:val="20"/>
                <w:szCs w:val="20"/>
              </w:rPr>
            </w:pPr>
          </w:p>
        </w:tc>
      </w:tr>
      <w:tr w:rsidR="009C688A" w:rsidRPr="00CD3A85" w:rsidTr="00D31976">
        <w:tc>
          <w:tcPr>
            <w:tcW w:w="5778" w:type="dxa"/>
            <w:gridSpan w:val="3"/>
            <w:tcBorders>
              <w:bottom w:val="single" w:sz="4" w:space="0" w:color="auto"/>
            </w:tcBorders>
          </w:tcPr>
          <w:p w:rsidR="009C688A" w:rsidRPr="00CD3A85" w:rsidRDefault="009C688A" w:rsidP="00D31976">
            <w:pPr>
              <w:pStyle w:val="a3"/>
              <w:rPr>
                <w:sz w:val="20"/>
                <w:szCs w:val="20"/>
              </w:rPr>
            </w:pPr>
            <w:r>
              <w:rPr>
                <w:sz w:val="20"/>
                <w:szCs w:val="20"/>
              </w:rPr>
              <w:t>Rate</w:t>
            </w: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505"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1904"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591"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19"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36" w:type="dxa"/>
            <w:tcBorders>
              <w:bottom w:val="single" w:sz="4" w:space="0" w:color="auto"/>
            </w:tcBorders>
          </w:tcPr>
          <w:p w:rsidR="009C688A" w:rsidRDefault="009C688A" w:rsidP="00D31976">
            <w:pPr>
              <w:pStyle w:val="a3"/>
              <w:rPr>
                <w:sz w:val="20"/>
                <w:szCs w:val="20"/>
              </w:rPr>
            </w:pPr>
          </w:p>
        </w:tc>
        <w:tc>
          <w:tcPr>
            <w:tcW w:w="898" w:type="dxa"/>
            <w:tcBorders>
              <w:bottom w:val="single" w:sz="4" w:space="0" w:color="auto"/>
            </w:tcBorders>
          </w:tcPr>
          <w:p w:rsidR="009C688A" w:rsidRDefault="009C688A" w:rsidP="00D31976">
            <w:pPr>
              <w:pStyle w:val="a3"/>
              <w:jc w:val="center"/>
              <w:rPr>
                <w:sz w:val="20"/>
                <w:szCs w:val="20"/>
              </w:rPr>
            </w:pPr>
            <w:r>
              <w:rPr>
                <w:sz w:val="20"/>
                <w:szCs w:val="20"/>
              </w:rPr>
              <w:t>Het p</w:t>
            </w:r>
          </w:p>
        </w:tc>
      </w:tr>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5244" w:type="dxa"/>
            <w:gridSpan w:val="2"/>
            <w:tcBorders>
              <w:top w:val="single" w:sz="4" w:space="0" w:color="auto"/>
            </w:tcBorders>
          </w:tcPr>
          <w:p w:rsidR="009C688A" w:rsidRPr="00CD3A85" w:rsidRDefault="009C688A" w:rsidP="00D31976">
            <w:pPr>
              <w:pStyle w:val="a3"/>
              <w:rPr>
                <w:sz w:val="20"/>
                <w:szCs w:val="20"/>
              </w:rPr>
            </w:pPr>
          </w:p>
        </w:tc>
        <w:tc>
          <w:tcPr>
            <w:tcW w:w="567" w:type="dxa"/>
            <w:tcBorders>
              <w:top w:val="single" w:sz="4" w:space="0" w:color="auto"/>
            </w:tcBorders>
          </w:tcPr>
          <w:p w:rsidR="009C688A" w:rsidRPr="00CD3A85" w:rsidRDefault="009C688A" w:rsidP="00D31976">
            <w:pPr>
              <w:pStyle w:val="a3"/>
              <w:rPr>
                <w:sz w:val="20"/>
                <w:szCs w:val="20"/>
              </w:rPr>
            </w:pPr>
          </w:p>
        </w:tc>
        <w:tc>
          <w:tcPr>
            <w:tcW w:w="1843"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505" w:type="dxa"/>
            <w:tcBorders>
              <w:top w:val="single" w:sz="4" w:space="0" w:color="auto"/>
            </w:tcBorders>
          </w:tcPr>
          <w:p w:rsidR="009C688A" w:rsidRDefault="009C688A" w:rsidP="00D31976">
            <w:pPr>
              <w:pStyle w:val="a3"/>
              <w:tabs>
                <w:tab w:val="decimal" w:pos="208"/>
              </w:tabs>
              <w:rPr>
                <w:sz w:val="20"/>
                <w:szCs w:val="20"/>
              </w:rPr>
            </w:pPr>
          </w:p>
        </w:tc>
        <w:tc>
          <w:tcPr>
            <w:tcW w:w="1904"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591" w:type="dxa"/>
            <w:tcBorders>
              <w:top w:val="single" w:sz="4" w:space="0" w:color="auto"/>
            </w:tcBorders>
          </w:tcPr>
          <w:p w:rsidR="009C688A" w:rsidRDefault="009C688A" w:rsidP="00D31976">
            <w:pPr>
              <w:pStyle w:val="a3"/>
              <w:tabs>
                <w:tab w:val="decimal" w:pos="389"/>
              </w:tabs>
              <w:rPr>
                <w:sz w:val="20"/>
                <w:szCs w:val="20"/>
              </w:rPr>
            </w:pPr>
          </w:p>
        </w:tc>
        <w:tc>
          <w:tcPr>
            <w:tcW w:w="1819" w:type="dxa"/>
            <w:tcBorders>
              <w:top w:val="single" w:sz="4" w:space="0" w:color="auto"/>
            </w:tcBorders>
          </w:tcPr>
          <w:p w:rsidR="009C688A" w:rsidRDefault="009C688A" w:rsidP="00D31976">
            <w:pPr>
              <w:pStyle w:val="a3"/>
              <w:rPr>
                <w:sz w:val="20"/>
                <w:szCs w:val="20"/>
              </w:rPr>
            </w:pPr>
          </w:p>
        </w:tc>
        <w:tc>
          <w:tcPr>
            <w:tcW w:w="236" w:type="dxa"/>
            <w:tcBorders>
              <w:top w:val="single" w:sz="4" w:space="0" w:color="auto"/>
            </w:tcBorders>
          </w:tcPr>
          <w:p w:rsidR="009C688A" w:rsidRDefault="009C688A" w:rsidP="00D31976">
            <w:pPr>
              <w:pStyle w:val="a3"/>
              <w:rPr>
                <w:sz w:val="20"/>
                <w:szCs w:val="20"/>
              </w:rPr>
            </w:pPr>
          </w:p>
        </w:tc>
        <w:tc>
          <w:tcPr>
            <w:tcW w:w="898" w:type="dxa"/>
            <w:tcBorders>
              <w:top w:val="single" w:sz="4" w:space="0" w:color="auto"/>
            </w:tcBorders>
          </w:tcPr>
          <w:p w:rsidR="009C688A"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1</w:t>
            </w:r>
          </w:p>
        </w:tc>
        <w:tc>
          <w:tcPr>
            <w:tcW w:w="5244"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8"/>
              </w:tabs>
              <w:rPr>
                <w:sz w:val="20"/>
                <w:szCs w:val="20"/>
              </w:rPr>
            </w:pPr>
            <w:r>
              <w:rPr>
                <w:sz w:val="20"/>
                <w:szCs w:val="20"/>
              </w:rPr>
              <w:t>138</w:t>
            </w:r>
          </w:p>
        </w:tc>
        <w:tc>
          <w:tcPr>
            <w:tcW w:w="1843" w:type="dxa"/>
          </w:tcPr>
          <w:p w:rsidR="009C688A" w:rsidRPr="00CD3A85" w:rsidRDefault="009C688A" w:rsidP="00D31976">
            <w:pPr>
              <w:pStyle w:val="a3"/>
              <w:rPr>
                <w:sz w:val="20"/>
                <w:szCs w:val="20"/>
              </w:rPr>
            </w:pPr>
            <w:r>
              <w:rPr>
                <w:sz w:val="20"/>
                <w:szCs w:val="20"/>
              </w:rPr>
              <w:t>4.5 (3.8 to 5.2)</w:t>
            </w:r>
          </w:p>
        </w:tc>
        <w:tc>
          <w:tcPr>
            <w:tcW w:w="284" w:type="dxa"/>
          </w:tcPr>
          <w:p w:rsidR="009C688A"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38</w:t>
            </w:r>
          </w:p>
        </w:tc>
        <w:tc>
          <w:tcPr>
            <w:tcW w:w="1904" w:type="dxa"/>
          </w:tcPr>
          <w:p w:rsidR="009C688A" w:rsidRPr="00CD3A85" w:rsidRDefault="009C688A" w:rsidP="00D31976">
            <w:pPr>
              <w:pStyle w:val="a3"/>
              <w:rPr>
                <w:sz w:val="20"/>
                <w:szCs w:val="20"/>
              </w:rPr>
            </w:pPr>
            <w:r>
              <w:rPr>
                <w:sz w:val="20"/>
                <w:szCs w:val="20"/>
              </w:rPr>
              <w:t>5.6 (3.9 to 7.2)</w:t>
            </w:r>
          </w:p>
        </w:tc>
        <w:tc>
          <w:tcPr>
            <w:tcW w:w="284" w:type="dxa"/>
          </w:tcPr>
          <w:p w:rsidR="009C688A"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r>
              <w:rPr>
                <w:sz w:val="20"/>
                <w:szCs w:val="20"/>
              </w:rPr>
              <w:t>34</w:t>
            </w:r>
          </w:p>
        </w:tc>
        <w:tc>
          <w:tcPr>
            <w:tcW w:w="1819" w:type="dxa"/>
          </w:tcPr>
          <w:p w:rsidR="009C688A" w:rsidRPr="00CD3A85" w:rsidRDefault="009C688A" w:rsidP="00D31976">
            <w:pPr>
              <w:pStyle w:val="a3"/>
              <w:rPr>
                <w:sz w:val="20"/>
                <w:szCs w:val="20"/>
              </w:rPr>
            </w:pPr>
            <w:r>
              <w:rPr>
                <w:sz w:val="20"/>
                <w:szCs w:val="20"/>
              </w:rPr>
              <w:t>8.3 (6.1 to 10.6)</w:t>
            </w:r>
          </w:p>
        </w:tc>
        <w:tc>
          <w:tcPr>
            <w:tcW w:w="236" w:type="dxa"/>
          </w:tcPr>
          <w:p w:rsidR="009C688A"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r>
              <w:rPr>
                <w:sz w:val="20"/>
                <w:szCs w:val="20"/>
              </w:rPr>
              <w:t>0.006</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2</w:t>
            </w:r>
          </w:p>
        </w:tc>
        <w:tc>
          <w:tcPr>
            <w:tcW w:w="5244" w:type="dxa"/>
            <w:gridSpan w:val="2"/>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8"/>
              </w:tabs>
              <w:rPr>
                <w:sz w:val="20"/>
                <w:szCs w:val="20"/>
              </w:rPr>
            </w:pPr>
            <w:r>
              <w:rPr>
                <w:sz w:val="20"/>
                <w:szCs w:val="20"/>
              </w:rPr>
              <w:t>66</w:t>
            </w:r>
          </w:p>
        </w:tc>
        <w:tc>
          <w:tcPr>
            <w:tcW w:w="1843" w:type="dxa"/>
          </w:tcPr>
          <w:p w:rsidR="009C688A" w:rsidRPr="00CD3A85" w:rsidRDefault="009C688A" w:rsidP="00D31976">
            <w:pPr>
              <w:pStyle w:val="a3"/>
              <w:rPr>
                <w:sz w:val="20"/>
                <w:szCs w:val="20"/>
              </w:rPr>
            </w:pPr>
            <w:r>
              <w:rPr>
                <w:sz w:val="20"/>
                <w:szCs w:val="20"/>
              </w:rPr>
              <w:t>2.9 (2.3 to 3.5)</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2</w:t>
            </w:r>
          </w:p>
        </w:tc>
        <w:tc>
          <w:tcPr>
            <w:tcW w:w="1904" w:type="dxa"/>
          </w:tcPr>
          <w:p w:rsidR="009C688A" w:rsidRPr="00CD3A85" w:rsidRDefault="009C688A" w:rsidP="00D31976">
            <w:pPr>
              <w:pStyle w:val="a3"/>
              <w:rPr>
                <w:sz w:val="20"/>
                <w:szCs w:val="20"/>
              </w:rPr>
            </w:pPr>
            <w:r>
              <w:rPr>
                <w:sz w:val="20"/>
                <w:szCs w:val="20"/>
              </w:rPr>
              <w:t>4.5 (1.2 to 7.8)</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18</w:t>
            </w:r>
          </w:p>
        </w:tc>
        <w:tc>
          <w:tcPr>
            <w:tcW w:w="1819" w:type="dxa"/>
          </w:tcPr>
          <w:p w:rsidR="009C688A" w:rsidRDefault="009C688A" w:rsidP="00D31976">
            <w:pPr>
              <w:pStyle w:val="a3"/>
              <w:rPr>
                <w:sz w:val="20"/>
                <w:szCs w:val="20"/>
              </w:rPr>
            </w:pPr>
            <w:r>
              <w:rPr>
                <w:sz w:val="20"/>
                <w:szCs w:val="20"/>
              </w:rPr>
              <w:t>3.4 (1.3 to 5.4)</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617</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3</w:t>
            </w:r>
          </w:p>
        </w:tc>
        <w:tc>
          <w:tcPr>
            <w:tcW w:w="5244"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8"/>
              </w:tabs>
              <w:rPr>
                <w:sz w:val="20"/>
                <w:szCs w:val="20"/>
              </w:rPr>
            </w:pPr>
            <w:r>
              <w:rPr>
                <w:sz w:val="20"/>
                <w:szCs w:val="20"/>
              </w:rPr>
              <w:t>53</w:t>
            </w:r>
          </w:p>
        </w:tc>
        <w:tc>
          <w:tcPr>
            <w:tcW w:w="1843" w:type="dxa"/>
          </w:tcPr>
          <w:p w:rsidR="009C688A" w:rsidRPr="00CD3A85" w:rsidRDefault="009C688A" w:rsidP="00D31976">
            <w:pPr>
              <w:pStyle w:val="a3"/>
              <w:rPr>
                <w:sz w:val="20"/>
                <w:szCs w:val="20"/>
              </w:rPr>
            </w:pPr>
            <w:r>
              <w:rPr>
                <w:sz w:val="20"/>
                <w:szCs w:val="20"/>
              </w:rPr>
              <w:t>8.7 (6.9 to 10.6)</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13</w:t>
            </w:r>
          </w:p>
        </w:tc>
        <w:tc>
          <w:tcPr>
            <w:tcW w:w="1904" w:type="dxa"/>
          </w:tcPr>
          <w:p w:rsidR="009C688A" w:rsidRPr="00CD3A85" w:rsidRDefault="009C688A" w:rsidP="00D31976">
            <w:pPr>
              <w:pStyle w:val="a3"/>
              <w:rPr>
                <w:sz w:val="20"/>
                <w:szCs w:val="20"/>
              </w:rPr>
            </w:pPr>
            <w:r>
              <w:rPr>
                <w:sz w:val="20"/>
                <w:szCs w:val="20"/>
              </w:rPr>
              <w:t>22.7 (17.8 to 27.5)</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22</w:t>
            </w:r>
          </w:p>
        </w:tc>
        <w:tc>
          <w:tcPr>
            <w:tcW w:w="1819" w:type="dxa"/>
          </w:tcPr>
          <w:p w:rsidR="009C688A" w:rsidRDefault="009C688A" w:rsidP="00D31976">
            <w:pPr>
              <w:pStyle w:val="a3"/>
              <w:rPr>
                <w:sz w:val="20"/>
                <w:szCs w:val="20"/>
              </w:rPr>
            </w:pPr>
            <w:r>
              <w:rPr>
                <w:sz w:val="20"/>
                <w:szCs w:val="20"/>
              </w:rPr>
              <w:t>12.0 (9.2 to 14.8)</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4</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567" w:type="dxa"/>
          </w:tcPr>
          <w:p w:rsidR="009C688A" w:rsidRPr="00CD3A85" w:rsidRDefault="009C688A" w:rsidP="00D31976">
            <w:pPr>
              <w:pStyle w:val="a3"/>
              <w:tabs>
                <w:tab w:val="decimal" w:pos="318"/>
              </w:tabs>
              <w:rPr>
                <w:sz w:val="20"/>
                <w:szCs w:val="20"/>
              </w:rPr>
            </w:pPr>
            <w:r>
              <w:rPr>
                <w:sz w:val="20"/>
                <w:szCs w:val="20"/>
              </w:rPr>
              <w:t>88</w:t>
            </w:r>
          </w:p>
        </w:tc>
        <w:tc>
          <w:tcPr>
            <w:tcW w:w="1843" w:type="dxa"/>
          </w:tcPr>
          <w:p w:rsidR="009C688A" w:rsidRPr="00CD3A85" w:rsidRDefault="009C688A" w:rsidP="00D31976">
            <w:pPr>
              <w:pStyle w:val="a3"/>
              <w:rPr>
                <w:sz w:val="20"/>
                <w:szCs w:val="20"/>
              </w:rPr>
            </w:pPr>
            <w:r>
              <w:rPr>
                <w:sz w:val="20"/>
                <w:szCs w:val="20"/>
              </w:rPr>
              <w:t>8.0 (5.9 to 10.2)</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28</w:t>
            </w:r>
          </w:p>
        </w:tc>
        <w:tc>
          <w:tcPr>
            <w:tcW w:w="1904" w:type="dxa"/>
          </w:tcPr>
          <w:p w:rsidR="009C688A" w:rsidRPr="00CD3A85" w:rsidRDefault="009C688A" w:rsidP="00D31976">
            <w:pPr>
              <w:pStyle w:val="a3"/>
              <w:rPr>
                <w:sz w:val="20"/>
                <w:szCs w:val="20"/>
              </w:rPr>
            </w:pPr>
            <w:r>
              <w:rPr>
                <w:sz w:val="20"/>
                <w:szCs w:val="20"/>
              </w:rPr>
              <w:t>8.5 (4.4 to 12.6)</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26</w:t>
            </w:r>
          </w:p>
        </w:tc>
        <w:tc>
          <w:tcPr>
            <w:tcW w:w="1819" w:type="dxa"/>
          </w:tcPr>
          <w:p w:rsidR="009C688A" w:rsidRDefault="009C688A" w:rsidP="00D31976">
            <w:pPr>
              <w:pStyle w:val="a3"/>
              <w:rPr>
                <w:sz w:val="20"/>
                <w:szCs w:val="20"/>
              </w:rPr>
            </w:pPr>
            <w:r>
              <w:rPr>
                <w:sz w:val="20"/>
                <w:szCs w:val="20"/>
              </w:rPr>
              <w:t>21.9 (16.5 to 27.3)</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5</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318"/>
              </w:tabs>
              <w:rPr>
                <w:sz w:val="20"/>
                <w:szCs w:val="20"/>
              </w:rPr>
            </w:pPr>
            <w:r>
              <w:rPr>
                <w:sz w:val="20"/>
                <w:szCs w:val="20"/>
              </w:rPr>
              <w:t>86</w:t>
            </w:r>
          </w:p>
        </w:tc>
        <w:tc>
          <w:tcPr>
            <w:tcW w:w="1843" w:type="dxa"/>
          </w:tcPr>
          <w:p w:rsidR="009C688A" w:rsidRPr="00CD3A85" w:rsidRDefault="009C688A" w:rsidP="00D31976">
            <w:pPr>
              <w:pStyle w:val="a3"/>
              <w:rPr>
                <w:sz w:val="20"/>
                <w:szCs w:val="20"/>
              </w:rPr>
            </w:pPr>
            <w:r>
              <w:rPr>
                <w:sz w:val="20"/>
                <w:szCs w:val="20"/>
              </w:rPr>
              <w:t>13.9 (11.4 to 16.3)</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26</w:t>
            </w:r>
          </w:p>
        </w:tc>
        <w:tc>
          <w:tcPr>
            <w:tcW w:w="1904" w:type="dxa"/>
          </w:tcPr>
          <w:p w:rsidR="009C688A" w:rsidRPr="00CD3A85" w:rsidRDefault="009C688A" w:rsidP="00D31976">
            <w:pPr>
              <w:pStyle w:val="a3"/>
              <w:rPr>
                <w:sz w:val="20"/>
                <w:szCs w:val="20"/>
              </w:rPr>
            </w:pPr>
            <w:r>
              <w:rPr>
                <w:sz w:val="20"/>
                <w:szCs w:val="20"/>
              </w:rPr>
              <w:t>12.9 (8.1 to 17.8)</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24</w:t>
            </w:r>
          </w:p>
        </w:tc>
        <w:tc>
          <w:tcPr>
            <w:tcW w:w="1819" w:type="dxa"/>
          </w:tcPr>
          <w:p w:rsidR="009C688A" w:rsidRDefault="009C688A" w:rsidP="00D31976">
            <w:pPr>
              <w:pStyle w:val="a3"/>
              <w:rPr>
                <w:sz w:val="20"/>
                <w:szCs w:val="20"/>
              </w:rPr>
            </w:pPr>
            <w:r>
              <w:rPr>
                <w:sz w:val="20"/>
                <w:szCs w:val="20"/>
              </w:rPr>
              <w:t>24.3 (16.7 to 31.9)</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032</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6</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567" w:type="dxa"/>
          </w:tcPr>
          <w:p w:rsidR="009C688A" w:rsidRPr="00CD3A85" w:rsidRDefault="009C688A" w:rsidP="00D31976">
            <w:pPr>
              <w:pStyle w:val="a3"/>
              <w:tabs>
                <w:tab w:val="decimal" w:pos="318"/>
              </w:tabs>
              <w:rPr>
                <w:sz w:val="20"/>
                <w:szCs w:val="20"/>
              </w:rPr>
            </w:pPr>
            <w:r>
              <w:rPr>
                <w:sz w:val="20"/>
                <w:szCs w:val="20"/>
              </w:rPr>
              <w:t>35</w:t>
            </w:r>
          </w:p>
        </w:tc>
        <w:tc>
          <w:tcPr>
            <w:tcW w:w="1843" w:type="dxa"/>
          </w:tcPr>
          <w:p w:rsidR="009C688A" w:rsidRPr="00CD3A85" w:rsidRDefault="009C688A" w:rsidP="00D31976">
            <w:pPr>
              <w:pStyle w:val="a3"/>
              <w:rPr>
                <w:sz w:val="20"/>
                <w:szCs w:val="20"/>
              </w:rPr>
            </w:pPr>
            <w:r>
              <w:rPr>
                <w:sz w:val="20"/>
                <w:szCs w:val="20"/>
              </w:rPr>
              <w:t>5.7 (2.8 to 8.5)</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2</w:t>
            </w:r>
          </w:p>
        </w:tc>
        <w:tc>
          <w:tcPr>
            <w:tcW w:w="1904" w:type="dxa"/>
          </w:tcPr>
          <w:p w:rsidR="009C688A" w:rsidRPr="00CD3A85" w:rsidRDefault="009C688A" w:rsidP="00D31976">
            <w:pPr>
              <w:pStyle w:val="a3"/>
              <w:rPr>
                <w:sz w:val="20"/>
                <w:szCs w:val="20"/>
              </w:rPr>
            </w:pPr>
            <w:r>
              <w:rPr>
                <w:sz w:val="20"/>
                <w:szCs w:val="20"/>
              </w:rPr>
              <w:t>8.6 (</w:t>
            </w:r>
            <w:r>
              <w:rPr>
                <w:rFonts w:cs="Times New Roman"/>
                <w:sz w:val="20"/>
                <w:szCs w:val="20"/>
              </w:rPr>
              <w:t>−</w:t>
            </w:r>
            <w:r>
              <w:rPr>
                <w:sz w:val="20"/>
                <w:szCs w:val="20"/>
              </w:rPr>
              <w:t>3.1 to 20.4)</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15</w:t>
            </w:r>
          </w:p>
        </w:tc>
        <w:tc>
          <w:tcPr>
            <w:tcW w:w="1819" w:type="dxa"/>
          </w:tcPr>
          <w:p w:rsidR="009C688A" w:rsidRDefault="009C688A" w:rsidP="00D31976">
            <w:pPr>
              <w:pStyle w:val="a3"/>
              <w:rPr>
                <w:sz w:val="20"/>
                <w:szCs w:val="20"/>
              </w:rPr>
            </w:pPr>
            <w:r>
              <w:rPr>
                <w:sz w:val="20"/>
                <w:szCs w:val="20"/>
              </w:rPr>
              <w:t>5.0 (</w:t>
            </w:r>
            <w:r>
              <w:rPr>
                <w:rFonts w:cs="Times New Roman"/>
                <w:sz w:val="20"/>
                <w:szCs w:val="20"/>
              </w:rPr>
              <w:t>−</w:t>
            </w:r>
            <w:r>
              <w:rPr>
                <w:sz w:val="20"/>
                <w:szCs w:val="20"/>
              </w:rPr>
              <w:t>1.5 to 11.5)</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862</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7</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567" w:type="dxa"/>
          </w:tcPr>
          <w:p w:rsidR="009C688A" w:rsidRPr="00CD3A85" w:rsidRDefault="009C688A" w:rsidP="00D31976">
            <w:pPr>
              <w:pStyle w:val="a3"/>
              <w:tabs>
                <w:tab w:val="decimal" w:pos="318"/>
              </w:tabs>
              <w:rPr>
                <w:sz w:val="20"/>
                <w:szCs w:val="20"/>
              </w:rPr>
            </w:pPr>
            <w:r>
              <w:rPr>
                <w:sz w:val="20"/>
                <w:szCs w:val="20"/>
              </w:rPr>
              <w:t>35</w:t>
            </w:r>
          </w:p>
        </w:tc>
        <w:tc>
          <w:tcPr>
            <w:tcW w:w="1843" w:type="dxa"/>
          </w:tcPr>
          <w:p w:rsidR="009C688A" w:rsidRPr="00CD3A85" w:rsidRDefault="009C688A" w:rsidP="00D31976">
            <w:pPr>
              <w:pStyle w:val="a3"/>
              <w:rPr>
                <w:sz w:val="20"/>
                <w:szCs w:val="20"/>
              </w:rPr>
            </w:pPr>
            <w:r>
              <w:rPr>
                <w:sz w:val="20"/>
                <w:szCs w:val="20"/>
              </w:rPr>
              <w:t>6.6 (4.5 to 8.7)</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2</w:t>
            </w:r>
          </w:p>
        </w:tc>
        <w:tc>
          <w:tcPr>
            <w:tcW w:w="1904" w:type="dxa"/>
          </w:tcPr>
          <w:p w:rsidR="009C688A" w:rsidRPr="00CD3A85" w:rsidRDefault="009C688A" w:rsidP="00D31976">
            <w:pPr>
              <w:pStyle w:val="a3"/>
              <w:rPr>
                <w:sz w:val="20"/>
                <w:szCs w:val="20"/>
              </w:rPr>
            </w:pPr>
            <w:r>
              <w:rPr>
                <w:sz w:val="20"/>
                <w:szCs w:val="20"/>
              </w:rPr>
              <w:t>9.4 (0.7 to 18.1)</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15</w:t>
            </w:r>
          </w:p>
        </w:tc>
        <w:tc>
          <w:tcPr>
            <w:tcW w:w="1819" w:type="dxa"/>
          </w:tcPr>
          <w:p w:rsidR="009C688A" w:rsidRDefault="009C688A" w:rsidP="00D31976">
            <w:pPr>
              <w:pStyle w:val="a3"/>
              <w:rPr>
                <w:sz w:val="20"/>
                <w:szCs w:val="20"/>
              </w:rPr>
            </w:pPr>
            <w:r>
              <w:rPr>
                <w:sz w:val="20"/>
                <w:szCs w:val="20"/>
              </w:rPr>
              <w:t>21.3 (16.5 to 26.1)</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8</w:t>
            </w:r>
          </w:p>
        </w:tc>
        <w:tc>
          <w:tcPr>
            <w:tcW w:w="5244"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318"/>
              </w:tabs>
              <w:rPr>
                <w:sz w:val="20"/>
                <w:szCs w:val="20"/>
              </w:rPr>
            </w:pPr>
            <w:r>
              <w:rPr>
                <w:sz w:val="20"/>
                <w:szCs w:val="20"/>
              </w:rPr>
              <w:t>121</w:t>
            </w:r>
          </w:p>
        </w:tc>
        <w:tc>
          <w:tcPr>
            <w:tcW w:w="1843" w:type="dxa"/>
          </w:tcPr>
          <w:p w:rsidR="009C688A" w:rsidRPr="00CD3A85" w:rsidRDefault="009C688A" w:rsidP="00D31976">
            <w:pPr>
              <w:pStyle w:val="a3"/>
              <w:rPr>
                <w:sz w:val="20"/>
                <w:szCs w:val="20"/>
              </w:rPr>
            </w:pPr>
            <w:r>
              <w:rPr>
                <w:sz w:val="20"/>
                <w:szCs w:val="20"/>
              </w:rPr>
              <w:t>11.2 (9.4 to 13.1)</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32</w:t>
            </w:r>
          </w:p>
        </w:tc>
        <w:tc>
          <w:tcPr>
            <w:tcW w:w="1904" w:type="dxa"/>
          </w:tcPr>
          <w:p w:rsidR="009C688A" w:rsidRPr="00CD3A85" w:rsidRDefault="009C688A" w:rsidP="00D31976">
            <w:pPr>
              <w:pStyle w:val="a3"/>
              <w:rPr>
                <w:sz w:val="20"/>
                <w:szCs w:val="20"/>
              </w:rPr>
            </w:pPr>
            <w:r>
              <w:rPr>
                <w:sz w:val="20"/>
                <w:szCs w:val="20"/>
              </w:rPr>
              <w:t>12.6 (8.4 to 16.9)</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33</w:t>
            </w:r>
          </w:p>
        </w:tc>
        <w:tc>
          <w:tcPr>
            <w:tcW w:w="1819" w:type="dxa"/>
          </w:tcPr>
          <w:p w:rsidR="009C688A" w:rsidRDefault="009C688A" w:rsidP="00D31976">
            <w:pPr>
              <w:pStyle w:val="a3"/>
              <w:rPr>
                <w:sz w:val="20"/>
                <w:szCs w:val="20"/>
              </w:rPr>
            </w:pPr>
            <w:r>
              <w:rPr>
                <w:sz w:val="20"/>
                <w:szCs w:val="20"/>
              </w:rPr>
              <w:t>12.4 (7.9 to 17.0)</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771</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9</w:t>
            </w:r>
          </w:p>
        </w:tc>
        <w:tc>
          <w:tcPr>
            <w:tcW w:w="5244"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567" w:type="dxa"/>
          </w:tcPr>
          <w:p w:rsidR="009C688A" w:rsidRPr="00CD3A85" w:rsidRDefault="009C688A" w:rsidP="00D31976">
            <w:pPr>
              <w:pStyle w:val="a3"/>
              <w:tabs>
                <w:tab w:val="decimal" w:pos="318"/>
              </w:tabs>
              <w:rPr>
                <w:sz w:val="20"/>
                <w:szCs w:val="20"/>
              </w:rPr>
            </w:pPr>
            <w:r>
              <w:rPr>
                <w:sz w:val="20"/>
                <w:szCs w:val="20"/>
              </w:rPr>
              <w:t>47</w:t>
            </w:r>
          </w:p>
        </w:tc>
        <w:tc>
          <w:tcPr>
            <w:tcW w:w="1843" w:type="dxa"/>
          </w:tcPr>
          <w:p w:rsidR="009C688A" w:rsidRPr="00CD3A85" w:rsidRDefault="009C688A" w:rsidP="00D31976">
            <w:pPr>
              <w:pStyle w:val="a3"/>
              <w:rPr>
                <w:sz w:val="20"/>
                <w:szCs w:val="20"/>
              </w:rPr>
            </w:pPr>
            <w:r>
              <w:rPr>
                <w:sz w:val="20"/>
                <w:szCs w:val="20"/>
              </w:rPr>
              <w:t>4.8 (2.6 to 6.9)</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2</w:t>
            </w:r>
          </w:p>
        </w:tc>
        <w:tc>
          <w:tcPr>
            <w:tcW w:w="1904" w:type="dxa"/>
          </w:tcPr>
          <w:p w:rsidR="009C688A" w:rsidRPr="00CD3A85" w:rsidRDefault="009C688A" w:rsidP="00D31976">
            <w:pPr>
              <w:pStyle w:val="a3"/>
              <w:rPr>
                <w:sz w:val="20"/>
                <w:szCs w:val="20"/>
              </w:rPr>
            </w:pPr>
            <w:r>
              <w:rPr>
                <w:sz w:val="20"/>
                <w:szCs w:val="20"/>
              </w:rPr>
              <w:t>8.1 (</w:t>
            </w:r>
            <w:r>
              <w:rPr>
                <w:rFonts w:cs="Times New Roman"/>
                <w:sz w:val="20"/>
                <w:szCs w:val="20"/>
              </w:rPr>
              <w:t>−</w:t>
            </w:r>
            <w:r>
              <w:rPr>
                <w:sz w:val="20"/>
                <w:szCs w:val="20"/>
              </w:rPr>
              <w:t>1.8 to 18.1)</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17</w:t>
            </w:r>
          </w:p>
        </w:tc>
        <w:tc>
          <w:tcPr>
            <w:tcW w:w="1819" w:type="dxa"/>
          </w:tcPr>
          <w:p w:rsidR="009C688A" w:rsidRDefault="009C688A" w:rsidP="00D31976">
            <w:pPr>
              <w:pStyle w:val="a3"/>
              <w:rPr>
                <w:sz w:val="20"/>
                <w:szCs w:val="20"/>
              </w:rPr>
            </w:pPr>
            <w:r>
              <w:rPr>
                <w:sz w:val="20"/>
                <w:szCs w:val="20"/>
              </w:rPr>
              <w:t>3.4 (</w:t>
            </w:r>
            <w:r>
              <w:rPr>
                <w:rFonts w:cs="Times New Roman"/>
                <w:sz w:val="20"/>
                <w:szCs w:val="20"/>
              </w:rPr>
              <w:t>−</w:t>
            </w:r>
            <w:r>
              <w:rPr>
                <w:sz w:val="20"/>
                <w:szCs w:val="20"/>
              </w:rPr>
              <w:t>1.2 to 7.9)</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664</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0</w:t>
            </w:r>
          </w:p>
        </w:tc>
        <w:tc>
          <w:tcPr>
            <w:tcW w:w="5244"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567" w:type="dxa"/>
          </w:tcPr>
          <w:p w:rsidR="009C688A" w:rsidRPr="00CD3A85" w:rsidRDefault="009C688A" w:rsidP="00D31976">
            <w:pPr>
              <w:pStyle w:val="a3"/>
              <w:tabs>
                <w:tab w:val="decimal" w:pos="318"/>
              </w:tabs>
              <w:rPr>
                <w:sz w:val="20"/>
                <w:szCs w:val="20"/>
              </w:rPr>
            </w:pPr>
            <w:r>
              <w:rPr>
                <w:sz w:val="20"/>
                <w:szCs w:val="20"/>
              </w:rPr>
              <w:t>47</w:t>
            </w:r>
          </w:p>
        </w:tc>
        <w:tc>
          <w:tcPr>
            <w:tcW w:w="1843" w:type="dxa"/>
          </w:tcPr>
          <w:p w:rsidR="009C688A" w:rsidRPr="00CD3A85" w:rsidRDefault="009C688A" w:rsidP="00D31976">
            <w:pPr>
              <w:pStyle w:val="a3"/>
              <w:rPr>
                <w:sz w:val="20"/>
                <w:szCs w:val="20"/>
              </w:rPr>
            </w:pPr>
            <w:r>
              <w:rPr>
                <w:sz w:val="20"/>
                <w:szCs w:val="20"/>
              </w:rPr>
              <w:t>6.0 (4.2 to 7.8)</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2</w:t>
            </w:r>
          </w:p>
        </w:tc>
        <w:tc>
          <w:tcPr>
            <w:tcW w:w="1904" w:type="dxa"/>
          </w:tcPr>
          <w:p w:rsidR="009C688A" w:rsidRPr="00CD3A85" w:rsidRDefault="009C688A" w:rsidP="00D31976">
            <w:pPr>
              <w:pStyle w:val="a3"/>
              <w:rPr>
                <w:sz w:val="20"/>
                <w:szCs w:val="20"/>
              </w:rPr>
            </w:pPr>
            <w:r>
              <w:rPr>
                <w:sz w:val="20"/>
                <w:szCs w:val="20"/>
              </w:rPr>
              <w:t>8.9 (0.7 to 17.1)</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17</w:t>
            </w:r>
          </w:p>
        </w:tc>
        <w:tc>
          <w:tcPr>
            <w:tcW w:w="1819" w:type="dxa"/>
          </w:tcPr>
          <w:p w:rsidR="009C688A" w:rsidRDefault="009C688A" w:rsidP="00D31976">
            <w:pPr>
              <w:pStyle w:val="a3"/>
              <w:rPr>
                <w:sz w:val="20"/>
                <w:szCs w:val="20"/>
              </w:rPr>
            </w:pPr>
            <w:r>
              <w:rPr>
                <w:sz w:val="20"/>
                <w:szCs w:val="20"/>
              </w:rPr>
              <w:t>15.1 (11.4 to 18.8)</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Pr>
          <w:p w:rsidR="009C688A" w:rsidRPr="009F1DCE" w:rsidRDefault="009C688A" w:rsidP="00D31976">
            <w:pPr>
              <w:pStyle w:val="a3"/>
              <w:rPr>
                <w:sz w:val="16"/>
                <w:szCs w:val="16"/>
              </w:rPr>
            </w:pPr>
          </w:p>
        </w:tc>
        <w:tc>
          <w:tcPr>
            <w:tcW w:w="5244"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506"/>
              </w:tabs>
              <w:rPr>
                <w:sz w:val="20"/>
                <w:szCs w:val="20"/>
              </w:rPr>
            </w:pPr>
          </w:p>
        </w:tc>
        <w:tc>
          <w:tcPr>
            <w:tcW w:w="1904"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91" w:type="dxa"/>
          </w:tcPr>
          <w:p w:rsidR="009C688A" w:rsidRPr="00CD3A85" w:rsidRDefault="009C688A" w:rsidP="00D31976">
            <w:pPr>
              <w:pStyle w:val="a3"/>
              <w:tabs>
                <w:tab w:val="decimal" w:pos="389"/>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1</w:t>
            </w:r>
          </w:p>
        </w:tc>
        <w:tc>
          <w:tcPr>
            <w:tcW w:w="5244"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567" w:type="dxa"/>
          </w:tcPr>
          <w:p w:rsidR="009C688A" w:rsidRPr="00CD3A85" w:rsidRDefault="009C688A" w:rsidP="00D31976">
            <w:pPr>
              <w:pStyle w:val="a3"/>
              <w:tabs>
                <w:tab w:val="decimal" w:pos="318"/>
              </w:tabs>
              <w:rPr>
                <w:sz w:val="20"/>
                <w:szCs w:val="20"/>
              </w:rPr>
            </w:pPr>
            <w:r>
              <w:rPr>
                <w:sz w:val="20"/>
                <w:szCs w:val="20"/>
              </w:rPr>
              <w:t>86</w:t>
            </w:r>
          </w:p>
        </w:tc>
        <w:tc>
          <w:tcPr>
            <w:tcW w:w="1843" w:type="dxa"/>
          </w:tcPr>
          <w:p w:rsidR="009C688A" w:rsidRPr="00CD3A85" w:rsidRDefault="009C688A" w:rsidP="00D31976">
            <w:pPr>
              <w:pStyle w:val="a3"/>
              <w:rPr>
                <w:sz w:val="20"/>
                <w:szCs w:val="20"/>
              </w:rPr>
            </w:pPr>
            <w:r>
              <w:rPr>
                <w:sz w:val="20"/>
                <w:szCs w:val="20"/>
              </w:rPr>
              <w:t>2.9 (2.0 to 3.7)</w:t>
            </w:r>
          </w:p>
        </w:tc>
        <w:tc>
          <w:tcPr>
            <w:tcW w:w="284" w:type="dxa"/>
          </w:tcPr>
          <w:p w:rsidR="009C688A" w:rsidRPr="00CD3A85" w:rsidRDefault="009C688A" w:rsidP="00D31976">
            <w:pPr>
              <w:pStyle w:val="a3"/>
              <w:tabs>
                <w:tab w:val="decimal" w:pos="317"/>
              </w:tabs>
              <w:rPr>
                <w:sz w:val="20"/>
                <w:szCs w:val="20"/>
              </w:rPr>
            </w:pPr>
          </w:p>
        </w:tc>
        <w:tc>
          <w:tcPr>
            <w:tcW w:w="505" w:type="dxa"/>
          </w:tcPr>
          <w:p w:rsidR="009C688A" w:rsidRPr="00CD3A85" w:rsidRDefault="009C688A" w:rsidP="00D31976">
            <w:pPr>
              <w:pStyle w:val="a3"/>
              <w:tabs>
                <w:tab w:val="decimal" w:pos="289"/>
              </w:tabs>
              <w:rPr>
                <w:sz w:val="20"/>
                <w:szCs w:val="20"/>
              </w:rPr>
            </w:pPr>
            <w:r>
              <w:rPr>
                <w:sz w:val="20"/>
                <w:szCs w:val="20"/>
              </w:rPr>
              <w:t>27</w:t>
            </w:r>
          </w:p>
        </w:tc>
        <w:tc>
          <w:tcPr>
            <w:tcW w:w="1904" w:type="dxa"/>
          </w:tcPr>
          <w:p w:rsidR="009C688A" w:rsidRPr="00CD3A85" w:rsidRDefault="009C688A" w:rsidP="00D31976">
            <w:pPr>
              <w:pStyle w:val="a3"/>
              <w:rPr>
                <w:sz w:val="20"/>
                <w:szCs w:val="20"/>
              </w:rPr>
            </w:pPr>
            <w:r>
              <w:rPr>
                <w:sz w:val="20"/>
                <w:szCs w:val="20"/>
              </w:rPr>
              <w:t>3.5 (1.7 to 5.2)</w:t>
            </w:r>
          </w:p>
        </w:tc>
        <w:tc>
          <w:tcPr>
            <w:tcW w:w="284" w:type="dxa"/>
          </w:tcPr>
          <w:p w:rsidR="009C688A" w:rsidRDefault="009C688A" w:rsidP="00D31976">
            <w:pPr>
              <w:pStyle w:val="a3"/>
              <w:rPr>
                <w:sz w:val="20"/>
                <w:szCs w:val="20"/>
              </w:rPr>
            </w:pPr>
          </w:p>
        </w:tc>
        <w:tc>
          <w:tcPr>
            <w:tcW w:w="591" w:type="dxa"/>
          </w:tcPr>
          <w:p w:rsidR="009C688A" w:rsidRDefault="009C688A" w:rsidP="00D31976">
            <w:pPr>
              <w:pStyle w:val="a3"/>
              <w:tabs>
                <w:tab w:val="decimal" w:pos="389"/>
              </w:tabs>
              <w:rPr>
                <w:sz w:val="20"/>
                <w:szCs w:val="20"/>
              </w:rPr>
            </w:pPr>
            <w:r>
              <w:rPr>
                <w:sz w:val="20"/>
                <w:szCs w:val="20"/>
              </w:rPr>
              <w:t>24</w:t>
            </w:r>
          </w:p>
        </w:tc>
        <w:tc>
          <w:tcPr>
            <w:tcW w:w="1819" w:type="dxa"/>
          </w:tcPr>
          <w:p w:rsidR="009C688A" w:rsidRDefault="009C688A" w:rsidP="00D31976">
            <w:pPr>
              <w:pStyle w:val="a3"/>
              <w:rPr>
                <w:sz w:val="20"/>
                <w:szCs w:val="20"/>
              </w:rPr>
            </w:pPr>
            <w:r>
              <w:rPr>
                <w:sz w:val="20"/>
                <w:szCs w:val="20"/>
              </w:rPr>
              <w:t>10.5 (8.1 to 13.0)</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Borders>
              <w:bottom w:val="single" w:sz="4" w:space="0" w:color="auto"/>
            </w:tcBorders>
          </w:tcPr>
          <w:p w:rsidR="009C688A" w:rsidRPr="00CD3A85" w:rsidRDefault="009C688A" w:rsidP="00D31976">
            <w:pPr>
              <w:pStyle w:val="a3"/>
              <w:rPr>
                <w:sz w:val="20"/>
                <w:szCs w:val="20"/>
              </w:rPr>
            </w:pPr>
          </w:p>
        </w:tc>
        <w:tc>
          <w:tcPr>
            <w:tcW w:w="5244" w:type="dxa"/>
            <w:gridSpan w:val="2"/>
            <w:tcBorders>
              <w:bottom w:val="single" w:sz="4" w:space="0" w:color="auto"/>
            </w:tcBorders>
          </w:tcPr>
          <w:p w:rsidR="009C688A" w:rsidRPr="00CD3A85"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rPr>
                <w:sz w:val="20"/>
                <w:szCs w:val="20"/>
              </w:rPr>
            </w:pPr>
          </w:p>
        </w:tc>
        <w:tc>
          <w:tcPr>
            <w:tcW w:w="1843" w:type="dxa"/>
            <w:tcBorders>
              <w:bottom w:val="single" w:sz="4" w:space="0" w:color="auto"/>
            </w:tcBorders>
          </w:tcPr>
          <w:p w:rsidR="009C688A" w:rsidRPr="00CD3A85" w:rsidRDefault="009C688A" w:rsidP="00D31976">
            <w:pPr>
              <w:pStyle w:val="a3"/>
              <w:rPr>
                <w:sz w:val="20"/>
                <w:szCs w:val="20"/>
              </w:rPr>
            </w:pPr>
          </w:p>
        </w:tc>
        <w:tc>
          <w:tcPr>
            <w:tcW w:w="284" w:type="dxa"/>
            <w:tcBorders>
              <w:bottom w:val="single" w:sz="4" w:space="0" w:color="auto"/>
            </w:tcBorders>
          </w:tcPr>
          <w:p w:rsidR="009C688A" w:rsidRPr="00CD3A85" w:rsidRDefault="009C688A" w:rsidP="00D31976">
            <w:pPr>
              <w:pStyle w:val="a3"/>
              <w:tabs>
                <w:tab w:val="decimal" w:pos="317"/>
              </w:tabs>
              <w:rPr>
                <w:sz w:val="20"/>
                <w:szCs w:val="20"/>
              </w:rPr>
            </w:pPr>
          </w:p>
        </w:tc>
        <w:tc>
          <w:tcPr>
            <w:tcW w:w="505" w:type="dxa"/>
            <w:tcBorders>
              <w:bottom w:val="single" w:sz="4" w:space="0" w:color="auto"/>
            </w:tcBorders>
          </w:tcPr>
          <w:p w:rsidR="009C688A" w:rsidRPr="00CD3A85" w:rsidRDefault="009C688A" w:rsidP="00D31976">
            <w:pPr>
              <w:pStyle w:val="a3"/>
              <w:tabs>
                <w:tab w:val="decimal" w:pos="303"/>
              </w:tabs>
              <w:rPr>
                <w:sz w:val="20"/>
                <w:szCs w:val="20"/>
              </w:rPr>
            </w:pPr>
          </w:p>
        </w:tc>
        <w:tc>
          <w:tcPr>
            <w:tcW w:w="1904" w:type="dxa"/>
            <w:tcBorders>
              <w:bottom w:val="single" w:sz="4" w:space="0" w:color="auto"/>
            </w:tcBorders>
          </w:tcPr>
          <w:p w:rsidR="009C688A" w:rsidRPr="00CD3A85" w:rsidRDefault="009C688A" w:rsidP="00D31976">
            <w:pPr>
              <w:pStyle w:val="a3"/>
              <w:rPr>
                <w:sz w:val="20"/>
                <w:szCs w:val="20"/>
              </w:rPr>
            </w:pPr>
          </w:p>
        </w:tc>
        <w:tc>
          <w:tcPr>
            <w:tcW w:w="284" w:type="dxa"/>
            <w:tcBorders>
              <w:bottom w:val="single" w:sz="4" w:space="0" w:color="auto"/>
            </w:tcBorders>
          </w:tcPr>
          <w:p w:rsidR="009C688A" w:rsidRPr="00CD3A85" w:rsidRDefault="009C688A" w:rsidP="00D31976">
            <w:pPr>
              <w:pStyle w:val="a3"/>
              <w:rPr>
                <w:sz w:val="20"/>
                <w:szCs w:val="20"/>
              </w:rPr>
            </w:pPr>
          </w:p>
        </w:tc>
        <w:tc>
          <w:tcPr>
            <w:tcW w:w="591" w:type="dxa"/>
            <w:tcBorders>
              <w:bottom w:val="single" w:sz="4" w:space="0" w:color="auto"/>
            </w:tcBorders>
          </w:tcPr>
          <w:p w:rsidR="009C688A" w:rsidRPr="00CD3A85" w:rsidRDefault="009C688A" w:rsidP="00D31976">
            <w:pPr>
              <w:pStyle w:val="a3"/>
              <w:rPr>
                <w:sz w:val="20"/>
                <w:szCs w:val="20"/>
              </w:rPr>
            </w:pPr>
          </w:p>
        </w:tc>
        <w:tc>
          <w:tcPr>
            <w:tcW w:w="1819" w:type="dxa"/>
            <w:tcBorders>
              <w:bottom w:val="single" w:sz="4" w:space="0" w:color="auto"/>
            </w:tcBorders>
          </w:tcPr>
          <w:p w:rsidR="009C688A" w:rsidRPr="00CD3A85" w:rsidRDefault="009C688A" w:rsidP="00D31976">
            <w:pPr>
              <w:pStyle w:val="a3"/>
              <w:rPr>
                <w:sz w:val="20"/>
                <w:szCs w:val="20"/>
              </w:rPr>
            </w:pPr>
          </w:p>
        </w:tc>
        <w:tc>
          <w:tcPr>
            <w:tcW w:w="236" w:type="dxa"/>
            <w:tcBorders>
              <w:bottom w:val="single" w:sz="4" w:space="0" w:color="auto"/>
            </w:tcBorders>
          </w:tcPr>
          <w:p w:rsidR="009C688A" w:rsidRPr="00CD3A85" w:rsidRDefault="009C688A" w:rsidP="00D31976">
            <w:pPr>
              <w:pStyle w:val="a3"/>
              <w:rPr>
                <w:sz w:val="20"/>
                <w:szCs w:val="20"/>
              </w:rPr>
            </w:pPr>
          </w:p>
        </w:tc>
        <w:tc>
          <w:tcPr>
            <w:tcW w:w="898" w:type="dxa"/>
            <w:tcBorders>
              <w:bottom w:val="single" w:sz="4" w:space="0" w:color="auto"/>
            </w:tcBorders>
          </w:tcPr>
          <w:p w:rsidR="009C688A" w:rsidRPr="00CD3A85" w:rsidRDefault="009C688A" w:rsidP="00D31976">
            <w:pPr>
              <w:pStyle w:val="a3"/>
              <w:rPr>
                <w:sz w:val="20"/>
                <w:szCs w:val="20"/>
              </w:rPr>
            </w:pPr>
          </w:p>
        </w:tc>
      </w:tr>
    </w:tbl>
    <w:p w:rsidR="009C688A" w:rsidRDefault="009C688A" w:rsidP="009C688A">
      <w:pPr>
        <w:spacing w:line="276" w:lineRule="auto"/>
      </w:pPr>
      <w:r>
        <w:br w:type="page"/>
      </w:r>
    </w:p>
    <w:p w:rsidR="009C688A" w:rsidRDefault="009C688A" w:rsidP="009C688A">
      <w:pPr>
        <w:ind w:left="1418" w:hanging="1418"/>
      </w:pPr>
      <w:r>
        <w:lastRenderedPageBreak/>
        <w:t>TABLE S4</w:t>
      </w:r>
      <w:r>
        <w:tab/>
        <w:t>Misclassification rates by age group</w:t>
      </w:r>
    </w:p>
    <w:tbl>
      <w:tblPr>
        <w:tblW w:w="14850" w:type="dxa"/>
        <w:tblLayout w:type="fixed"/>
        <w:tblLook w:val="0000" w:firstRow="0" w:lastRow="0" w:firstColumn="0" w:lastColumn="0" w:noHBand="0" w:noVBand="0"/>
      </w:tblPr>
      <w:tblGrid>
        <w:gridCol w:w="534"/>
        <w:gridCol w:w="3402"/>
        <w:gridCol w:w="425"/>
        <w:gridCol w:w="1843"/>
        <w:gridCol w:w="283"/>
        <w:gridCol w:w="425"/>
        <w:gridCol w:w="1843"/>
        <w:gridCol w:w="284"/>
        <w:gridCol w:w="425"/>
        <w:gridCol w:w="1843"/>
        <w:gridCol w:w="283"/>
        <w:gridCol w:w="425"/>
        <w:gridCol w:w="1701"/>
        <w:gridCol w:w="284"/>
        <w:gridCol w:w="850"/>
      </w:tblGrid>
      <w:tr w:rsidR="009C688A" w:rsidRPr="00CD3A85" w:rsidTr="00D31976">
        <w:trPr>
          <w:cantSplit/>
          <w:tblHeader/>
        </w:trPr>
        <w:tc>
          <w:tcPr>
            <w:tcW w:w="534" w:type="dxa"/>
            <w:tcBorders>
              <w:top w:val="single" w:sz="4" w:space="0" w:color="auto"/>
            </w:tcBorders>
          </w:tcPr>
          <w:p w:rsidR="009C688A" w:rsidRPr="00CD3A85" w:rsidRDefault="009C688A" w:rsidP="00D31976">
            <w:pPr>
              <w:pStyle w:val="a3"/>
              <w:rPr>
                <w:sz w:val="20"/>
                <w:szCs w:val="20"/>
              </w:rPr>
            </w:pPr>
          </w:p>
        </w:tc>
        <w:tc>
          <w:tcPr>
            <w:tcW w:w="3402" w:type="dxa"/>
            <w:tcBorders>
              <w:top w:val="single" w:sz="4" w:space="0" w:color="auto"/>
            </w:tcBorders>
          </w:tcPr>
          <w:p w:rsidR="009C688A" w:rsidRPr="00CD3A85"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Young</w:t>
            </w:r>
          </w:p>
        </w:tc>
        <w:tc>
          <w:tcPr>
            <w:tcW w:w="283"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Not young</w:t>
            </w:r>
          </w:p>
        </w:tc>
        <w:tc>
          <w:tcPr>
            <w:tcW w:w="284"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All ages</w:t>
            </w:r>
          </w:p>
        </w:tc>
        <w:tc>
          <w:tcPr>
            <w:tcW w:w="283" w:type="dxa"/>
            <w:tcBorders>
              <w:top w:val="single" w:sz="4" w:space="0" w:color="auto"/>
            </w:tcBorders>
          </w:tcPr>
          <w:p w:rsidR="009C688A" w:rsidRDefault="009C688A" w:rsidP="00D31976">
            <w:pPr>
              <w:pStyle w:val="a3"/>
              <w:rPr>
                <w:sz w:val="20"/>
                <w:szCs w:val="20"/>
              </w:rPr>
            </w:pPr>
          </w:p>
        </w:tc>
        <w:tc>
          <w:tcPr>
            <w:tcW w:w="2126"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Not stated</w:t>
            </w:r>
          </w:p>
        </w:tc>
        <w:tc>
          <w:tcPr>
            <w:tcW w:w="284" w:type="dxa"/>
            <w:tcBorders>
              <w:top w:val="single" w:sz="4" w:space="0" w:color="auto"/>
            </w:tcBorders>
          </w:tcPr>
          <w:p w:rsidR="009C688A" w:rsidRPr="00CD3A85" w:rsidRDefault="009C688A" w:rsidP="00D31976">
            <w:pPr>
              <w:pStyle w:val="a3"/>
              <w:rPr>
                <w:sz w:val="20"/>
                <w:szCs w:val="20"/>
              </w:rPr>
            </w:pPr>
          </w:p>
        </w:tc>
        <w:tc>
          <w:tcPr>
            <w:tcW w:w="850" w:type="dxa"/>
            <w:tcBorders>
              <w:top w:val="single" w:sz="4" w:space="0" w:color="auto"/>
            </w:tcBorders>
          </w:tcPr>
          <w:p w:rsidR="009C688A" w:rsidRPr="00CD3A85" w:rsidRDefault="009C688A" w:rsidP="00D31976">
            <w:pPr>
              <w:pStyle w:val="a3"/>
              <w:rPr>
                <w:sz w:val="20"/>
                <w:szCs w:val="20"/>
              </w:rPr>
            </w:pPr>
          </w:p>
        </w:tc>
      </w:tr>
      <w:tr w:rsidR="009C688A" w:rsidRPr="00CD3A85" w:rsidTr="00D31976">
        <w:trPr>
          <w:cantSplit/>
          <w:tblHeader/>
        </w:trPr>
        <w:tc>
          <w:tcPr>
            <w:tcW w:w="3936" w:type="dxa"/>
            <w:gridSpan w:val="2"/>
            <w:tcBorders>
              <w:bottom w:val="single" w:sz="4" w:space="0" w:color="auto"/>
            </w:tcBorders>
          </w:tcPr>
          <w:p w:rsidR="009C688A" w:rsidRPr="00CD3A85" w:rsidRDefault="009C688A" w:rsidP="00D31976">
            <w:pPr>
              <w:pStyle w:val="a3"/>
              <w:rPr>
                <w:sz w:val="20"/>
                <w:szCs w:val="20"/>
              </w:rPr>
            </w:pPr>
            <w:r>
              <w:rPr>
                <w:sz w:val="20"/>
                <w:szCs w:val="20"/>
              </w:rPr>
              <w:t>Rate</w:t>
            </w:r>
          </w:p>
        </w:tc>
        <w:tc>
          <w:tcPr>
            <w:tcW w:w="425"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701"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jc w:val="center"/>
              <w:rPr>
                <w:sz w:val="20"/>
                <w:szCs w:val="20"/>
              </w:rPr>
            </w:pPr>
          </w:p>
        </w:tc>
        <w:tc>
          <w:tcPr>
            <w:tcW w:w="850" w:type="dxa"/>
            <w:tcBorders>
              <w:bottom w:val="single" w:sz="4" w:space="0" w:color="auto"/>
            </w:tcBorders>
          </w:tcPr>
          <w:p w:rsidR="009C688A" w:rsidRDefault="009C688A" w:rsidP="00D31976">
            <w:pPr>
              <w:pStyle w:val="a3"/>
              <w:jc w:val="center"/>
              <w:rPr>
                <w:sz w:val="20"/>
                <w:szCs w:val="20"/>
              </w:rPr>
            </w:pPr>
            <w:r>
              <w:rPr>
                <w:sz w:val="20"/>
                <w:szCs w:val="20"/>
              </w:rPr>
              <w:t>Het p</w:t>
            </w:r>
          </w:p>
        </w:tc>
      </w:tr>
      <w:tr w:rsidR="009C688A" w:rsidRPr="009F1DCE" w:rsidTr="00D31976">
        <w:trPr>
          <w:cantSplit/>
          <w:tblHeader/>
        </w:trPr>
        <w:tc>
          <w:tcPr>
            <w:tcW w:w="534" w:type="dxa"/>
            <w:tcBorders>
              <w:top w:val="single" w:sz="4" w:space="0" w:color="auto"/>
            </w:tcBorders>
          </w:tcPr>
          <w:p w:rsidR="009C688A" w:rsidRPr="009F1DCE" w:rsidRDefault="009C688A" w:rsidP="00D31976">
            <w:pPr>
              <w:pStyle w:val="a3"/>
              <w:rPr>
                <w:sz w:val="16"/>
                <w:szCs w:val="16"/>
              </w:rPr>
            </w:pPr>
          </w:p>
        </w:tc>
        <w:tc>
          <w:tcPr>
            <w:tcW w:w="3402"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3"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tabs>
                <w:tab w:val="decimal" w:pos="208"/>
              </w:tabs>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tabs>
                <w:tab w:val="decimal" w:pos="389"/>
              </w:tabs>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3"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rPr>
                <w:sz w:val="16"/>
                <w:szCs w:val="16"/>
              </w:rPr>
            </w:pPr>
          </w:p>
        </w:tc>
        <w:tc>
          <w:tcPr>
            <w:tcW w:w="1701" w:type="dxa"/>
            <w:tcBorders>
              <w:top w:val="single" w:sz="4" w:space="0" w:color="auto"/>
            </w:tcBorders>
          </w:tcPr>
          <w:p w:rsidR="009C688A" w:rsidRPr="009F1DCE" w:rsidRDefault="009C688A" w:rsidP="00D31976">
            <w:pPr>
              <w:pStyle w:val="a3"/>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850" w:type="dxa"/>
            <w:tcBorders>
              <w:top w:val="single" w:sz="4" w:space="0" w:color="auto"/>
            </w:tcBorders>
          </w:tcPr>
          <w:p w:rsidR="009C688A" w:rsidRPr="009F1DCE" w:rsidRDefault="009C688A" w:rsidP="00D31976">
            <w:pPr>
              <w:pStyle w:val="a3"/>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1</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jc w:val="right"/>
              <w:rPr>
                <w:sz w:val="20"/>
                <w:szCs w:val="20"/>
              </w:rPr>
            </w:pPr>
            <w:r>
              <w:rPr>
                <w:sz w:val="20"/>
                <w:szCs w:val="20"/>
              </w:rPr>
              <w:t>78</w:t>
            </w:r>
          </w:p>
        </w:tc>
        <w:tc>
          <w:tcPr>
            <w:tcW w:w="1843" w:type="dxa"/>
          </w:tcPr>
          <w:p w:rsidR="009C688A" w:rsidRPr="00CD3A85" w:rsidRDefault="009C688A" w:rsidP="00D31976">
            <w:pPr>
              <w:pStyle w:val="a3"/>
              <w:rPr>
                <w:sz w:val="20"/>
                <w:szCs w:val="20"/>
              </w:rPr>
            </w:pPr>
            <w:r>
              <w:rPr>
                <w:sz w:val="20"/>
                <w:szCs w:val="20"/>
              </w:rPr>
              <w:t>5.3 (4.1 to 6.6)</w:t>
            </w:r>
          </w:p>
        </w:tc>
        <w:tc>
          <w:tcPr>
            <w:tcW w:w="283" w:type="dxa"/>
          </w:tcPr>
          <w:p w:rsidR="009C688A"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21</w:t>
            </w:r>
          </w:p>
        </w:tc>
        <w:tc>
          <w:tcPr>
            <w:tcW w:w="1843" w:type="dxa"/>
          </w:tcPr>
          <w:p w:rsidR="009C688A" w:rsidRPr="00CD3A85" w:rsidRDefault="009C688A" w:rsidP="00D31976">
            <w:pPr>
              <w:pStyle w:val="a3"/>
              <w:rPr>
                <w:sz w:val="20"/>
                <w:szCs w:val="20"/>
              </w:rPr>
            </w:pPr>
            <w:r>
              <w:rPr>
                <w:sz w:val="20"/>
                <w:szCs w:val="20"/>
              </w:rPr>
              <w:t>4.4 (2.6 to 6.3)</w:t>
            </w:r>
          </w:p>
        </w:tc>
        <w:tc>
          <w:tcPr>
            <w:tcW w:w="284" w:type="dxa"/>
          </w:tcPr>
          <w:p w:rsidR="009C688A" w:rsidRDefault="009C688A" w:rsidP="00D31976">
            <w:pPr>
              <w:pStyle w:val="a3"/>
              <w:rPr>
                <w:sz w:val="20"/>
                <w:szCs w:val="20"/>
              </w:rPr>
            </w:pPr>
          </w:p>
        </w:tc>
        <w:tc>
          <w:tcPr>
            <w:tcW w:w="425" w:type="dxa"/>
          </w:tcPr>
          <w:p w:rsidR="009C688A" w:rsidRPr="00CD3A85" w:rsidRDefault="009C688A" w:rsidP="00D31976">
            <w:pPr>
              <w:pStyle w:val="a3"/>
              <w:tabs>
                <w:tab w:val="decimal" w:pos="209"/>
              </w:tabs>
              <w:rPr>
                <w:sz w:val="20"/>
                <w:szCs w:val="20"/>
              </w:rPr>
            </w:pPr>
            <w:r>
              <w:rPr>
                <w:sz w:val="20"/>
                <w:szCs w:val="20"/>
              </w:rPr>
              <w:t>81</w:t>
            </w:r>
          </w:p>
        </w:tc>
        <w:tc>
          <w:tcPr>
            <w:tcW w:w="1843" w:type="dxa"/>
          </w:tcPr>
          <w:p w:rsidR="009C688A" w:rsidRPr="00CD3A85" w:rsidRDefault="009C688A" w:rsidP="00D31976">
            <w:pPr>
              <w:pStyle w:val="a3"/>
              <w:rPr>
                <w:sz w:val="20"/>
                <w:szCs w:val="20"/>
              </w:rPr>
            </w:pPr>
            <w:r>
              <w:rPr>
                <w:sz w:val="20"/>
                <w:szCs w:val="20"/>
              </w:rPr>
              <w:t>5.1 (4.2 to 5.9)</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29</w:t>
            </w:r>
          </w:p>
        </w:tc>
        <w:tc>
          <w:tcPr>
            <w:tcW w:w="1701" w:type="dxa"/>
          </w:tcPr>
          <w:p w:rsidR="009C688A" w:rsidRDefault="009C688A" w:rsidP="00D31976">
            <w:pPr>
              <w:pStyle w:val="a3"/>
              <w:rPr>
                <w:sz w:val="20"/>
                <w:szCs w:val="20"/>
              </w:rPr>
            </w:pPr>
            <w:r>
              <w:rPr>
                <w:sz w:val="20"/>
                <w:szCs w:val="20"/>
              </w:rPr>
              <w:t>3.6 (1.3 to 6.0)</w:t>
            </w:r>
          </w:p>
        </w:tc>
        <w:tc>
          <w:tcPr>
            <w:tcW w:w="284" w:type="dxa"/>
          </w:tcPr>
          <w:p w:rsidR="009C688A" w:rsidRDefault="009C688A" w:rsidP="00D31976">
            <w:pPr>
              <w:pStyle w:val="a3"/>
              <w:tabs>
                <w:tab w:val="decimal" w:pos="223"/>
              </w:tabs>
              <w:rPr>
                <w:sz w:val="20"/>
                <w:szCs w:val="20"/>
              </w:rPr>
            </w:pPr>
          </w:p>
        </w:tc>
        <w:tc>
          <w:tcPr>
            <w:tcW w:w="850" w:type="dxa"/>
          </w:tcPr>
          <w:p w:rsidR="009C688A" w:rsidRPr="00CD3A85" w:rsidRDefault="009C688A" w:rsidP="00D31976">
            <w:pPr>
              <w:pStyle w:val="a3"/>
              <w:tabs>
                <w:tab w:val="decimal" w:pos="223"/>
              </w:tabs>
              <w:rPr>
                <w:sz w:val="20"/>
                <w:szCs w:val="20"/>
              </w:rPr>
            </w:pPr>
            <w:r>
              <w:rPr>
                <w:sz w:val="20"/>
                <w:szCs w:val="20"/>
              </w:rPr>
              <w:t>0.596</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2</w:t>
            </w:r>
          </w:p>
        </w:tc>
        <w:tc>
          <w:tcPr>
            <w:tcW w:w="3402" w:type="dxa"/>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jc w:val="right"/>
              <w:rPr>
                <w:sz w:val="20"/>
                <w:szCs w:val="20"/>
              </w:rPr>
            </w:pPr>
            <w:r>
              <w:rPr>
                <w:sz w:val="20"/>
                <w:szCs w:val="20"/>
              </w:rPr>
              <w:t>9</w:t>
            </w:r>
          </w:p>
        </w:tc>
        <w:tc>
          <w:tcPr>
            <w:tcW w:w="1843" w:type="dxa"/>
          </w:tcPr>
          <w:p w:rsidR="009C688A" w:rsidRPr="00CD3A85" w:rsidRDefault="009C688A" w:rsidP="00D31976">
            <w:pPr>
              <w:pStyle w:val="a3"/>
              <w:rPr>
                <w:sz w:val="20"/>
                <w:szCs w:val="20"/>
              </w:rPr>
            </w:pPr>
            <w:r>
              <w:rPr>
                <w:sz w:val="20"/>
                <w:szCs w:val="20"/>
              </w:rPr>
              <w:t>4.2 (2.6 to 5.9)</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7</w:t>
            </w:r>
          </w:p>
        </w:tc>
        <w:tc>
          <w:tcPr>
            <w:tcW w:w="1843" w:type="dxa"/>
          </w:tcPr>
          <w:p w:rsidR="009C688A" w:rsidRPr="00CD3A85" w:rsidRDefault="009C688A" w:rsidP="00D31976">
            <w:pPr>
              <w:pStyle w:val="a3"/>
              <w:rPr>
                <w:sz w:val="20"/>
                <w:szCs w:val="20"/>
              </w:rPr>
            </w:pPr>
            <w:r>
              <w:rPr>
                <w:sz w:val="20"/>
                <w:szCs w:val="20"/>
              </w:rPr>
              <w:t>2.8 (1.5 to 4.0)</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41</w:t>
            </w:r>
          </w:p>
        </w:tc>
        <w:tc>
          <w:tcPr>
            <w:tcW w:w="1843" w:type="dxa"/>
          </w:tcPr>
          <w:p w:rsidR="009C688A" w:rsidRDefault="009C688A" w:rsidP="00D31976">
            <w:pPr>
              <w:pStyle w:val="a3"/>
              <w:rPr>
                <w:sz w:val="20"/>
                <w:szCs w:val="20"/>
              </w:rPr>
            </w:pPr>
            <w:r>
              <w:rPr>
                <w:sz w:val="20"/>
                <w:szCs w:val="20"/>
              </w:rPr>
              <w:t>3.3 (2.6 to 4.0)</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20</w:t>
            </w:r>
          </w:p>
        </w:tc>
        <w:tc>
          <w:tcPr>
            <w:tcW w:w="1701" w:type="dxa"/>
          </w:tcPr>
          <w:p w:rsidR="009C688A" w:rsidRDefault="009C688A" w:rsidP="00D31976">
            <w:pPr>
              <w:pStyle w:val="a3"/>
              <w:rPr>
                <w:sz w:val="20"/>
                <w:szCs w:val="20"/>
              </w:rPr>
            </w:pPr>
            <w:r>
              <w:rPr>
                <w:sz w:val="20"/>
                <w:szCs w:val="20"/>
              </w:rPr>
              <w:t>1.3 (0.1 to 2.6)</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021</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3</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jc w:val="right"/>
              <w:rPr>
                <w:sz w:val="20"/>
                <w:szCs w:val="20"/>
              </w:rPr>
            </w:pPr>
            <w:r>
              <w:rPr>
                <w:sz w:val="20"/>
                <w:szCs w:val="20"/>
              </w:rPr>
              <w:t>20</w:t>
            </w:r>
          </w:p>
        </w:tc>
        <w:tc>
          <w:tcPr>
            <w:tcW w:w="1843" w:type="dxa"/>
          </w:tcPr>
          <w:p w:rsidR="009C688A" w:rsidRPr="00CD3A85" w:rsidRDefault="009C688A" w:rsidP="00D31976">
            <w:pPr>
              <w:pStyle w:val="a3"/>
              <w:rPr>
                <w:sz w:val="20"/>
                <w:szCs w:val="20"/>
              </w:rPr>
            </w:pPr>
            <w:r>
              <w:rPr>
                <w:sz w:val="20"/>
                <w:szCs w:val="20"/>
              </w:rPr>
              <w:t>18.8 (14.6 to 23.0)</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6</w:t>
            </w:r>
          </w:p>
        </w:tc>
        <w:tc>
          <w:tcPr>
            <w:tcW w:w="1843" w:type="dxa"/>
          </w:tcPr>
          <w:p w:rsidR="009C688A" w:rsidRPr="00CD3A85" w:rsidRDefault="009C688A" w:rsidP="00D31976">
            <w:pPr>
              <w:pStyle w:val="a3"/>
              <w:rPr>
                <w:sz w:val="20"/>
                <w:szCs w:val="20"/>
              </w:rPr>
            </w:pPr>
            <w:r>
              <w:rPr>
                <w:sz w:val="20"/>
                <w:szCs w:val="20"/>
              </w:rPr>
              <w:t>11.6 (8.7 to 14.6)</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38</w:t>
            </w:r>
          </w:p>
        </w:tc>
        <w:tc>
          <w:tcPr>
            <w:tcW w:w="1843" w:type="dxa"/>
          </w:tcPr>
          <w:p w:rsidR="009C688A" w:rsidRDefault="009C688A" w:rsidP="00D31976">
            <w:pPr>
              <w:pStyle w:val="a3"/>
              <w:rPr>
                <w:sz w:val="20"/>
                <w:szCs w:val="20"/>
              </w:rPr>
            </w:pPr>
            <w:r>
              <w:rPr>
                <w:sz w:val="20"/>
                <w:szCs w:val="20"/>
              </w:rPr>
              <w:t>9.4 (7.0 to 11.7)</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4</w:t>
            </w:r>
          </w:p>
        </w:tc>
        <w:tc>
          <w:tcPr>
            <w:tcW w:w="1701" w:type="dxa"/>
          </w:tcPr>
          <w:p w:rsidR="009C688A" w:rsidRDefault="009C688A" w:rsidP="00D31976">
            <w:pPr>
              <w:pStyle w:val="a3"/>
              <w:rPr>
                <w:sz w:val="20"/>
                <w:szCs w:val="20"/>
              </w:rPr>
            </w:pPr>
            <w:r>
              <w:rPr>
                <w:sz w:val="20"/>
                <w:szCs w:val="20"/>
              </w:rPr>
              <w:t>7.1 (3.3 to 11.0)</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lt;0.001</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4</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425" w:type="dxa"/>
          </w:tcPr>
          <w:p w:rsidR="009C688A" w:rsidRPr="00CD3A85" w:rsidRDefault="009C688A" w:rsidP="00D31976">
            <w:pPr>
              <w:pStyle w:val="a3"/>
              <w:jc w:val="right"/>
              <w:rPr>
                <w:sz w:val="20"/>
                <w:szCs w:val="20"/>
              </w:rPr>
            </w:pPr>
            <w:r>
              <w:rPr>
                <w:sz w:val="20"/>
                <w:szCs w:val="20"/>
              </w:rPr>
              <w:t>59</w:t>
            </w:r>
          </w:p>
        </w:tc>
        <w:tc>
          <w:tcPr>
            <w:tcW w:w="1843" w:type="dxa"/>
          </w:tcPr>
          <w:p w:rsidR="009C688A" w:rsidRPr="00CD3A85" w:rsidRDefault="009C688A" w:rsidP="00D31976">
            <w:pPr>
              <w:pStyle w:val="a3"/>
              <w:rPr>
                <w:sz w:val="20"/>
                <w:szCs w:val="20"/>
              </w:rPr>
            </w:pPr>
            <w:r>
              <w:rPr>
                <w:sz w:val="20"/>
                <w:szCs w:val="20"/>
              </w:rPr>
              <w:t>13.2 (9.9 to 16.4)</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2</w:t>
            </w:r>
          </w:p>
        </w:tc>
        <w:tc>
          <w:tcPr>
            <w:tcW w:w="1843" w:type="dxa"/>
          </w:tcPr>
          <w:p w:rsidR="009C688A" w:rsidRPr="00CD3A85" w:rsidRDefault="009C688A" w:rsidP="00D31976">
            <w:pPr>
              <w:pStyle w:val="a3"/>
              <w:rPr>
                <w:sz w:val="20"/>
                <w:szCs w:val="20"/>
              </w:rPr>
            </w:pPr>
            <w:r>
              <w:rPr>
                <w:sz w:val="20"/>
                <w:szCs w:val="20"/>
              </w:rPr>
              <w:t>20.4 (14.3 to 26.6)</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46</w:t>
            </w:r>
          </w:p>
        </w:tc>
        <w:tc>
          <w:tcPr>
            <w:tcW w:w="1843" w:type="dxa"/>
          </w:tcPr>
          <w:p w:rsidR="009C688A" w:rsidRDefault="009C688A" w:rsidP="00D31976">
            <w:pPr>
              <w:pStyle w:val="a3"/>
              <w:rPr>
                <w:sz w:val="20"/>
                <w:szCs w:val="20"/>
              </w:rPr>
            </w:pPr>
            <w:r>
              <w:rPr>
                <w:sz w:val="20"/>
                <w:szCs w:val="20"/>
              </w:rPr>
              <w:t>5.8 (3.3 to 8.3)</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25</w:t>
            </w:r>
          </w:p>
        </w:tc>
        <w:tc>
          <w:tcPr>
            <w:tcW w:w="1701" w:type="dxa"/>
          </w:tcPr>
          <w:p w:rsidR="009C688A" w:rsidRDefault="009C688A" w:rsidP="00D31976">
            <w:pPr>
              <w:pStyle w:val="a3"/>
              <w:rPr>
                <w:sz w:val="20"/>
                <w:szCs w:val="20"/>
              </w:rPr>
            </w:pPr>
            <w:r>
              <w:rPr>
                <w:sz w:val="20"/>
                <w:szCs w:val="20"/>
              </w:rPr>
              <w:t>11.0 (4.3 to 17.6)</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lt;0.001</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5</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jc w:val="right"/>
              <w:rPr>
                <w:sz w:val="20"/>
                <w:szCs w:val="20"/>
              </w:rPr>
            </w:pPr>
            <w:r>
              <w:rPr>
                <w:sz w:val="20"/>
                <w:szCs w:val="20"/>
              </w:rPr>
              <w:t>57</w:t>
            </w:r>
          </w:p>
        </w:tc>
        <w:tc>
          <w:tcPr>
            <w:tcW w:w="1843" w:type="dxa"/>
          </w:tcPr>
          <w:p w:rsidR="009C688A" w:rsidRPr="00CD3A85" w:rsidRDefault="009C688A" w:rsidP="00D31976">
            <w:pPr>
              <w:pStyle w:val="a3"/>
              <w:rPr>
                <w:sz w:val="20"/>
                <w:szCs w:val="20"/>
              </w:rPr>
            </w:pPr>
            <w:r>
              <w:rPr>
                <w:sz w:val="20"/>
                <w:szCs w:val="20"/>
              </w:rPr>
              <w:t>15.0 (11.1 to 18.9)</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1</w:t>
            </w:r>
          </w:p>
        </w:tc>
        <w:tc>
          <w:tcPr>
            <w:tcW w:w="1843" w:type="dxa"/>
          </w:tcPr>
          <w:p w:rsidR="009C688A" w:rsidRPr="00CD3A85" w:rsidRDefault="009C688A" w:rsidP="00D31976">
            <w:pPr>
              <w:pStyle w:val="a3"/>
              <w:rPr>
                <w:sz w:val="20"/>
                <w:szCs w:val="20"/>
              </w:rPr>
            </w:pPr>
            <w:r>
              <w:rPr>
                <w:sz w:val="20"/>
                <w:szCs w:val="20"/>
              </w:rPr>
              <w:t>22.6 (13.7 to 31.4)</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45</w:t>
            </w:r>
          </w:p>
        </w:tc>
        <w:tc>
          <w:tcPr>
            <w:tcW w:w="1843" w:type="dxa"/>
          </w:tcPr>
          <w:p w:rsidR="009C688A" w:rsidRDefault="009C688A" w:rsidP="00D31976">
            <w:pPr>
              <w:pStyle w:val="a3"/>
              <w:rPr>
                <w:sz w:val="20"/>
                <w:szCs w:val="20"/>
              </w:rPr>
            </w:pPr>
            <w:r>
              <w:rPr>
                <w:sz w:val="20"/>
                <w:szCs w:val="20"/>
              </w:rPr>
              <w:t>13.7 (10.9 to 16.5)</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23</w:t>
            </w:r>
          </w:p>
        </w:tc>
        <w:tc>
          <w:tcPr>
            <w:tcW w:w="1701" w:type="dxa"/>
          </w:tcPr>
          <w:p w:rsidR="009C688A" w:rsidRDefault="009C688A" w:rsidP="00D31976">
            <w:pPr>
              <w:pStyle w:val="a3"/>
              <w:rPr>
                <w:sz w:val="20"/>
                <w:szCs w:val="20"/>
              </w:rPr>
            </w:pPr>
            <w:r>
              <w:rPr>
                <w:sz w:val="20"/>
                <w:szCs w:val="20"/>
              </w:rPr>
              <w:t>12.2 (3.8 to 20.5)</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271</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6</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425" w:type="dxa"/>
          </w:tcPr>
          <w:p w:rsidR="009C688A" w:rsidRPr="00CD3A85" w:rsidRDefault="009C688A" w:rsidP="00D31976">
            <w:pPr>
              <w:pStyle w:val="a3"/>
              <w:jc w:val="right"/>
              <w:rPr>
                <w:sz w:val="20"/>
                <w:szCs w:val="20"/>
              </w:rPr>
            </w:pPr>
            <w:r>
              <w:rPr>
                <w:sz w:val="20"/>
                <w:szCs w:val="20"/>
              </w:rPr>
              <w:t>8</w:t>
            </w:r>
          </w:p>
        </w:tc>
        <w:tc>
          <w:tcPr>
            <w:tcW w:w="1843" w:type="dxa"/>
          </w:tcPr>
          <w:p w:rsidR="009C688A" w:rsidRPr="00CD3A85" w:rsidRDefault="009C688A" w:rsidP="00D31976">
            <w:pPr>
              <w:pStyle w:val="a3"/>
              <w:rPr>
                <w:sz w:val="20"/>
                <w:szCs w:val="20"/>
              </w:rPr>
            </w:pPr>
            <w:r>
              <w:rPr>
                <w:sz w:val="20"/>
                <w:szCs w:val="20"/>
              </w:rPr>
              <w:t>7.5 (1.6 to 13.4)</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2</w:t>
            </w:r>
          </w:p>
        </w:tc>
        <w:tc>
          <w:tcPr>
            <w:tcW w:w="1843" w:type="dxa"/>
          </w:tcPr>
          <w:p w:rsidR="009C688A" w:rsidRPr="00CD3A85" w:rsidRDefault="009C688A" w:rsidP="00D31976">
            <w:pPr>
              <w:pStyle w:val="a3"/>
              <w:rPr>
                <w:sz w:val="20"/>
                <w:szCs w:val="20"/>
              </w:rPr>
            </w:pPr>
            <w:r>
              <w:rPr>
                <w:sz w:val="20"/>
                <w:szCs w:val="20"/>
              </w:rPr>
              <w:t>5.4 (0.0 to 10.7)</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21</w:t>
            </w:r>
          </w:p>
        </w:tc>
        <w:tc>
          <w:tcPr>
            <w:tcW w:w="1843" w:type="dxa"/>
          </w:tcPr>
          <w:p w:rsidR="009C688A" w:rsidRDefault="009C688A" w:rsidP="00D31976">
            <w:pPr>
              <w:pStyle w:val="a3"/>
              <w:rPr>
                <w:sz w:val="20"/>
                <w:szCs w:val="20"/>
              </w:rPr>
            </w:pPr>
            <w:r>
              <w:rPr>
                <w:sz w:val="20"/>
                <w:szCs w:val="20"/>
              </w:rPr>
              <w:t>5.4 (1.7 to 9.1)</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1</w:t>
            </w:r>
          </w:p>
        </w:tc>
        <w:tc>
          <w:tcPr>
            <w:tcW w:w="1701" w:type="dxa"/>
          </w:tcPr>
          <w:p w:rsidR="009C688A" w:rsidRDefault="009C688A" w:rsidP="00D31976">
            <w:pPr>
              <w:pStyle w:val="a3"/>
              <w:rPr>
                <w:sz w:val="20"/>
                <w:szCs w:val="20"/>
              </w:rPr>
            </w:pPr>
            <w:r>
              <w:rPr>
                <w:sz w:val="20"/>
                <w:szCs w:val="20"/>
              </w:rPr>
              <w:t>4.6 (</w:t>
            </w:r>
            <w:r>
              <w:rPr>
                <w:rFonts w:cs="Times New Roman"/>
                <w:sz w:val="20"/>
                <w:szCs w:val="20"/>
              </w:rPr>
              <w:t>−</w:t>
            </w:r>
            <w:r>
              <w:rPr>
                <w:sz w:val="20"/>
                <w:szCs w:val="20"/>
              </w:rPr>
              <w:t>3.2 to 12.5)</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922</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7</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425" w:type="dxa"/>
          </w:tcPr>
          <w:p w:rsidR="009C688A" w:rsidRPr="00CD3A85" w:rsidRDefault="009C688A" w:rsidP="00D31976">
            <w:pPr>
              <w:pStyle w:val="a3"/>
              <w:jc w:val="right"/>
              <w:rPr>
                <w:sz w:val="20"/>
                <w:szCs w:val="20"/>
              </w:rPr>
            </w:pPr>
            <w:r>
              <w:rPr>
                <w:sz w:val="20"/>
                <w:szCs w:val="20"/>
              </w:rPr>
              <w:t>8</w:t>
            </w:r>
          </w:p>
        </w:tc>
        <w:tc>
          <w:tcPr>
            <w:tcW w:w="1843" w:type="dxa"/>
          </w:tcPr>
          <w:p w:rsidR="009C688A" w:rsidRPr="00CD3A85" w:rsidRDefault="009C688A" w:rsidP="00D31976">
            <w:pPr>
              <w:pStyle w:val="a3"/>
              <w:rPr>
                <w:sz w:val="20"/>
                <w:szCs w:val="20"/>
              </w:rPr>
            </w:pPr>
            <w:r>
              <w:rPr>
                <w:sz w:val="20"/>
                <w:szCs w:val="20"/>
              </w:rPr>
              <w:t>5.4 (0.6 to 10.2)</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2</w:t>
            </w:r>
          </w:p>
        </w:tc>
        <w:tc>
          <w:tcPr>
            <w:tcW w:w="1843" w:type="dxa"/>
          </w:tcPr>
          <w:p w:rsidR="009C688A" w:rsidRPr="00CD3A85" w:rsidRDefault="009C688A" w:rsidP="00D31976">
            <w:pPr>
              <w:pStyle w:val="a3"/>
              <w:rPr>
                <w:sz w:val="20"/>
                <w:szCs w:val="20"/>
              </w:rPr>
            </w:pPr>
            <w:r>
              <w:rPr>
                <w:sz w:val="20"/>
                <w:szCs w:val="20"/>
              </w:rPr>
              <w:t>16.4 (12.1 to 20.8)</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21</w:t>
            </w:r>
          </w:p>
        </w:tc>
        <w:tc>
          <w:tcPr>
            <w:tcW w:w="1843" w:type="dxa"/>
          </w:tcPr>
          <w:p w:rsidR="009C688A" w:rsidRDefault="009C688A" w:rsidP="00D31976">
            <w:pPr>
              <w:pStyle w:val="a3"/>
              <w:rPr>
                <w:sz w:val="20"/>
                <w:szCs w:val="20"/>
              </w:rPr>
            </w:pPr>
            <w:r>
              <w:rPr>
                <w:sz w:val="20"/>
                <w:szCs w:val="20"/>
              </w:rPr>
              <w:t>6.5 (3.4 to 9.5)</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1</w:t>
            </w:r>
          </w:p>
        </w:tc>
        <w:tc>
          <w:tcPr>
            <w:tcW w:w="1701" w:type="dxa"/>
          </w:tcPr>
          <w:p w:rsidR="009C688A" w:rsidRDefault="009C688A" w:rsidP="00D31976">
            <w:pPr>
              <w:pStyle w:val="a3"/>
              <w:rPr>
                <w:sz w:val="20"/>
                <w:szCs w:val="20"/>
              </w:rPr>
            </w:pPr>
            <w:r>
              <w:rPr>
                <w:sz w:val="20"/>
                <w:szCs w:val="20"/>
              </w:rPr>
              <w:t>10.1 (3.7 to 16.5)</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002</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8</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jc w:val="right"/>
              <w:rPr>
                <w:sz w:val="20"/>
                <w:szCs w:val="20"/>
              </w:rPr>
            </w:pPr>
            <w:r>
              <w:rPr>
                <w:sz w:val="20"/>
                <w:szCs w:val="20"/>
              </w:rPr>
              <w:t>71</w:t>
            </w:r>
          </w:p>
        </w:tc>
        <w:tc>
          <w:tcPr>
            <w:tcW w:w="1843" w:type="dxa"/>
          </w:tcPr>
          <w:p w:rsidR="009C688A" w:rsidRPr="00CD3A85" w:rsidRDefault="009C688A" w:rsidP="00D31976">
            <w:pPr>
              <w:pStyle w:val="a3"/>
              <w:rPr>
                <w:sz w:val="20"/>
                <w:szCs w:val="20"/>
              </w:rPr>
            </w:pPr>
            <w:r>
              <w:rPr>
                <w:sz w:val="20"/>
                <w:szCs w:val="20"/>
              </w:rPr>
              <w:t>13.3 (10.1 to 16.4)</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8</w:t>
            </w:r>
          </w:p>
        </w:tc>
        <w:tc>
          <w:tcPr>
            <w:tcW w:w="1843" w:type="dxa"/>
          </w:tcPr>
          <w:p w:rsidR="009C688A" w:rsidRPr="00CD3A85" w:rsidRDefault="009C688A" w:rsidP="00D31976">
            <w:pPr>
              <w:pStyle w:val="a3"/>
              <w:rPr>
                <w:sz w:val="20"/>
                <w:szCs w:val="20"/>
              </w:rPr>
            </w:pPr>
            <w:r>
              <w:rPr>
                <w:sz w:val="20"/>
                <w:szCs w:val="20"/>
              </w:rPr>
              <w:t>10.0 (5.4 to 14.6)</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68</w:t>
            </w:r>
          </w:p>
        </w:tc>
        <w:tc>
          <w:tcPr>
            <w:tcW w:w="1843" w:type="dxa"/>
          </w:tcPr>
          <w:p w:rsidR="009C688A" w:rsidRDefault="009C688A" w:rsidP="00D31976">
            <w:pPr>
              <w:pStyle w:val="a3"/>
              <w:rPr>
                <w:sz w:val="20"/>
                <w:szCs w:val="20"/>
              </w:rPr>
            </w:pPr>
            <w:r>
              <w:rPr>
                <w:sz w:val="20"/>
                <w:szCs w:val="20"/>
              </w:rPr>
              <w:t>12.2 (10.1 to 14.4)</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28</w:t>
            </w:r>
          </w:p>
        </w:tc>
        <w:tc>
          <w:tcPr>
            <w:tcW w:w="1701" w:type="dxa"/>
          </w:tcPr>
          <w:p w:rsidR="009C688A" w:rsidRDefault="009C688A" w:rsidP="00D31976">
            <w:pPr>
              <w:pStyle w:val="a3"/>
              <w:rPr>
                <w:sz w:val="20"/>
                <w:szCs w:val="20"/>
              </w:rPr>
            </w:pPr>
            <w:r>
              <w:rPr>
                <w:sz w:val="20"/>
                <w:szCs w:val="20"/>
              </w:rPr>
              <w:t>6.2 (1.3 to 11.0)</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084</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0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9</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425" w:type="dxa"/>
          </w:tcPr>
          <w:p w:rsidR="009C688A" w:rsidRPr="00CD3A85" w:rsidRDefault="009C688A" w:rsidP="00D31976">
            <w:pPr>
              <w:pStyle w:val="a3"/>
              <w:jc w:val="right"/>
              <w:rPr>
                <w:sz w:val="20"/>
                <w:szCs w:val="20"/>
              </w:rPr>
            </w:pPr>
            <w:r>
              <w:rPr>
                <w:sz w:val="20"/>
                <w:szCs w:val="20"/>
              </w:rPr>
              <w:t>9</w:t>
            </w:r>
          </w:p>
        </w:tc>
        <w:tc>
          <w:tcPr>
            <w:tcW w:w="1843" w:type="dxa"/>
          </w:tcPr>
          <w:p w:rsidR="009C688A" w:rsidRPr="00CD3A85" w:rsidRDefault="009C688A" w:rsidP="00D31976">
            <w:pPr>
              <w:pStyle w:val="a3"/>
              <w:rPr>
                <w:sz w:val="20"/>
                <w:szCs w:val="20"/>
              </w:rPr>
            </w:pPr>
            <w:r>
              <w:rPr>
                <w:sz w:val="20"/>
                <w:szCs w:val="20"/>
              </w:rPr>
              <w:t>6.9 (2.0 to 11.7)</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3</w:t>
            </w:r>
          </w:p>
        </w:tc>
        <w:tc>
          <w:tcPr>
            <w:tcW w:w="1843" w:type="dxa"/>
          </w:tcPr>
          <w:p w:rsidR="009C688A" w:rsidRPr="00CD3A85" w:rsidRDefault="009C688A" w:rsidP="00D31976">
            <w:pPr>
              <w:pStyle w:val="a3"/>
              <w:rPr>
                <w:sz w:val="20"/>
                <w:szCs w:val="20"/>
              </w:rPr>
            </w:pPr>
            <w:r>
              <w:rPr>
                <w:sz w:val="20"/>
                <w:szCs w:val="20"/>
              </w:rPr>
              <w:t>4.4 (0.2 to 8.7)</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32</w:t>
            </w:r>
          </w:p>
        </w:tc>
        <w:tc>
          <w:tcPr>
            <w:tcW w:w="1843" w:type="dxa"/>
          </w:tcPr>
          <w:p w:rsidR="009C688A" w:rsidRDefault="009C688A" w:rsidP="00D31976">
            <w:pPr>
              <w:pStyle w:val="a3"/>
              <w:rPr>
                <w:sz w:val="20"/>
                <w:szCs w:val="20"/>
              </w:rPr>
            </w:pPr>
            <w:r>
              <w:rPr>
                <w:sz w:val="20"/>
                <w:szCs w:val="20"/>
              </w:rPr>
              <w:t>4.3 (1.6 to 7.0)</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2</w:t>
            </w:r>
          </w:p>
        </w:tc>
        <w:tc>
          <w:tcPr>
            <w:tcW w:w="1701" w:type="dxa"/>
          </w:tcPr>
          <w:p w:rsidR="009C688A" w:rsidRDefault="009C688A" w:rsidP="00D31976">
            <w:pPr>
              <w:pStyle w:val="a3"/>
              <w:rPr>
                <w:sz w:val="20"/>
                <w:szCs w:val="20"/>
              </w:rPr>
            </w:pPr>
            <w:r>
              <w:rPr>
                <w:sz w:val="20"/>
                <w:szCs w:val="20"/>
              </w:rPr>
              <w:t>3.4 (</w:t>
            </w:r>
            <w:r>
              <w:rPr>
                <w:rFonts w:cs="Times New Roman"/>
                <w:sz w:val="20"/>
                <w:szCs w:val="20"/>
              </w:rPr>
              <w:t>−</w:t>
            </w:r>
            <w:r>
              <w:rPr>
                <w:sz w:val="20"/>
                <w:szCs w:val="20"/>
              </w:rPr>
              <w:t>2.3 to 9.1)</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786</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DB0C9A" w:rsidRDefault="009C688A" w:rsidP="00D31976">
            <w:pPr>
              <w:pStyle w:val="a3"/>
              <w:tabs>
                <w:tab w:val="decimal" w:pos="209"/>
              </w:tabs>
              <w:rPr>
                <w:sz w:val="20"/>
                <w:szCs w:val="20"/>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Mar>
              <w:right w:w="0" w:type="dxa"/>
            </w:tcMar>
          </w:tcPr>
          <w:p w:rsidR="009C688A" w:rsidRPr="00CD3A85" w:rsidRDefault="009C688A" w:rsidP="00D31976">
            <w:pPr>
              <w:pStyle w:val="a3"/>
              <w:rPr>
                <w:sz w:val="20"/>
                <w:szCs w:val="20"/>
              </w:rPr>
            </w:pPr>
            <w:r>
              <w:rPr>
                <w:sz w:val="20"/>
                <w:szCs w:val="20"/>
              </w:rPr>
              <w:t>M10</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425" w:type="dxa"/>
          </w:tcPr>
          <w:p w:rsidR="009C688A" w:rsidRPr="00CD3A85" w:rsidRDefault="009C688A" w:rsidP="00D31976">
            <w:pPr>
              <w:pStyle w:val="a3"/>
              <w:jc w:val="right"/>
              <w:rPr>
                <w:sz w:val="20"/>
                <w:szCs w:val="20"/>
              </w:rPr>
            </w:pPr>
            <w:r>
              <w:rPr>
                <w:sz w:val="20"/>
                <w:szCs w:val="20"/>
              </w:rPr>
              <w:t>9</w:t>
            </w:r>
          </w:p>
        </w:tc>
        <w:tc>
          <w:tcPr>
            <w:tcW w:w="1843" w:type="dxa"/>
          </w:tcPr>
          <w:p w:rsidR="009C688A" w:rsidRPr="00CD3A85" w:rsidRDefault="009C688A" w:rsidP="00D31976">
            <w:pPr>
              <w:pStyle w:val="a3"/>
              <w:rPr>
                <w:sz w:val="20"/>
                <w:szCs w:val="20"/>
              </w:rPr>
            </w:pPr>
            <w:r>
              <w:rPr>
                <w:sz w:val="20"/>
                <w:szCs w:val="20"/>
              </w:rPr>
              <w:t>5.0 (0.9 to 9.1)</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13</w:t>
            </w:r>
          </w:p>
        </w:tc>
        <w:tc>
          <w:tcPr>
            <w:tcW w:w="1843" w:type="dxa"/>
          </w:tcPr>
          <w:p w:rsidR="009C688A" w:rsidRPr="00CD3A85" w:rsidRDefault="009C688A" w:rsidP="00D31976">
            <w:pPr>
              <w:pStyle w:val="a3"/>
              <w:rPr>
                <w:sz w:val="20"/>
                <w:szCs w:val="20"/>
              </w:rPr>
            </w:pPr>
            <w:r>
              <w:rPr>
                <w:sz w:val="20"/>
                <w:szCs w:val="20"/>
              </w:rPr>
              <w:t>13.8 (10.3 to 17.3)</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209"/>
              </w:tabs>
              <w:rPr>
                <w:sz w:val="20"/>
                <w:szCs w:val="20"/>
              </w:rPr>
            </w:pPr>
            <w:r>
              <w:rPr>
                <w:sz w:val="20"/>
                <w:szCs w:val="20"/>
              </w:rPr>
              <w:t>32</w:t>
            </w:r>
          </w:p>
        </w:tc>
        <w:tc>
          <w:tcPr>
            <w:tcW w:w="1843" w:type="dxa"/>
          </w:tcPr>
          <w:p w:rsidR="009C688A" w:rsidRDefault="009C688A" w:rsidP="00D31976">
            <w:pPr>
              <w:pStyle w:val="a3"/>
              <w:rPr>
                <w:sz w:val="20"/>
                <w:szCs w:val="20"/>
              </w:rPr>
            </w:pPr>
            <w:r>
              <w:rPr>
                <w:sz w:val="20"/>
                <w:szCs w:val="20"/>
              </w:rPr>
              <w:t>5.9 (3.6 to 8.1)</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2</w:t>
            </w:r>
          </w:p>
        </w:tc>
        <w:tc>
          <w:tcPr>
            <w:tcW w:w="1701" w:type="dxa"/>
          </w:tcPr>
          <w:p w:rsidR="009C688A" w:rsidRDefault="009C688A" w:rsidP="00D31976">
            <w:pPr>
              <w:pStyle w:val="a3"/>
              <w:rPr>
                <w:sz w:val="20"/>
                <w:szCs w:val="20"/>
              </w:rPr>
            </w:pPr>
            <w:r>
              <w:rPr>
                <w:sz w:val="20"/>
                <w:szCs w:val="20"/>
              </w:rPr>
              <w:t>8.8 (4.0 to 13.6)</w:t>
            </w:r>
          </w:p>
        </w:tc>
        <w:tc>
          <w:tcPr>
            <w:tcW w:w="284" w:type="dxa"/>
          </w:tcPr>
          <w:p w:rsidR="009C688A" w:rsidRDefault="009C688A" w:rsidP="00D31976">
            <w:pPr>
              <w:pStyle w:val="a3"/>
              <w:tabs>
                <w:tab w:val="decimal" w:pos="223"/>
              </w:tabs>
              <w:rPr>
                <w:sz w:val="20"/>
                <w:szCs w:val="20"/>
              </w:rPr>
            </w:pPr>
          </w:p>
        </w:tc>
        <w:tc>
          <w:tcPr>
            <w:tcW w:w="850" w:type="dxa"/>
          </w:tcPr>
          <w:p w:rsidR="009C688A" w:rsidRDefault="009C688A" w:rsidP="00D31976">
            <w:pPr>
              <w:pStyle w:val="a3"/>
              <w:tabs>
                <w:tab w:val="decimal" w:pos="223"/>
              </w:tabs>
              <w:rPr>
                <w:sz w:val="20"/>
                <w:szCs w:val="20"/>
              </w:rPr>
            </w:pPr>
            <w:r>
              <w:rPr>
                <w:sz w:val="20"/>
                <w:szCs w:val="20"/>
              </w:rPr>
              <w:t>0.002</w:t>
            </w:r>
          </w:p>
        </w:tc>
      </w:tr>
      <w:tr w:rsidR="009C688A" w:rsidRPr="009F1DCE" w:rsidTr="00D31976">
        <w:trPr>
          <w:cantSplit/>
        </w:trPr>
        <w:tc>
          <w:tcPr>
            <w:tcW w:w="534" w:type="dxa"/>
          </w:tcPr>
          <w:p w:rsidR="009C688A" w:rsidRPr="009F1DCE" w:rsidRDefault="009C688A" w:rsidP="00D31976">
            <w:pPr>
              <w:pStyle w:val="a3"/>
              <w:rPr>
                <w:sz w:val="16"/>
                <w:szCs w:val="16"/>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tabs>
                <w:tab w:val="decimal" w:pos="45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tabs>
                <w:tab w:val="decimal" w:pos="506"/>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DB0C9A" w:rsidRDefault="009C688A" w:rsidP="00D31976">
            <w:pPr>
              <w:pStyle w:val="a3"/>
              <w:tabs>
                <w:tab w:val="decimal" w:pos="209"/>
              </w:tabs>
              <w:rPr>
                <w:sz w:val="20"/>
                <w:szCs w:val="20"/>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701"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850"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Borders>
              <w:bottom w:val="single" w:sz="4" w:space="0" w:color="auto"/>
            </w:tcBorders>
            <w:tcMar>
              <w:right w:w="0" w:type="dxa"/>
            </w:tcMar>
          </w:tcPr>
          <w:p w:rsidR="009C688A" w:rsidRPr="00CD3A85" w:rsidRDefault="009C688A" w:rsidP="00D31976">
            <w:pPr>
              <w:pStyle w:val="a3"/>
              <w:rPr>
                <w:sz w:val="20"/>
                <w:szCs w:val="20"/>
              </w:rPr>
            </w:pPr>
            <w:r>
              <w:rPr>
                <w:sz w:val="20"/>
                <w:szCs w:val="20"/>
              </w:rPr>
              <w:t>M11</w:t>
            </w:r>
          </w:p>
        </w:tc>
        <w:tc>
          <w:tcPr>
            <w:tcW w:w="3402" w:type="dxa"/>
            <w:tcBorders>
              <w:bottom w:val="single" w:sz="4" w:space="0" w:color="auto"/>
            </w:tcBorders>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425" w:type="dxa"/>
            <w:tcBorders>
              <w:bottom w:val="single" w:sz="4" w:space="0" w:color="auto"/>
            </w:tcBorders>
          </w:tcPr>
          <w:p w:rsidR="009C688A" w:rsidRPr="00CD3A85" w:rsidRDefault="009C688A" w:rsidP="00D31976">
            <w:pPr>
              <w:pStyle w:val="a3"/>
              <w:jc w:val="right"/>
              <w:rPr>
                <w:sz w:val="20"/>
                <w:szCs w:val="20"/>
              </w:rPr>
            </w:pPr>
            <w:r>
              <w:rPr>
                <w:sz w:val="20"/>
                <w:szCs w:val="20"/>
              </w:rPr>
              <w:t>58</w:t>
            </w:r>
          </w:p>
        </w:tc>
        <w:tc>
          <w:tcPr>
            <w:tcW w:w="1843" w:type="dxa"/>
            <w:tcBorders>
              <w:bottom w:val="single" w:sz="4" w:space="0" w:color="auto"/>
            </w:tcBorders>
          </w:tcPr>
          <w:p w:rsidR="009C688A" w:rsidRPr="00CD3A85" w:rsidRDefault="009C688A" w:rsidP="00D31976">
            <w:pPr>
              <w:pStyle w:val="a3"/>
              <w:rPr>
                <w:sz w:val="20"/>
                <w:szCs w:val="20"/>
              </w:rPr>
            </w:pPr>
            <w:r>
              <w:rPr>
                <w:sz w:val="20"/>
                <w:szCs w:val="20"/>
              </w:rPr>
              <w:t>4.7 (3.4 to 6.0)</w:t>
            </w:r>
          </w:p>
        </w:tc>
        <w:tc>
          <w:tcPr>
            <w:tcW w:w="283" w:type="dxa"/>
            <w:tcBorders>
              <w:bottom w:val="single" w:sz="4" w:space="0" w:color="auto"/>
            </w:tcBorders>
          </w:tcPr>
          <w:p w:rsidR="009C688A" w:rsidRPr="00CD3A85" w:rsidRDefault="009C688A" w:rsidP="00D31976">
            <w:pPr>
              <w:pStyle w:val="a3"/>
              <w:tabs>
                <w:tab w:val="decimal" w:pos="317"/>
              </w:tabs>
              <w:rPr>
                <w:sz w:val="20"/>
                <w:szCs w:val="20"/>
              </w:rPr>
            </w:pPr>
          </w:p>
        </w:tc>
        <w:tc>
          <w:tcPr>
            <w:tcW w:w="425" w:type="dxa"/>
            <w:tcBorders>
              <w:bottom w:val="single" w:sz="4" w:space="0" w:color="auto"/>
            </w:tcBorders>
          </w:tcPr>
          <w:p w:rsidR="009C688A" w:rsidRPr="00CD3A85" w:rsidRDefault="009C688A" w:rsidP="00D31976">
            <w:pPr>
              <w:pStyle w:val="a3"/>
              <w:jc w:val="right"/>
              <w:rPr>
                <w:sz w:val="20"/>
                <w:szCs w:val="20"/>
              </w:rPr>
            </w:pPr>
            <w:r>
              <w:rPr>
                <w:sz w:val="20"/>
                <w:szCs w:val="20"/>
              </w:rPr>
              <w:t>11</w:t>
            </w:r>
          </w:p>
        </w:tc>
        <w:tc>
          <w:tcPr>
            <w:tcW w:w="1843" w:type="dxa"/>
            <w:tcBorders>
              <w:bottom w:val="single" w:sz="4" w:space="0" w:color="auto"/>
            </w:tcBorders>
          </w:tcPr>
          <w:p w:rsidR="009C688A" w:rsidRPr="00CD3A85" w:rsidRDefault="009C688A" w:rsidP="00D31976">
            <w:pPr>
              <w:pStyle w:val="a3"/>
              <w:rPr>
                <w:sz w:val="20"/>
                <w:szCs w:val="20"/>
              </w:rPr>
            </w:pPr>
            <w:r>
              <w:rPr>
                <w:sz w:val="20"/>
                <w:szCs w:val="20"/>
              </w:rPr>
              <w:t>10.4 (7.4 to 13.3)</w:t>
            </w:r>
          </w:p>
        </w:tc>
        <w:tc>
          <w:tcPr>
            <w:tcW w:w="284" w:type="dxa"/>
            <w:tcBorders>
              <w:bottom w:val="single" w:sz="4" w:space="0" w:color="auto"/>
            </w:tcBorders>
          </w:tcPr>
          <w:p w:rsidR="009C688A" w:rsidRDefault="009C688A" w:rsidP="00D31976">
            <w:pPr>
              <w:pStyle w:val="a3"/>
              <w:rPr>
                <w:sz w:val="20"/>
                <w:szCs w:val="20"/>
              </w:rPr>
            </w:pPr>
          </w:p>
        </w:tc>
        <w:tc>
          <w:tcPr>
            <w:tcW w:w="425" w:type="dxa"/>
            <w:tcBorders>
              <w:bottom w:val="single" w:sz="4" w:space="0" w:color="auto"/>
            </w:tcBorders>
          </w:tcPr>
          <w:p w:rsidR="009C688A" w:rsidRDefault="009C688A" w:rsidP="00D31976">
            <w:pPr>
              <w:pStyle w:val="a3"/>
              <w:tabs>
                <w:tab w:val="decimal" w:pos="209"/>
              </w:tabs>
              <w:rPr>
                <w:sz w:val="20"/>
                <w:szCs w:val="20"/>
              </w:rPr>
            </w:pPr>
            <w:r>
              <w:rPr>
                <w:sz w:val="20"/>
                <w:szCs w:val="20"/>
              </w:rPr>
              <w:t>45</w:t>
            </w:r>
          </w:p>
        </w:tc>
        <w:tc>
          <w:tcPr>
            <w:tcW w:w="1843" w:type="dxa"/>
            <w:tcBorders>
              <w:bottom w:val="single" w:sz="4" w:space="0" w:color="auto"/>
            </w:tcBorders>
          </w:tcPr>
          <w:p w:rsidR="009C688A" w:rsidRDefault="009C688A" w:rsidP="00D31976">
            <w:pPr>
              <w:pStyle w:val="a3"/>
              <w:rPr>
                <w:sz w:val="20"/>
                <w:szCs w:val="20"/>
              </w:rPr>
            </w:pPr>
            <w:r>
              <w:rPr>
                <w:sz w:val="20"/>
                <w:szCs w:val="20"/>
              </w:rPr>
              <w:t>2.3 (1.2 to 3.3)</w:t>
            </w:r>
          </w:p>
        </w:tc>
        <w:tc>
          <w:tcPr>
            <w:tcW w:w="283" w:type="dxa"/>
            <w:tcBorders>
              <w:bottom w:val="single" w:sz="4" w:space="0" w:color="auto"/>
            </w:tcBorders>
          </w:tcPr>
          <w:p w:rsidR="009C688A" w:rsidRDefault="009C688A" w:rsidP="00D31976">
            <w:pPr>
              <w:pStyle w:val="a3"/>
              <w:rPr>
                <w:sz w:val="20"/>
                <w:szCs w:val="20"/>
              </w:rPr>
            </w:pPr>
          </w:p>
        </w:tc>
        <w:tc>
          <w:tcPr>
            <w:tcW w:w="425" w:type="dxa"/>
            <w:tcBorders>
              <w:bottom w:val="single" w:sz="4" w:space="0" w:color="auto"/>
            </w:tcBorders>
          </w:tcPr>
          <w:p w:rsidR="009C688A" w:rsidRDefault="009C688A" w:rsidP="00D31976">
            <w:pPr>
              <w:pStyle w:val="a3"/>
              <w:tabs>
                <w:tab w:val="decimal" w:pos="223"/>
              </w:tabs>
              <w:rPr>
                <w:sz w:val="20"/>
                <w:szCs w:val="20"/>
              </w:rPr>
            </w:pPr>
            <w:r>
              <w:rPr>
                <w:sz w:val="20"/>
                <w:szCs w:val="20"/>
              </w:rPr>
              <w:t>23</w:t>
            </w:r>
          </w:p>
        </w:tc>
        <w:tc>
          <w:tcPr>
            <w:tcW w:w="1701" w:type="dxa"/>
            <w:tcBorders>
              <w:bottom w:val="single" w:sz="4" w:space="0" w:color="auto"/>
            </w:tcBorders>
          </w:tcPr>
          <w:p w:rsidR="009C688A" w:rsidRDefault="009C688A" w:rsidP="00D31976">
            <w:pPr>
              <w:pStyle w:val="a3"/>
              <w:rPr>
                <w:sz w:val="20"/>
                <w:szCs w:val="20"/>
              </w:rPr>
            </w:pPr>
            <w:r>
              <w:rPr>
                <w:sz w:val="20"/>
                <w:szCs w:val="20"/>
              </w:rPr>
              <w:t>3.4 (1.0 to 5.9)</w:t>
            </w:r>
          </w:p>
        </w:tc>
        <w:tc>
          <w:tcPr>
            <w:tcW w:w="284" w:type="dxa"/>
            <w:tcBorders>
              <w:bottom w:val="single" w:sz="4" w:space="0" w:color="auto"/>
            </w:tcBorders>
          </w:tcPr>
          <w:p w:rsidR="009C688A" w:rsidRDefault="009C688A" w:rsidP="00D31976">
            <w:pPr>
              <w:pStyle w:val="a3"/>
              <w:tabs>
                <w:tab w:val="decimal" w:pos="223"/>
              </w:tabs>
              <w:rPr>
                <w:sz w:val="20"/>
                <w:szCs w:val="20"/>
              </w:rPr>
            </w:pPr>
          </w:p>
        </w:tc>
        <w:tc>
          <w:tcPr>
            <w:tcW w:w="850" w:type="dxa"/>
            <w:tcBorders>
              <w:bottom w:val="single" w:sz="4" w:space="0" w:color="auto"/>
            </w:tcBorders>
          </w:tcPr>
          <w:p w:rsidR="009C688A" w:rsidRPr="0069325D" w:rsidRDefault="009C688A" w:rsidP="00D31976">
            <w:pPr>
              <w:pStyle w:val="a3"/>
              <w:tabs>
                <w:tab w:val="decimal" w:pos="223"/>
              </w:tabs>
              <w:rPr>
                <w:sz w:val="20"/>
                <w:szCs w:val="20"/>
              </w:rPr>
            </w:pPr>
            <w:r w:rsidRPr="0069325D">
              <w:rPr>
                <w:sz w:val="20"/>
                <w:szCs w:val="20"/>
              </w:rPr>
              <w:t>&lt;0.001</w:t>
            </w:r>
          </w:p>
        </w:tc>
      </w:tr>
    </w:tbl>
    <w:p w:rsidR="009C688A" w:rsidRDefault="009C688A" w:rsidP="009C688A">
      <w:pPr>
        <w:spacing w:after="200" w:line="276" w:lineRule="auto"/>
      </w:pPr>
      <w:r>
        <w:br w:type="page"/>
      </w:r>
    </w:p>
    <w:p w:rsidR="009C688A" w:rsidRDefault="009C688A" w:rsidP="009C688A">
      <w:pPr>
        <w:ind w:left="1418" w:hanging="1418"/>
      </w:pPr>
      <w:r>
        <w:lastRenderedPageBreak/>
        <w:t>TABLE S5</w:t>
      </w:r>
      <w:r>
        <w:tab/>
        <w:t>Misclassification rates by awareness that self-report would be validated by cotinine</w:t>
      </w:r>
    </w:p>
    <w:tbl>
      <w:tblPr>
        <w:tblW w:w="14260" w:type="dxa"/>
        <w:tblLayout w:type="fixed"/>
        <w:tblLook w:val="0000" w:firstRow="0" w:lastRow="0" w:firstColumn="0" w:lastColumn="0" w:noHBand="0" w:noVBand="0"/>
      </w:tblPr>
      <w:tblGrid>
        <w:gridCol w:w="534"/>
        <w:gridCol w:w="60"/>
        <w:gridCol w:w="4901"/>
        <w:gridCol w:w="567"/>
        <w:gridCol w:w="1843"/>
        <w:gridCol w:w="283"/>
        <w:gridCol w:w="567"/>
        <w:gridCol w:w="1701"/>
        <w:gridCol w:w="284"/>
        <w:gridCol w:w="567"/>
        <w:gridCol w:w="1842"/>
        <w:gridCol w:w="284"/>
        <w:gridCol w:w="827"/>
      </w:tblGrid>
      <w:tr w:rsidR="009C688A" w:rsidRPr="00CD3A85" w:rsidTr="00D31976">
        <w:tc>
          <w:tcPr>
            <w:tcW w:w="594" w:type="dxa"/>
            <w:gridSpan w:val="2"/>
            <w:tcBorders>
              <w:top w:val="single" w:sz="4" w:space="0" w:color="auto"/>
            </w:tcBorders>
          </w:tcPr>
          <w:p w:rsidR="009C688A" w:rsidRPr="00CD3A85" w:rsidRDefault="009C688A" w:rsidP="00D31976">
            <w:pPr>
              <w:pStyle w:val="a3"/>
              <w:rPr>
                <w:sz w:val="20"/>
                <w:szCs w:val="20"/>
              </w:rPr>
            </w:pPr>
          </w:p>
        </w:tc>
        <w:tc>
          <w:tcPr>
            <w:tcW w:w="4901" w:type="dxa"/>
            <w:tcBorders>
              <w:top w:val="single" w:sz="4" w:space="0" w:color="auto"/>
            </w:tcBorders>
          </w:tcPr>
          <w:p w:rsidR="009C688A" w:rsidRPr="00CD3A85" w:rsidRDefault="009C688A" w:rsidP="00D31976">
            <w:pPr>
              <w:pStyle w:val="a3"/>
              <w:rPr>
                <w:sz w:val="20"/>
                <w:szCs w:val="20"/>
              </w:rPr>
            </w:pPr>
          </w:p>
        </w:tc>
        <w:tc>
          <w:tcPr>
            <w:tcW w:w="2410"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Yes</w:t>
            </w:r>
          </w:p>
        </w:tc>
        <w:tc>
          <w:tcPr>
            <w:tcW w:w="283"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No</w:t>
            </w:r>
          </w:p>
        </w:tc>
        <w:tc>
          <w:tcPr>
            <w:tcW w:w="284" w:type="dxa"/>
            <w:tcBorders>
              <w:top w:val="single" w:sz="4" w:space="0" w:color="auto"/>
            </w:tcBorders>
          </w:tcPr>
          <w:p w:rsidR="009C688A" w:rsidRDefault="009C688A" w:rsidP="00D31976">
            <w:pPr>
              <w:pStyle w:val="a3"/>
              <w:rPr>
                <w:sz w:val="20"/>
                <w:szCs w:val="20"/>
              </w:rPr>
            </w:pPr>
          </w:p>
        </w:tc>
        <w:tc>
          <w:tcPr>
            <w:tcW w:w="2409"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Not specified</w:t>
            </w:r>
          </w:p>
        </w:tc>
        <w:tc>
          <w:tcPr>
            <w:tcW w:w="284" w:type="dxa"/>
            <w:tcBorders>
              <w:top w:val="single" w:sz="4" w:space="0" w:color="auto"/>
            </w:tcBorders>
          </w:tcPr>
          <w:p w:rsidR="009C688A" w:rsidRDefault="009C688A" w:rsidP="00D31976">
            <w:pPr>
              <w:pStyle w:val="a3"/>
              <w:rPr>
                <w:sz w:val="20"/>
                <w:szCs w:val="20"/>
              </w:rPr>
            </w:pPr>
          </w:p>
        </w:tc>
        <w:tc>
          <w:tcPr>
            <w:tcW w:w="827" w:type="dxa"/>
            <w:tcBorders>
              <w:top w:val="single" w:sz="4" w:space="0" w:color="auto"/>
            </w:tcBorders>
          </w:tcPr>
          <w:p w:rsidR="009C688A" w:rsidRPr="00CD3A85" w:rsidRDefault="009C688A" w:rsidP="00D31976">
            <w:pPr>
              <w:pStyle w:val="a3"/>
              <w:rPr>
                <w:sz w:val="20"/>
                <w:szCs w:val="20"/>
              </w:rPr>
            </w:pPr>
          </w:p>
        </w:tc>
      </w:tr>
      <w:tr w:rsidR="009C688A" w:rsidRPr="00CD3A85" w:rsidTr="00D31976">
        <w:tc>
          <w:tcPr>
            <w:tcW w:w="5495" w:type="dxa"/>
            <w:gridSpan w:val="3"/>
            <w:tcBorders>
              <w:bottom w:val="single" w:sz="4" w:space="0" w:color="auto"/>
            </w:tcBorders>
          </w:tcPr>
          <w:p w:rsidR="009C688A" w:rsidRPr="00CD3A85" w:rsidRDefault="009C688A" w:rsidP="00D31976">
            <w:pPr>
              <w:pStyle w:val="a3"/>
              <w:rPr>
                <w:sz w:val="20"/>
                <w:szCs w:val="20"/>
              </w:rPr>
            </w:pPr>
            <w:r>
              <w:rPr>
                <w:sz w:val="20"/>
                <w:szCs w:val="20"/>
              </w:rPr>
              <w:t>Rate</w:t>
            </w: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1701"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42"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827" w:type="dxa"/>
            <w:tcBorders>
              <w:bottom w:val="single" w:sz="4" w:space="0" w:color="auto"/>
            </w:tcBorders>
          </w:tcPr>
          <w:p w:rsidR="009C688A" w:rsidRDefault="009C688A" w:rsidP="00D31976">
            <w:pPr>
              <w:pStyle w:val="a3"/>
              <w:jc w:val="center"/>
              <w:rPr>
                <w:sz w:val="20"/>
                <w:szCs w:val="20"/>
              </w:rPr>
            </w:pPr>
            <w:r>
              <w:rPr>
                <w:sz w:val="20"/>
                <w:szCs w:val="20"/>
              </w:rPr>
              <w:t>Het p</w:t>
            </w:r>
          </w:p>
        </w:tc>
      </w:tr>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4961" w:type="dxa"/>
            <w:gridSpan w:val="2"/>
            <w:tcBorders>
              <w:top w:val="single" w:sz="4" w:space="0" w:color="auto"/>
            </w:tcBorders>
          </w:tcPr>
          <w:p w:rsidR="009C688A" w:rsidRPr="00CD3A85" w:rsidRDefault="009C688A" w:rsidP="00D31976">
            <w:pPr>
              <w:pStyle w:val="a3"/>
              <w:rPr>
                <w:sz w:val="20"/>
                <w:szCs w:val="20"/>
              </w:rPr>
            </w:pPr>
          </w:p>
        </w:tc>
        <w:tc>
          <w:tcPr>
            <w:tcW w:w="567" w:type="dxa"/>
            <w:tcBorders>
              <w:top w:val="single" w:sz="4" w:space="0" w:color="auto"/>
            </w:tcBorders>
          </w:tcPr>
          <w:p w:rsidR="009C688A" w:rsidRPr="00CD3A85" w:rsidRDefault="009C688A" w:rsidP="00D31976">
            <w:pPr>
              <w:pStyle w:val="a3"/>
              <w:rPr>
                <w:sz w:val="20"/>
                <w:szCs w:val="20"/>
              </w:rPr>
            </w:pPr>
          </w:p>
        </w:tc>
        <w:tc>
          <w:tcPr>
            <w:tcW w:w="1843" w:type="dxa"/>
            <w:tcBorders>
              <w:top w:val="single" w:sz="4" w:space="0" w:color="auto"/>
            </w:tcBorders>
          </w:tcPr>
          <w:p w:rsidR="009C688A" w:rsidRDefault="009C688A" w:rsidP="00D31976">
            <w:pPr>
              <w:pStyle w:val="a3"/>
              <w:rPr>
                <w:sz w:val="20"/>
                <w:szCs w:val="20"/>
              </w:rPr>
            </w:pPr>
          </w:p>
        </w:tc>
        <w:tc>
          <w:tcPr>
            <w:tcW w:w="283" w:type="dxa"/>
            <w:tcBorders>
              <w:top w:val="single" w:sz="4" w:space="0" w:color="auto"/>
            </w:tcBorders>
          </w:tcPr>
          <w:p w:rsidR="009C688A" w:rsidRDefault="009C688A" w:rsidP="00D31976">
            <w:pPr>
              <w:pStyle w:val="a3"/>
              <w:rPr>
                <w:sz w:val="20"/>
                <w:szCs w:val="20"/>
              </w:rPr>
            </w:pPr>
          </w:p>
        </w:tc>
        <w:tc>
          <w:tcPr>
            <w:tcW w:w="567" w:type="dxa"/>
            <w:tcBorders>
              <w:top w:val="single" w:sz="4" w:space="0" w:color="auto"/>
            </w:tcBorders>
          </w:tcPr>
          <w:p w:rsidR="009C688A" w:rsidRDefault="009C688A" w:rsidP="00D31976">
            <w:pPr>
              <w:pStyle w:val="a3"/>
              <w:tabs>
                <w:tab w:val="decimal" w:pos="208"/>
              </w:tabs>
              <w:rPr>
                <w:sz w:val="20"/>
                <w:szCs w:val="20"/>
              </w:rPr>
            </w:pPr>
          </w:p>
        </w:tc>
        <w:tc>
          <w:tcPr>
            <w:tcW w:w="1701"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567" w:type="dxa"/>
            <w:tcBorders>
              <w:top w:val="single" w:sz="4" w:space="0" w:color="auto"/>
            </w:tcBorders>
          </w:tcPr>
          <w:p w:rsidR="009C688A" w:rsidRDefault="009C688A" w:rsidP="00D31976">
            <w:pPr>
              <w:pStyle w:val="a3"/>
              <w:tabs>
                <w:tab w:val="decimal" w:pos="389"/>
              </w:tabs>
              <w:rPr>
                <w:sz w:val="20"/>
                <w:szCs w:val="20"/>
              </w:rPr>
            </w:pPr>
          </w:p>
        </w:tc>
        <w:tc>
          <w:tcPr>
            <w:tcW w:w="1842"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827" w:type="dxa"/>
            <w:tcBorders>
              <w:top w:val="single" w:sz="4" w:space="0" w:color="auto"/>
            </w:tcBorders>
          </w:tcPr>
          <w:p w:rsidR="009C688A"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1</w:t>
            </w:r>
          </w:p>
        </w:tc>
        <w:tc>
          <w:tcPr>
            <w:tcW w:w="4961"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7"/>
              </w:tabs>
              <w:rPr>
                <w:sz w:val="20"/>
                <w:szCs w:val="20"/>
              </w:rPr>
            </w:pPr>
            <w:r>
              <w:rPr>
                <w:sz w:val="20"/>
                <w:szCs w:val="20"/>
              </w:rPr>
              <w:t>12</w:t>
            </w:r>
          </w:p>
        </w:tc>
        <w:tc>
          <w:tcPr>
            <w:tcW w:w="1843" w:type="dxa"/>
          </w:tcPr>
          <w:p w:rsidR="009C688A" w:rsidRPr="00CD3A85" w:rsidRDefault="009C688A" w:rsidP="00D31976">
            <w:pPr>
              <w:pStyle w:val="a3"/>
              <w:rPr>
                <w:sz w:val="20"/>
                <w:szCs w:val="20"/>
              </w:rPr>
            </w:pPr>
            <w:r>
              <w:rPr>
                <w:sz w:val="20"/>
                <w:szCs w:val="20"/>
              </w:rPr>
              <w:t>8.1 (4.4 to 11.8)</w:t>
            </w:r>
          </w:p>
        </w:tc>
        <w:tc>
          <w:tcPr>
            <w:tcW w:w="283" w:type="dxa"/>
          </w:tcPr>
          <w:p w:rsidR="009C688A"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37</w:t>
            </w:r>
          </w:p>
        </w:tc>
        <w:tc>
          <w:tcPr>
            <w:tcW w:w="1701" w:type="dxa"/>
          </w:tcPr>
          <w:p w:rsidR="009C688A" w:rsidRPr="00CD3A85" w:rsidRDefault="009C688A" w:rsidP="00D31976">
            <w:pPr>
              <w:pStyle w:val="a3"/>
              <w:rPr>
                <w:sz w:val="20"/>
                <w:szCs w:val="20"/>
              </w:rPr>
            </w:pPr>
            <w:r>
              <w:rPr>
                <w:sz w:val="20"/>
                <w:szCs w:val="20"/>
              </w:rPr>
              <w:t>4.7 (2.9 to 6.4)</w:t>
            </w:r>
          </w:p>
        </w:tc>
        <w:tc>
          <w:tcPr>
            <w:tcW w:w="284"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r>
              <w:rPr>
                <w:sz w:val="20"/>
                <w:szCs w:val="20"/>
              </w:rPr>
              <w:t>160</w:t>
            </w:r>
          </w:p>
        </w:tc>
        <w:tc>
          <w:tcPr>
            <w:tcW w:w="1842" w:type="dxa"/>
          </w:tcPr>
          <w:p w:rsidR="009C688A" w:rsidRPr="00CD3A85" w:rsidRDefault="009C688A" w:rsidP="00D31976">
            <w:pPr>
              <w:pStyle w:val="a3"/>
              <w:rPr>
                <w:sz w:val="20"/>
                <w:szCs w:val="20"/>
              </w:rPr>
            </w:pPr>
            <w:r>
              <w:rPr>
                <w:sz w:val="20"/>
                <w:szCs w:val="20"/>
              </w:rPr>
              <w:t>4.9 (4.2 to 5.6)</w:t>
            </w:r>
          </w:p>
        </w:tc>
        <w:tc>
          <w:tcPr>
            <w:tcW w:w="284" w:type="dxa"/>
          </w:tcPr>
          <w:p w:rsidR="009C688A"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r>
              <w:rPr>
                <w:sz w:val="20"/>
                <w:szCs w:val="20"/>
              </w:rPr>
              <w:t>0.236</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2</w:t>
            </w:r>
          </w:p>
        </w:tc>
        <w:tc>
          <w:tcPr>
            <w:tcW w:w="4961" w:type="dxa"/>
            <w:gridSpan w:val="2"/>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7"/>
              </w:tabs>
              <w:rPr>
                <w:sz w:val="20"/>
                <w:szCs w:val="20"/>
              </w:rPr>
            </w:pPr>
            <w:r>
              <w:rPr>
                <w:sz w:val="20"/>
                <w:szCs w:val="20"/>
              </w:rPr>
              <w:t>2</w:t>
            </w:r>
          </w:p>
        </w:tc>
        <w:tc>
          <w:tcPr>
            <w:tcW w:w="1843" w:type="dxa"/>
          </w:tcPr>
          <w:p w:rsidR="009C688A" w:rsidRPr="00CD3A85" w:rsidRDefault="009C688A" w:rsidP="00D31976">
            <w:pPr>
              <w:pStyle w:val="a3"/>
              <w:rPr>
                <w:sz w:val="20"/>
                <w:szCs w:val="20"/>
              </w:rPr>
            </w:pPr>
            <w:r>
              <w:rPr>
                <w:sz w:val="20"/>
                <w:szCs w:val="20"/>
              </w:rPr>
              <w:t>3.9 (0.3 to 7.4)</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11</w:t>
            </w:r>
          </w:p>
        </w:tc>
        <w:tc>
          <w:tcPr>
            <w:tcW w:w="1701" w:type="dxa"/>
          </w:tcPr>
          <w:p w:rsidR="009C688A" w:rsidRPr="00CD3A85" w:rsidRDefault="009C688A" w:rsidP="00D31976">
            <w:pPr>
              <w:pStyle w:val="a3"/>
              <w:rPr>
                <w:sz w:val="20"/>
                <w:szCs w:val="20"/>
              </w:rPr>
            </w:pPr>
            <w:r>
              <w:rPr>
                <w:sz w:val="20"/>
                <w:szCs w:val="20"/>
              </w:rPr>
              <w:t>5.2 (3.0 to 7.4)</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73</w:t>
            </w:r>
          </w:p>
        </w:tc>
        <w:tc>
          <w:tcPr>
            <w:tcW w:w="1842" w:type="dxa"/>
          </w:tcPr>
          <w:p w:rsidR="009C688A" w:rsidRDefault="009C688A" w:rsidP="00D31976">
            <w:pPr>
              <w:pStyle w:val="a3"/>
              <w:rPr>
                <w:sz w:val="20"/>
                <w:szCs w:val="20"/>
              </w:rPr>
            </w:pPr>
            <w:r>
              <w:rPr>
                <w:sz w:val="20"/>
                <w:szCs w:val="20"/>
              </w:rPr>
              <w:t>2.8 (2.3 to 3.4)</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103</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3</w:t>
            </w:r>
          </w:p>
        </w:tc>
        <w:tc>
          <w:tcPr>
            <w:tcW w:w="4961"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7"/>
              </w:tabs>
              <w:rPr>
                <w:sz w:val="20"/>
                <w:szCs w:val="20"/>
              </w:rPr>
            </w:pPr>
            <w:r>
              <w:rPr>
                <w:sz w:val="20"/>
                <w:szCs w:val="20"/>
              </w:rPr>
              <w:t>9</w:t>
            </w:r>
          </w:p>
        </w:tc>
        <w:tc>
          <w:tcPr>
            <w:tcW w:w="1843" w:type="dxa"/>
          </w:tcPr>
          <w:p w:rsidR="009C688A" w:rsidRPr="00CD3A85" w:rsidRDefault="009C688A" w:rsidP="00D31976">
            <w:pPr>
              <w:pStyle w:val="a3"/>
              <w:rPr>
                <w:sz w:val="20"/>
                <w:szCs w:val="20"/>
              </w:rPr>
            </w:pPr>
            <w:r>
              <w:rPr>
                <w:sz w:val="20"/>
                <w:szCs w:val="20"/>
              </w:rPr>
              <w:t>20.2 (13.7 to 26.7)</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13</w:t>
            </w:r>
          </w:p>
        </w:tc>
        <w:tc>
          <w:tcPr>
            <w:tcW w:w="1701" w:type="dxa"/>
          </w:tcPr>
          <w:p w:rsidR="009C688A" w:rsidRPr="00CD3A85" w:rsidRDefault="009C688A" w:rsidP="00D31976">
            <w:pPr>
              <w:pStyle w:val="a3"/>
              <w:rPr>
                <w:sz w:val="20"/>
                <w:szCs w:val="20"/>
              </w:rPr>
            </w:pPr>
            <w:r>
              <w:rPr>
                <w:sz w:val="20"/>
                <w:szCs w:val="20"/>
              </w:rPr>
              <w:t>13.5 (8.2 to 18.8)</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66</w:t>
            </w:r>
          </w:p>
        </w:tc>
        <w:tc>
          <w:tcPr>
            <w:tcW w:w="1842" w:type="dxa"/>
          </w:tcPr>
          <w:p w:rsidR="009C688A" w:rsidRDefault="009C688A" w:rsidP="00D31976">
            <w:pPr>
              <w:pStyle w:val="a3"/>
              <w:rPr>
                <w:sz w:val="20"/>
                <w:szCs w:val="20"/>
              </w:rPr>
            </w:pPr>
            <w:r>
              <w:rPr>
                <w:sz w:val="20"/>
                <w:szCs w:val="20"/>
              </w:rPr>
              <w:t>10.0 (8.2 to 11.7)</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009</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4</w:t>
            </w:r>
          </w:p>
        </w:tc>
        <w:tc>
          <w:tcPr>
            <w:tcW w:w="4961"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567" w:type="dxa"/>
          </w:tcPr>
          <w:p w:rsidR="009C688A" w:rsidRPr="00CD3A85" w:rsidRDefault="009C688A" w:rsidP="00D31976">
            <w:pPr>
              <w:pStyle w:val="a3"/>
              <w:tabs>
                <w:tab w:val="decimal" w:pos="317"/>
              </w:tabs>
              <w:rPr>
                <w:sz w:val="20"/>
                <w:szCs w:val="20"/>
              </w:rPr>
            </w:pPr>
            <w:r>
              <w:rPr>
                <w:sz w:val="20"/>
                <w:szCs w:val="20"/>
              </w:rPr>
              <w:t>11</w:t>
            </w:r>
          </w:p>
        </w:tc>
        <w:tc>
          <w:tcPr>
            <w:tcW w:w="1843" w:type="dxa"/>
          </w:tcPr>
          <w:p w:rsidR="009C688A" w:rsidRPr="00CD3A85" w:rsidRDefault="009C688A" w:rsidP="00D31976">
            <w:pPr>
              <w:pStyle w:val="a3"/>
              <w:rPr>
                <w:sz w:val="20"/>
                <w:szCs w:val="20"/>
              </w:rPr>
            </w:pPr>
            <w:r>
              <w:rPr>
                <w:sz w:val="20"/>
                <w:szCs w:val="20"/>
              </w:rPr>
              <w:t>10.2 (2.0 to 18.4)</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22</w:t>
            </w:r>
          </w:p>
        </w:tc>
        <w:tc>
          <w:tcPr>
            <w:tcW w:w="1701" w:type="dxa"/>
          </w:tcPr>
          <w:p w:rsidR="009C688A" w:rsidRPr="00CD3A85" w:rsidRDefault="009C688A" w:rsidP="00D31976">
            <w:pPr>
              <w:pStyle w:val="a3"/>
              <w:rPr>
                <w:sz w:val="20"/>
                <w:szCs w:val="20"/>
              </w:rPr>
            </w:pPr>
            <w:r>
              <w:rPr>
                <w:sz w:val="20"/>
                <w:szCs w:val="20"/>
              </w:rPr>
              <w:t>7.3 (2.2 to 12.3)</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109</w:t>
            </w:r>
          </w:p>
        </w:tc>
        <w:tc>
          <w:tcPr>
            <w:tcW w:w="1842" w:type="dxa"/>
          </w:tcPr>
          <w:p w:rsidR="009C688A" w:rsidRDefault="009C688A" w:rsidP="00D31976">
            <w:pPr>
              <w:pStyle w:val="a3"/>
              <w:rPr>
                <w:sz w:val="20"/>
                <w:szCs w:val="20"/>
              </w:rPr>
            </w:pPr>
            <w:r>
              <w:rPr>
                <w:sz w:val="20"/>
                <w:szCs w:val="20"/>
              </w:rPr>
              <w:t>10.1 (7.9 to 12.3)</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587</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5</w:t>
            </w:r>
          </w:p>
        </w:tc>
        <w:tc>
          <w:tcPr>
            <w:tcW w:w="4961"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317"/>
              </w:tabs>
              <w:rPr>
                <w:sz w:val="20"/>
                <w:szCs w:val="20"/>
              </w:rPr>
            </w:pPr>
            <w:r>
              <w:rPr>
                <w:sz w:val="20"/>
                <w:szCs w:val="20"/>
              </w:rPr>
              <w:t>8</w:t>
            </w:r>
          </w:p>
        </w:tc>
        <w:tc>
          <w:tcPr>
            <w:tcW w:w="1843" w:type="dxa"/>
          </w:tcPr>
          <w:p w:rsidR="009C688A" w:rsidRPr="00CD3A85" w:rsidRDefault="009C688A" w:rsidP="00D31976">
            <w:pPr>
              <w:pStyle w:val="a3"/>
              <w:rPr>
                <w:sz w:val="20"/>
                <w:szCs w:val="20"/>
              </w:rPr>
            </w:pPr>
            <w:r>
              <w:rPr>
                <w:sz w:val="20"/>
                <w:szCs w:val="20"/>
              </w:rPr>
              <w:t>18.4 (7.8 to 28.9)</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20</w:t>
            </w:r>
          </w:p>
        </w:tc>
        <w:tc>
          <w:tcPr>
            <w:tcW w:w="1701" w:type="dxa"/>
          </w:tcPr>
          <w:p w:rsidR="009C688A" w:rsidRPr="00CD3A85" w:rsidRDefault="009C688A" w:rsidP="00D31976">
            <w:pPr>
              <w:pStyle w:val="a3"/>
              <w:rPr>
                <w:sz w:val="20"/>
                <w:szCs w:val="20"/>
              </w:rPr>
            </w:pPr>
            <w:r>
              <w:rPr>
                <w:sz w:val="20"/>
                <w:szCs w:val="20"/>
              </w:rPr>
              <w:t>12.3 (6.4 to 18.2)</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108</w:t>
            </w:r>
          </w:p>
        </w:tc>
        <w:tc>
          <w:tcPr>
            <w:tcW w:w="1842" w:type="dxa"/>
          </w:tcPr>
          <w:p w:rsidR="009C688A" w:rsidRDefault="009C688A" w:rsidP="00D31976">
            <w:pPr>
              <w:pStyle w:val="a3"/>
              <w:rPr>
                <w:sz w:val="20"/>
                <w:szCs w:val="20"/>
              </w:rPr>
            </w:pPr>
            <w:r>
              <w:rPr>
                <w:sz w:val="20"/>
                <w:szCs w:val="20"/>
              </w:rPr>
              <w:t>14.7 (12.3 to 17.0)</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584</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6</w:t>
            </w:r>
          </w:p>
        </w:tc>
        <w:tc>
          <w:tcPr>
            <w:tcW w:w="4961"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567" w:type="dxa"/>
          </w:tcPr>
          <w:p w:rsidR="009C688A" w:rsidRPr="00CD3A85" w:rsidRDefault="009C688A" w:rsidP="00D31976">
            <w:pPr>
              <w:pStyle w:val="a3"/>
              <w:tabs>
                <w:tab w:val="decimal" w:pos="317"/>
              </w:tabs>
              <w:rPr>
                <w:sz w:val="20"/>
                <w:szCs w:val="20"/>
              </w:rPr>
            </w:pPr>
            <w:r>
              <w:rPr>
                <w:sz w:val="20"/>
                <w:szCs w:val="20"/>
              </w:rPr>
              <w:t>1</w:t>
            </w:r>
          </w:p>
        </w:tc>
        <w:tc>
          <w:tcPr>
            <w:tcW w:w="1843" w:type="dxa"/>
          </w:tcPr>
          <w:p w:rsidR="009C688A" w:rsidRPr="00CD3A85" w:rsidRDefault="009C688A" w:rsidP="00D31976">
            <w:pPr>
              <w:pStyle w:val="a3"/>
              <w:rPr>
                <w:sz w:val="20"/>
                <w:szCs w:val="20"/>
              </w:rPr>
            </w:pPr>
            <w:r>
              <w:rPr>
                <w:sz w:val="20"/>
                <w:szCs w:val="20"/>
              </w:rPr>
              <w:t>4.3 (</w:t>
            </w:r>
            <w:r>
              <w:rPr>
                <w:rFonts w:cs="Times New Roman"/>
                <w:sz w:val="20"/>
                <w:szCs w:val="20"/>
              </w:rPr>
              <w:t>−</w:t>
            </w:r>
            <w:r>
              <w:rPr>
                <w:sz w:val="20"/>
                <w:szCs w:val="20"/>
              </w:rPr>
              <w:t>5.5 to 14.1)</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10</w:t>
            </w:r>
          </w:p>
        </w:tc>
        <w:tc>
          <w:tcPr>
            <w:tcW w:w="1701" w:type="dxa"/>
          </w:tcPr>
          <w:p w:rsidR="009C688A" w:rsidRPr="00CD3A85" w:rsidRDefault="009C688A" w:rsidP="00D31976">
            <w:pPr>
              <w:pStyle w:val="a3"/>
              <w:rPr>
                <w:sz w:val="20"/>
                <w:szCs w:val="20"/>
              </w:rPr>
            </w:pPr>
            <w:r>
              <w:rPr>
                <w:sz w:val="20"/>
                <w:szCs w:val="20"/>
              </w:rPr>
              <w:t>11.4 (3.0 to 19.8)</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41</w:t>
            </w:r>
          </w:p>
        </w:tc>
        <w:tc>
          <w:tcPr>
            <w:tcW w:w="1842" w:type="dxa"/>
          </w:tcPr>
          <w:p w:rsidR="009C688A" w:rsidRDefault="009C688A" w:rsidP="00D31976">
            <w:pPr>
              <w:pStyle w:val="a3"/>
              <w:rPr>
                <w:sz w:val="20"/>
                <w:szCs w:val="20"/>
              </w:rPr>
            </w:pPr>
            <w:r>
              <w:rPr>
                <w:sz w:val="20"/>
                <w:szCs w:val="20"/>
              </w:rPr>
              <w:t>5.2 (2.5 to 7.9)</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361</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7</w:t>
            </w:r>
          </w:p>
        </w:tc>
        <w:tc>
          <w:tcPr>
            <w:tcW w:w="4961"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567" w:type="dxa"/>
          </w:tcPr>
          <w:p w:rsidR="009C688A" w:rsidRPr="00CD3A85" w:rsidRDefault="009C688A" w:rsidP="00D31976">
            <w:pPr>
              <w:pStyle w:val="a3"/>
              <w:tabs>
                <w:tab w:val="decimal" w:pos="317"/>
              </w:tabs>
              <w:rPr>
                <w:sz w:val="20"/>
                <w:szCs w:val="20"/>
              </w:rPr>
            </w:pPr>
            <w:r>
              <w:rPr>
                <w:sz w:val="20"/>
                <w:szCs w:val="20"/>
              </w:rPr>
              <w:t>1</w:t>
            </w:r>
          </w:p>
        </w:tc>
        <w:tc>
          <w:tcPr>
            <w:tcW w:w="1843" w:type="dxa"/>
          </w:tcPr>
          <w:p w:rsidR="009C688A" w:rsidRPr="00CD3A85" w:rsidRDefault="009C688A" w:rsidP="00D31976">
            <w:pPr>
              <w:pStyle w:val="a3"/>
              <w:rPr>
                <w:sz w:val="20"/>
                <w:szCs w:val="20"/>
              </w:rPr>
            </w:pPr>
            <w:r>
              <w:rPr>
                <w:sz w:val="20"/>
                <w:szCs w:val="20"/>
              </w:rPr>
              <w:t>8.0 (</w:t>
            </w:r>
            <w:r>
              <w:rPr>
                <w:rFonts w:cs="Times New Roman"/>
                <w:sz w:val="20"/>
                <w:szCs w:val="20"/>
              </w:rPr>
              <w:t>−</w:t>
            </w:r>
            <w:r>
              <w:rPr>
                <w:sz w:val="20"/>
                <w:szCs w:val="20"/>
              </w:rPr>
              <w:t>1.4 to 17.3)</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10</w:t>
            </w:r>
          </w:p>
        </w:tc>
        <w:tc>
          <w:tcPr>
            <w:tcW w:w="1701" w:type="dxa"/>
          </w:tcPr>
          <w:p w:rsidR="009C688A" w:rsidRPr="00CD3A85" w:rsidRDefault="009C688A" w:rsidP="00D31976">
            <w:pPr>
              <w:pStyle w:val="a3"/>
              <w:rPr>
                <w:sz w:val="20"/>
                <w:szCs w:val="20"/>
              </w:rPr>
            </w:pPr>
            <w:r>
              <w:rPr>
                <w:sz w:val="20"/>
                <w:szCs w:val="20"/>
              </w:rPr>
              <w:t>13.4 (5.4 to 21.4)</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41</w:t>
            </w:r>
          </w:p>
        </w:tc>
        <w:tc>
          <w:tcPr>
            <w:tcW w:w="1842" w:type="dxa"/>
          </w:tcPr>
          <w:p w:rsidR="009C688A" w:rsidRDefault="009C688A" w:rsidP="00D31976">
            <w:pPr>
              <w:pStyle w:val="a3"/>
              <w:rPr>
                <w:sz w:val="20"/>
                <w:szCs w:val="20"/>
              </w:rPr>
            </w:pPr>
            <w:r>
              <w:rPr>
                <w:sz w:val="20"/>
                <w:szCs w:val="20"/>
              </w:rPr>
              <w:t>8.5 (5.9 to 11.1)</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497</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8</w:t>
            </w:r>
          </w:p>
        </w:tc>
        <w:tc>
          <w:tcPr>
            <w:tcW w:w="4961"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317"/>
              </w:tabs>
              <w:rPr>
                <w:sz w:val="20"/>
                <w:szCs w:val="20"/>
              </w:rPr>
            </w:pPr>
            <w:r>
              <w:rPr>
                <w:sz w:val="20"/>
                <w:szCs w:val="20"/>
              </w:rPr>
              <w:t>12</w:t>
            </w:r>
          </w:p>
        </w:tc>
        <w:tc>
          <w:tcPr>
            <w:tcW w:w="1843" w:type="dxa"/>
          </w:tcPr>
          <w:p w:rsidR="009C688A" w:rsidRPr="00CD3A85" w:rsidRDefault="009C688A" w:rsidP="00D31976">
            <w:pPr>
              <w:pStyle w:val="a3"/>
              <w:rPr>
                <w:sz w:val="20"/>
                <w:szCs w:val="20"/>
              </w:rPr>
            </w:pPr>
            <w:r>
              <w:rPr>
                <w:sz w:val="20"/>
                <w:szCs w:val="20"/>
              </w:rPr>
              <w:t>16.4 (8.1 to 24.6)</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28</w:t>
            </w:r>
          </w:p>
        </w:tc>
        <w:tc>
          <w:tcPr>
            <w:tcW w:w="1701" w:type="dxa"/>
          </w:tcPr>
          <w:p w:rsidR="009C688A" w:rsidRPr="00CD3A85" w:rsidRDefault="009C688A" w:rsidP="00D31976">
            <w:pPr>
              <w:pStyle w:val="a3"/>
              <w:rPr>
                <w:sz w:val="20"/>
                <w:szCs w:val="20"/>
              </w:rPr>
            </w:pPr>
            <w:r>
              <w:rPr>
                <w:sz w:val="20"/>
                <w:szCs w:val="20"/>
              </w:rPr>
              <w:t>7.3 (3.7 to 10.8)</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145</w:t>
            </w:r>
          </w:p>
        </w:tc>
        <w:tc>
          <w:tcPr>
            <w:tcW w:w="1842" w:type="dxa"/>
          </w:tcPr>
          <w:p w:rsidR="009C688A" w:rsidRDefault="009C688A" w:rsidP="00D31976">
            <w:pPr>
              <w:pStyle w:val="a3"/>
              <w:rPr>
                <w:sz w:val="20"/>
                <w:szCs w:val="20"/>
              </w:rPr>
            </w:pPr>
            <w:r>
              <w:rPr>
                <w:sz w:val="20"/>
                <w:szCs w:val="20"/>
              </w:rPr>
              <w:t>12.4 (10.7 to 14.2)</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022</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9</w:t>
            </w:r>
          </w:p>
        </w:tc>
        <w:tc>
          <w:tcPr>
            <w:tcW w:w="4961"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567" w:type="dxa"/>
          </w:tcPr>
          <w:p w:rsidR="009C688A" w:rsidRPr="00CD3A85" w:rsidRDefault="009C688A" w:rsidP="00D31976">
            <w:pPr>
              <w:pStyle w:val="a3"/>
              <w:tabs>
                <w:tab w:val="decimal" w:pos="317"/>
              </w:tabs>
              <w:rPr>
                <w:sz w:val="20"/>
                <w:szCs w:val="20"/>
              </w:rPr>
            </w:pPr>
            <w:r>
              <w:rPr>
                <w:sz w:val="20"/>
                <w:szCs w:val="20"/>
              </w:rPr>
              <w:t>2</w:t>
            </w:r>
          </w:p>
        </w:tc>
        <w:tc>
          <w:tcPr>
            <w:tcW w:w="1843" w:type="dxa"/>
          </w:tcPr>
          <w:p w:rsidR="009C688A" w:rsidRPr="00CD3A85" w:rsidRDefault="009C688A" w:rsidP="00D31976">
            <w:pPr>
              <w:pStyle w:val="a3"/>
              <w:rPr>
                <w:sz w:val="20"/>
                <w:szCs w:val="20"/>
              </w:rPr>
            </w:pPr>
            <w:r>
              <w:rPr>
                <w:sz w:val="20"/>
                <w:szCs w:val="20"/>
              </w:rPr>
              <w:t>4.2 (</w:t>
            </w:r>
            <w:r>
              <w:rPr>
                <w:rFonts w:cs="Times New Roman"/>
                <w:sz w:val="20"/>
                <w:szCs w:val="20"/>
              </w:rPr>
              <w:t>−</w:t>
            </w:r>
            <w:r>
              <w:rPr>
                <w:sz w:val="20"/>
                <w:szCs w:val="20"/>
              </w:rPr>
              <w:t>4.2 to 12.5)</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11</w:t>
            </w:r>
          </w:p>
        </w:tc>
        <w:tc>
          <w:tcPr>
            <w:tcW w:w="1701" w:type="dxa"/>
          </w:tcPr>
          <w:p w:rsidR="009C688A" w:rsidRPr="00CD3A85" w:rsidRDefault="009C688A" w:rsidP="00D31976">
            <w:pPr>
              <w:pStyle w:val="a3"/>
              <w:rPr>
                <w:sz w:val="20"/>
                <w:szCs w:val="20"/>
              </w:rPr>
            </w:pPr>
            <w:r>
              <w:rPr>
                <w:sz w:val="20"/>
                <w:szCs w:val="20"/>
              </w:rPr>
              <w:t>8.4 (2.1 to 14.6)</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53</w:t>
            </w:r>
          </w:p>
        </w:tc>
        <w:tc>
          <w:tcPr>
            <w:tcW w:w="1842" w:type="dxa"/>
          </w:tcPr>
          <w:p w:rsidR="009C688A" w:rsidRDefault="009C688A" w:rsidP="00D31976">
            <w:pPr>
              <w:pStyle w:val="a3"/>
              <w:rPr>
                <w:sz w:val="20"/>
                <w:szCs w:val="20"/>
              </w:rPr>
            </w:pPr>
            <w:r>
              <w:rPr>
                <w:sz w:val="20"/>
                <w:szCs w:val="20"/>
              </w:rPr>
              <w:t>4.3 (2.2 to 6.3)</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464</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0</w:t>
            </w:r>
          </w:p>
        </w:tc>
        <w:tc>
          <w:tcPr>
            <w:tcW w:w="4961"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567" w:type="dxa"/>
          </w:tcPr>
          <w:p w:rsidR="009C688A" w:rsidRPr="00CD3A85" w:rsidRDefault="009C688A" w:rsidP="00D31976">
            <w:pPr>
              <w:pStyle w:val="a3"/>
              <w:tabs>
                <w:tab w:val="decimal" w:pos="317"/>
              </w:tabs>
              <w:rPr>
                <w:sz w:val="20"/>
                <w:szCs w:val="20"/>
              </w:rPr>
            </w:pPr>
            <w:r>
              <w:rPr>
                <w:sz w:val="20"/>
                <w:szCs w:val="20"/>
              </w:rPr>
              <w:t>2</w:t>
            </w:r>
          </w:p>
        </w:tc>
        <w:tc>
          <w:tcPr>
            <w:tcW w:w="1843" w:type="dxa"/>
          </w:tcPr>
          <w:p w:rsidR="009C688A" w:rsidRPr="00CD3A85" w:rsidRDefault="009C688A" w:rsidP="00D31976">
            <w:pPr>
              <w:pStyle w:val="a3"/>
              <w:rPr>
                <w:sz w:val="20"/>
                <w:szCs w:val="20"/>
              </w:rPr>
            </w:pPr>
            <w:r>
              <w:rPr>
                <w:sz w:val="20"/>
                <w:szCs w:val="20"/>
              </w:rPr>
              <w:t>7.7 (0.0 to 15.4)</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11</w:t>
            </w:r>
          </w:p>
        </w:tc>
        <w:tc>
          <w:tcPr>
            <w:tcW w:w="1701" w:type="dxa"/>
          </w:tcPr>
          <w:p w:rsidR="009C688A" w:rsidRPr="00CD3A85" w:rsidRDefault="009C688A" w:rsidP="00D31976">
            <w:pPr>
              <w:pStyle w:val="a3"/>
              <w:rPr>
                <w:sz w:val="20"/>
                <w:szCs w:val="20"/>
              </w:rPr>
            </w:pPr>
            <w:r>
              <w:rPr>
                <w:sz w:val="20"/>
                <w:szCs w:val="20"/>
              </w:rPr>
              <w:t>11.8 (6.0 to 17.6)</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53</w:t>
            </w:r>
          </w:p>
        </w:tc>
        <w:tc>
          <w:tcPr>
            <w:tcW w:w="1842" w:type="dxa"/>
          </w:tcPr>
          <w:p w:rsidR="009C688A" w:rsidRDefault="009C688A" w:rsidP="00D31976">
            <w:pPr>
              <w:pStyle w:val="a3"/>
              <w:rPr>
                <w:sz w:val="20"/>
                <w:szCs w:val="20"/>
              </w:rPr>
            </w:pPr>
            <w:r>
              <w:rPr>
                <w:sz w:val="20"/>
                <w:szCs w:val="20"/>
              </w:rPr>
              <w:t>7.3 (5.4 to 9.2)</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345</w:t>
            </w:r>
          </w:p>
        </w:tc>
      </w:tr>
      <w:tr w:rsidR="009C688A" w:rsidRPr="00CD3A85" w:rsidTr="00D31976">
        <w:tc>
          <w:tcPr>
            <w:tcW w:w="534" w:type="dxa"/>
          </w:tcPr>
          <w:p w:rsidR="009C688A" w:rsidRPr="009F1DCE" w:rsidRDefault="009C688A" w:rsidP="00D31976">
            <w:pPr>
              <w:pStyle w:val="a3"/>
              <w:rPr>
                <w:sz w:val="16"/>
                <w:szCs w:val="16"/>
              </w:rPr>
            </w:pPr>
          </w:p>
        </w:tc>
        <w:tc>
          <w:tcPr>
            <w:tcW w:w="4961"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 w:val="decimal" w:pos="389"/>
              </w:tabs>
              <w:ind w:left="34" w:hanging="34"/>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1</w:t>
            </w:r>
          </w:p>
        </w:tc>
        <w:tc>
          <w:tcPr>
            <w:tcW w:w="4961"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567" w:type="dxa"/>
          </w:tcPr>
          <w:p w:rsidR="009C688A" w:rsidRPr="00CD3A85" w:rsidRDefault="009C688A" w:rsidP="00D31976">
            <w:pPr>
              <w:pStyle w:val="a3"/>
              <w:tabs>
                <w:tab w:val="decimal" w:pos="317"/>
              </w:tabs>
              <w:rPr>
                <w:sz w:val="20"/>
                <w:szCs w:val="20"/>
              </w:rPr>
            </w:pPr>
            <w:r>
              <w:rPr>
                <w:sz w:val="20"/>
                <w:szCs w:val="20"/>
              </w:rPr>
              <w:t>8</w:t>
            </w:r>
          </w:p>
        </w:tc>
        <w:tc>
          <w:tcPr>
            <w:tcW w:w="1843" w:type="dxa"/>
          </w:tcPr>
          <w:p w:rsidR="009C688A" w:rsidRPr="00CD3A85" w:rsidRDefault="009C688A" w:rsidP="00D31976">
            <w:pPr>
              <w:pStyle w:val="a3"/>
              <w:rPr>
                <w:sz w:val="20"/>
                <w:szCs w:val="20"/>
              </w:rPr>
            </w:pPr>
            <w:r>
              <w:rPr>
                <w:sz w:val="20"/>
                <w:szCs w:val="20"/>
              </w:rPr>
              <w:t>4.7 (0.4 to 8.9)</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20</w:t>
            </w:r>
          </w:p>
        </w:tc>
        <w:tc>
          <w:tcPr>
            <w:tcW w:w="1701" w:type="dxa"/>
          </w:tcPr>
          <w:p w:rsidR="009C688A" w:rsidRPr="00CD3A85" w:rsidRDefault="009C688A" w:rsidP="00D31976">
            <w:pPr>
              <w:pStyle w:val="a3"/>
              <w:rPr>
                <w:sz w:val="20"/>
                <w:szCs w:val="20"/>
              </w:rPr>
            </w:pPr>
            <w:r>
              <w:rPr>
                <w:sz w:val="20"/>
                <w:szCs w:val="20"/>
              </w:rPr>
              <w:t>4.8 (2.1 to 7.6)</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ind w:left="34" w:hanging="34"/>
              <w:rPr>
                <w:sz w:val="20"/>
                <w:szCs w:val="20"/>
              </w:rPr>
            </w:pPr>
            <w:r>
              <w:rPr>
                <w:sz w:val="20"/>
                <w:szCs w:val="20"/>
              </w:rPr>
              <w:t>109</w:t>
            </w:r>
          </w:p>
        </w:tc>
        <w:tc>
          <w:tcPr>
            <w:tcW w:w="1842" w:type="dxa"/>
          </w:tcPr>
          <w:p w:rsidR="009C688A" w:rsidRDefault="009C688A" w:rsidP="00D31976">
            <w:pPr>
              <w:pStyle w:val="a3"/>
              <w:rPr>
                <w:sz w:val="20"/>
                <w:szCs w:val="20"/>
              </w:rPr>
            </w:pPr>
            <w:r>
              <w:rPr>
                <w:sz w:val="20"/>
                <w:szCs w:val="20"/>
              </w:rPr>
              <w:t>3.5 (2.6 to 4.4)</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585</w:t>
            </w:r>
          </w:p>
        </w:tc>
      </w:tr>
      <w:tr w:rsidR="009C688A" w:rsidRPr="00CD3A85" w:rsidTr="00D31976">
        <w:tc>
          <w:tcPr>
            <w:tcW w:w="534" w:type="dxa"/>
            <w:tcBorders>
              <w:bottom w:val="single" w:sz="4" w:space="0" w:color="auto"/>
            </w:tcBorders>
          </w:tcPr>
          <w:p w:rsidR="009C688A" w:rsidRPr="00CD3A85" w:rsidRDefault="009C688A" w:rsidP="00D31976">
            <w:pPr>
              <w:pStyle w:val="a3"/>
              <w:rPr>
                <w:sz w:val="20"/>
                <w:szCs w:val="20"/>
              </w:rPr>
            </w:pPr>
          </w:p>
        </w:tc>
        <w:tc>
          <w:tcPr>
            <w:tcW w:w="4961" w:type="dxa"/>
            <w:gridSpan w:val="2"/>
            <w:tcBorders>
              <w:bottom w:val="single" w:sz="4" w:space="0" w:color="auto"/>
            </w:tcBorders>
          </w:tcPr>
          <w:p w:rsidR="009C688A" w:rsidRPr="00CD3A85"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tabs>
                <w:tab w:val="decimal" w:pos="317"/>
                <w:tab w:val="decimal" w:pos="459"/>
              </w:tabs>
              <w:rPr>
                <w:sz w:val="20"/>
                <w:szCs w:val="20"/>
              </w:rPr>
            </w:pPr>
          </w:p>
        </w:tc>
        <w:tc>
          <w:tcPr>
            <w:tcW w:w="1843" w:type="dxa"/>
            <w:tcBorders>
              <w:bottom w:val="single" w:sz="4" w:space="0" w:color="auto"/>
            </w:tcBorders>
          </w:tcPr>
          <w:p w:rsidR="009C688A" w:rsidRPr="00CD3A85" w:rsidRDefault="009C688A" w:rsidP="00D31976">
            <w:pPr>
              <w:pStyle w:val="a3"/>
              <w:rPr>
                <w:sz w:val="20"/>
                <w:szCs w:val="20"/>
              </w:rPr>
            </w:pPr>
          </w:p>
        </w:tc>
        <w:tc>
          <w:tcPr>
            <w:tcW w:w="283" w:type="dxa"/>
            <w:tcBorders>
              <w:bottom w:val="single" w:sz="4" w:space="0" w:color="auto"/>
            </w:tcBorders>
          </w:tcPr>
          <w:p w:rsidR="009C688A" w:rsidRPr="00CD3A85" w:rsidRDefault="009C688A" w:rsidP="00D31976">
            <w:pPr>
              <w:pStyle w:val="a3"/>
              <w:tabs>
                <w:tab w:val="decimal" w:pos="317"/>
              </w:tabs>
              <w:rPr>
                <w:sz w:val="20"/>
                <w:szCs w:val="20"/>
              </w:rPr>
            </w:pPr>
          </w:p>
        </w:tc>
        <w:tc>
          <w:tcPr>
            <w:tcW w:w="567" w:type="dxa"/>
            <w:tcBorders>
              <w:bottom w:val="single" w:sz="4" w:space="0" w:color="auto"/>
            </w:tcBorders>
          </w:tcPr>
          <w:p w:rsidR="009C688A" w:rsidRPr="00CD3A85" w:rsidRDefault="009C688A" w:rsidP="00D31976">
            <w:pPr>
              <w:pStyle w:val="a3"/>
              <w:tabs>
                <w:tab w:val="decimal" w:pos="317"/>
                <w:tab w:val="decimal" w:pos="506"/>
              </w:tabs>
              <w:rPr>
                <w:sz w:val="20"/>
                <w:szCs w:val="20"/>
              </w:rPr>
            </w:pPr>
          </w:p>
        </w:tc>
        <w:tc>
          <w:tcPr>
            <w:tcW w:w="1701" w:type="dxa"/>
            <w:tcBorders>
              <w:bottom w:val="single" w:sz="4" w:space="0" w:color="auto"/>
            </w:tcBorders>
          </w:tcPr>
          <w:p w:rsidR="009C688A" w:rsidRPr="00CD3A85" w:rsidRDefault="009C688A" w:rsidP="00D31976">
            <w:pPr>
              <w:pStyle w:val="a3"/>
              <w:rPr>
                <w:sz w:val="20"/>
                <w:szCs w:val="20"/>
              </w:rPr>
            </w:pPr>
          </w:p>
        </w:tc>
        <w:tc>
          <w:tcPr>
            <w:tcW w:w="284"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Default="009C688A" w:rsidP="00D31976">
            <w:pPr>
              <w:pStyle w:val="a3"/>
              <w:tabs>
                <w:tab w:val="decimal" w:pos="317"/>
                <w:tab w:val="decimal" w:pos="389"/>
              </w:tabs>
              <w:rPr>
                <w:sz w:val="20"/>
                <w:szCs w:val="20"/>
              </w:rPr>
            </w:pPr>
          </w:p>
        </w:tc>
        <w:tc>
          <w:tcPr>
            <w:tcW w:w="1842" w:type="dxa"/>
            <w:tcBorders>
              <w:bottom w:val="single" w:sz="4" w:space="0" w:color="auto"/>
            </w:tcBorders>
          </w:tcPr>
          <w:p w:rsidR="009C688A" w:rsidRDefault="009C688A" w:rsidP="00D31976">
            <w:pPr>
              <w:pStyle w:val="a3"/>
              <w:rPr>
                <w:sz w:val="20"/>
                <w:szCs w:val="20"/>
              </w:rPr>
            </w:pPr>
          </w:p>
        </w:tc>
        <w:tc>
          <w:tcPr>
            <w:tcW w:w="284" w:type="dxa"/>
            <w:tcBorders>
              <w:bottom w:val="single" w:sz="4" w:space="0" w:color="auto"/>
            </w:tcBorders>
          </w:tcPr>
          <w:p w:rsidR="009C688A" w:rsidRDefault="009C688A" w:rsidP="00D31976">
            <w:pPr>
              <w:pStyle w:val="a3"/>
              <w:rPr>
                <w:sz w:val="20"/>
                <w:szCs w:val="20"/>
              </w:rPr>
            </w:pPr>
          </w:p>
        </w:tc>
        <w:tc>
          <w:tcPr>
            <w:tcW w:w="827" w:type="dxa"/>
            <w:tcBorders>
              <w:bottom w:val="single" w:sz="4" w:space="0" w:color="auto"/>
            </w:tcBorders>
          </w:tcPr>
          <w:p w:rsidR="009C688A" w:rsidRDefault="009C688A" w:rsidP="00D31976">
            <w:pPr>
              <w:pStyle w:val="a3"/>
              <w:tabs>
                <w:tab w:val="decimal" w:pos="223"/>
              </w:tabs>
              <w:rPr>
                <w:sz w:val="20"/>
                <w:szCs w:val="20"/>
              </w:rPr>
            </w:pPr>
          </w:p>
        </w:tc>
      </w:tr>
    </w:tbl>
    <w:p w:rsidR="009C688A" w:rsidRDefault="009C688A" w:rsidP="009C688A"/>
    <w:p w:rsidR="009C688A" w:rsidRDefault="009C688A" w:rsidP="009C688A">
      <w:pPr>
        <w:spacing w:line="276" w:lineRule="auto"/>
      </w:pPr>
      <w:r>
        <w:br w:type="page"/>
      </w:r>
    </w:p>
    <w:p w:rsidR="009C688A" w:rsidRDefault="009C688A" w:rsidP="009C688A">
      <w:pPr>
        <w:ind w:left="1418" w:hanging="1418"/>
      </w:pPr>
      <w:r>
        <w:lastRenderedPageBreak/>
        <w:t>TABLE S6</w:t>
      </w:r>
      <w:r>
        <w:tab/>
        <w:t>Misclassification rates by time of publication</w:t>
      </w:r>
    </w:p>
    <w:tbl>
      <w:tblPr>
        <w:tblW w:w="14260" w:type="dxa"/>
        <w:tblLayout w:type="fixed"/>
        <w:tblLook w:val="0000" w:firstRow="0" w:lastRow="0" w:firstColumn="0" w:lastColumn="0" w:noHBand="0" w:noVBand="0"/>
      </w:tblPr>
      <w:tblGrid>
        <w:gridCol w:w="534"/>
        <w:gridCol w:w="60"/>
        <w:gridCol w:w="5468"/>
        <w:gridCol w:w="425"/>
        <w:gridCol w:w="1701"/>
        <w:gridCol w:w="284"/>
        <w:gridCol w:w="425"/>
        <w:gridCol w:w="1701"/>
        <w:gridCol w:w="283"/>
        <w:gridCol w:w="426"/>
        <w:gridCol w:w="1842"/>
        <w:gridCol w:w="284"/>
        <w:gridCol w:w="827"/>
      </w:tblGrid>
      <w:tr w:rsidR="009C688A" w:rsidRPr="00CD3A85" w:rsidTr="00D31976">
        <w:tc>
          <w:tcPr>
            <w:tcW w:w="594" w:type="dxa"/>
            <w:gridSpan w:val="2"/>
            <w:tcBorders>
              <w:top w:val="single" w:sz="4" w:space="0" w:color="auto"/>
            </w:tcBorders>
          </w:tcPr>
          <w:p w:rsidR="009C688A" w:rsidRPr="00CD3A85" w:rsidRDefault="009C688A" w:rsidP="00D31976">
            <w:pPr>
              <w:pStyle w:val="a3"/>
              <w:rPr>
                <w:sz w:val="20"/>
                <w:szCs w:val="20"/>
              </w:rPr>
            </w:pPr>
          </w:p>
        </w:tc>
        <w:tc>
          <w:tcPr>
            <w:tcW w:w="5468" w:type="dxa"/>
            <w:tcBorders>
              <w:top w:val="single" w:sz="4" w:space="0" w:color="auto"/>
            </w:tcBorders>
          </w:tcPr>
          <w:p w:rsidR="009C688A" w:rsidRPr="00CD3A85" w:rsidRDefault="009C688A" w:rsidP="00D31976">
            <w:pPr>
              <w:pStyle w:val="a3"/>
              <w:rPr>
                <w:sz w:val="20"/>
                <w:szCs w:val="20"/>
              </w:rPr>
            </w:pPr>
          </w:p>
        </w:tc>
        <w:tc>
          <w:tcPr>
            <w:tcW w:w="2126"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Studies considered in the 1995 review</w:t>
            </w:r>
          </w:p>
        </w:tc>
        <w:tc>
          <w:tcPr>
            <w:tcW w:w="284" w:type="dxa"/>
            <w:tcBorders>
              <w:top w:val="single" w:sz="4" w:space="0" w:color="auto"/>
            </w:tcBorders>
          </w:tcPr>
          <w:p w:rsidR="009C688A" w:rsidRDefault="009C688A" w:rsidP="00D31976">
            <w:pPr>
              <w:pStyle w:val="a3"/>
              <w:rPr>
                <w:sz w:val="20"/>
                <w:szCs w:val="20"/>
              </w:rPr>
            </w:pPr>
          </w:p>
        </w:tc>
        <w:tc>
          <w:tcPr>
            <w:tcW w:w="2126"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Studies reported before 2003</w:t>
            </w:r>
          </w:p>
        </w:tc>
        <w:tc>
          <w:tcPr>
            <w:tcW w:w="283"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Studies reported later</w:t>
            </w:r>
          </w:p>
        </w:tc>
        <w:tc>
          <w:tcPr>
            <w:tcW w:w="284" w:type="dxa"/>
            <w:tcBorders>
              <w:top w:val="single" w:sz="4" w:space="0" w:color="auto"/>
            </w:tcBorders>
          </w:tcPr>
          <w:p w:rsidR="009C688A" w:rsidRDefault="009C688A" w:rsidP="00D31976">
            <w:pPr>
              <w:pStyle w:val="a3"/>
              <w:rPr>
                <w:sz w:val="20"/>
                <w:szCs w:val="20"/>
              </w:rPr>
            </w:pPr>
          </w:p>
        </w:tc>
        <w:tc>
          <w:tcPr>
            <w:tcW w:w="827" w:type="dxa"/>
            <w:tcBorders>
              <w:top w:val="single" w:sz="4" w:space="0" w:color="auto"/>
            </w:tcBorders>
          </w:tcPr>
          <w:p w:rsidR="009C688A" w:rsidRPr="00CD3A85" w:rsidRDefault="009C688A" w:rsidP="00D31976">
            <w:pPr>
              <w:pStyle w:val="a3"/>
              <w:rPr>
                <w:sz w:val="20"/>
                <w:szCs w:val="20"/>
              </w:rPr>
            </w:pPr>
          </w:p>
        </w:tc>
      </w:tr>
      <w:tr w:rsidR="009C688A" w:rsidRPr="00CD3A85" w:rsidTr="00D31976">
        <w:tc>
          <w:tcPr>
            <w:tcW w:w="6062" w:type="dxa"/>
            <w:gridSpan w:val="3"/>
            <w:tcBorders>
              <w:bottom w:val="single" w:sz="4" w:space="0" w:color="auto"/>
            </w:tcBorders>
          </w:tcPr>
          <w:p w:rsidR="009C688A" w:rsidRPr="00CD3A85" w:rsidRDefault="009C688A" w:rsidP="00D31976">
            <w:pPr>
              <w:pStyle w:val="a3"/>
              <w:rPr>
                <w:sz w:val="20"/>
                <w:szCs w:val="20"/>
              </w:rPr>
            </w:pPr>
            <w:r>
              <w:rPr>
                <w:sz w:val="20"/>
                <w:szCs w:val="20"/>
              </w:rPr>
              <w:t>Rate</w:t>
            </w:r>
          </w:p>
        </w:tc>
        <w:tc>
          <w:tcPr>
            <w:tcW w:w="425"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1701"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1701"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426"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42"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827" w:type="dxa"/>
            <w:tcBorders>
              <w:bottom w:val="single" w:sz="4" w:space="0" w:color="auto"/>
            </w:tcBorders>
          </w:tcPr>
          <w:p w:rsidR="009C688A" w:rsidRDefault="009C688A" w:rsidP="00D31976">
            <w:pPr>
              <w:pStyle w:val="a3"/>
              <w:jc w:val="center"/>
              <w:rPr>
                <w:sz w:val="20"/>
                <w:szCs w:val="20"/>
              </w:rPr>
            </w:pPr>
            <w:r>
              <w:rPr>
                <w:sz w:val="20"/>
                <w:szCs w:val="20"/>
              </w:rPr>
              <w:t>Het p</w:t>
            </w:r>
          </w:p>
        </w:tc>
      </w:tr>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5528" w:type="dxa"/>
            <w:gridSpan w:val="2"/>
            <w:tcBorders>
              <w:top w:val="single" w:sz="4" w:space="0" w:color="auto"/>
            </w:tcBorders>
          </w:tcPr>
          <w:p w:rsidR="009C688A" w:rsidRPr="00CD3A85" w:rsidRDefault="009C688A" w:rsidP="00D31976">
            <w:pPr>
              <w:pStyle w:val="a3"/>
              <w:rPr>
                <w:sz w:val="20"/>
                <w:szCs w:val="20"/>
              </w:rPr>
            </w:pPr>
          </w:p>
        </w:tc>
        <w:tc>
          <w:tcPr>
            <w:tcW w:w="425" w:type="dxa"/>
            <w:tcBorders>
              <w:top w:val="single" w:sz="4" w:space="0" w:color="auto"/>
            </w:tcBorders>
          </w:tcPr>
          <w:p w:rsidR="009C688A" w:rsidRPr="00CD3A85" w:rsidRDefault="009C688A" w:rsidP="00D31976">
            <w:pPr>
              <w:pStyle w:val="a3"/>
              <w:tabs>
                <w:tab w:val="decimal" w:pos="209"/>
              </w:tabs>
              <w:ind w:left="34" w:hanging="34"/>
              <w:rPr>
                <w:sz w:val="20"/>
                <w:szCs w:val="20"/>
              </w:rPr>
            </w:pPr>
          </w:p>
        </w:tc>
        <w:tc>
          <w:tcPr>
            <w:tcW w:w="1701"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425" w:type="dxa"/>
            <w:tcBorders>
              <w:top w:val="single" w:sz="4" w:space="0" w:color="auto"/>
            </w:tcBorders>
          </w:tcPr>
          <w:p w:rsidR="009C688A" w:rsidRDefault="009C688A" w:rsidP="00D31976">
            <w:pPr>
              <w:pStyle w:val="a3"/>
              <w:tabs>
                <w:tab w:val="decimal" w:pos="317"/>
              </w:tabs>
              <w:rPr>
                <w:sz w:val="20"/>
                <w:szCs w:val="20"/>
              </w:rPr>
            </w:pPr>
          </w:p>
        </w:tc>
        <w:tc>
          <w:tcPr>
            <w:tcW w:w="1701" w:type="dxa"/>
            <w:tcBorders>
              <w:top w:val="single" w:sz="4" w:space="0" w:color="auto"/>
            </w:tcBorders>
          </w:tcPr>
          <w:p w:rsidR="009C688A" w:rsidRDefault="009C688A" w:rsidP="00D31976">
            <w:pPr>
              <w:pStyle w:val="a3"/>
              <w:rPr>
                <w:sz w:val="20"/>
                <w:szCs w:val="20"/>
              </w:rPr>
            </w:pPr>
          </w:p>
        </w:tc>
        <w:tc>
          <w:tcPr>
            <w:tcW w:w="283" w:type="dxa"/>
            <w:tcBorders>
              <w:top w:val="single" w:sz="4" w:space="0" w:color="auto"/>
            </w:tcBorders>
          </w:tcPr>
          <w:p w:rsidR="009C688A" w:rsidRDefault="009C688A" w:rsidP="00D31976">
            <w:pPr>
              <w:pStyle w:val="a3"/>
              <w:rPr>
                <w:sz w:val="20"/>
                <w:szCs w:val="20"/>
              </w:rPr>
            </w:pPr>
          </w:p>
        </w:tc>
        <w:tc>
          <w:tcPr>
            <w:tcW w:w="426" w:type="dxa"/>
            <w:tcBorders>
              <w:top w:val="single" w:sz="4" w:space="0" w:color="auto"/>
            </w:tcBorders>
          </w:tcPr>
          <w:p w:rsidR="009C688A" w:rsidRDefault="009C688A" w:rsidP="00D31976">
            <w:pPr>
              <w:pStyle w:val="a3"/>
              <w:tabs>
                <w:tab w:val="decimal" w:pos="389"/>
              </w:tabs>
              <w:rPr>
                <w:sz w:val="20"/>
                <w:szCs w:val="20"/>
              </w:rPr>
            </w:pPr>
          </w:p>
        </w:tc>
        <w:tc>
          <w:tcPr>
            <w:tcW w:w="1842"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827" w:type="dxa"/>
            <w:tcBorders>
              <w:top w:val="single" w:sz="4" w:space="0" w:color="auto"/>
            </w:tcBorders>
          </w:tcPr>
          <w:p w:rsidR="009C688A"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1</w:t>
            </w:r>
          </w:p>
        </w:tc>
        <w:tc>
          <w:tcPr>
            <w:tcW w:w="5528"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28</w:t>
            </w:r>
          </w:p>
        </w:tc>
        <w:tc>
          <w:tcPr>
            <w:tcW w:w="1701" w:type="dxa"/>
          </w:tcPr>
          <w:p w:rsidR="009C688A" w:rsidRPr="00CD3A85" w:rsidRDefault="009C688A" w:rsidP="00D31976">
            <w:pPr>
              <w:pStyle w:val="a3"/>
              <w:rPr>
                <w:sz w:val="20"/>
                <w:szCs w:val="20"/>
              </w:rPr>
            </w:pPr>
            <w:r>
              <w:rPr>
                <w:sz w:val="20"/>
                <w:szCs w:val="20"/>
              </w:rPr>
              <w:t>3.6 (1.5 to 5.6)</w:t>
            </w:r>
          </w:p>
        </w:tc>
        <w:tc>
          <w:tcPr>
            <w:tcW w:w="284" w:type="dxa"/>
          </w:tcPr>
          <w:p w:rsidR="009C688A"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81</w:t>
            </w:r>
          </w:p>
        </w:tc>
        <w:tc>
          <w:tcPr>
            <w:tcW w:w="1701" w:type="dxa"/>
          </w:tcPr>
          <w:p w:rsidR="009C688A" w:rsidRPr="00CD3A85" w:rsidRDefault="009C688A" w:rsidP="00D31976">
            <w:pPr>
              <w:pStyle w:val="a3"/>
              <w:rPr>
                <w:sz w:val="20"/>
                <w:szCs w:val="20"/>
              </w:rPr>
            </w:pPr>
            <w:r>
              <w:rPr>
                <w:sz w:val="20"/>
                <w:szCs w:val="20"/>
              </w:rPr>
              <w:t>5.1 (3.9 to 6.2)</w:t>
            </w:r>
          </w:p>
        </w:tc>
        <w:tc>
          <w:tcPr>
            <w:tcW w:w="283" w:type="dxa"/>
          </w:tcPr>
          <w:p w:rsidR="009C688A"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r>
              <w:rPr>
                <w:sz w:val="20"/>
                <w:szCs w:val="20"/>
              </w:rPr>
              <w:t>100</w:t>
            </w:r>
          </w:p>
        </w:tc>
        <w:tc>
          <w:tcPr>
            <w:tcW w:w="1842" w:type="dxa"/>
          </w:tcPr>
          <w:p w:rsidR="009C688A" w:rsidRPr="00CD3A85" w:rsidRDefault="009C688A" w:rsidP="00D31976">
            <w:pPr>
              <w:pStyle w:val="a3"/>
              <w:rPr>
                <w:sz w:val="20"/>
                <w:szCs w:val="20"/>
              </w:rPr>
            </w:pPr>
            <w:r>
              <w:rPr>
                <w:sz w:val="20"/>
                <w:szCs w:val="20"/>
              </w:rPr>
              <w:t>5.1 (4.3 to 6.0)</w:t>
            </w:r>
          </w:p>
        </w:tc>
        <w:tc>
          <w:tcPr>
            <w:tcW w:w="284" w:type="dxa"/>
          </w:tcPr>
          <w:p w:rsidR="009C688A"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r>
              <w:rPr>
                <w:sz w:val="20"/>
                <w:szCs w:val="20"/>
              </w:rPr>
              <w:t>0.367</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2</w:t>
            </w:r>
          </w:p>
        </w:tc>
        <w:tc>
          <w:tcPr>
            <w:tcW w:w="5528" w:type="dxa"/>
            <w:gridSpan w:val="2"/>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17</w:t>
            </w:r>
          </w:p>
        </w:tc>
        <w:tc>
          <w:tcPr>
            <w:tcW w:w="1701" w:type="dxa"/>
          </w:tcPr>
          <w:p w:rsidR="009C688A" w:rsidRPr="00CD3A85" w:rsidRDefault="009C688A" w:rsidP="00D31976">
            <w:pPr>
              <w:pStyle w:val="a3"/>
              <w:rPr>
                <w:sz w:val="20"/>
                <w:szCs w:val="20"/>
              </w:rPr>
            </w:pPr>
            <w:r>
              <w:rPr>
                <w:sz w:val="20"/>
                <w:szCs w:val="20"/>
              </w:rPr>
              <w:t>2.1 (0.6 to 3.5)</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33</w:t>
            </w:r>
          </w:p>
        </w:tc>
        <w:tc>
          <w:tcPr>
            <w:tcW w:w="1701" w:type="dxa"/>
          </w:tcPr>
          <w:p w:rsidR="009C688A" w:rsidRPr="00CD3A85" w:rsidRDefault="009C688A" w:rsidP="00D31976">
            <w:pPr>
              <w:pStyle w:val="a3"/>
              <w:rPr>
                <w:sz w:val="20"/>
                <w:szCs w:val="20"/>
              </w:rPr>
            </w:pPr>
            <w:r>
              <w:rPr>
                <w:sz w:val="20"/>
                <w:szCs w:val="20"/>
              </w:rPr>
              <w:t>3.3 (2.3 to 4.3)</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36</w:t>
            </w:r>
          </w:p>
        </w:tc>
        <w:tc>
          <w:tcPr>
            <w:tcW w:w="1842" w:type="dxa"/>
          </w:tcPr>
          <w:p w:rsidR="009C688A" w:rsidRDefault="009C688A" w:rsidP="00D31976">
            <w:pPr>
              <w:pStyle w:val="a3"/>
              <w:rPr>
                <w:sz w:val="20"/>
                <w:szCs w:val="20"/>
              </w:rPr>
            </w:pPr>
            <w:r>
              <w:rPr>
                <w:sz w:val="20"/>
                <w:szCs w:val="20"/>
              </w:rPr>
              <w:t>3.1 (2.4 to 3.8)</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370</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3</w:t>
            </w:r>
          </w:p>
        </w:tc>
        <w:tc>
          <w:tcPr>
            <w:tcW w:w="5528"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15</w:t>
            </w:r>
          </w:p>
        </w:tc>
        <w:tc>
          <w:tcPr>
            <w:tcW w:w="1701" w:type="dxa"/>
          </w:tcPr>
          <w:p w:rsidR="009C688A" w:rsidRPr="00CD3A85" w:rsidRDefault="009C688A" w:rsidP="00D31976">
            <w:pPr>
              <w:pStyle w:val="a3"/>
              <w:rPr>
                <w:sz w:val="20"/>
                <w:szCs w:val="20"/>
              </w:rPr>
            </w:pPr>
            <w:r>
              <w:rPr>
                <w:sz w:val="20"/>
                <w:szCs w:val="20"/>
              </w:rPr>
              <w:t>6.9 (2.4 to 11.3)</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39</w:t>
            </w:r>
          </w:p>
        </w:tc>
        <w:tc>
          <w:tcPr>
            <w:tcW w:w="1701" w:type="dxa"/>
          </w:tcPr>
          <w:p w:rsidR="009C688A" w:rsidRPr="00CD3A85" w:rsidRDefault="009C688A" w:rsidP="00D31976">
            <w:pPr>
              <w:pStyle w:val="a3"/>
              <w:rPr>
                <w:sz w:val="20"/>
                <w:szCs w:val="20"/>
              </w:rPr>
            </w:pPr>
            <w:r>
              <w:rPr>
                <w:sz w:val="20"/>
                <w:szCs w:val="20"/>
              </w:rPr>
              <w:t>10.6 (7.9 to 13.3)</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34</w:t>
            </w:r>
          </w:p>
        </w:tc>
        <w:tc>
          <w:tcPr>
            <w:tcW w:w="1842" w:type="dxa"/>
          </w:tcPr>
          <w:p w:rsidR="009C688A" w:rsidRDefault="009C688A" w:rsidP="00D31976">
            <w:pPr>
              <w:pStyle w:val="a3"/>
              <w:rPr>
                <w:sz w:val="20"/>
                <w:szCs w:val="20"/>
              </w:rPr>
            </w:pPr>
            <w:r>
              <w:rPr>
                <w:sz w:val="20"/>
                <w:szCs w:val="20"/>
              </w:rPr>
              <w:t>12.3 (9.9 to 14.7)</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099</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4</w:t>
            </w:r>
          </w:p>
        </w:tc>
        <w:tc>
          <w:tcPr>
            <w:tcW w:w="5528"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11</w:t>
            </w:r>
          </w:p>
        </w:tc>
        <w:tc>
          <w:tcPr>
            <w:tcW w:w="1701" w:type="dxa"/>
          </w:tcPr>
          <w:p w:rsidR="009C688A" w:rsidRPr="00CD3A85" w:rsidRDefault="009C688A" w:rsidP="00D31976">
            <w:pPr>
              <w:pStyle w:val="a3"/>
              <w:rPr>
                <w:sz w:val="20"/>
                <w:szCs w:val="20"/>
              </w:rPr>
            </w:pPr>
            <w:r>
              <w:rPr>
                <w:sz w:val="20"/>
                <w:szCs w:val="20"/>
              </w:rPr>
              <w:t>6.8 (</w:t>
            </w:r>
            <w:r>
              <w:rPr>
                <w:rFonts w:cs="Times New Roman"/>
                <w:sz w:val="20"/>
                <w:szCs w:val="20"/>
              </w:rPr>
              <w:t>−</w:t>
            </w:r>
            <w:r>
              <w:rPr>
                <w:sz w:val="20"/>
                <w:szCs w:val="20"/>
              </w:rPr>
              <w:t>1.7 to 15.4)</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55</w:t>
            </w:r>
          </w:p>
        </w:tc>
        <w:tc>
          <w:tcPr>
            <w:tcW w:w="1701" w:type="dxa"/>
          </w:tcPr>
          <w:p w:rsidR="009C688A" w:rsidRPr="00CD3A85" w:rsidRDefault="009C688A" w:rsidP="00D31976">
            <w:pPr>
              <w:pStyle w:val="a3"/>
              <w:rPr>
                <w:sz w:val="20"/>
                <w:szCs w:val="20"/>
              </w:rPr>
            </w:pPr>
            <w:r>
              <w:rPr>
                <w:sz w:val="20"/>
                <w:szCs w:val="20"/>
              </w:rPr>
              <w:t>6.0 (3.5 to 8.6)</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76</w:t>
            </w:r>
          </w:p>
        </w:tc>
        <w:tc>
          <w:tcPr>
            <w:tcW w:w="1842" w:type="dxa"/>
          </w:tcPr>
          <w:p w:rsidR="009C688A" w:rsidRDefault="009C688A" w:rsidP="00D31976">
            <w:pPr>
              <w:pStyle w:val="a3"/>
              <w:rPr>
                <w:sz w:val="20"/>
                <w:szCs w:val="20"/>
              </w:rPr>
            </w:pPr>
            <w:r>
              <w:rPr>
                <w:sz w:val="20"/>
                <w:szCs w:val="20"/>
              </w:rPr>
              <w:t>14.5 (11.7 to 17.3)</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5</w:t>
            </w:r>
          </w:p>
        </w:tc>
        <w:tc>
          <w:tcPr>
            <w:tcW w:w="5528"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11</w:t>
            </w:r>
          </w:p>
        </w:tc>
        <w:tc>
          <w:tcPr>
            <w:tcW w:w="1701" w:type="dxa"/>
          </w:tcPr>
          <w:p w:rsidR="009C688A" w:rsidRPr="00CD3A85" w:rsidRDefault="009C688A" w:rsidP="00D31976">
            <w:pPr>
              <w:pStyle w:val="a3"/>
              <w:rPr>
                <w:sz w:val="20"/>
                <w:szCs w:val="20"/>
              </w:rPr>
            </w:pPr>
            <w:r>
              <w:rPr>
                <w:sz w:val="20"/>
                <w:szCs w:val="20"/>
              </w:rPr>
              <w:t>10.1 (0.9 to 19.3)</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52</w:t>
            </w:r>
          </w:p>
        </w:tc>
        <w:tc>
          <w:tcPr>
            <w:tcW w:w="1701" w:type="dxa"/>
          </w:tcPr>
          <w:p w:rsidR="009C688A" w:rsidRPr="00CD3A85" w:rsidRDefault="009C688A" w:rsidP="00D31976">
            <w:pPr>
              <w:pStyle w:val="a3"/>
              <w:rPr>
                <w:sz w:val="20"/>
                <w:szCs w:val="20"/>
              </w:rPr>
            </w:pPr>
            <w:r>
              <w:rPr>
                <w:sz w:val="20"/>
                <w:szCs w:val="20"/>
              </w:rPr>
              <w:t>10.4 (7.6 to 13.2)</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73</w:t>
            </w:r>
          </w:p>
        </w:tc>
        <w:tc>
          <w:tcPr>
            <w:tcW w:w="1842" w:type="dxa"/>
          </w:tcPr>
          <w:p w:rsidR="009C688A" w:rsidRDefault="009C688A" w:rsidP="00D31976">
            <w:pPr>
              <w:pStyle w:val="a3"/>
              <w:rPr>
                <w:sz w:val="20"/>
                <w:szCs w:val="20"/>
              </w:rPr>
            </w:pPr>
            <w:r>
              <w:rPr>
                <w:sz w:val="20"/>
                <w:szCs w:val="20"/>
              </w:rPr>
              <w:t>19.8 (16.8 to 22.8)</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6</w:t>
            </w:r>
          </w:p>
        </w:tc>
        <w:tc>
          <w:tcPr>
            <w:tcW w:w="5528"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5</w:t>
            </w:r>
          </w:p>
        </w:tc>
        <w:tc>
          <w:tcPr>
            <w:tcW w:w="1701" w:type="dxa"/>
          </w:tcPr>
          <w:p w:rsidR="009C688A" w:rsidRPr="00CD3A85" w:rsidRDefault="009C688A" w:rsidP="00D31976">
            <w:pPr>
              <w:pStyle w:val="a3"/>
              <w:rPr>
                <w:sz w:val="20"/>
                <w:szCs w:val="20"/>
              </w:rPr>
            </w:pPr>
            <w:r>
              <w:rPr>
                <w:sz w:val="20"/>
                <w:szCs w:val="20"/>
              </w:rPr>
              <w:t>5.4 (</w:t>
            </w:r>
            <w:r>
              <w:rPr>
                <w:rFonts w:cs="Times New Roman"/>
                <w:sz w:val="20"/>
                <w:szCs w:val="20"/>
              </w:rPr>
              <w:t>−</w:t>
            </w:r>
            <w:r>
              <w:rPr>
                <w:sz w:val="20"/>
                <w:szCs w:val="20"/>
              </w:rPr>
              <w:t>3.5 to 14.2)</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28</w:t>
            </w:r>
          </w:p>
        </w:tc>
        <w:tc>
          <w:tcPr>
            <w:tcW w:w="1701" w:type="dxa"/>
          </w:tcPr>
          <w:p w:rsidR="009C688A" w:rsidRPr="00CD3A85" w:rsidRDefault="009C688A" w:rsidP="00D31976">
            <w:pPr>
              <w:pStyle w:val="a3"/>
              <w:rPr>
                <w:sz w:val="20"/>
                <w:szCs w:val="20"/>
              </w:rPr>
            </w:pPr>
            <w:r>
              <w:rPr>
                <w:sz w:val="20"/>
                <w:szCs w:val="20"/>
              </w:rPr>
              <w:t>5.1 (1.7 to 8.5)</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19</w:t>
            </w:r>
          </w:p>
        </w:tc>
        <w:tc>
          <w:tcPr>
            <w:tcW w:w="1842" w:type="dxa"/>
          </w:tcPr>
          <w:p w:rsidR="009C688A" w:rsidRDefault="009C688A" w:rsidP="00D31976">
            <w:pPr>
              <w:pStyle w:val="a3"/>
              <w:rPr>
                <w:sz w:val="20"/>
                <w:szCs w:val="20"/>
              </w:rPr>
            </w:pPr>
            <w:r>
              <w:rPr>
                <w:sz w:val="20"/>
                <w:szCs w:val="20"/>
              </w:rPr>
              <w:t>6.7 (2.5 to 10.9)</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832</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7</w:t>
            </w:r>
          </w:p>
        </w:tc>
        <w:tc>
          <w:tcPr>
            <w:tcW w:w="5528"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5</w:t>
            </w:r>
          </w:p>
        </w:tc>
        <w:tc>
          <w:tcPr>
            <w:tcW w:w="1701" w:type="dxa"/>
          </w:tcPr>
          <w:p w:rsidR="009C688A" w:rsidRPr="00CD3A85" w:rsidRDefault="009C688A" w:rsidP="00D31976">
            <w:pPr>
              <w:pStyle w:val="a3"/>
              <w:rPr>
                <w:sz w:val="20"/>
                <w:szCs w:val="20"/>
              </w:rPr>
            </w:pPr>
            <w:r>
              <w:rPr>
                <w:sz w:val="20"/>
                <w:szCs w:val="20"/>
              </w:rPr>
              <w:t>4.4 (</w:t>
            </w:r>
            <w:r>
              <w:rPr>
                <w:rFonts w:cs="Times New Roman"/>
                <w:sz w:val="20"/>
                <w:szCs w:val="20"/>
              </w:rPr>
              <w:t>−</w:t>
            </w:r>
            <w:r>
              <w:rPr>
                <w:sz w:val="20"/>
                <w:szCs w:val="20"/>
              </w:rPr>
              <w:t>3.3 to 12.2)</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28</w:t>
            </w:r>
          </w:p>
        </w:tc>
        <w:tc>
          <w:tcPr>
            <w:tcW w:w="1701" w:type="dxa"/>
          </w:tcPr>
          <w:p w:rsidR="009C688A" w:rsidRPr="00CD3A85" w:rsidRDefault="009C688A" w:rsidP="00D31976">
            <w:pPr>
              <w:pStyle w:val="a3"/>
              <w:rPr>
                <w:sz w:val="20"/>
                <w:szCs w:val="20"/>
              </w:rPr>
            </w:pPr>
            <w:r>
              <w:rPr>
                <w:sz w:val="20"/>
                <w:szCs w:val="20"/>
              </w:rPr>
              <w:t>7.0 (4.0 to 10.0)</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19</w:t>
            </w:r>
          </w:p>
        </w:tc>
        <w:tc>
          <w:tcPr>
            <w:tcW w:w="1842" w:type="dxa"/>
          </w:tcPr>
          <w:p w:rsidR="009C688A" w:rsidRDefault="009C688A" w:rsidP="00D31976">
            <w:pPr>
              <w:pStyle w:val="a3"/>
              <w:rPr>
                <w:sz w:val="20"/>
                <w:szCs w:val="20"/>
              </w:rPr>
            </w:pPr>
            <w:r>
              <w:rPr>
                <w:sz w:val="20"/>
                <w:szCs w:val="20"/>
              </w:rPr>
              <w:t>12.8 (9.1 to 16.5)</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031</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8</w:t>
            </w:r>
          </w:p>
        </w:tc>
        <w:tc>
          <w:tcPr>
            <w:tcW w:w="5528"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23</w:t>
            </w:r>
          </w:p>
        </w:tc>
        <w:tc>
          <w:tcPr>
            <w:tcW w:w="1701" w:type="dxa"/>
          </w:tcPr>
          <w:p w:rsidR="009C688A" w:rsidRPr="00CD3A85" w:rsidRDefault="009C688A" w:rsidP="00D31976">
            <w:pPr>
              <w:pStyle w:val="a3"/>
              <w:rPr>
                <w:sz w:val="20"/>
                <w:szCs w:val="20"/>
              </w:rPr>
            </w:pPr>
            <w:r>
              <w:rPr>
                <w:sz w:val="20"/>
                <w:szCs w:val="20"/>
              </w:rPr>
              <w:t>6.6 (2.1 to 11.1)</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69</w:t>
            </w:r>
          </w:p>
        </w:tc>
        <w:tc>
          <w:tcPr>
            <w:tcW w:w="1701" w:type="dxa"/>
          </w:tcPr>
          <w:p w:rsidR="009C688A" w:rsidRPr="00CD3A85" w:rsidRDefault="009C688A" w:rsidP="00D31976">
            <w:pPr>
              <w:pStyle w:val="a3"/>
              <w:rPr>
                <w:sz w:val="20"/>
                <w:szCs w:val="20"/>
              </w:rPr>
            </w:pPr>
            <w:r>
              <w:rPr>
                <w:sz w:val="20"/>
                <w:szCs w:val="20"/>
              </w:rPr>
              <w:t>9.3 (7.0 to 11.7)</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93</w:t>
            </w:r>
          </w:p>
        </w:tc>
        <w:tc>
          <w:tcPr>
            <w:tcW w:w="1842" w:type="dxa"/>
          </w:tcPr>
          <w:p w:rsidR="009C688A" w:rsidRDefault="009C688A" w:rsidP="00D31976">
            <w:pPr>
              <w:pStyle w:val="a3"/>
              <w:rPr>
                <w:sz w:val="20"/>
                <w:szCs w:val="20"/>
              </w:rPr>
            </w:pPr>
            <w:r>
              <w:rPr>
                <w:sz w:val="20"/>
                <w:szCs w:val="20"/>
              </w:rPr>
              <w:t>14.9 (12.7 to 17.1)</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9</w:t>
            </w:r>
          </w:p>
        </w:tc>
        <w:tc>
          <w:tcPr>
            <w:tcW w:w="5528"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15</w:t>
            </w:r>
          </w:p>
        </w:tc>
        <w:tc>
          <w:tcPr>
            <w:tcW w:w="1701" w:type="dxa"/>
          </w:tcPr>
          <w:p w:rsidR="009C688A" w:rsidRPr="00CD3A85" w:rsidRDefault="009C688A" w:rsidP="00D31976">
            <w:pPr>
              <w:pStyle w:val="a3"/>
              <w:rPr>
                <w:sz w:val="20"/>
                <w:szCs w:val="20"/>
              </w:rPr>
            </w:pPr>
            <w:r>
              <w:rPr>
                <w:sz w:val="20"/>
                <w:szCs w:val="20"/>
              </w:rPr>
              <w:t>3.0 (</w:t>
            </w:r>
            <w:r>
              <w:rPr>
                <w:rFonts w:cs="Times New Roman"/>
                <w:sz w:val="20"/>
                <w:szCs w:val="20"/>
              </w:rPr>
              <w:t>−</w:t>
            </w:r>
            <w:r>
              <w:rPr>
                <w:sz w:val="20"/>
                <w:szCs w:val="20"/>
              </w:rPr>
              <w:t>1.2 to 7.2)</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30</w:t>
            </w:r>
          </w:p>
        </w:tc>
        <w:tc>
          <w:tcPr>
            <w:tcW w:w="1701" w:type="dxa"/>
          </w:tcPr>
          <w:p w:rsidR="009C688A" w:rsidRPr="00CD3A85" w:rsidRDefault="009C688A" w:rsidP="00D31976">
            <w:pPr>
              <w:pStyle w:val="a3"/>
              <w:rPr>
                <w:sz w:val="20"/>
                <w:szCs w:val="20"/>
              </w:rPr>
            </w:pPr>
            <w:r>
              <w:rPr>
                <w:sz w:val="20"/>
                <w:szCs w:val="20"/>
              </w:rPr>
              <w:t>4.9 (1.9 to 7.8)</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21</w:t>
            </w:r>
          </w:p>
        </w:tc>
        <w:tc>
          <w:tcPr>
            <w:tcW w:w="1842" w:type="dxa"/>
          </w:tcPr>
          <w:p w:rsidR="009C688A" w:rsidRDefault="009C688A" w:rsidP="00D31976">
            <w:pPr>
              <w:pStyle w:val="a3"/>
              <w:rPr>
                <w:sz w:val="20"/>
                <w:szCs w:val="20"/>
              </w:rPr>
            </w:pPr>
            <w:r>
              <w:rPr>
                <w:sz w:val="20"/>
                <w:szCs w:val="20"/>
              </w:rPr>
              <w:t>5.3 (2.1 to 8.5)</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665</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0</w:t>
            </w:r>
          </w:p>
        </w:tc>
        <w:tc>
          <w:tcPr>
            <w:tcW w:w="5528"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15</w:t>
            </w:r>
          </w:p>
        </w:tc>
        <w:tc>
          <w:tcPr>
            <w:tcW w:w="1701" w:type="dxa"/>
          </w:tcPr>
          <w:p w:rsidR="009C688A" w:rsidRPr="00CD3A85" w:rsidRDefault="009C688A" w:rsidP="00D31976">
            <w:pPr>
              <w:pStyle w:val="a3"/>
              <w:rPr>
                <w:sz w:val="20"/>
                <w:szCs w:val="20"/>
              </w:rPr>
            </w:pPr>
            <w:r>
              <w:rPr>
                <w:sz w:val="20"/>
                <w:szCs w:val="20"/>
              </w:rPr>
              <w:t>4.4 (0.7 to 8.1)</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30</w:t>
            </w:r>
          </w:p>
        </w:tc>
        <w:tc>
          <w:tcPr>
            <w:tcW w:w="1701" w:type="dxa"/>
          </w:tcPr>
          <w:p w:rsidR="009C688A" w:rsidRPr="00CD3A85" w:rsidRDefault="009C688A" w:rsidP="00D31976">
            <w:pPr>
              <w:pStyle w:val="a3"/>
              <w:rPr>
                <w:sz w:val="20"/>
                <w:szCs w:val="20"/>
              </w:rPr>
            </w:pPr>
            <w:r>
              <w:rPr>
                <w:sz w:val="20"/>
                <w:szCs w:val="20"/>
              </w:rPr>
              <w:t>6.9 (4.3 to 9.4)</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21</w:t>
            </w:r>
          </w:p>
        </w:tc>
        <w:tc>
          <w:tcPr>
            <w:tcW w:w="1842" w:type="dxa"/>
          </w:tcPr>
          <w:p w:rsidR="009C688A" w:rsidRDefault="009C688A" w:rsidP="00D31976">
            <w:pPr>
              <w:pStyle w:val="a3"/>
              <w:rPr>
                <w:sz w:val="20"/>
                <w:szCs w:val="20"/>
              </w:rPr>
            </w:pPr>
            <w:r>
              <w:rPr>
                <w:sz w:val="20"/>
                <w:szCs w:val="20"/>
              </w:rPr>
              <w:t>10.7 (7.9 to 13.5)</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022</w:t>
            </w:r>
          </w:p>
        </w:tc>
      </w:tr>
      <w:tr w:rsidR="009C688A" w:rsidRPr="00CD3A85" w:rsidTr="00D31976">
        <w:tc>
          <w:tcPr>
            <w:tcW w:w="534" w:type="dxa"/>
          </w:tcPr>
          <w:p w:rsidR="009C688A" w:rsidRPr="009F1DCE" w:rsidRDefault="009C688A" w:rsidP="00D31976">
            <w:pPr>
              <w:pStyle w:val="a3"/>
              <w:rPr>
                <w:sz w:val="16"/>
                <w:szCs w:val="16"/>
              </w:rPr>
            </w:pPr>
          </w:p>
        </w:tc>
        <w:tc>
          <w:tcPr>
            <w:tcW w:w="5528" w:type="dxa"/>
            <w:gridSpan w:val="2"/>
          </w:tcPr>
          <w:p w:rsidR="009C688A" w:rsidRPr="00CD3A85" w:rsidRDefault="009C688A" w:rsidP="00D31976">
            <w:pPr>
              <w:pStyle w:val="a3"/>
              <w:rPr>
                <w:sz w:val="20"/>
                <w:szCs w:val="20"/>
              </w:rPr>
            </w:pPr>
          </w:p>
        </w:tc>
        <w:tc>
          <w:tcPr>
            <w:tcW w:w="425" w:type="dxa"/>
          </w:tcPr>
          <w:p w:rsidR="009C688A" w:rsidRPr="00CD3A85" w:rsidRDefault="009C688A" w:rsidP="00D31976">
            <w:pPr>
              <w:pStyle w:val="a3"/>
              <w:tabs>
                <w:tab w:val="decimal" w:pos="209"/>
              </w:tabs>
              <w:ind w:left="34" w:hanging="34"/>
              <w:rPr>
                <w:sz w:val="20"/>
                <w:szCs w:val="20"/>
              </w:rPr>
            </w:pPr>
          </w:p>
        </w:tc>
        <w:tc>
          <w:tcPr>
            <w:tcW w:w="1701"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426" w:type="dxa"/>
          </w:tcPr>
          <w:p w:rsidR="009C688A" w:rsidRPr="00CD3A85" w:rsidRDefault="009C688A" w:rsidP="00D31976">
            <w:pPr>
              <w:pStyle w:val="a3"/>
              <w:tabs>
                <w:tab w:val="decimal" w:pos="210"/>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827"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1</w:t>
            </w:r>
          </w:p>
        </w:tc>
        <w:tc>
          <w:tcPr>
            <w:tcW w:w="5528"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425" w:type="dxa"/>
          </w:tcPr>
          <w:p w:rsidR="009C688A" w:rsidRPr="00CD3A85" w:rsidRDefault="009C688A" w:rsidP="00D31976">
            <w:pPr>
              <w:pStyle w:val="a3"/>
              <w:tabs>
                <w:tab w:val="decimal" w:pos="209"/>
              </w:tabs>
              <w:ind w:left="34" w:hanging="34"/>
              <w:rPr>
                <w:sz w:val="20"/>
                <w:szCs w:val="20"/>
              </w:rPr>
            </w:pPr>
            <w:r>
              <w:rPr>
                <w:sz w:val="20"/>
                <w:szCs w:val="20"/>
              </w:rPr>
              <w:t>11</w:t>
            </w:r>
          </w:p>
        </w:tc>
        <w:tc>
          <w:tcPr>
            <w:tcW w:w="1701" w:type="dxa"/>
          </w:tcPr>
          <w:p w:rsidR="009C688A" w:rsidRPr="00CD3A85" w:rsidRDefault="009C688A" w:rsidP="00D31976">
            <w:pPr>
              <w:pStyle w:val="a3"/>
              <w:rPr>
                <w:sz w:val="20"/>
                <w:szCs w:val="20"/>
              </w:rPr>
            </w:pPr>
            <w:r>
              <w:rPr>
                <w:sz w:val="20"/>
                <w:szCs w:val="20"/>
              </w:rPr>
              <w:t>3.2 (</w:t>
            </w:r>
            <w:r>
              <w:rPr>
                <w:rFonts w:cs="Times New Roman"/>
                <w:sz w:val="20"/>
                <w:szCs w:val="20"/>
              </w:rPr>
              <w:t>−</w:t>
            </w:r>
            <w:r>
              <w:rPr>
                <w:sz w:val="20"/>
                <w:szCs w:val="20"/>
              </w:rPr>
              <w:t>0.9 to 7.4)</w:t>
            </w:r>
          </w:p>
        </w:tc>
        <w:tc>
          <w:tcPr>
            <w:tcW w:w="284"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tabs>
                <w:tab w:val="decimal" w:pos="317"/>
                <w:tab w:val="decimal" w:pos="365"/>
              </w:tabs>
              <w:rPr>
                <w:sz w:val="20"/>
                <w:szCs w:val="20"/>
              </w:rPr>
            </w:pPr>
            <w:r>
              <w:rPr>
                <w:sz w:val="20"/>
                <w:szCs w:val="20"/>
              </w:rPr>
              <w:t>52</w:t>
            </w:r>
          </w:p>
        </w:tc>
        <w:tc>
          <w:tcPr>
            <w:tcW w:w="1701" w:type="dxa"/>
          </w:tcPr>
          <w:p w:rsidR="009C688A" w:rsidRPr="00CD3A85" w:rsidRDefault="009C688A" w:rsidP="00D31976">
            <w:pPr>
              <w:pStyle w:val="a3"/>
              <w:rPr>
                <w:sz w:val="20"/>
                <w:szCs w:val="20"/>
              </w:rPr>
            </w:pPr>
            <w:r>
              <w:rPr>
                <w:sz w:val="20"/>
                <w:szCs w:val="20"/>
              </w:rPr>
              <w:t>2.9 (1.6 to 4.2)</w:t>
            </w:r>
          </w:p>
        </w:tc>
        <w:tc>
          <w:tcPr>
            <w:tcW w:w="283" w:type="dxa"/>
          </w:tcPr>
          <w:p w:rsidR="009C688A" w:rsidRDefault="009C688A" w:rsidP="00D31976">
            <w:pPr>
              <w:pStyle w:val="a3"/>
              <w:rPr>
                <w:sz w:val="20"/>
                <w:szCs w:val="20"/>
              </w:rPr>
            </w:pPr>
          </w:p>
        </w:tc>
        <w:tc>
          <w:tcPr>
            <w:tcW w:w="426" w:type="dxa"/>
          </w:tcPr>
          <w:p w:rsidR="009C688A" w:rsidRDefault="009C688A" w:rsidP="00D31976">
            <w:pPr>
              <w:pStyle w:val="a3"/>
              <w:tabs>
                <w:tab w:val="decimal" w:pos="210"/>
              </w:tabs>
              <w:rPr>
                <w:sz w:val="20"/>
                <w:szCs w:val="20"/>
              </w:rPr>
            </w:pPr>
            <w:r>
              <w:rPr>
                <w:sz w:val="20"/>
                <w:szCs w:val="20"/>
              </w:rPr>
              <w:t>74</w:t>
            </w:r>
          </w:p>
        </w:tc>
        <w:tc>
          <w:tcPr>
            <w:tcW w:w="1842" w:type="dxa"/>
          </w:tcPr>
          <w:p w:rsidR="009C688A" w:rsidRDefault="009C688A" w:rsidP="00D31976">
            <w:pPr>
              <w:pStyle w:val="a3"/>
              <w:rPr>
                <w:sz w:val="20"/>
                <w:szCs w:val="20"/>
              </w:rPr>
            </w:pPr>
            <w:r>
              <w:rPr>
                <w:sz w:val="20"/>
                <w:szCs w:val="20"/>
              </w:rPr>
              <w:t>4.2 (3.1 to 5.3)</w:t>
            </w:r>
          </w:p>
        </w:tc>
        <w:tc>
          <w:tcPr>
            <w:tcW w:w="284" w:type="dxa"/>
          </w:tcPr>
          <w:p w:rsidR="009C688A" w:rsidRDefault="009C688A" w:rsidP="00D31976">
            <w:pPr>
              <w:pStyle w:val="a3"/>
              <w:rPr>
                <w:sz w:val="20"/>
                <w:szCs w:val="20"/>
              </w:rPr>
            </w:pPr>
          </w:p>
        </w:tc>
        <w:tc>
          <w:tcPr>
            <w:tcW w:w="827" w:type="dxa"/>
          </w:tcPr>
          <w:p w:rsidR="009C688A" w:rsidRDefault="009C688A" w:rsidP="00D31976">
            <w:pPr>
              <w:pStyle w:val="a3"/>
              <w:tabs>
                <w:tab w:val="decimal" w:pos="223"/>
              </w:tabs>
              <w:rPr>
                <w:sz w:val="20"/>
                <w:szCs w:val="20"/>
              </w:rPr>
            </w:pPr>
            <w:r>
              <w:rPr>
                <w:sz w:val="20"/>
                <w:szCs w:val="20"/>
              </w:rPr>
              <w:t>0.300</w:t>
            </w:r>
          </w:p>
        </w:tc>
      </w:tr>
      <w:tr w:rsidR="009C688A" w:rsidRPr="00CD3A85" w:rsidTr="00D31976">
        <w:tc>
          <w:tcPr>
            <w:tcW w:w="534" w:type="dxa"/>
            <w:tcBorders>
              <w:bottom w:val="single" w:sz="4" w:space="0" w:color="auto"/>
            </w:tcBorders>
          </w:tcPr>
          <w:p w:rsidR="009C688A" w:rsidRPr="00CD3A85" w:rsidRDefault="009C688A" w:rsidP="00D31976">
            <w:pPr>
              <w:pStyle w:val="a3"/>
              <w:rPr>
                <w:sz w:val="20"/>
                <w:szCs w:val="20"/>
              </w:rPr>
            </w:pPr>
          </w:p>
        </w:tc>
        <w:tc>
          <w:tcPr>
            <w:tcW w:w="5528" w:type="dxa"/>
            <w:gridSpan w:val="2"/>
            <w:tcBorders>
              <w:bottom w:val="single" w:sz="4" w:space="0" w:color="auto"/>
            </w:tcBorders>
          </w:tcPr>
          <w:p w:rsidR="009C688A" w:rsidRPr="00CD3A85" w:rsidRDefault="009C688A" w:rsidP="00D31976">
            <w:pPr>
              <w:pStyle w:val="a3"/>
              <w:rPr>
                <w:sz w:val="20"/>
                <w:szCs w:val="20"/>
              </w:rPr>
            </w:pPr>
          </w:p>
        </w:tc>
        <w:tc>
          <w:tcPr>
            <w:tcW w:w="425" w:type="dxa"/>
            <w:tcBorders>
              <w:bottom w:val="single" w:sz="4" w:space="0" w:color="auto"/>
            </w:tcBorders>
          </w:tcPr>
          <w:p w:rsidR="009C688A" w:rsidRPr="00CD3A85" w:rsidRDefault="009C688A" w:rsidP="00D31976">
            <w:pPr>
              <w:pStyle w:val="a3"/>
              <w:tabs>
                <w:tab w:val="decimal" w:pos="209"/>
                <w:tab w:val="decimal" w:pos="459"/>
              </w:tabs>
              <w:ind w:left="34" w:hanging="34"/>
              <w:rPr>
                <w:sz w:val="20"/>
                <w:szCs w:val="20"/>
              </w:rPr>
            </w:pPr>
          </w:p>
        </w:tc>
        <w:tc>
          <w:tcPr>
            <w:tcW w:w="1701" w:type="dxa"/>
            <w:tcBorders>
              <w:bottom w:val="single" w:sz="4" w:space="0" w:color="auto"/>
            </w:tcBorders>
          </w:tcPr>
          <w:p w:rsidR="009C688A" w:rsidRPr="00CD3A85" w:rsidRDefault="009C688A" w:rsidP="00D31976">
            <w:pPr>
              <w:pStyle w:val="a3"/>
              <w:rPr>
                <w:sz w:val="20"/>
                <w:szCs w:val="20"/>
              </w:rPr>
            </w:pPr>
          </w:p>
        </w:tc>
        <w:tc>
          <w:tcPr>
            <w:tcW w:w="284" w:type="dxa"/>
            <w:tcBorders>
              <w:bottom w:val="single" w:sz="4" w:space="0" w:color="auto"/>
            </w:tcBorders>
          </w:tcPr>
          <w:p w:rsidR="009C688A" w:rsidRPr="00CD3A85" w:rsidRDefault="009C688A" w:rsidP="00D31976">
            <w:pPr>
              <w:pStyle w:val="a3"/>
              <w:tabs>
                <w:tab w:val="decimal" w:pos="317"/>
              </w:tabs>
              <w:rPr>
                <w:sz w:val="20"/>
                <w:szCs w:val="20"/>
              </w:rPr>
            </w:pPr>
          </w:p>
        </w:tc>
        <w:tc>
          <w:tcPr>
            <w:tcW w:w="425" w:type="dxa"/>
            <w:tcBorders>
              <w:bottom w:val="single" w:sz="4" w:space="0" w:color="auto"/>
            </w:tcBorders>
          </w:tcPr>
          <w:p w:rsidR="009C688A" w:rsidRPr="00CD3A85" w:rsidRDefault="009C688A" w:rsidP="00D31976">
            <w:pPr>
              <w:pStyle w:val="a3"/>
              <w:tabs>
                <w:tab w:val="decimal" w:pos="317"/>
                <w:tab w:val="decimal" w:pos="506"/>
              </w:tabs>
              <w:rPr>
                <w:sz w:val="20"/>
                <w:szCs w:val="20"/>
              </w:rPr>
            </w:pPr>
          </w:p>
        </w:tc>
        <w:tc>
          <w:tcPr>
            <w:tcW w:w="1701" w:type="dxa"/>
            <w:tcBorders>
              <w:bottom w:val="single" w:sz="4" w:space="0" w:color="auto"/>
            </w:tcBorders>
          </w:tcPr>
          <w:p w:rsidR="009C688A" w:rsidRPr="00CD3A85" w:rsidRDefault="009C688A" w:rsidP="00D31976">
            <w:pPr>
              <w:pStyle w:val="a3"/>
              <w:rPr>
                <w:sz w:val="20"/>
                <w:szCs w:val="20"/>
              </w:rPr>
            </w:pPr>
          </w:p>
        </w:tc>
        <w:tc>
          <w:tcPr>
            <w:tcW w:w="283" w:type="dxa"/>
            <w:tcBorders>
              <w:bottom w:val="single" w:sz="4" w:space="0" w:color="auto"/>
            </w:tcBorders>
          </w:tcPr>
          <w:p w:rsidR="009C688A" w:rsidRDefault="009C688A" w:rsidP="00D31976">
            <w:pPr>
              <w:pStyle w:val="a3"/>
              <w:rPr>
                <w:sz w:val="20"/>
                <w:szCs w:val="20"/>
              </w:rPr>
            </w:pPr>
          </w:p>
        </w:tc>
        <w:tc>
          <w:tcPr>
            <w:tcW w:w="426" w:type="dxa"/>
            <w:tcBorders>
              <w:bottom w:val="single" w:sz="4" w:space="0" w:color="auto"/>
            </w:tcBorders>
          </w:tcPr>
          <w:p w:rsidR="009C688A" w:rsidRDefault="009C688A" w:rsidP="00D31976">
            <w:pPr>
              <w:pStyle w:val="a3"/>
              <w:tabs>
                <w:tab w:val="decimal" w:pos="210"/>
              </w:tabs>
              <w:rPr>
                <w:sz w:val="20"/>
                <w:szCs w:val="20"/>
              </w:rPr>
            </w:pPr>
          </w:p>
        </w:tc>
        <w:tc>
          <w:tcPr>
            <w:tcW w:w="1842" w:type="dxa"/>
            <w:tcBorders>
              <w:bottom w:val="single" w:sz="4" w:space="0" w:color="auto"/>
            </w:tcBorders>
          </w:tcPr>
          <w:p w:rsidR="009C688A" w:rsidRDefault="009C688A" w:rsidP="00D31976">
            <w:pPr>
              <w:pStyle w:val="a3"/>
              <w:rPr>
                <w:sz w:val="20"/>
                <w:szCs w:val="20"/>
              </w:rPr>
            </w:pPr>
          </w:p>
        </w:tc>
        <w:tc>
          <w:tcPr>
            <w:tcW w:w="284" w:type="dxa"/>
            <w:tcBorders>
              <w:bottom w:val="single" w:sz="4" w:space="0" w:color="auto"/>
            </w:tcBorders>
          </w:tcPr>
          <w:p w:rsidR="009C688A" w:rsidRDefault="009C688A" w:rsidP="00D31976">
            <w:pPr>
              <w:pStyle w:val="a3"/>
              <w:rPr>
                <w:sz w:val="20"/>
                <w:szCs w:val="20"/>
              </w:rPr>
            </w:pPr>
          </w:p>
        </w:tc>
        <w:tc>
          <w:tcPr>
            <w:tcW w:w="827" w:type="dxa"/>
            <w:tcBorders>
              <w:bottom w:val="single" w:sz="4" w:space="0" w:color="auto"/>
            </w:tcBorders>
          </w:tcPr>
          <w:p w:rsidR="009C688A" w:rsidRDefault="009C688A" w:rsidP="00D31976">
            <w:pPr>
              <w:pStyle w:val="a3"/>
              <w:tabs>
                <w:tab w:val="decimal" w:pos="223"/>
              </w:tabs>
              <w:rPr>
                <w:sz w:val="20"/>
                <w:szCs w:val="20"/>
              </w:rPr>
            </w:pPr>
          </w:p>
        </w:tc>
      </w:tr>
    </w:tbl>
    <w:p w:rsidR="009C688A" w:rsidRDefault="009C688A" w:rsidP="009C688A">
      <w:pPr>
        <w:spacing w:line="276" w:lineRule="auto"/>
      </w:pPr>
      <w:r>
        <w:br w:type="page"/>
      </w:r>
    </w:p>
    <w:p w:rsidR="009C688A" w:rsidRDefault="009C688A" w:rsidP="009C688A">
      <w:pPr>
        <w:ind w:left="1418" w:hanging="1418"/>
      </w:pPr>
      <w:r>
        <w:lastRenderedPageBreak/>
        <w:t>TABLE S7</w:t>
      </w:r>
      <w:r>
        <w:tab/>
        <w:t>Misclassification rates by study quality</w:t>
      </w:r>
    </w:p>
    <w:tbl>
      <w:tblPr>
        <w:tblW w:w="14081" w:type="dxa"/>
        <w:tblLook w:val="0000" w:firstRow="0" w:lastRow="0" w:firstColumn="0" w:lastColumn="0" w:noHBand="0" w:noVBand="0"/>
      </w:tblPr>
      <w:tblGrid>
        <w:gridCol w:w="534"/>
        <w:gridCol w:w="6804"/>
        <w:gridCol w:w="708"/>
        <w:gridCol w:w="1843"/>
        <w:gridCol w:w="284"/>
        <w:gridCol w:w="651"/>
        <w:gridCol w:w="2136"/>
        <w:gridCol w:w="235"/>
        <w:gridCol w:w="886"/>
      </w:tblGrid>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6804" w:type="dxa"/>
            <w:tcBorders>
              <w:top w:val="single" w:sz="4" w:space="0" w:color="auto"/>
            </w:tcBorders>
          </w:tcPr>
          <w:p w:rsidR="009C688A" w:rsidRPr="00CD3A85" w:rsidRDefault="009C688A" w:rsidP="00D31976">
            <w:pPr>
              <w:pStyle w:val="a3"/>
              <w:rPr>
                <w:sz w:val="20"/>
                <w:szCs w:val="20"/>
              </w:rPr>
            </w:pPr>
          </w:p>
        </w:tc>
        <w:tc>
          <w:tcPr>
            <w:tcW w:w="2551"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Good</w:t>
            </w:r>
          </w:p>
        </w:tc>
        <w:tc>
          <w:tcPr>
            <w:tcW w:w="284" w:type="dxa"/>
            <w:tcBorders>
              <w:top w:val="single" w:sz="4" w:space="0" w:color="auto"/>
            </w:tcBorders>
          </w:tcPr>
          <w:p w:rsidR="009C688A" w:rsidRDefault="009C688A" w:rsidP="00D31976">
            <w:pPr>
              <w:pStyle w:val="a3"/>
              <w:rPr>
                <w:sz w:val="20"/>
                <w:szCs w:val="20"/>
              </w:rPr>
            </w:pPr>
          </w:p>
        </w:tc>
        <w:tc>
          <w:tcPr>
            <w:tcW w:w="2787"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Not good</w:t>
            </w:r>
          </w:p>
        </w:tc>
        <w:tc>
          <w:tcPr>
            <w:tcW w:w="235" w:type="dxa"/>
            <w:tcBorders>
              <w:top w:val="single" w:sz="4" w:space="0" w:color="auto"/>
            </w:tcBorders>
          </w:tcPr>
          <w:p w:rsidR="009C688A" w:rsidRDefault="009C688A" w:rsidP="00D31976">
            <w:pPr>
              <w:pStyle w:val="a3"/>
              <w:rPr>
                <w:sz w:val="20"/>
                <w:szCs w:val="20"/>
              </w:rPr>
            </w:pPr>
          </w:p>
        </w:tc>
        <w:tc>
          <w:tcPr>
            <w:tcW w:w="886" w:type="dxa"/>
            <w:tcBorders>
              <w:top w:val="single" w:sz="4" w:space="0" w:color="auto"/>
            </w:tcBorders>
          </w:tcPr>
          <w:p w:rsidR="009C688A" w:rsidRPr="00CD3A85" w:rsidRDefault="009C688A" w:rsidP="00D31976">
            <w:pPr>
              <w:pStyle w:val="a3"/>
              <w:rPr>
                <w:sz w:val="20"/>
                <w:szCs w:val="20"/>
              </w:rPr>
            </w:pPr>
          </w:p>
        </w:tc>
      </w:tr>
      <w:tr w:rsidR="009C688A" w:rsidRPr="00CD3A85" w:rsidTr="00D31976">
        <w:tc>
          <w:tcPr>
            <w:tcW w:w="7338" w:type="dxa"/>
            <w:gridSpan w:val="2"/>
            <w:tcBorders>
              <w:bottom w:val="single" w:sz="4" w:space="0" w:color="auto"/>
            </w:tcBorders>
          </w:tcPr>
          <w:p w:rsidR="009C688A" w:rsidRPr="00CD3A85" w:rsidRDefault="009C688A" w:rsidP="00D31976">
            <w:pPr>
              <w:pStyle w:val="a3"/>
              <w:rPr>
                <w:sz w:val="20"/>
                <w:szCs w:val="20"/>
              </w:rPr>
            </w:pPr>
            <w:r>
              <w:rPr>
                <w:sz w:val="20"/>
                <w:szCs w:val="20"/>
              </w:rPr>
              <w:t>Rate</w:t>
            </w:r>
          </w:p>
        </w:tc>
        <w:tc>
          <w:tcPr>
            <w:tcW w:w="708" w:type="dxa"/>
            <w:tcBorders>
              <w:top w:val="single" w:sz="4" w:space="0" w:color="auto"/>
              <w:bottom w:val="single" w:sz="4" w:space="0" w:color="auto"/>
            </w:tcBorders>
          </w:tcPr>
          <w:p w:rsidR="009C688A" w:rsidRPr="00CD3A85" w:rsidRDefault="009C688A" w:rsidP="00D31976">
            <w:pPr>
              <w:pStyle w:val="a3"/>
              <w:tabs>
                <w:tab w:val="decimal" w:pos="317"/>
              </w:tabs>
              <w:rPr>
                <w:sz w:val="20"/>
                <w:szCs w:val="20"/>
              </w:rPr>
            </w:pPr>
            <w:r w:rsidRPr="00CD3A85">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tabs>
                <w:tab w:val="decimal" w:pos="317"/>
              </w:tabs>
              <w:rPr>
                <w:sz w:val="20"/>
                <w:szCs w:val="20"/>
              </w:rPr>
            </w:pPr>
          </w:p>
        </w:tc>
        <w:tc>
          <w:tcPr>
            <w:tcW w:w="651" w:type="dxa"/>
            <w:tcBorders>
              <w:bottom w:val="single" w:sz="4" w:space="0" w:color="auto"/>
            </w:tcBorders>
          </w:tcPr>
          <w:p w:rsidR="009C688A" w:rsidRPr="00CD3A85" w:rsidRDefault="009C688A" w:rsidP="00D31976">
            <w:pPr>
              <w:pStyle w:val="a3"/>
              <w:tabs>
                <w:tab w:val="decimal" w:pos="317"/>
              </w:tabs>
              <w:rPr>
                <w:sz w:val="20"/>
                <w:szCs w:val="20"/>
              </w:rPr>
            </w:pPr>
            <w:r>
              <w:rPr>
                <w:sz w:val="20"/>
                <w:szCs w:val="20"/>
              </w:rPr>
              <w:t>N</w:t>
            </w:r>
          </w:p>
        </w:tc>
        <w:tc>
          <w:tcPr>
            <w:tcW w:w="2136" w:type="dxa"/>
            <w:tcBorders>
              <w:bottom w:val="single" w:sz="4" w:space="0" w:color="auto"/>
            </w:tcBorders>
          </w:tcPr>
          <w:p w:rsidR="009C688A" w:rsidRPr="00CD3A85" w:rsidRDefault="009C688A" w:rsidP="00D31976">
            <w:pPr>
              <w:pStyle w:val="a3"/>
              <w:rPr>
                <w:sz w:val="20"/>
                <w:szCs w:val="20"/>
              </w:rPr>
            </w:pPr>
            <w:r>
              <w:rPr>
                <w:sz w:val="20"/>
                <w:szCs w:val="20"/>
              </w:rPr>
              <w:t>Rate (95% CI)</w:t>
            </w:r>
          </w:p>
        </w:tc>
        <w:tc>
          <w:tcPr>
            <w:tcW w:w="235" w:type="dxa"/>
            <w:tcBorders>
              <w:bottom w:val="single" w:sz="4" w:space="0" w:color="auto"/>
            </w:tcBorders>
          </w:tcPr>
          <w:p w:rsidR="009C688A" w:rsidRDefault="009C688A" w:rsidP="00D31976">
            <w:pPr>
              <w:pStyle w:val="a3"/>
              <w:rPr>
                <w:sz w:val="20"/>
                <w:szCs w:val="20"/>
              </w:rPr>
            </w:pPr>
          </w:p>
        </w:tc>
        <w:tc>
          <w:tcPr>
            <w:tcW w:w="886" w:type="dxa"/>
            <w:tcBorders>
              <w:bottom w:val="single" w:sz="4" w:space="0" w:color="auto"/>
            </w:tcBorders>
          </w:tcPr>
          <w:p w:rsidR="009C688A" w:rsidRPr="00CD3A85" w:rsidRDefault="009C688A" w:rsidP="00D31976">
            <w:pPr>
              <w:pStyle w:val="a3"/>
              <w:jc w:val="center"/>
              <w:rPr>
                <w:sz w:val="20"/>
                <w:szCs w:val="20"/>
              </w:rPr>
            </w:pPr>
            <w:r>
              <w:rPr>
                <w:sz w:val="20"/>
                <w:szCs w:val="20"/>
              </w:rPr>
              <w:t>Het p</w:t>
            </w:r>
          </w:p>
        </w:tc>
      </w:tr>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6804" w:type="dxa"/>
            <w:tcBorders>
              <w:top w:val="single" w:sz="4" w:space="0" w:color="auto"/>
            </w:tcBorders>
          </w:tcPr>
          <w:p w:rsidR="009C688A" w:rsidRPr="00CD3A85" w:rsidRDefault="009C688A" w:rsidP="00D31976">
            <w:pPr>
              <w:pStyle w:val="a3"/>
              <w:rPr>
                <w:sz w:val="20"/>
                <w:szCs w:val="20"/>
              </w:rPr>
            </w:pPr>
          </w:p>
        </w:tc>
        <w:tc>
          <w:tcPr>
            <w:tcW w:w="708" w:type="dxa"/>
            <w:tcBorders>
              <w:top w:val="single" w:sz="4" w:space="0" w:color="auto"/>
            </w:tcBorders>
          </w:tcPr>
          <w:p w:rsidR="009C688A" w:rsidRPr="00CD3A85" w:rsidRDefault="009C688A" w:rsidP="00D31976">
            <w:pPr>
              <w:pStyle w:val="a3"/>
              <w:rPr>
                <w:sz w:val="20"/>
                <w:szCs w:val="20"/>
              </w:rPr>
            </w:pPr>
          </w:p>
        </w:tc>
        <w:tc>
          <w:tcPr>
            <w:tcW w:w="1843"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651" w:type="dxa"/>
            <w:tcBorders>
              <w:top w:val="single" w:sz="4" w:space="0" w:color="auto"/>
            </w:tcBorders>
          </w:tcPr>
          <w:p w:rsidR="009C688A" w:rsidRDefault="009C688A" w:rsidP="00D31976">
            <w:pPr>
              <w:pStyle w:val="a3"/>
              <w:rPr>
                <w:sz w:val="20"/>
                <w:szCs w:val="20"/>
              </w:rPr>
            </w:pPr>
          </w:p>
        </w:tc>
        <w:tc>
          <w:tcPr>
            <w:tcW w:w="2136" w:type="dxa"/>
            <w:tcBorders>
              <w:top w:val="single" w:sz="4" w:space="0" w:color="auto"/>
            </w:tcBorders>
          </w:tcPr>
          <w:p w:rsidR="009C688A" w:rsidRDefault="009C688A" w:rsidP="00D31976">
            <w:pPr>
              <w:pStyle w:val="a3"/>
              <w:rPr>
                <w:sz w:val="20"/>
                <w:szCs w:val="20"/>
              </w:rPr>
            </w:pPr>
          </w:p>
        </w:tc>
        <w:tc>
          <w:tcPr>
            <w:tcW w:w="235" w:type="dxa"/>
            <w:tcBorders>
              <w:top w:val="single" w:sz="4" w:space="0" w:color="auto"/>
            </w:tcBorders>
          </w:tcPr>
          <w:p w:rsidR="009C688A" w:rsidRDefault="009C688A" w:rsidP="00D31976">
            <w:pPr>
              <w:pStyle w:val="a3"/>
              <w:rPr>
                <w:sz w:val="20"/>
                <w:szCs w:val="20"/>
              </w:rPr>
            </w:pPr>
          </w:p>
        </w:tc>
        <w:tc>
          <w:tcPr>
            <w:tcW w:w="886" w:type="dxa"/>
            <w:tcBorders>
              <w:top w:val="single" w:sz="4" w:space="0" w:color="auto"/>
            </w:tcBorders>
          </w:tcPr>
          <w:p w:rsidR="009C688A" w:rsidRDefault="009C688A" w:rsidP="00D31976">
            <w:pPr>
              <w:pStyle w:val="a3"/>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w:t>
            </w:r>
          </w:p>
        </w:tc>
        <w:tc>
          <w:tcPr>
            <w:tcW w:w="6804"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708" w:type="dxa"/>
          </w:tcPr>
          <w:p w:rsidR="009C688A" w:rsidRPr="00CD3A85" w:rsidRDefault="009C688A" w:rsidP="00D31976">
            <w:pPr>
              <w:pStyle w:val="a3"/>
              <w:tabs>
                <w:tab w:val="decimal" w:pos="317"/>
              </w:tabs>
              <w:rPr>
                <w:sz w:val="20"/>
                <w:szCs w:val="20"/>
              </w:rPr>
            </w:pPr>
            <w:r>
              <w:rPr>
                <w:sz w:val="20"/>
                <w:szCs w:val="20"/>
              </w:rPr>
              <w:t>23</w:t>
            </w:r>
          </w:p>
        </w:tc>
        <w:tc>
          <w:tcPr>
            <w:tcW w:w="1843" w:type="dxa"/>
          </w:tcPr>
          <w:p w:rsidR="009C688A" w:rsidRPr="00CD3A85" w:rsidRDefault="009C688A" w:rsidP="00D31976">
            <w:pPr>
              <w:pStyle w:val="a3"/>
              <w:rPr>
                <w:sz w:val="20"/>
                <w:szCs w:val="20"/>
              </w:rPr>
            </w:pPr>
            <w:r>
              <w:rPr>
                <w:sz w:val="20"/>
                <w:szCs w:val="20"/>
              </w:rPr>
              <w:t>5.7 (4.0 to 7.3)</w:t>
            </w: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186</w:t>
            </w:r>
          </w:p>
        </w:tc>
        <w:tc>
          <w:tcPr>
            <w:tcW w:w="2136" w:type="dxa"/>
          </w:tcPr>
          <w:p w:rsidR="009C688A" w:rsidRPr="00CD3A85" w:rsidRDefault="009C688A" w:rsidP="00D31976">
            <w:pPr>
              <w:pStyle w:val="a3"/>
              <w:rPr>
                <w:sz w:val="20"/>
                <w:szCs w:val="20"/>
              </w:rPr>
            </w:pPr>
            <w:r>
              <w:rPr>
                <w:sz w:val="20"/>
                <w:szCs w:val="20"/>
              </w:rPr>
              <w:t>4.8 (4.1 to 5.5)</w:t>
            </w: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338</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2</w:t>
            </w:r>
          </w:p>
        </w:tc>
        <w:tc>
          <w:tcPr>
            <w:tcW w:w="6804" w:type="dxa"/>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708" w:type="dxa"/>
          </w:tcPr>
          <w:p w:rsidR="009C688A" w:rsidRPr="00CD3A85" w:rsidRDefault="009C688A" w:rsidP="00D31976">
            <w:pPr>
              <w:pStyle w:val="a3"/>
              <w:tabs>
                <w:tab w:val="decimal" w:pos="317"/>
              </w:tabs>
              <w:rPr>
                <w:sz w:val="20"/>
                <w:szCs w:val="20"/>
              </w:rPr>
            </w:pPr>
            <w:r>
              <w:rPr>
                <w:sz w:val="20"/>
                <w:szCs w:val="20"/>
              </w:rPr>
              <w:t>9</w:t>
            </w:r>
          </w:p>
        </w:tc>
        <w:tc>
          <w:tcPr>
            <w:tcW w:w="1843" w:type="dxa"/>
          </w:tcPr>
          <w:p w:rsidR="009C688A" w:rsidRPr="00CD3A85" w:rsidRDefault="009C688A" w:rsidP="00D31976">
            <w:pPr>
              <w:pStyle w:val="a3"/>
              <w:rPr>
                <w:sz w:val="20"/>
                <w:szCs w:val="20"/>
              </w:rPr>
            </w:pPr>
            <w:r>
              <w:rPr>
                <w:sz w:val="20"/>
                <w:szCs w:val="20"/>
              </w:rPr>
              <w:t>1.6 (</w:t>
            </w:r>
            <w:r>
              <w:rPr>
                <w:rFonts w:cs="Times New Roman"/>
                <w:sz w:val="20"/>
                <w:szCs w:val="20"/>
              </w:rPr>
              <w:t>−</w:t>
            </w:r>
            <w:r>
              <w:rPr>
                <w:sz w:val="20"/>
                <w:szCs w:val="20"/>
              </w:rPr>
              <w:t>0.1 to 3.3)</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77</w:t>
            </w:r>
          </w:p>
        </w:tc>
        <w:tc>
          <w:tcPr>
            <w:tcW w:w="2136" w:type="dxa"/>
          </w:tcPr>
          <w:p w:rsidR="009C688A" w:rsidRPr="00CD3A85" w:rsidRDefault="009C688A" w:rsidP="00D31976">
            <w:pPr>
              <w:pStyle w:val="a3"/>
              <w:rPr>
                <w:sz w:val="20"/>
                <w:szCs w:val="20"/>
              </w:rPr>
            </w:pPr>
            <w:r>
              <w:rPr>
                <w:sz w:val="20"/>
                <w:szCs w:val="20"/>
              </w:rPr>
              <w:t>3.2 (2.6 to 3.7)</w:t>
            </w:r>
          </w:p>
        </w:tc>
        <w:tc>
          <w:tcPr>
            <w:tcW w:w="235" w:type="dxa"/>
          </w:tcPr>
          <w:p w:rsidR="009C688A"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086</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3</w:t>
            </w:r>
          </w:p>
        </w:tc>
        <w:tc>
          <w:tcPr>
            <w:tcW w:w="6804"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708" w:type="dxa"/>
          </w:tcPr>
          <w:p w:rsidR="009C688A" w:rsidRPr="00CD3A85" w:rsidRDefault="009C688A" w:rsidP="00D31976">
            <w:pPr>
              <w:pStyle w:val="a3"/>
              <w:tabs>
                <w:tab w:val="decimal" w:pos="317"/>
              </w:tabs>
              <w:rPr>
                <w:sz w:val="20"/>
                <w:szCs w:val="20"/>
              </w:rPr>
            </w:pPr>
            <w:r>
              <w:rPr>
                <w:sz w:val="20"/>
                <w:szCs w:val="20"/>
              </w:rPr>
              <w:t>4</w:t>
            </w:r>
          </w:p>
        </w:tc>
        <w:tc>
          <w:tcPr>
            <w:tcW w:w="1843" w:type="dxa"/>
          </w:tcPr>
          <w:p w:rsidR="009C688A" w:rsidRPr="00CD3A85" w:rsidRDefault="009C688A" w:rsidP="00D31976">
            <w:pPr>
              <w:pStyle w:val="a3"/>
              <w:rPr>
                <w:sz w:val="20"/>
                <w:szCs w:val="20"/>
              </w:rPr>
            </w:pPr>
            <w:r>
              <w:rPr>
                <w:sz w:val="20"/>
                <w:szCs w:val="20"/>
              </w:rPr>
              <w:t>11.8 (3.5 to 20.2)</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84</w:t>
            </w:r>
          </w:p>
        </w:tc>
        <w:tc>
          <w:tcPr>
            <w:tcW w:w="2136" w:type="dxa"/>
          </w:tcPr>
          <w:p w:rsidR="009C688A" w:rsidRPr="00CD3A85" w:rsidRDefault="009C688A" w:rsidP="00D31976">
            <w:pPr>
              <w:pStyle w:val="a3"/>
              <w:rPr>
                <w:sz w:val="20"/>
                <w:szCs w:val="20"/>
              </w:rPr>
            </w:pPr>
            <w:r>
              <w:rPr>
                <w:sz w:val="20"/>
                <w:szCs w:val="20"/>
              </w:rPr>
              <w:t>10.9 (9.1 to 12.6)</w:t>
            </w:r>
          </w:p>
        </w:tc>
        <w:tc>
          <w:tcPr>
            <w:tcW w:w="235" w:type="dxa"/>
          </w:tcPr>
          <w:p w:rsidR="009C688A"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822</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4</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708" w:type="dxa"/>
          </w:tcPr>
          <w:p w:rsidR="009C688A" w:rsidRPr="00CD3A85" w:rsidRDefault="009C688A" w:rsidP="00D31976">
            <w:pPr>
              <w:pStyle w:val="a3"/>
              <w:tabs>
                <w:tab w:val="decimal" w:pos="317"/>
              </w:tabs>
              <w:rPr>
                <w:sz w:val="20"/>
                <w:szCs w:val="20"/>
              </w:rPr>
            </w:pPr>
            <w:r>
              <w:rPr>
                <w:sz w:val="20"/>
                <w:szCs w:val="20"/>
              </w:rPr>
              <w:t>21</w:t>
            </w:r>
          </w:p>
        </w:tc>
        <w:tc>
          <w:tcPr>
            <w:tcW w:w="1843" w:type="dxa"/>
          </w:tcPr>
          <w:p w:rsidR="009C688A" w:rsidRPr="00CD3A85" w:rsidRDefault="009C688A" w:rsidP="00D31976">
            <w:pPr>
              <w:pStyle w:val="a3"/>
              <w:rPr>
                <w:sz w:val="20"/>
                <w:szCs w:val="20"/>
              </w:rPr>
            </w:pPr>
            <w:r>
              <w:rPr>
                <w:sz w:val="20"/>
                <w:szCs w:val="20"/>
              </w:rPr>
              <w:t>9.8 (5.2 to 14.3)</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121</w:t>
            </w:r>
          </w:p>
        </w:tc>
        <w:tc>
          <w:tcPr>
            <w:tcW w:w="2136" w:type="dxa"/>
          </w:tcPr>
          <w:p w:rsidR="009C688A" w:rsidRPr="00CD3A85" w:rsidRDefault="009C688A" w:rsidP="00D31976">
            <w:pPr>
              <w:pStyle w:val="a3"/>
              <w:rPr>
                <w:sz w:val="20"/>
                <w:szCs w:val="20"/>
              </w:rPr>
            </w:pPr>
            <w:r>
              <w:rPr>
                <w:sz w:val="20"/>
                <w:szCs w:val="20"/>
              </w:rPr>
              <w:t>9.6 (7.5 to 11.8)</w:t>
            </w: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960</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5</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708" w:type="dxa"/>
          </w:tcPr>
          <w:p w:rsidR="009C688A" w:rsidRPr="00CD3A85" w:rsidRDefault="009C688A" w:rsidP="00D31976">
            <w:pPr>
              <w:pStyle w:val="a3"/>
              <w:tabs>
                <w:tab w:val="decimal" w:pos="317"/>
              </w:tabs>
              <w:rPr>
                <w:sz w:val="20"/>
                <w:szCs w:val="20"/>
              </w:rPr>
            </w:pPr>
            <w:r>
              <w:rPr>
                <w:sz w:val="20"/>
                <w:szCs w:val="20"/>
              </w:rPr>
              <w:t>20</w:t>
            </w:r>
          </w:p>
        </w:tc>
        <w:tc>
          <w:tcPr>
            <w:tcW w:w="1843" w:type="dxa"/>
          </w:tcPr>
          <w:p w:rsidR="009C688A" w:rsidRPr="00CD3A85" w:rsidRDefault="009C688A" w:rsidP="00D31976">
            <w:pPr>
              <w:pStyle w:val="a3"/>
              <w:rPr>
                <w:sz w:val="20"/>
                <w:szCs w:val="20"/>
              </w:rPr>
            </w:pPr>
            <w:r>
              <w:rPr>
                <w:sz w:val="20"/>
                <w:szCs w:val="20"/>
              </w:rPr>
              <w:t>17.5 (12.3 to 22.6)</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116</w:t>
            </w:r>
          </w:p>
        </w:tc>
        <w:tc>
          <w:tcPr>
            <w:tcW w:w="2136" w:type="dxa"/>
          </w:tcPr>
          <w:p w:rsidR="009C688A" w:rsidRPr="00CD3A85" w:rsidRDefault="009C688A" w:rsidP="00D31976">
            <w:pPr>
              <w:pStyle w:val="a3"/>
              <w:rPr>
                <w:sz w:val="20"/>
                <w:szCs w:val="20"/>
              </w:rPr>
            </w:pPr>
            <w:r>
              <w:rPr>
                <w:sz w:val="20"/>
                <w:szCs w:val="20"/>
              </w:rPr>
              <w:t>13.9 (11.5 to 16.2)</w:t>
            </w: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214</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6</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708" w:type="dxa"/>
          </w:tcPr>
          <w:p w:rsidR="009C688A" w:rsidRPr="00CD3A85" w:rsidRDefault="009C688A" w:rsidP="00D31976">
            <w:pPr>
              <w:pStyle w:val="a3"/>
              <w:tabs>
                <w:tab w:val="decimal" w:pos="317"/>
              </w:tabs>
              <w:rPr>
                <w:sz w:val="20"/>
                <w:szCs w:val="20"/>
              </w:rPr>
            </w:pPr>
            <w:r>
              <w:rPr>
                <w:sz w:val="20"/>
                <w:szCs w:val="20"/>
              </w:rPr>
              <w:t>1</w:t>
            </w:r>
          </w:p>
        </w:tc>
        <w:tc>
          <w:tcPr>
            <w:tcW w:w="1843" w:type="dxa"/>
          </w:tcPr>
          <w:p w:rsidR="009C688A" w:rsidRPr="00CD3A85" w:rsidRDefault="009C688A" w:rsidP="00D31976">
            <w:pPr>
              <w:pStyle w:val="a3"/>
              <w:rPr>
                <w:sz w:val="20"/>
                <w:szCs w:val="20"/>
              </w:rPr>
            </w:pPr>
            <w:r>
              <w:rPr>
                <w:sz w:val="20"/>
                <w:szCs w:val="20"/>
              </w:rPr>
              <w:t>4.5 (</w:t>
            </w:r>
            <w:r>
              <w:rPr>
                <w:rFonts w:cs="Times New Roman"/>
                <w:sz w:val="20"/>
                <w:szCs w:val="20"/>
              </w:rPr>
              <w:t>−</w:t>
            </w:r>
            <w:r>
              <w:rPr>
                <w:sz w:val="20"/>
                <w:szCs w:val="20"/>
              </w:rPr>
              <w:t>5.4 to 14.3)</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51</w:t>
            </w:r>
          </w:p>
        </w:tc>
        <w:tc>
          <w:tcPr>
            <w:tcW w:w="2136" w:type="dxa"/>
          </w:tcPr>
          <w:p w:rsidR="009C688A" w:rsidRPr="00CD3A85" w:rsidRDefault="009C688A" w:rsidP="00D31976">
            <w:pPr>
              <w:pStyle w:val="a3"/>
              <w:rPr>
                <w:sz w:val="20"/>
                <w:szCs w:val="20"/>
              </w:rPr>
            </w:pPr>
            <w:r>
              <w:rPr>
                <w:sz w:val="20"/>
                <w:szCs w:val="20"/>
              </w:rPr>
              <w:t>5.8 (3.2 to 8.4)</w:t>
            </w: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798</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7</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708" w:type="dxa"/>
          </w:tcPr>
          <w:p w:rsidR="009C688A" w:rsidRPr="00CD3A85" w:rsidRDefault="009C688A" w:rsidP="00D31976">
            <w:pPr>
              <w:pStyle w:val="a3"/>
              <w:tabs>
                <w:tab w:val="decimal" w:pos="317"/>
              </w:tabs>
              <w:rPr>
                <w:sz w:val="20"/>
                <w:szCs w:val="20"/>
              </w:rPr>
            </w:pPr>
            <w:r>
              <w:rPr>
                <w:sz w:val="20"/>
                <w:szCs w:val="20"/>
              </w:rPr>
              <w:t>1</w:t>
            </w:r>
          </w:p>
        </w:tc>
        <w:tc>
          <w:tcPr>
            <w:tcW w:w="1843" w:type="dxa"/>
          </w:tcPr>
          <w:p w:rsidR="009C688A" w:rsidRPr="00CD3A85" w:rsidRDefault="009C688A" w:rsidP="00D31976">
            <w:pPr>
              <w:pStyle w:val="a3"/>
              <w:rPr>
                <w:sz w:val="20"/>
                <w:szCs w:val="20"/>
              </w:rPr>
            </w:pPr>
            <w:r>
              <w:rPr>
                <w:sz w:val="20"/>
                <w:szCs w:val="20"/>
              </w:rPr>
              <w:t>4.5 (</w:t>
            </w:r>
            <w:r>
              <w:rPr>
                <w:rFonts w:cs="Times New Roman"/>
                <w:sz w:val="20"/>
                <w:szCs w:val="20"/>
              </w:rPr>
              <w:t>−</w:t>
            </w:r>
            <w:r>
              <w:rPr>
                <w:sz w:val="20"/>
                <w:szCs w:val="20"/>
              </w:rPr>
              <w:t>4.7 to 13.8)</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51</w:t>
            </w:r>
          </w:p>
        </w:tc>
        <w:tc>
          <w:tcPr>
            <w:tcW w:w="2136" w:type="dxa"/>
          </w:tcPr>
          <w:p w:rsidR="009C688A" w:rsidRPr="00CD3A85" w:rsidRDefault="009C688A" w:rsidP="00D31976">
            <w:pPr>
              <w:pStyle w:val="a3"/>
              <w:rPr>
                <w:sz w:val="20"/>
                <w:szCs w:val="20"/>
              </w:rPr>
            </w:pPr>
            <w:r>
              <w:rPr>
                <w:sz w:val="20"/>
                <w:szCs w:val="20"/>
              </w:rPr>
              <w:t>9.2 (6.8 to 11.7)</w:t>
            </w: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329</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8</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708" w:type="dxa"/>
          </w:tcPr>
          <w:p w:rsidR="009C688A" w:rsidRPr="00CD3A85" w:rsidRDefault="009C688A" w:rsidP="00D31976">
            <w:pPr>
              <w:pStyle w:val="a3"/>
              <w:tabs>
                <w:tab w:val="decimal" w:pos="317"/>
              </w:tabs>
              <w:rPr>
                <w:sz w:val="20"/>
                <w:szCs w:val="20"/>
              </w:rPr>
            </w:pPr>
            <w:r>
              <w:rPr>
                <w:sz w:val="20"/>
                <w:szCs w:val="20"/>
              </w:rPr>
              <w:t>22</w:t>
            </w:r>
          </w:p>
        </w:tc>
        <w:tc>
          <w:tcPr>
            <w:tcW w:w="1843" w:type="dxa"/>
          </w:tcPr>
          <w:p w:rsidR="009C688A" w:rsidRPr="00CD3A85" w:rsidRDefault="009C688A" w:rsidP="00D31976">
            <w:pPr>
              <w:pStyle w:val="a3"/>
              <w:rPr>
                <w:sz w:val="20"/>
                <w:szCs w:val="20"/>
              </w:rPr>
            </w:pPr>
            <w:r>
              <w:rPr>
                <w:sz w:val="20"/>
                <w:szCs w:val="20"/>
              </w:rPr>
              <w:t>15.7 (11.3 to 20.1)</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163</w:t>
            </w:r>
          </w:p>
        </w:tc>
        <w:tc>
          <w:tcPr>
            <w:tcW w:w="2136" w:type="dxa"/>
          </w:tcPr>
          <w:p w:rsidR="009C688A" w:rsidRPr="00CD3A85" w:rsidRDefault="009C688A" w:rsidP="00D31976">
            <w:pPr>
              <w:pStyle w:val="a3"/>
              <w:rPr>
                <w:sz w:val="20"/>
                <w:szCs w:val="20"/>
              </w:rPr>
            </w:pPr>
            <w:r>
              <w:rPr>
                <w:sz w:val="20"/>
                <w:szCs w:val="20"/>
              </w:rPr>
              <w:t>11.0 (9.3 to 12.7)</w:t>
            </w: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051</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9</w:t>
            </w:r>
          </w:p>
        </w:tc>
        <w:tc>
          <w:tcPr>
            <w:tcW w:w="6804"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708" w:type="dxa"/>
          </w:tcPr>
          <w:p w:rsidR="009C688A" w:rsidRPr="00CD3A85" w:rsidRDefault="009C688A" w:rsidP="00D31976">
            <w:pPr>
              <w:pStyle w:val="a3"/>
              <w:tabs>
                <w:tab w:val="decimal" w:pos="317"/>
              </w:tabs>
              <w:rPr>
                <w:sz w:val="20"/>
                <w:szCs w:val="20"/>
              </w:rPr>
            </w:pPr>
            <w:r>
              <w:rPr>
                <w:sz w:val="20"/>
                <w:szCs w:val="20"/>
              </w:rPr>
              <w:t>1</w:t>
            </w:r>
          </w:p>
        </w:tc>
        <w:tc>
          <w:tcPr>
            <w:tcW w:w="1843" w:type="dxa"/>
          </w:tcPr>
          <w:p w:rsidR="009C688A" w:rsidRPr="00CD3A85" w:rsidRDefault="009C688A" w:rsidP="00D31976">
            <w:pPr>
              <w:pStyle w:val="a3"/>
              <w:rPr>
                <w:sz w:val="20"/>
                <w:szCs w:val="20"/>
              </w:rPr>
            </w:pPr>
            <w:r>
              <w:rPr>
                <w:sz w:val="20"/>
                <w:szCs w:val="20"/>
              </w:rPr>
              <w:t>4.3 (</w:t>
            </w:r>
            <w:r>
              <w:rPr>
                <w:rFonts w:cs="Times New Roman"/>
                <w:sz w:val="20"/>
                <w:szCs w:val="20"/>
              </w:rPr>
              <w:t>−</w:t>
            </w:r>
            <w:r>
              <w:rPr>
                <w:sz w:val="20"/>
                <w:szCs w:val="20"/>
              </w:rPr>
              <w:t>4.2 to 12.7)</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65</w:t>
            </w:r>
          </w:p>
        </w:tc>
        <w:tc>
          <w:tcPr>
            <w:tcW w:w="2136" w:type="dxa"/>
          </w:tcPr>
          <w:p w:rsidR="009C688A" w:rsidRPr="00CD3A85" w:rsidRDefault="009C688A" w:rsidP="00D31976">
            <w:pPr>
              <w:pStyle w:val="a3"/>
              <w:rPr>
                <w:sz w:val="20"/>
                <w:szCs w:val="20"/>
              </w:rPr>
            </w:pPr>
            <w:r>
              <w:rPr>
                <w:sz w:val="20"/>
                <w:szCs w:val="20"/>
              </w:rPr>
              <w:t>4.7 (2.7 to 6.6)</w:t>
            </w: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930</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0</w:t>
            </w:r>
          </w:p>
        </w:tc>
        <w:tc>
          <w:tcPr>
            <w:tcW w:w="6804"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708" w:type="dxa"/>
          </w:tcPr>
          <w:p w:rsidR="009C688A" w:rsidRPr="00CD3A85" w:rsidRDefault="009C688A" w:rsidP="00D31976">
            <w:pPr>
              <w:pStyle w:val="a3"/>
              <w:tabs>
                <w:tab w:val="decimal" w:pos="317"/>
              </w:tabs>
              <w:rPr>
                <w:sz w:val="20"/>
                <w:szCs w:val="20"/>
              </w:rPr>
            </w:pPr>
            <w:r>
              <w:rPr>
                <w:sz w:val="20"/>
                <w:szCs w:val="20"/>
              </w:rPr>
              <w:t>1</w:t>
            </w:r>
          </w:p>
        </w:tc>
        <w:tc>
          <w:tcPr>
            <w:tcW w:w="1843" w:type="dxa"/>
          </w:tcPr>
          <w:p w:rsidR="009C688A" w:rsidRPr="00CD3A85" w:rsidRDefault="009C688A" w:rsidP="00D31976">
            <w:pPr>
              <w:pStyle w:val="a3"/>
              <w:rPr>
                <w:sz w:val="20"/>
                <w:szCs w:val="20"/>
              </w:rPr>
            </w:pPr>
            <w:r>
              <w:rPr>
                <w:sz w:val="20"/>
                <w:szCs w:val="20"/>
              </w:rPr>
              <w:t>4.3 (</w:t>
            </w:r>
            <w:r>
              <w:rPr>
                <w:rFonts w:cs="Times New Roman"/>
                <w:sz w:val="20"/>
                <w:szCs w:val="20"/>
              </w:rPr>
              <w:t>−</w:t>
            </w:r>
            <w:r>
              <w:rPr>
                <w:sz w:val="20"/>
                <w:szCs w:val="20"/>
              </w:rPr>
              <w:t>3.5 to 12.2)</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65</w:t>
            </w:r>
          </w:p>
        </w:tc>
        <w:tc>
          <w:tcPr>
            <w:tcW w:w="2136" w:type="dxa"/>
          </w:tcPr>
          <w:p w:rsidR="009C688A" w:rsidRPr="00CD3A85" w:rsidRDefault="009C688A" w:rsidP="00D31976">
            <w:pPr>
              <w:pStyle w:val="a3"/>
              <w:rPr>
                <w:sz w:val="20"/>
                <w:szCs w:val="20"/>
              </w:rPr>
            </w:pPr>
            <w:r>
              <w:rPr>
                <w:sz w:val="20"/>
                <w:szCs w:val="20"/>
              </w:rPr>
              <w:t>7.9 (6.1 to 9.7)</w:t>
            </w: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380</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708"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p>
        </w:tc>
        <w:tc>
          <w:tcPr>
            <w:tcW w:w="2136" w:type="dxa"/>
          </w:tcPr>
          <w:p w:rsidR="009C688A" w:rsidRPr="00CD3A85" w:rsidRDefault="009C688A" w:rsidP="00D31976">
            <w:pPr>
              <w:pStyle w:val="a3"/>
              <w:rPr>
                <w:sz w:val="20"/>
                <w:szCs w:val="20"/>
              </w:rPr>
            </w:pP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1</w:t>
            </w:r>
          </w:p>
        </w:tc>
        <w:tc>
          <w:tcPr>
            <w:tcW w:w="6804"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708" w:type="dxa"/>
          </w:tcPr>
          <w:p w:rsidR="009C688A" w:rsidRPr="00CD3A85" w:rsidRDefault="009C688A" w:rsidP="00D31976">
            <w:pPr>
              <w:pStyle w:val="a3"/>
              <w:tabs>
                <w:tab w:val="decimal" w:pos="317"/>
              </w:tabs>
              <w:rPr>
                <w:sz w:val="20"/>
                <w:szCs w:val="20"/>
              </w:rPr>
            </w:pPr>
            <w:r>
              <w:rPr>
                <w:sz w:val="20"/>
                <w:szCs w:val="20"/>
              </w:rPr>
              <w:t>20</w:t>
            </w:r>
          </w:p>
        </w:tc>
        <w:tc>
          <w:tcPr>
            <w:tcW w:w="1843" w:type="dxa"/>
          </w:tcPr>
          <w:p w:rsidR="009C688A" w:rsidRPr="00CD3A85" w:rsidRDefault="009C688A" w:rsidP="00D31976">
            <w:pPr>
              <w:pStyle w:val="a3"/>
              <w:rPr>
                <w:sz w:val="20"/>
                <w:szCs w:val="20"/>
              </w:rPr>
            </w:pPr>
            <w:r>
              <w:rPr>
                <w:sz w:val="20"/>
                <w:szCs w:val="20"/>
              </w:rPr>
              <w:t>3.2 (1.5 to 5.0)</w:t>
            </w:r>
          </w:p>
        </w:tc>
        <w:tc>
          <w:tcPr>
            <w:tcW w:w="284" w:type="dxa"/>
          </w:tcPr>
          <w:p w:rsidR="009C688A" w:rsidRDefault="009C688A" w:rsidP="00D31976">
            <w:pPr>
              <w:pStyle w:val="a3"/>
              <w:tabs>
                <w:tab w:val="decimal" w:pos="317"/>
              </w:tabs>
              <w:rPr>
                <w:sz w:val="20"/>
                <w:szCs w:val="20"/>
              </w:rPr>
            </w:pPr>
          </w:p>
        </w:tc>
        <w:tc>
          <w:tcPr>
            <w:tcW w:w="651" w:type="dxa"/>
          </w:tcPr>
          <w:p w:rsidR="009C688A" w:rsidRPr="00CD3A85" w:rsidRDefault="009C688A" w:rsidP="00D31976">
            <w:pPr>
              <w:pStyle w:val="a3"/>
              <w:tabs>
                <w:tab w:val="decimal" w:pos="317"/>
              </w:tabs>
              <w:rPr>
                <w:sz w:val="20"/>
                <w:szCs w:val="20"/>
              </w:rPr>
            </w:pPr>
            <w:r>
              <w:rPr>
                <w:sz w:val="20"/>
                <w:szCs w:val="20"/>
              </w:rPr>
              <w:t>117</w:t>
            </w:r>
          </w:p>
        </w:tc>
        <w:tc>
          <w:tcPr>
            <w:tcW w:w="2136" w:type="dxa"/>
          </w:tcPr>
          <w:p w:rsidR="009C688A" w:rsidRPr="00CD3A85" w:rsidRDefault="009C688A" w:rsidP="00D31976">
            <w:pPr>
              <w:pStyle w:val="a3"/>
              <w:rPr>
                <w:sz w:val="20"/>
                <w:szCs w:val="20"/>
              </w:rPr>
            </w:pPr>
            <w:r>
              <w:rPr>
                <w:sz w:val="20"/>
                <w:szCs w:val="20"/>
              </w:rPr>
              <w:t>3.8 (2.8 to 4.7)</w:t>
            </w:r>
          </w:p>
        </w:tc>
        <w:tc>
          <w:tcPr>
            <w:tcW w:w="235"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612</w:t>
            </w:r>
          </w:p>
        </w:tc>
      </w:tr>
      <w:tr w:rsidR="009C688A" w:rsidRPr="00CD3A85" w:rsidTr="00D31976">
        <w:tc>
          <w:tcPr>
            <w:tcW w:w="534" w:type="dxa"/>
            <w:tcBorders>
              <w:bottom w:val="single" w:sz="4" w:space="0" w:color="auto"/>
            </w:tcBorders>
          </w:tcPr>
          <w:p w:rsidR="009C688A" w:rsidRPr="00CD3A85" w:rsidRDefault="009C688A" w:rsidP="00D31976">
            <w:pPr>
              <w:pStyle w:val="a3"/>
              <w:rPr>
                <w:sz w:val="20"/>
                <w:szCs w:val="20"/>
              </w:rPr>
            </w:pPr>
          </w:p>
        </w:tc>
        <w:tc>
          <w:tcPr>
            <w:tcW w:w="6804" w:type="dxa"/>
            <w:tcBorders>
              <w:bottom w:val="single" w:sz="4" w:space="0" w:color="auto"/>
            </w:tcBorders>
          </w:tcPr>
          <w:p w:rsidR="009C688A" w:rsidRPr="00CD3A85" w:rsidRDefault="009C688A" w:rsidP="00D31976">
            <w:pPr>
              <w:pStyle w:val="a3"/>
              <w:rPr>
                <w:sz w:val="20"/>
                <w:szCs w:val="20"/>
              </w:rPr>
            </w:pPr>
          </w:p>
        </w:tc>
        <w:tc>
          <w:tcPr>
            <w:tcW w:w="708" w:type="dxa"/>
            <w:tcBorders>
              <w:bottom w:val="single" w:sz="4" w:space="0" w:color="auto"/>
            </w:tcBorders>
          </w:tcPr>
          <w:p w:rsidR="009C688A" w:rsidRPr="00CD3A85" w:rsidRDefault="009C688A" w:rsidP="00D31976">
            <w:pPr>
              <w:pStyle w:val="a3"/>
              <w:rPr>
                <w:sz w:val="20"/>
                <w:szCs w:val="20"/>
              </w:rPr>
            </w:pPr>
          </w:p>
        </w:tc>
        <w:tc>
          <w:tcPr>
            <w:tcW w:w="1843" w:type="dxa"/>
            <w:tcBorders>
              <w:bottom w:val="single" w:sz="4" w:space="0" w:color="auto"/>
            </w:tcBorders>
          </w:tcPr>
          <w:p w:rsidR="009C688A" w:rsidRPr="00CD3A85" w:rsidRDefault="009C688A" w:rsidP="00D31976">
            <w:pPr>
              <w:pStyle w:val="a3"/>
              <w:rPr>
                <w:sz w:val="20"/>
                <w:szCs w:val="20"/>
              </w:rPr>
            </w:pPr>
          </w:p>
        </w:tc>
        <w:tc>
          <w:tcPr>
            <w:tcW w:w="284" w:type="dxa"/>
            <w:tcBorders>
              <w:bottom w:val="single" w:sz="4" w:space="0" w:color="auto"/>
            </w:tcBorders>
          </w:tcPr>
          <w:p w:rsidR="009C688A" w:rsidRPr="00CD3A85" w:rsidRDefault="009C688A" w:rsidP="00D31976">
            <w:pPr>
              <w:pStyle w:val="a3"/>
              <w:tabs>
                <w:tab w:val="decimal" w:pos="317"/>
              </w:tabs>
              <w:rPr>
                <w:sz w:val="20"/>
                <w:szCs w:val="20"/>
              </w:rPr>
            </w:pPr>
          </w:p>
        </w:tc>
        <w:tc>
          <w:tcPr>
            <w:tcW w:w="651" w:type="dxa"/>
            <w:tcBorders>
              <w:bottom w:val="single" w:sz="4" w:space="0" w:color="auto"/>
            </w:tcBorders>
          </w:tcPr>
          <w:p w:rsidR="009C688A" w:rsidRPr="00CD3A85" w:rsidRDefault="009C688A" w:rsidP="00D31976">
            <w:pPr>
              <w:pStyle w:val="a3"/>
              <w:tabs>
                <w:tab w:val="decimal" w:pos="317"/>
              </w:tabs>
              <w:rPr>
                <w:sz w:val="20"/>
                <w:szCs w:val="20"/>
              </w:rPr>
            </w:pPr>
          </w:p>
        </w:tc>
        <w:tc>
          <w:tcPr>
            <w:tcW w:w="2136" w:type="dxa"/>
            <w:tcBorders>
              <w:bottom w:val="single" w:sz="4" w:space="0" w:color="auto"/>
            </w:tcBorders>
          </w:tcPr>
          <w:p w:rsidR="009C688A" w:rsidRPr="00CD3A85" w:rsidRDefault="009C688A" w:rsidP="00D31976">
            <w:pPr>
              <w:pStyle w:val="a3"/>
              <w:rPr>
                <w:sz w:val="20"/>
                <w:szCs w:val="20"/>
              </w:rPr>
            </w:pPr>
          </w:p>
        </w:tc>
        <w:tc>
          <w:tcPr>
            <w:tcW w:w="235" w:type="dxa"/>
            <w:tcBorders>
              <w:bottom w:val="single" w:sz="4" w:space="0" w:color="auto"/>
            </w:tcBorders>
          </w:tcPr>
          <w:p w:rsidR="009C688A" w:rsidRPr="00CD3A85" w:rsidRDefault="009C688A" w:rsidP="00D31976">
            <w:pPr>
              <w:pStyle w:val="a3"/>
              <w:rPr>
                <w:sz w:val="20"/>
                <w:szCs w:val="20"/>
              </w:rPr>
            </w:pPr>
          </w:p>
        </w:tc>
        <w:tc>
          <w:tcPr>
            <w:tcW w:w="886" w:type="dxa"/>
            <w:tcBorders>
              <w:bottom w:val="single" w:sz="4" w:space="0" w:color="auto"/>
            </w:tcBorders>
          </w:tcPr>
          <w:p w:rsidR="009C688A" w:rsidRPr="00CD3A85" w:rsidRDefault="009C688A" w:rsidP="00D31976">
            <w:pPr>
              <w:pStyle w:val="a3"/>
              <w:rPr>
                <w:sz w:val="20"/>
                <w:szCs w:val="20"/>
              </w:rPr>
            </w:pPr>
          </w:p>
        </w:tc>
      </w:tr>
    </w:tbl>
    <w:p w:rsidR="009C688A" w:rsidRDefault="009C688A" w:rsidP="009C688A"/>
    <w:p w:rsidR="009C688A" w:rsidRDefault="009C688A" w:rsidP="009C688A">
      <w:pPr>
        <w:spacing w:line="276" w:lineRule="auto"/>
      </w:pPr>
      <w:r>
        <w:br w:type="page"/>
      </w:r>
    </w:p>
    <w:p w:rsidR="009C688A" w:rsidRDefault="009C688A" w:rsidP="009C688A">
      <w:pPr>
        <w:ind w:left="1418" w:hanging="1418"/>
      </w:pPr>
      <w:r>
        <w:lastRenderedPageBreak/>
        <w:t>TABLE S8</w:t>
      </w:r>
      <w:r>
        <w:tab/>
        <w:t>Misclassification rates in women by pregnancy</w:t>
      </w:r>
    </w:p>
    <w:tbl>
      <w:tblPr>
        <w:tblW w:w="14081" w:type="dxa"/>
        <w:tblLayout w:type="fixed"/>
        <w:tblLook w:val="0000" w:firstRow="0" w:lastRow="0" w:firstColumn="0" w:lastColumn="0" w:noHBand="0" w:noVBand="0"/>
      </w:tblPr>
      <w:tblGrid>
        <w:gridCol w:w="534"/>
        <w:gridCol w:w="6804"/>
        <w:gridCol w:w="567"/>
        <w:gridCol w:w="1984"/>
        <w:gridCol w:w="283"/>
        <w:gridCol w:w="650"/>
        <w:gridCol w:w="2137"/>
        <w:gridCol w:w="236"/>
        <w:gridCol w:w="886"/>
      </w:tblGrid>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6804" w:type="dxa"/>
            <w:tcBorders>
              <w:top w:val="single" w:sz="4" w:space="0" w:color="auto"/>
            </w:tcBorders>
          </w:tcPr>
          <w:p w:rsidR="009C688A" w:rsidRPr="00CD3A85" w:rsidRDefault="009C688A" w:rsidP="00D31976">
            <w:pPr>
              <w:pStyle w:val="a3"/>
              <w:rPr>
                <w:sz w:val="20"/>
                <w:szCs w:val="20"/>
              </w:rPr>
            </w:pPr>
          </w:p>
        </w:tc>
        <w:tc>
          <w:tcPr>
            <w:tcW w:w="2551"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Not pregnant</w:t>
            </w:r>
          </w:p>
        </w:tc>
        <w:tc>
          <w:tcPr>
            <w:tcW w:w="283" w:type="dxa"/>
            <w:tcBorders>
              <w:top w:val="single" w:sz="4" w:space="0" w:color="auto"/>
            </w:tcBorders>
          </w:tcPr>
          <w:p w:rsidR="009C688A" w:rsidRDefault="009C688A" w:rsidP="00D31976">
            <w:pPr>
              <w:pStyle w:val="a3"/>
              <w:rPr>
                <w:sz w:val="20"/>
                <w:szCs w:val="20"/>
              </w:rPr>
            </w:pPr>
          </w:p>
        </w:tc>
        <w:tc>
          <w:tcPr>
            <w:tcW w:w="2787"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Pregnant</w:t>
            </w:r>
          </w:p>
        </w:tc>
        <w:tc>
          <w:tcPr>
            <w:tcW w:w="236" w:type="dxa"/>
            <w:tcBorders>
              <w:top w:val="single" w:sz="4" w:space="0" w:color="auto"/>
            </w:tcBorders>
          </w:tcPr>
          <w:p w:rsidR="009C688A" w:rsidRDefault="009C688A" w:rsidP="00D31976">
            <w:pPr>
              <w:pStyle w:val="a3"/>
              <w:rPr>
                <w:sz w:val="20"/>
                <w:szCs w:val="20"/>
              </w:rPr>
            </w:pPr>
          </w:p>
        </w:tc>
        <w:tc>
          <w:tcPr>
            <w:tcW w:w="886" w:type="dxa"/>
            <w:tcBorders>
              <w:top w:val="single" w:sz="4" w:space="0" w:color="auto"/>
            </w:tcBorders>
          </w:tcPr>
          <w:p w:rsidR="009C688A" w:rsidRPr="00CD3A85" w:rsidRDefault="009C688A" w:rsidP="00D31976">
            <w:pPr>
              <w:pStyle w:val="a3"/>
              <w:rPr>
                <w:sz w:val="20"/>
                <w:szCs w:val="20"/>
              </w:rPr>
            </w:pPr>
          </w:p>
        </w:tc>
      </w:tr>
      <w:tr w:rsidR="009C688A" w:rsidRPr="00CD3A85" w:rsidTr="00D31976">
        <w:tc>
          <w:tcPr>
            <w:tcW w:w="7338" w:type="dxa"/>
            <w:gridSpan w:val="2"/>
            <w:tcBorders>
              <w:bottom w:val="single" w:sz="4" w:space="0" w:color="auto"/>
            </w:tcBorders>
          </w:tcPr>
          <w:p w:rsidR="009C688A" w:rsidRPr="00CD3A85" w:rsidRDefault="009C688A" w:rsidP="00D31976">
            <w:pPr>
              <w:pStyle w:val="a3"/>
              <w:rPr>
                <w:sz w:val="20"/>
                <w:szCs w:val="20"/>
              </w:rPr>
            </w:pPr>
            <w:r>
              <w:rPr>
                <w:sz w:val="20"/>
                <w:szCs w:val="20"/>
              </w:rPr>
              <w:t>Rate</w:t>
            </w:r>
          </w:p>
        </w:tc>
        <w:tc>
          <w:tcPr>
            <w:tcW w:w="567" w:type="dxa"/>
            <w:tcBorders>
              <w:top w:val="single" w:sz="4" w:space="0" w:color="auto"/>
              <w:bottom w:val="single" w:sz="4" w:space="0" w:color="auto"/>
            </w:tcBorders>
          </w:tcPr>
          <w:p w:rsidR="009C688A" w:rsidRPr="00CD3A85" w:rsidRDefault="009C688A" w:rsidP="00D31976">
            <w:pPr>
              <w:pStyle w:val="a3"/>
              <w:tabs>
                <w:tab w:val="decimal" w:pos="317"/>
              </w:tabs>
              <w:rPr>
                <w:sz w:val="20"/>
                <w:szCs w:val="20"/>
              </w:rPr>
            </w:pPr>
            <w:r w:rsidRPr="00CD3A85">
              <w:rPr>
                <w:sz w:val="20"/>
                <w:szCs w:val="20"/>
              </w:rPr>
              <w:t>N</w:t>
            </w:r>
          </w:p>
        </w:tc>
        <w:tc>
          <w:tcPr>
            <w:tcW w:w="1984"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tabs>
                <w:tab w:val="decimal" w:pos="317"/>
              </w:tabs>
              <w:rPr>
                <w:sz w:val="20"/>
                <w:szCs w:val="20"/>
              </w:rPr>
            </w:pPr>
          </w:p>
        </w:tc>
        <w:tc>
          <w:tcPr>
            <w:tcW w:w="650" w:type="dxa"/>
            <w:tcBorders>
              <w:bottom w:val="single" w:sz="4" w:space="0" w:color="auto"/>
            </w:tcBorders>
          </w:tcPr>
          <w:p w:rsidR="009C688A" w:rsidRPr="00CD3A85" w:rsidRDefault="009C688A" w:rsidP="00D31976">
            <w:pPr>
              <w:pStyle w:val="a3"/>
              <w:tabs>
                <w:tab w:val="decimal" w:pos="317"/>
              </w:tabs>
              <w:rPr>
                <w:sz w:val="20"/>
                <w:szCs w:val="20"/>
              </w:rPr>
            </w:pPr>
            <w:r>
              <w:rPr>
                <w:sz w:val="20"/>
                <w:szCs w:val="20"/>
              </w:rPr>
              <w:t>N</w:t>
            </w:r>
          </w:p>
        </w:tc>
        <w:tc>
          <w:tcPr>
            <w:tcW w:w="2137" w:type="dxa"/>
            <w:tcBorders>
              <w:bottom w:val="single" w:sz="4" w:space="0" w:color="auto"/>
            </w:tcBorders>
          </w:tcPr>
          <w:p w:rsidR="009C688A" w:rsidRPr="00CD3A85" w:rsidRDefault="009C688A" w:rsidP="00D31976">
            <w:pPr>
              <w:pStyle w:val="a3"/>
              <w:rPr>
                <w:sz w:val="20"/>
                <w:szCs w:val="20"/>
              </w:rPr>
            </w:pPr>
            <w:r>
              <w:rPr>
                <w:sz w:val="20"/>
                <w:szCs w:val="20"/>
              </w:rPr>
              <w:t>Rate (95% CI)</w:t>
            </w:r>
          </w:p>
        </w:tc>
        <w:tc>
          <w:tcPr>
            <w:tcW w:w="236" w:type="dxa"/>
            <w:tcBorders>
              <w:bottom w:val="single" w:sz="4" w:space="0" w:color="auto"/>
            </w:tcBorders>
          </w:tcPr>
          <w:p w:rsidR="009C688A" w:rsidRDefault="009C688A" w:rsidP="00D31976">
            <w:pPr>
              <w:pStyle w:val="a3"/>
              <w:rPr>
                <w:sz w:val="20"/>
                <w:szCs w:val="20"/>
              </w:rPr>
            </w:pPr>
          </w:p>
        </w:tc>
        <w:tc>
          <w:tcPr>
            <w:tcW w:w="886" w:type="dxa"/>
            <w:tcBorders>
              <w:bottom w:val="single" w:sz="4" w:space="0" w:color="auto"/>
            </w:tcBorders>
          </w:tcPr>
          <w:p w:rsidR="009C688A" w:rsidRPr="00CD3A85" w:rsidRDefault="009C688A" w:rsidP="00D31976">
            <w:pPr>
              <w:pStyle w:val="a3"/>
              <w:jc w:val="center"/>
              <w:rPr>
                <w:sz w:val="20"/>
                <w:szCs w:val="20"/>
              </w:rPr>
            </w:pPr>
            <w:r>
              <w:rPr>
                <w:sz w:val="20"/>
                <w:szCs w:val="20"/>
              </w:rPr>
              <w:t>Het p</w:t>
            </w:r>
          </w:p>
        </w:tc>
      </w:tr>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6804" w:type="dxa"/>
            <w:tcBorders>
              <w:top w:val="single" w:sz="4" w:space="0" w:color="auto"/>
            </w:tcBorders>
          </w:tcPr>
          <w:p w:rsidR="009C688A" w:rsidRPr="00CD3A85" w:rsidRDefault="009C688A" w:rsidP="00D31976">
            <w:pPr>
              <w:pStyle w:val="a3"/>
              <w:rPr>
                <w:sz w:val="20"/>
                <w:szCs w:val="20"/>
              </w:rPr>
            </w:pPr>
          </w:p>
        </w:tc>
        <w:tc>
          <w:tcPr>
            <w:tcW w:w="567" w:type="dxa"/>
            <w:tcBorders>
              <w:top w:val="single" w:sz="4" w:space="0" w:color="auto"/>
            </w:tcBorders>
          </w:tcPr>
          <w:p w:rsidR="009C688A" w:rsidRPr="00CD3A85" w:rsidRDefault="009C688A" w:rsidP="00D31976">
            <w:pPr>
              <w:pStyle w:val="a3"/>
              <w:rPr>
                <w:sz w:val="20"/>
                <w:szCs w:val="20"/>
              </w:rPr>
            </w:pPr>
          </w:p>
        </w:tc>
        <w:tc>
          <w:tcPr>
            <w:tcW w:w="1984" w:type="dxa"/>
            <w:tcBorders>
              <w:top w:val="single" w:sz="4" w:space="0" w:color="auto"/>
            </w:tcBorders>
          </w:tcPr>
          <w:p w:rsidR="009C688A" w:rsidRDefault="009C688A" w:rsidP="00D31976">
            <w:pPr>
              <w:pStyle w:val="a3"/>
              <w:rPr>
                <w:sz w:val="20"/>
                <w:szCs w:val="20"/>
              </w:rPr>
            </w:pPr>
          </w:p>
        </w:tc>
        <w:tc>
          <w:tcPr>
            <w:tcW w:w="283" w:type="dxa"/>
            <w:tcBorders>
              <w:top w:val="single" w:sz="4" w:space="0" w:color="auto"/>
            </w:tcBorders>
          </w:tcPr>
          <w:p w:rsidR="009C688A" w:rsidRDefault="009C688A" w:rsidP="00D31976">
            <w:pPr>
              <w:pStyle w:val="a3"/>
              <w:rPr>
                <w:sz w:val="20"/>
                <w:szCs w:val="20"/>
              </w:rPr>
            </w:pPr>
          </w:p>
        </w:tc>
        <w:tc>
          <w:tcPr>
            <w:tcW w:w="650" w:type="dxa"/>
            <w:tcBorders>
              <w:top w:val="single" w:sz="4" w:space="0" w:color="auto"/>
            </w:tcBorders>
          </w:tcPr>
          <w:p w:rsidR="009C688A" w:rsidRDefault="009C688A" w:rsidP="00D31976">
            <w:pPr>
              <w:pStyle w:val="a3"/>
              <w:rPr>
                <w:sz w:val="20"/>
                <w:szCs w:val="20"/>
              </w:rPr>
            </w:pPr>
          </w:p>
        </w:tc>
        <w:tc>
          <w:tcPr>
            <w:tcW w:w="2137" w:type="dxa"/>
            <w:tcBorders>
              <w:top w:val="single" w:sz="4" w:space="0" w:color="auto"/>
            </w:tcBorders>
          </w:tcPr>
          <w:p w:rsidR="009C688A" w:rsidRDefault="009C688A" w:rsidP="00D31976">
            <w:pPr>
              <w:pStyle w:val="a3"/>
              <w:rPr>
                <w:sz w:val="20"/>
                <w:szCs w:val="20"/>
              </w:rPr>
            </w:pPr>
          </w:p>
        </w:tc>
        <w:tc>
          <w:tcPr>
            <w:tcW w:w="236" w:type="dxa"/>
            <w:tcBorders>
              <w:top w:val="single" w:sz="4" w:space="0" w:color="auto"/>
            </w:tcBorders>
          </w:tcPr>
          <w:p w:rsidR="009C688A" w:rsidRDefault="009C688A" w:rsidP="00D31976">
            <w:pPr>
              <w:pStyle w:val="a3"/>
              <w:rPr>
                <w:sz w:val="20"/>
                <w:szCs w:val="20"/>
              </w:rPr>
            </w:pPr>
          </w:p>
        </w:tc>
        <w:tc>
          <w:tcPr>
            <w:tcW w:w="886" w:type="dxa"/>
            <w:tcBorders>
              <w:top w:val="single" w:sz="4" w:space="0" w:color="auto"/>
            </w:tcBorders>
          </w:tcPr>
          <w:p w:rsidR="009C688A" w:rsidRDefault="009C688A" w:rsidP="00D31976">
            <w:pPr>
              <w:pStyle w:val="a3"/>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w:t>
            </w:r>
          </w:p>
        </w:tc>
        <w:tc>
          <w:tcPr>
            <w:tcW w:w="6804"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7"/>
              </w:tabs>
              <w:rPr>
                <w:sz w:val="20"/>
                <w:szCs w:val="20"/>
              </w:rPr>
            </w:pPr>
            <w:r>
              <w:rPr>
                <w:sz w:val="20"/>
                <w:szCs w:val="20"/>
              </w:rPr>
              <w:t>43</w:t>
            </w:r>
          </w:p>
        </w:tc>
        <w:tc>
          <w:tcPr>
            <w:tcW w:w="1984" w:type="dxa"/>
          </w:tcPr>
          <w:p w:rsidR="009C688A" w:rsidRPr="00CD3A85" w:rsidRDefault="009C688A" w:rsidP="00D31976">
            <w:pPr>
              <w:pStyle w:val="a3"/>
              <w:rPr>
                <w:sz w:val="20"/>
                <w:szCs w:val="20"/>
              </w:rPr>
            </w:pPr>
            <w:r>
              <w:rPr>
                <w:sz w:val="20"/>
                <w:szCs w:val="20"/>
              </w:rPr>
              <w:t>4.2 (3.0 to 5.5)</w:t>
            </w: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39</w:t>
            </w:r>
          </w:p>
        </w:tc>
        <w:tc>
          <w:tcPr>
            <w:tcW w:w="2137" w:type="dxa"/>
          </w:tcPr>
          <w:p w:rsidR="009C688A" w:rsidRPr="00CD3A85" w:rsidRDefault="009C688A" w:rsidP="00D31976">
            <w:pPr>
              <w:pStyle w:val="a3"/>
              <w:rPr>
                <w:sz w:val="20"/>
                <w:szCs w:val="20"/>
              </w:rPr>
            </w:pPr>
            <w:r>
              <w:rPr>
                <w:sz w:val="20"/>
                <w:szCs w:val="20"/>
              </w:rPr>
              <w:t>5.5 (4.0 to 6.9)</w:t>
            </w: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210</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2</w:t>
            </w:r>
          </w:p>
        </w:tc>
        <w:tc>
          <w:tcPr>
            <w:tcW w:w="6804" w:type="dxa"/>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7"/>
              </w:tabs>
              <w:rPr>
                <w:sz w:val="20"/>
                <w:szCs w:val="20"/>
              </w:rPr>
            </w:pPr>
            <w:r>
              <w:rPr>
                <w:sz w:val="20"/>
                <w:szCs w:val="20"/>
              </w:rPr>
              <w:t>29</w:t>
            </w:r>
          </w:p>
        </w:tc>
        <w:tc>
          <w:tcPr>
            <w:tcW w:w="1984" w:type="dxa"/>
          </w:tcPr>
          <w:p w:rsidR="009C688A" w:rsidRPr="00CD3A85" w:rsidRDefault="009C688A" w:rsidP="00D31976">
            <w:pPr>
              <w:pStyle w:val="a3"/>
              <w:rPr>
                <w:sz w:val="20"/>
                <w:szCs w:val="20"/>
              </w:rPr>
            </w:pPr>
            <w:r>
              <w:rPr>
                <w:sz w:val="20"/>
                <w:szCs w:val="20"/>
              </w:rPr>
              <w:t>3.1 (1.9 to 4.3)</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2</w:t>
            </w:r>
          </w:p>
        </w:tc>
        <w:tc>
          <w:tcPr>
            <w:tcW w:w="2137" w:type="dxa"/>
          </w:tcPr>
          <w:p w:rsidR="009C688A" w:rsidRPr="00CD3A85" w:rsidRDefault="009C688A" w:rsidP="00D31976">
            <w:pPr>
              <w:pStyle w:val="a3"/>
              <w:rPr>
                <w:sz w:val="20"/>
                <w:szCs w:val="20"/>
              </w:rPr>
            </w:pPr>
            <w:r>
              <w:rPr>
                <w:sz w:val="20"/>
                <w:szCs w:val="20"/>
              </w:rPr>
              <w:t>4.5 (0.6 to 8.4)</w:t>
            </w:r>
          </w:p>
        </w:tc>
        <w:tc>
          <w:tcPr>
            <w:tcW w:w="236" w:type="dxa"/>
          </w:tcPr>
          <w:p w:rsidR="009C688A"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499</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3</w:t>
            </w:r>
          </w:p>
        </w:tc>
        <w:tc>
          <w:tcPr>
            <w:tcW w:w="6804"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7"/>
              </w:tabs>
              <w:rPr>
                <w:sz w:val="20"/>
                <w:szCs w:val="20"/>
              </w:rPr>
            </w:pPr>
            <w:r>
              <w:rPr>
                <w:sz w:val="20"/>
                <w:szCs w:val="20"/>
              </w:rPr>
              <w:t>20</w:t>
            </w:r>
          </w:p>
        </w:tc>
        <w:tc>
          <w:tcPr>
            <w:tcW w:w="1984" w:type="dxa"/>
          </w:tcPr>
          <w:p w:rsidR="009C688A" w:rsidRPr="00CD3A85" w:rsidRDefault="009C688A" w:rsidP="00D31976">
            <w:pPr>
              <w:pStyle w:val="a3"/>
              <w:rPr>
                <w:sz w:val="20"/>
                <w:szCs w:val="20"/>
              </w:rPr>
            </w:pPr>
            <w:r>
              <w:rPr>
                <w:sz w:val="20"/>
                <w:szCs w:val="20"/>
              </w:rPr>
              <w:t>7.9 (3.4 to 12.3)</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13</w:t>
            </w:r>
          </w:p>
        </w:tc>
        <w:tc>
          <w:tcPr>
            <w:tcW w:w="2137" w:type="dxa"/>
          </w:tcPr>
          <w:p w:rsidR="009C688A" w:rsidRPr="00CD3A85" w:rsidRDefault="009C688A" w:rsidP="00D31976">
            <w:pPr>
              <w:pStyle w:val="a3"/>
              <w:rPr>
                <w:sz w:val="20"/>
                <w:szCs w:val="20"/>
              </w:rPr>
            </w:pPr>
            <w:r>
              <w:rPr>
                <w:sz w:val="20"/>
                <w:szCs w:val="20"/>
              </w:rPr>
              <w:t>22.7 (17.5 to 27.8)</w:t>
            </w:r>
          </w:p>
        </w:tc>
        <w:tc>
          <w:tcPr>
            <w:tcW w:w="236" w:type="dxa"/>
          </w:tcPr>
          <w:p w:rsidR="009C688A"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4</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567" w:type="dxa"/>
          </w:tcPr>
          <w:p w:rsidR="009C688A" w:rsidRPr="00CD3A85" w:rsidRDefault="009C688A" w:rsidP="00D31976">
            <w:pPr>
              <w:pStyle w:val="a3"/>
              <w:tabs>
                <w:tab w:val="decimal" w:pos="317"/>
              </w:tabs>
              <w:rPr>
                <w:sz w:val="20"/>
                <w:szCs w:val="20"/>
              </w:rPr>
            </w:pPr>
            <w:r>
              <w:rPr>
                <w:sz w:val="20"/>
                <w:szCs w:val="20"/>
              </w:rPr>
              <w:t>30</w:t>
            </w:r>
          </w:p>
        </w:tc>
        <w:tc>
          <w:tcPr>
            <w:tcW w:w="1984" w:type="dxa"/>
          </w:tcPr>
          <w:p w:rsidR="009C688A" w:rsidRPr="00CD3A85" w:rsidRDefault="009C688A" w:rsidP="00D31976">
            <w:pPr>
              <w:pStyle w:val="a3"/>
              <w:rPr>
                <w:sz w:val="20"/>
                <w:szCs w:val="20"/>
              </w:rPr>
            </w:pPr>
            <w:r>
              <w:rPr>
                <w:sz w:val="20"/>
                <w:szCs w:val="20"/>
              </w:rPr>
              <w:t>10.3 (7.3 to 13.4)</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29</w:t>
            </w:r>
          </w:p>
        </w:tc>
        <w:tc>
          <w:tcPr>
            <w:tcW w:w="2137" w:type="dxa"/>
          </w:tcPr>
          <w:p w:rsidR="009C688A" w:rsidRPr="00CD3A85" w:rsidRDefault="009C688A" w:rsidP="00D31976">
            <w:pPr>
              <w:pStyle w:val="a3"/>
              <w:rPr>
                <w:sz w:val="20"/>
                <w:szCs w:val="20"/>
              </w:rPr>
            </w:pPr>
            <w:r>
              <w:rPr>
                <w:sz w:val="20"/>
                <w:szCs w:val="20"/>
              </w:rPr>
              <w:t>8.5 (6.2 to 10.8)</w:t>
            </w: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349</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5</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317"/>
              </w:tabs>
              <w:rPr>
                <w:sz w:val="20"/>
                <w:szCs w:val="20"/>
              </w:rPr>
            </w:pPr>
            <w:r>
              <w:rPr>
                <w:sz w:val="20"/>
                <w:szCs w:val="20"/>
              </w:rPr>
              <w:t>30</w:t>
            </w:r>
          </w:p>
        </w:tc>
        <w:tc>
          <w:tcPr>
            <w:tcW w:w="1984" w:type="dxa"/>
          </w:tcPr>
          <w:p w:rsidR="009C688A" w:rsidRPr="00CD3A85" w:rsidRDefault="009C688A" w:rsidP="00D31976">
            <w:pPr>
              <w:pStyle w:val="a3"/>
              <w:rPr>
                <w:sz w:val="20"/>
                <w:szCs w:val="20"/>
              </w:rPr>
            </w:pPr>
            <w:r>
              <w:rPr>
                <w:sz w:val="20"/>
                <w:szCs w:val="20"/>
              </w:rPr>
              <w:t>19.0 (12.1 to 25.9)</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27</w:t>
            </w:r>
          </w:p>
        </w:tc>
        <w:tc>
          <w:tcPr>
            <w:tcW w:w="2137" w:type="dxa"/>
          </w:tcPr>
          <w:p w:rsidR="009C688A" w:rsidRPr="00CD3A85" w:rsidRDefault="009C688A" w:rsidP="00D31976">
            <w:pPr>
              <w:pStyle w:val="a3"/>
              <w:rPr>
                <w:sz w:val="20"/>
                <w:szCs w:val="20"/>
              </w:rPr>
            </w:pPr>
            <w:r>
              <w:rPr>
                <w:sz w:val="20"/>
                <w:szCs w:val="20"/>
              </w:rPr>
              <w:t>13.0 (7.3 to 18.7)</w:t>
            </w: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184</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6</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567" w:type="dxa"/>
          </w:tcPr>
          <w:p w:rsidR="009C688A" w:rsidRPr="00CD3A85" w:rsidRDefault="009C688A" w:rsidP="00D31976">
            <w:pPr>
              <w:pStyle w:val="a3"/>
              <w:tabs>
                <w:tab w:val="decimal" w:pos="317"/>
              </w:tabs>
              <w:rPr>
                <w:sz w:val="20"/>
                <w:szCs w:val="20"/>
              </w:rPr>
            </w:pPr>
            <w:r>
              <w:rPr>
                <w:sz w:val="20"/>
                <w:szCs w:val="20"/>
              </w:rPr>
              <w:t>15</w:t>
            </w:r>
          </w:p>
        </w:tc>
        <w:tc>
          <w:tcPr>
            <w:tcW w:w="1984" w:type="dxa"/>
          </w:tcPr>
          <w:p w:rsidR="009C688A" w:rsidRPr="00CD3A85" w:rsidRDefault="009C688A" w:rsidP="00D31976">
            <w:pPr>
              <w:pStyle w:val="a3"/>
              <w:rPr>
                <w:sz w:val="20"/>
                <w:szCs w:val="20"/>
              </w:rPr>
            </w:pPr>
            <w:r>
              <w:rPr>
                <w:sz w:val="20"/>
                <w:szCs w:val="20"/>
              </w:rPr>
              <w:t>13.0 (2.9 to 23.0)</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2</w:t>
            </w:r>
          </w:p>
        </w:tc>
        <w:tc>
          <w:tcPr>
            <w:tcW w:w="2137" w:type="dxa"/>
          </w:tcPr>
          <w:p w:rsidR="009C688A" w:rsidRPr="00CD3A85" w:rsidRDefault="009C688A" w:rsidP="00D31976">
            <w:pPr>
              <w:pStyle w:val="a3"/>
              <w:rPr>
                <w:sz w:val="20"/>
                <w:szCs w:val="20"/>
              </w:rPr>
            </w:pPr>
            <w:r>
              <w:rPr>
                <w:sz w:val="20"/>
                <w:szCs w:val="20"/>
              </w:rPr>
              <w:t>8.6 (</w:t>
            </w:r>
            <w:r>
              <w:rPr>
                <w:rFonts w:cs="Times New Roman"/>
                <w:sz w:val="20"/>
                <w:szCs w:val="20"/>
              </w:rPr>
              <w:t>−</w:t>
            </w:r>
            <w:r>
              <w:rPr>
                <w:sz w:val="20"/>
                <w:szCs w:val="20"/>
              </w:rPr>
              <w:t>10.5 to 27.8)</w:t>
            </w: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676</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7</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567" w:type="dxa"/>
          </w:tcPr>
          <w:p w:rsidR="009C688A" w:rsidRPr="00CD3A85" w:rsidRDefault="009C688A" w:rsidP="00D31976">
            <w:pPr>
              <w:pStyle w:val="a3"/>
              <w:tabs>
                <w:tab w:val="decimal" w:pos="317"/>
              </w:tabs>
              <w:rPr>
                <w:sz w:val="20"/>
                <w:szCs w:val="20"/>
              </w:rPr>
            </w:pPr>
            <w:r>
              <w:rPr>
                <w:sz w:val="20"/>
                <w:szCs w:val="20"/>
              </w:rPr>
              <w:t>15</w:t>
            </w:r>
          </w:p>
        </w:tc>
        <w:tc>
          <w:tcPr>
            <w:tcW w:w="1984" w:type="dxa"/>
          </w:tcPr>
          <w:p w:rsidR="009C688A" w:rsidRPr="00CD3A85" w:rsidRDefault="009C688A" w:rsidP="00D31976">
            <w:pPr>
              <w:pStyle w:val="a3"/>
              <w:rPr>
                <w:sz w:val="20"/>
                <w:szCs w:val="20"/>
              </w:rPr>
            </w:pPr>
            <w:r>
              <w:rPr>
                <w:sz w:val="20"/>
                <w:szCs w:val="20"/>
              </w:rPr>
              <w:t>5.2 (3.2 to 7.2)</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2</w:t>
            </w:r>
          </w:p>
        </w:tc>
        <w:tc>
          <w:tcPr>
            <w:tcW w:w="2137" w:type="dxa"/>
          </w:tcPr>
          <w:p w:rsidR="009C688A" w:rsidRPr="00CD3A85" w:rsidRDefault="009C688A" w:rsidP="00D31976">
            <w:pPr>
              <w:pStyle w:val="a3"/>
              <w:rPr>
                <w:sz w:val="20"/>
                <w:szCs w:val="20"/>
              </w:rPr>
            </w:pPr>
            <w:r>
              <w:rPr>
                <w:sz w:val="20"/>
                <w:szCs w:val="20"/>
              </w:rPr>
              <w:t>9.4 (5.6 to 13.2)</w:t>
            </w: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053</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8</w:t>
            </w:r>
          </w:p>
        </w:tc>
        <w:tc>
          <w:tcPr>
            <w:tcW w:w="6804"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317"/>
              </w:tabs>
              <w:rPr>
                <w:sz w:val="20"/>
                <w:szCs w:val="20"/>
              </w:rPr>
            </w:pPr>
            <w:r>
              <w:rPr>
                <w:sz w:val="20"/>
                <w:szCs w:val="20"/>
              </w:rPr>
              <w:t>41</w:t>
            </w:r>
          </w:p>
        </w:tc>
        <w:tc>
          <w:tcPr>
            <w:tcW w:w="1984" w:type="dxa"/>
          </w:tcPr>
          <w:p w:rsidR="009C688A" w:rsidRPr="00CD3A85" w:rsidRDefault="009C688A" w:rsidP="00D31976">
            <w:pPr>
              <w:pStyle w:val="a3"/>
              <w:rPr>
                <w:sz w:val="20"/>
                <w:szCs w:val="20"/>
              </w:rPr>
            </w:pPr>
            <w:r>
              <w:rPr>
                <w:sz w:val="20"/>
                <w:szCs w:val="20"/>
              </w:rPr>
              <w:t>13.7 (9.0 to 18.4)</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33</w:t>
            </w:r>
          </w:p>
        </w:tc>
        <w:tc>
          <w:tcPr>
            <w:tcW w:w="2137" w:type="dxa"/>
          </w:tcPr>
          <w:p w:rsidR="009C688A" w:rsidRPr="00CD3A85" w:rsidRDefault="009C688A" w:rsidP="00D31976">
            <w:pPr>
              <w:pStyle w:val="a3"/>
              <w:rPr>
                <w:sz w:val="20"/>
                <w:szCs w:val="20"/>
              </w:rPr>
            </w:pPr>
            <w:r>
              <w:rPr>
                <w:sz w:val="20"/>
                <w:szCs w:val="20"/>
              </w:rPr>
              <w:t>12.7 (7.9 to 17.4)</w:t>
            </w: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765</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9</w:t>
            </w:r>
          </w:p>
        </w:tc>
        <w:tc>
          <w:tcPr>
            <w:tcW w:w="6804"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567" w:type="dxa"/>
          </w:tcPr>
          <w:p w:rsidR="009C688A" w:rsidRPr="00CD3A85" w:rsidRDefault="009C688A" w:rsidP="00D31976">
            <w:pPr>
              <w:pStyle w:val="a3"/>
              <w:tabs>
                <w:tab w:val="decimal" w:pos="317"/>
              </w:tabs>
              <w:rPr>
                <w:sz w:val="20"/>
                <w:szCs w:val="20"/>
              </w:rPr>
            </w:pPr>
            <w:r>
              <w:rPr>
                <w:sz w:val="20"/>
                <w:szCs w:val="20"/>
              </w:rPr>
              <w:t>20</w:t>
            </w:r>
          </w:p>
        </w:tc>
        <w:tc>
          <w:tcPr>
            <w:tcW w:w="1984" w:type="dxa"/>
          </w:tcPr>
          <w:p w:rsidR="009C688A" w:rsidRPr="00CD3A85" w:rsidRDefault="009C688A" w:rsidP="00D31976">
            <w:pPr>
              <w:pStyle w:val="a3"/>
              <w:rPr>
                <w:sz w:val="20"/>
                <w:szCs w:val="20"/>
              </w:rPr>
            </w:pPr>
            <w:r>
              <w:rPr>
                <w:sz w:val="20"/>
                <w:szCs w:val="20"/>
              </w:rPr>
              <w:t>9.2 (2.1 to 16.3)</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2</w:t>
            </w:r>
          </w:p>
        </w:tc>
        <w:tc>
          <w:tcPr>
            <w:tcW w:w="2137" w:type="dxa"/>
          </w:tcPr>
          <w:p w:rsidR="009C688A" w:rsidRPr="00CD3A85" w:rsidRDefault="009C688A" w:rsidP="00D31976">
            <w:pPr>
              <w:pStyle w:val="a3"/>
              <w:rPr>
                <w:sz w:val="20"/>
                <w:szCs w:val="20"/>
              </w:rPr>
            </w:pPr>
            <w:r>
              <w:rPr>
                <w:sz w:val="20"/>
                <w:szCs w:val="20"/>
              </w:rPr>
              <w:t>8.1 (</w:t>
            </w:r>
            <w:r>
              <w:rPr>
                <w:rFonts w:cs="Times New Roman"/>
                <w:sz w:val="20"/>
                <w:szCs w:val="20"/>
              </w:rPr>
              <w:t>−</w:t>
            </w:r>
            <w:r>
              <w:rPr>
                <w:sz w:val="20"/>
                <w:szCs w:val="20"/>
              </w:rPr>
              <w:t>8.1 to 24.4)</w:t>
            </w: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904</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0</w:t>
            </w:r>
          </w:p>
        </w:tc>
        <w:tc>
          <w:tcPr>
            <w:tcW w:w="6804"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567" w:type="dxa"/>
          </w:tcPr>
          <w:p w:rsidR="009C688A" w:rsidRPr="00CD3A85" w:rsidRDefault="009C688A" w:rsidP="00D31976">
            <w:pPr>
              <w:pStyle w:val="a3"/>
              <w:tabs>
                <w:tab w:val="decimal" w:pos="317"/>
              </w:tabs>
              <w:rPr>
                <w:sz w:val="20"/>
                <w:szCs w:val="20"/>
              </w:rPr>
            </w:pPr>
            <w:r>
              <w:rPr>
                <w:sz w:val="20"/>
                <w:szCs w:val="20"/>
              </w:rPr>
              <w:t>20</w:t>
            </w:r>
          </w:p>
        </w:tc>
        <w:tc>
          <w:tcPr>
            <w:tcW w:w="1984" w:type="dxa"/>
          </w:tcPr>
          <w:p w:rsidR="009C688A" w:rsidRPr="00CD3A85" w:rsidRDefault="009C688A" w:rsidP="00D31976">
            <w:pPr>
              <w:pStyle w:val="a3"/>
              <w:rPr>
                <w:sz w:val="20"/>
                <w:szCs w:val="20"/>
              </w:rPr>
            </w:pPr>
            <w:r>
              <w:rPr>
                <w:sz w:val="20"/>
                <w:szCs w:val="20"/>
              </w:rPr>
              <w:t>4.6 (3.2 to 6.0)</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2</w:t>
            </w:r>
          </w:p>
        </w:tc>
        <w:tc>
          <w:tcPr>
            <w:tcW w:w="2137" w:type="dxa"/>
          </w:tcPr>
          <w:p w:rsidR="009C688A" w:rsidRPr="00CD3A85" w:rsidRDefault="009C688A" w:rsidP="00D31976">
            <w:pPr>
              <w:pStyle w:val="a3"/>
              <w:rPr>
                <w:sz w:val="20"/>
                <w:szCs w:val="20"/>
              </w:rPr>
            </w:pPr>
            <w:r>
              <w:rPr>
                <w:sz w:val="20"/>
                <w:szCs w:val="20"/>
              </w:rPr>
              <w:t>8.9 (5.8 to 12.0)</w:t>
            </w: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016</w:t>
            </w:r>
          </w:p>
        </w:tc>
      </w:tr>
      <w:tr w:rsidR="009C688A" w:rsidRPr="00CD3A85" w:rsidTr="00D31976">
        <w:tc>
          <w:tcPr>
            <w:tcW w:w="534" w:type="dxa"/>
            <w:tcMar>
              <w:right w:w="0" w:type="dxa"/>
            </w:tcMar>
          </w:tcPr>
          <w:p w:rsidR="009C688A" w:rsidRPr="009F1DCE" w:rsidRDefault="009C688A" w:rsidP="00D31976">
            <w:pPr>
              <w:pStyle w:val="a3"/>
              <w:rPr>
                <w:sz w:val="16"/>
                <w:szCs w:val="16"/>
              </w:rPr>
            </w:pPr>
          </w:p>
        </w:tc>
        <w:tc>
          <w:tcPr>
            <w:tcW w:w="680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984"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p>
        </w:tc>
        <w:tc>
          <w:tcPr>
            <w:tcW w:w="2137"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1</w:t>
            </w:r>
          </w:p>
        </w:tc>
        <w:tc>
          <w:tcPr>
            <w:tcW w:w="6804"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567" w:type="dxa"/>
          </w:tcPr>
          <w:p w:rsidR="009C688A" w:rsidRPr="00CD3A85" w:rsidRDefault="009C688A" w:rsidP="00D31976">
            <w:pPr>
              <w:pStyle w:val="a3"/>
              <w:tabs>
                <w:tab w:val="decimal" w:pos="317"/>
              </w:tabs>
              <w:rPr>
                <w:sz w:val="20"/>
                <w:szCs w:val="20"/>
              </w:rPr>
            </w:pPr>
            <w:r>
              <w:rPr>
                <w:sz w:val="20"/>
                <w:szCs w:val="20"/>
              </w:rPr>
              <w:t>30</w:t>
            </w:r>
          </w:p>
        </w:tc>
        <w:tc>
          <w:tcPr>
            <w:tcW w:w="1984" w:type="dxa"/>
          </w:tcPr>
          <w:p w:rsidR="009C688A" w:rsidRPr="00CD3A85" w:rsidRDefault="009C688A" w:rsidP="00D31976">
            <w:pPr>
              <w:pStyle w:val="a3"/>
              <w:rPr>
                <w:sz w:val="20"/>
                <w:szCs w:val="20"/>
              </w:rPr>
            </w:pPr>
            <w:r>
              <w:rPr>
                <w:sz w:val="20"/>
                <w:szCs w:val="20"/>
              </w:rPr>
              <w:t>2.6 (1.6 to 3.7)</w:t>
            </w:r>
          </w:p>
        </w:tc>
        <w:tc>
          <w:tcPr>
            <w:tcW w:w="283" w:type="dxa"/>
          </w:tcPr>
          <w:p w:rsidR="009C688A" w:rsidRDefault="009C688A" w:rsidP="00D31976">
            <w:pPr>
              <w:pStyle w:val="a3"/>
              <w:tabs>
                <w:tab w:val="decimal" w:pos="317"/>
              </w:tabs>
              <w:rPr>
                <w:sz w:val="20"/>
                <w:szCs w:val="20"/>
              </w:rPr>
            </w:pPr>
          </w:p>
        </w:tc>
        <w:tc>
          <w:tcPr>
            <w:tcW w:w="650" w:type="dxa"/>
          </w:tcPr>
          <w:p w:rsidR="009C688A" w:rsidRPr="00CD3A85" w:rsidRDefault="009C688A" w:rsidP="00D31976">
            <w:pPr>
              <w:pStyle w:val="a3"/>
              <w:tabs>
                <w:tab w:val="decimal" w:pos="317"/>
              </w:tabs>
              <w:rPr>
                <w:sz w:val="20"/>
                <w:szCs w:val="20"/>
              </w:rPr>
            </w:pPr>
            <w:r>
              <w:rPr>
                <w:sz w:val="20"/>
                <w:szCs w:val="20"/>
              </w:rPr>
              <w:t>28</w:t>
            </w:r>
          </w:p>
        </w:tc>
        <w:tc>
          <w:tcPr>
            <w:tcW w:w="2137" w:type="dxa"/>
          </w:tcPr>
          <w:p w:rsidR="009C688A" w:rsidRPr="00CD3A85" w:rsidRDefault="009C688A" w:rsidP="00D31976">
            <w:pPr>
              <w:pStyle w:val="a3"/>
              <w:rPr>
                <w:sz w:val="20"/>
                <w:szCs w:val="20"/>
              </w:rPr>
            </w:pPr>
            <w:r>
              <w:rPr>
                <w:sz w:val="20"/>
                <w:szCs w:val="20"/>
              </w:rPr>
              <w:t>3.4 (2.4 to 4.4)</w:t>
            </w:r>
          </w:p>
        </w:tc>
        <w:tc>
          <w:tcPr>
            <w:tcW w:w="236" w:type="dxa"/>
          </w:tcPr>
          <w:p w:rsidR="009C688A" w:rsidRPr="00CD3A85" w:rsidRDefault="009C688A" w:rsidP="00D31976">
            <w:pPr>
              <w:pStyle w:val="a3"/>
              <w:rPr>
                <w:sz w:val="20"/>
                <w:szCs w:val="20"/>
              </w:rPr>
            </w:pPr>
          </w:p>
        </w:tc>
        <w:tc>
          <w:tcPr>
            <w:tcW w:w="886" w:type="dxa"/>
          </w:tcPr>
          <w:p w:rsidR="009C688A" w:rsidRPr="00CD3A85" w:rsidRDefault="009C688A" w:rsidP="00D31976">
            <w:pPr>
              <w:pStyle w:val="a3"/>
              <w:tabs>
                <w:tab w:val="decimal" w:pos="223"/>
              </w:tabs>
              <w:rPr>
                <w:sz w:val="20"/>
                <w:szCs w:val="20"/>
              </w:rPr>
            </w:pPr>
            <w:r>
              <w:rPr>
                <w:sz w:val="20"/>
                <w:szCs w:val="20"/>
              </w:rPr>
              <w:t>0.301</w:t>
            </w:r>
          </w:p>
        </w:tc>
      </w:tr>
      <w:tr w:rsidR="009C688A" w:rsidRPr="00CD3A85" w:rsidTr="00D31976">
        <w:tc>
          <w:tcPr>
            <w:tcW w:w="534" w:type="dxa"/>
            <w:tcBorders>
              <w:bottom w:val="single" w:sz="4" w:space="0" w:color="auto"/>
            </w:tcBorders>
          </w:tcPr>
          <w:p w:rsidR="009C688A" w:rsidRPr="00CD3A85" w:rsidRDefault="009C688A" w:rsidP="00D31976">
            <w:pPr>
              <w:pStyle w:val="a3"/>
              <w:rPr>
                <w:sz w:val="20"/>
                <w:szCs w:val="20"/>
              </w:rPr>
            </w:pPr>
          </w:p>
        </w:tc>
        <w:tc>
          <w:tcPr>
            <w:tcW w:w="6804" w:type="dxa"/>
            <w:tcBorders>
              <w:bottom w:val="single" w:sz="4" w:space="0" w:color="auto"/>
            </w:tcBorders>
          </w:tcPr>
          <w:p w:rsidR="009C688A" w:rsidRPr="00CD3A85"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rPr>
                <w:sz w:val="20"/>
                <w:szCs w:val="20"/>
              </w:rPr>
            </w:pPr>
          </w:p>
        </w:tc>
        <w:tc>
          <w:tcPr>
            <w:tcW w:w="1984" w:type="dxa"/>
            <w:tcBorders>
              <w:bottom w:val="single" w:sz="4" w:space="0" w:color="auto"/>
            </w:tcBorders>
          </w:tcPr>
          <w:p w:rsidR="009C688A" w:rsidRPr="00CD3A85" w:rsidRDefault="009C688A" w:rsidP="00D31976">
            <w:pPr>
              <w:pStyle w:val="a3"/>
              <w:rPr>
                <w:sz w:val="20"/>
                <w:szCs w:val="20"/>
              </w:rPr>
            </w:pPr>
          </w:p>
        </w:tc>
        <w:tc>
          <w:tcPr>
            <w:tcW w:w="283" w:type="dxa"/>
            <w:tcBorders>
              <w:bottom w:val="single" w:sz="4" w:space="0" w:color="auto"/>
            </w:tcBorders>
          </w:tcPr>
          <w:p w:rsidR="009C688A" w:rsidRPr="00CD3A85" w:rsidRDefault="009C688A" w:rsidP="00D31976">
            <w:pPr>
              <w:pStyle w:val="a3"/>
              <w:tabs>
                <w:tab w:val="decimal" w:pos="317"/>
              </w:tabs>
              <w:rPr>
                <w:sz w:val="20"/>
                <w:szCs w:val="20"/>
              </w:rPr>
            </w:pPr>
          </w:p>
        </w:tc>
        <w:tc>
          <w:tcPr>
            <w:tcW w:w="650" w:type="dxa"/>
            <w:tcBorders>
              <w:bottom w:val="single" w:sz="4" w:space="0" w:color="auto"/>
            </w:tcBorders>
          </w:tcPr>
          <w:p w:rsidR="009C688A" w:rsidRPr="00CD3A85" w:rsidRDefault="009C688A" w:rsidP="00D31976">
            <w:pPr>
              <w:pStyle w:val="a3"/>
              <w:tabs>
                <w:tab w:val="decimal" w:pos="317"/>
              </w:tabs>
              <w:rPr>
                <w:sz w:val="20"/>
                <w:szCs w:val="20"/>
              </w:rPr>
            </w:pPr>
          </w:p>
        </w:tc>
        <w:tc>
          <w:tcPr>
            <w:tcW w:w="2137" w:type="dxa"/>
            <w:tcBorders>
              <w:bottom w:val="single" w:sz="4" w:space="0" w:color="auto"/>
            </w:tcBorders>
          </w:tcPr>
          <w:p w:rsidR="009C688A" w:rsidRPr="00CD3A85" w:rsidRDefault="009C688A" w:rsidP="00D31976">
            <w:pPr>
              <w:pStyle w:val="a3"/>
              <w:rPr>
                <w:sz w:val="20"/>
                <w:szCs w:val="20"/>
              </w:rPr>
            </w:pPr>
          </w:p>
        </w:tc>
        <w:tc>
          <w:tcPr>
            <w:tcW w:w="236" w:type="dxa"/>
            <w:tcBorders>
              <w:bottom w:val="single" w:sz="4" w:space="0" w:color="auto"/>
            </w:tcBorders>
          </w:tcPr>
          <w:p w:rsidR="009C688A" w:rsidRPr="00CD3A85" w:rsidRDefault="009C688A" w:rsidP="00D31976">
            <w:pPr>
              <w:pStyle w:val="a3"/>
              <w:rPr>
                <w:sz w:val="20"/>
                <w:szCs w:val="20"/>
              </w:rPr>
            </w:pPr>
          </w:p>
        </w:tc>
        <w:tc>
          <w:tcPr>
            <w:tcW w:w="886" w:type="dxa"/>
            <w:tcBorders>
              <w:bottom w:val="single" w:sz="4" w:space="0" w:color="auto"/>
            </w:tcBorders>
          </w:tcPr>
          <w:p w:rsidR="009C688A" w:rsidRPr="00CD3A85" w:rsidRDefault="009C688A" w:rsidP="00D31976">
            <w:pPr>
              <w:pStyle w:val="a3"/>
              <w:rPr>
                <w:sz w:val="20"/>
                <w:szCs w:val="20"/>
              </w:rPr>
            </w:pPr>
          </w:p>
        </w:tc>
      </w:tr>
    </w:tbl>
    <w:p w:rsidR="009C688A" w:rsidRDefault="009C688A" w:rsidP="009C688A"/>
    <w:p w:rsidR="009C688A" w:rsidRDefault="009C688A" w:rsidP="009C688A">
      <w:pPr>
        <w:spacing w:line="276" w:lineRule="auto"/>
      </w:pPr>
      <w:r>
        <w:br w:type="page"/>
      </w:r>
    </w:p>
    <w:p w:rsidR="009C688A" w:rsidRDefault="009C688A" w:rsidP="009C688A">
      <w:pPr>
        <w:ind w:left="1418" w:hanging="1418"/>
      </w:pPr>
      <w:r>
        <w:lastRenderedPageBreak/>
        <w:t>TABLE S9</w:t>
      </w:r>
      <w:r>
        <w:tab/>
        <w:t>Misclassification rates by tobacco products considered</w:t>
      </w:r>
    </w:p>
    <w:tbl>
      <w:tblPr>
        <w:tblW w:w="14260" w:type="dxa"/>
        <w:tblLayout w:type="fixed"/>
        <w:tblLook w:val="0000" w:firstRow="0" w:lastRow="0" w:firstColumn="0" w:lastColumn="0" w:noHBand="0" w:noVBand="0"/>
      </w:tblPr>
      <w:tblGrid>
        <w:gridCol w:w="534"/>
        <w:gridCol w:w="4819"/>
        <w:gridCol w:w="567"/>
        <w:gridCol w:w="1843"/>
        <w:gridCol w:w="283"/>
        <w:gridCol w:w="567"/>
        <w:gridCol w:w="1843"/>
        <w:gridCol w:w="284"/>
        <w:gridCol w:w="567"/>
        <w:gridCol w:w="1819"/>
        <w:gridCol w:w="236"/>
        <w:gridCol w:w="898"/>
      </w:tblGrid>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4819" w:type="dxa"/>
            <w:tcBorders>
              <w:top w:val="single" w:sz="4" w:space="0" w:color="auto"/>
            </w:tcBorders>
          </w:tcPr>
          <w:p w:rsidR="009C688A" w:rsidRPr="00CD3A85" w:rsidRDefault="009C688A" w:rsidP="00D31976">
            <w:pPr>
              <w:pStyle w:val="a3"/>
              <w:rPr>
                <w:sz w:val="20"/>
                <w:szCs w:val="20"/>
              </w:rPr>
            </w:pPr>
          </w:p>
        </w:tc>
        <w:tc>
          <w:tcPr>
            <w:tcW w:w="2410"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Cigarettes</w:t>
            </w:r>
          </w:p>
        </w:tc>
        <w:tc>
          <w:tcPr>
            <w:tcW w:w="283" w:type="dxa"/>
            <w:tcBorders>
              <w:top w:val="single" w:sz="4" w:space="0" w:color="auto"/>
            </w:tcBorders>
          </w:tcPr>
          <w:p w:rsidR="009C688A" w:rsidRDefault="009C688A" w:rsidP="00D31976">
            <w:pPr>
              <w:pStyle w:val="a3"/>
              <w:rPr>
                <w:sz w:val="20"/>
                <w:szCs w:val="20"/>
              </w:rPr>
            </w:pPr>
          </w:p>
        </w:tc>
        <w:tc>
          <w:tcPr>
            <w:tcW w:w="2410"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Any smoking</w:t>
            </w:r>
          </w:p>
        </w:tc>
        <w:tc>
          <w:tcPr>
            <w:tcW w:w="284" w:type="dxa"/>
            <w:tcBorders>
              <w:top w:val="single" w:sz="4" w:space="0" w:color="auto"/>
            </w:tcBorders>
          </w:tcPr>
          <w:p w:rsidR="009C688A" w:rsidRDefault="009C688A" w:rsidP="00D31976">
            <w:pPr>
              <w:pStyle w:val="a3"/>
              <w:rPr>
                <w:sz w:val="20"/>
                <w:szCs w:val="20"/>
              </w:rPr>
            </w:pPr>
          </w:p>
        </w:tc>
        <w:tc>
          <w:tcPr>
            <w:tcW w:w="2386"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Any tobacco</w:t>
            </w:r>
          </w:p>
        </w:tc>
        <w:tc>
          <w:tcPr>
            <w:tcW w:w="236" w:type="dxa"/>
            <w:tcBorders>
              <w:top w:val="single" w:sz="4" w:space="0" w:color="auto"/>
            </w:tcBorders>
          </w:tcPr>
          <w:p w:rsidR="009C688A" w:rsidRDefault="009C688A" w:rsidP="00D31976">
            <w:pPr>
              <w:pStyle w:val="a3"/>
              <w:rPr>
                <w:sz w:val="20"/>
                <w:szCs w:val="20"/>
              </w:rPr>
            </w:pPr>
          </w:p>
        </w:tc>
        <w:tc>
          <w:tcPr>
            <w:tcW w:w="898" w:type="dxa"/>
            <w:tcBorders>
              <w:top w:val="single" w:sz="4" w:space="0" w:color="auto"/>
            </w:tcBorders>
          </w:tcPr>
          <w:p w:rsidR="009C688A" w:rsidRPr="00CD3A85" w:rsidRDefault="009C688A" w:rsidP="00D31976">
            <w:pPr>
              <w:pStyle w:val="a3"/>
              <w:rPr>
                <w:sz w:val="20"/>
                <w:szCs w:val="20"/>
              </w:rPr>
            </w:pPr>
          </w:p>
        </w:tc>
      </w:tr>
      <w:tr w:rsidR="009C688A" w:rsidRPr="00CD3A85" w:rsidTr="00D31976">
        <w:tc>
          <w:tcPr>
            <w:tcW w:w="5353" w:type="dxa"/>
            <w:gridSpan w:val="2"/>
            <w:tcBorders>
              <w:bottom w:val="single" w:sz="4" w:space="0" w:color="auto"/>
            </w:tcBorders>
          </w:tcPr>
          <w:p w:rsidR="009C688A" w:rsidRPr="00CD3A85" w:rsidRDefault="009C688A" w:rsidP="00D31976">
            <w:pPr>
              <w:pStyle w:val="a3"/>
              <w:rPr>
                <w:sz w:val="20"/>
                <w:szCs w:val="20"/>
              </w:rPr>
            </w:pPr>
            <w:r>
              <w:rPr>
                <w:sz w:val="20"/>
                <w:szCs w:val="20"/>
              </w:rPr>
              <w:t>Rate</w:t>
            </w: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19"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36" w:type="dxa"/>
            <w:tcBorders>
              <w:bottom w:val="single" w:sz="4" w:space="0" w:color="auto"/>
            </w:tcBorders>
          </w:tcPr>
          <w:p w:rsidR="009C688A" w:rsidRDefault="009C688A" w:rsidP="00D31976">
            <w:pPr>
              <w:pStyle w:val="a3"/>
              <w:rPr>
                <w:sz w:val="20"/>
                <w:szCs w:val="20"/>
              </w:rPr>
            </w:pPr>
          </w:p>
        </w:tc>
        <w:tc>
          <w:tcPr>
            <w:tcW w:w="898" w:type="dxa"/>
            <w:tcBorders>
              <w:bottom w:val="single" w:sz="4" w:space="0" w:color="auto"/>
            </w:tcBorders>
          </w:tcPr>
          <w:p w:rsidR="009C688A" w:rsidRDefault="009C688A" w:rsidP="00D31976">
            <w:pPr>
              <w:pStyle w:val="a3"/>
              <w:jc w:val="center"/>
              <w:rPr>
                <w:sz w:val="20"/>
                <w:szCs w:val="20"/>
              </w:rPr>
            </w:pPr>
            <w:r>
              <w:rPr>
                <w:sz w:val="20"/>
                <w:szCs w:val="20"/>
              </w:rPr>
              <w:t>Het p</w:t>
            </w:r>
          </w:p>
        </w:tc>
      </w:tr>
      <w:tr w:rsidR="009C688A" w:rsidRPr="00CD3A85" w:rsidTr="00D31976">
        <w:tc>
          <w:tcPr>
            <w:tcW w:w="534" w:type="dxa"/>
            <w:tcBorders>
              <w:top w:val="single" w:sz="4" w:space="0" w:color="auto"/>
            </w:tcBorders>
            <w:tcMar>
              <w:right w:w="0" w:type="dxa"/>
            </w:tcMar>
          </w:tcPr>
          <w:p w:rsidR="009C688A" w:rsidRPr="00CD3A85" w:rsidRDefault="009C688A" w:rsidP="00D31976">
            <w:pPr>
              <w:pStyle w:val="a3"/>
              <w:rPr>
                <w:sz w:val="20"/>
                <w:szCs w:val="20"/>
              </w:rPr>
            </w:pPr>
          </w:p>
        </w:tc>
        <w:tc>
          <w:tcPr>
            <w:tcW w:w="4819" w:type="dxa"/>
            <w:tcBorders>
              <w:top w:val="single" w:sz="4" w:space="0" w:color="auto"/>
            </w:tcBorders>
          </w:tcPr>
          <w:p w:rsidR="009C688A" w:rsidRPr="00CD3A85" w:rsidRDefault="009C688A" w:rsidP="00D31976">
            <w:pPr>
              <w:pStyle w:val="a3"/>
              <w:rPr>
                <w:sz w:val="20"/>
                <w:szCs w:val="20"/>
              </w:rPr>
            </w:pPr>
          </w:p>
        </w:tc>
        <w:tc>
          <w:tcPr>
            <w:tcW w:w="567" w:type="dxa"/>
            <w:tcBorders>
              <w:top w:val="single" w:sz="4" w:space="0" w:color="auto"/>
            </w:tcBorders>
          </w:tcPr>
          <w:p w:rsidR="009C688A" w:rsidRPr="00CD3A85" w:rsidRDefault="009C688A" w:rsidP="00D31976">
            <w:pPr>
              <w:pStyle w:val="a3"/>
              <w:rPr>
                <w:sz w:val="20"/>
                <w:szCs w:val="20"/>
              </w:rPr>
            </w:pPr>
          </w:p>
        </w:tc>
        <w:tc>
          <w:tcPr>
            <w:tcW w:w="1843" w:type="dxa"/>
            <w:tcBorders>
              <w:top w:val="single" w:sz="4" w:space="0" w:color="auto"/>
            </w:tcBorders>
          </w:tcPr>
          <w:p w:rsidR="009C688A" w:rsidRDefault="009C688A" w:rsidP="00D31976">
            <w:pPr>
              <w:pStyle w:val="a3"/>
              <w:rPr>
                <w:sz w:val="20"/>
                <w:szCs w:val="20"/>
              </w:rPr>
            </w:pPr>
          </w:p>
        </w:tc>
        <w:tc>
          <w:tcPr>
            <w:tcW w:w="283" w:type="dxa"/>
            <w:tcBorders>
              <w:top w:val="single" w:sz="4" w:space="0" w:color="auto"/>
            </w:tcBorders>
          </w:tcPr>
          <w:p w:rsidR="009C688A" w:rsidRDefault="009C688A" w:rsidP="00D31976">
            <w:pPr>
              <w:pStyle w:val="a3"/>
              <w:rPr>
                <w:sz w:val="20"/>
                <w:szCs w:val="20"/>
              </w:rPr>
            </w:pPr>
          </w:p>
        </w:tc>
        <w:tc>
          <w:tcPr>
            <w:tcW w:w="567" w:type="dxa"/>
            <w:tcBorders>
              <w:top w:val="single" w:sz="4" w:space="0" w:color="auto"/>
            </w:tcBorders>
          </w:tcPr>
          <w:p w:rsidR="009C688A" w:rsidRDefault="009C688A" w:rsidP="00D31976">
            <w:pPr>
              <w:pStyle w:val="a3"/>
              <w:tabs>
                <w:tab w:val="decimal" w:pos="208"/>
              </w:tabs>
              <w:rPr>
                <w:sz w:val="20"/>
                <w:szCs w:val="20"/>
              </w:rPr>
            </w:pPr>
          </w:p>
        </w:tc>
        <w:tc>
          <w:tcPr>
            <w:tcW w:w="1843"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567" w:type="dxa"/>
            <w:tcBorders>
              <w:top w:val="single" w:sz="4" w:space="0" w:color="auto"/>
            </w:tcBorders>
          </w:tcPr>
          <w:p w:rsidR="009C688A" w:rsidRDefault="009C688A" w:rsidP="00D31976">
            <w:pPr>
              <w:pStyle w:val="a3"/>
              <w:tabs>
                <w:tab w:val="decimal" w:pos="317"/>
              </w:tabs>
              <w:rPr>
                <w:sz w:val="20"/>
                <w:szCs w:val="20"/>
              </w:rPr>
            </w:pPr>
          </w:p>
        </w:tc>
        <w:tc>
          <w:tcPr>
            <w:tcW w:w="1819" w:type="dxa"/>
            <w:tcBorders>
              <w:top w:val="single" w:sz="4" w:space="0" w:color="auto"/>
            </w:tcBorders>
          </w:tcPr>
          <w:p w:rsidR="009C688A" w:rsidRDefault="009C688A" w:rsidP="00D31976">
            <w:pPr>
              <w:pStyle w:val="a3"/>
              <w:rPr>
                <w:sz w:val="20"/>
                <w:szCs w:val="20"/>
              </w:rPr>
            </w:pPr>
          </w:p>
        </w:tc>
        <w:tc>
          <w:tcPr>
            <w:tcW w:w="236" w:type="dxa"/>
            <w:tcBorders>
              <w:top w:val="single" w:sz="4" w:space="0" w:color="auto"/>
            </w:tcBorders>
          </w:tcPr>
          <w:p w:rsidR="009C688A" w:rsidRDefault="009C688A" w:rsidP="00D31976">
            <w:pPr>
              <w:pStyle w:val="a3"/>
              <w:rPr>
                <w:sz w:val="20"/>
                <w:szCs w:val="20"/>
              </w:rPr>
            </w:pPr>
          </w:p>
        </w:tc>
        <w:tc>
          <w:tcPr>
            <w:tcW w:w="898" w:type="dxa"/>
            <w:tcBorders>
              <w:top w:val="single" w:sz="4" w:space="0" w:color="auto"/>
            </w:tcBorders>
          </w:tcPr>
          <w:p w:rsidR="009C688A"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1</w:t>
            </w:r>
          </w:p>
        </w:tc>
        <w:tc>
          <w:tcPr>
            <w:tcW w:w="4819" w:type="dxa"/>
          </w:tcPr>
          <w:p w:rsidR="009C688A" w:rsidRPr="00CD3A85" w:rsidRDefault="009C688A" w:rsidP="00D31976">
            <w:pPr>
              <w:pStyle w:val="a3"/>
              <w:rPr>
                <w:sz w:val="20"/>
                <w:szCs w:val="20"/>
              </w:rPr>
            </w:pPr>
            <w:r w:rsidRPr="00CD3A85">
              <w:rPr>
                <w:sz w:val="20"/>
                <w:szCs w:val="20"/>
              </w:rPr>
              <w:t>True current smokers as % of reported non-smokers</w:t>
            </w:r>
          </w:p>
        </w:tc>
        <w:tc>
          <w:tcPr>
            <w:tcW w:w="567" w:type="dxa"/>
          </w:tcPr>
          <w:p w:rsidR="009C688A" w:rsidRPr="00CD3A85" w:rsidRDefault="009C688A" w:rsidP="00D31976">
            <w:pPr>
              <w:pStyle w:val="a3"/>
              <w:tabs>
                <w:tab w:val="decimal" w:pos="317"/>
              </w:tabs>
              <w:rPr>
                <w:sz w:val="20"/>
                <w:szCs w:val="20"/>
              </w:rPr>
            </w:pPr>
            <w:r>
              <w:rPr>
                <w:sz w:val="20"/>
                <w:szCs w:val="20"/>
              </w:rPr>
              <w:t>77</w:t>
            </w:r>
          </w:p>
        </w:tc>
        <w:tc>
          <w:tcPr>
            <w:tcW w:w="1843" w:type="dxa"/>
          </w:tcPr>
          <w:p w:rsidR="009C688A" w:rsidRPr="00CD3A85" w:rsidRDefault="009C688A" w:rsidP="00D31976">
            <w:pPr>
              <w:pStyle w:val="a3"/>
              <w:rPr>
                <w:sz w:val="20"/>
                <w:szCs w:val="20"/>
              </w:rPr>
            </w:pPr>
            <w:r>
              <w:rPr>
                <w:sz w:val="20"/>
                <w:szCs w:val="20"/>
              </w:rPr>
              <w:t>5.3 (4.4 to 6.2)</w:t>
            </w:r>
          </w:p>
        </w:tc>
        <w:tc>
          <w:tcPr>
            <w:tcW w:w="283" w:type="dxa"/>
          </w:tcPr>
          <w:p w:rsidR="009C688A"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119</w:t>
            </w:r>
          </w:p>
        </w:tc>
        <w:tc>
          <w:tcPr>
            <w:tcW w:w="1843" w:type="dxa"/>
          </w:tcPr>
          <w:p w:rsidR="009C688A" w:rsidRPr="00CD3A85" w:rsidRDefault="009C688A" w:rsidP="00D31976">
            <w:pPr>
              <w:pStyle w:val="a3"/>
              <w:rPr>
                <w:sz w:val="20"/>
                <w:szCs w:val="20"/>
              </w:rPr>
            </w:pPr>
            <w:r>
              <w:rPr>
                <w:sz w:val="20"/>
                <w:szCs w:val="20"/>
              </w:rPr>
              <w:t>4.6 (3.8 to 5.4)</w:t>
            </w:r>
          </w:p>
        </w:tc>
        <w:tc>
          <w:tcPr>
            <w:tcW w:w="284"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15</w:t>
            </w:r>
          </w:p>
        </w:tc>
        <w:tc>
          <w:tcPr>
            <w:tcW w:w="1819" w:type="dxa"/>
          </w:tcPr>
          <w:p w:rsidR="009C688A" w:rsidRPr="00CD3A85" w:rsidRDefault="009C688A" w:rsidP="00D31976">
            <w:pPr>
              <w:pStyle w:val="a3"/>
              <w:rPr>
                <w:sz w:val="20"/>
                <w:szCs w:val="20"/>
              </w:rPr>
            </w:pPr>
            <w:r>
              <w:rPr>
                <w:sz w:val="20"/>
                <w:szCs w:val="20"/>
              </w:rPr>
              <w:t>7.7 (4.1 to 11.3)</w:t>
            </w:r>
          </w:p>
        </w:tc>
        <w:tc>
          <w:tcPr>
            <w:tcW w:w="236" w:type="dxa"/>
          </w:tcPr>
          <w:p w:rsidR="009C688A"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r>
              <w:rPr>
                <w:sz w:val="20"/>
                <w:szCs w:val="20"/>
              </w:rPr>
              <w:t>0.157</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2</w:t>
            </w:r>
          </w:p>
        </w:tc>
        <w:tc>
          <w:tcPr>
            <w:tcW w:w="4819" w:type="dxa"/>
          </w:tcPr>
          <w:p w:rsidR="009C688A" w:rsidRPr="00CD3A85" w:rsidRDefault="009C688A" w:rsidP="00D31976">
            <w:pPr>
              <w:pStyle w:val="a3"/>
              <w:rPr>
                <w:sz w:val="20"/>
                <w:szCs w:val="20"/>
              </w:rPr>
            </w:pPr>
            <w:r w:rsidRPr="00CD3A85">
              <w:rPr>
                <w:sz w:val="20"/>
                <w:szCs w:val="20"/>
              </w:rPr>
              <w:t>True current smokers as % of reported never smokers</w:t>
            </w:r>
          </w:p>
        </w:tc>
        <w:tc>
          <w:tcPr>
            <w:tcW w:w="567" w:type="dxa"/>
          </w:tcPr>
          <w:p w:rsidR="009C688A" w:rsidRPr="00CD3A85" w:rsidRDefault="009C688A" w:rsidP="00D31976">
            <w:pPr>
              <w:pStyle w:val="a3"/>
              <w:tabs>
                <w:tab w:val="decimal" w:pos="317"/>
              </w:tabs>
              <w:rPr>
                <w:sz w:val="20"/>
                <w:szCs w:val="20"/>
              </w:rPr>
            </w:pPr>
            <w:r>
              <w:rPr>
                <w:sz w:val="20"/>
                <w:szCs w:val="20"/>
              </w:rPr>
              <w:t>30</w:t>
            </w:r>
          </w:p>
        </w:tc>
        <w:tc>
          <w:tcPr>
            <w:tcW w:w="1843" w:type="dxa"/>
          </w:tcPr>
          <w:p w:rsidR="009C688A" w:rsidRPr="00CD3A85" w:rsidRDefault="009C688A" w:rsidP="00D31976">
            <w:pPr>
              <w:pStyle w:val="a3"/>
              <w:rPr>
                <w:sz w:val="20"/>
                <w:szCs w:val="20"/>
              </w:rPr>
            </w:pPr>
            <w:r>
              <w:rPr>
                <w:sz w:val="20"/>
                <w:szCs w:val="20"/>
              </w:rPr>
              <w:t>4.3 (3.5 to 5.2)</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53</w:t>
            </w:r>
          </w:p>
        </w:tc>
        <w:tc>
          <w:tcPr>
            <w:tcW w:w="1843" w:type="dxa"/>
          </w:tcPr>
          <w:p w:rsidR="009C688A" w:rsidRPr="00CD3A85" w:rsidRDefault="009C688A" w:rsidP="00D31976">
            <w:pPr>
              <w:pStyle w:val="a3"/>
              <w:rPr>
                <w:sz w:val="20"/>
                <w:szCs w:val="20"/>
              </w:rPr>
            </w:pPr>
            <w:r>
              <w:rPr>
                <w:sz w:val="20"/>
                <w:szCs w:val="20"/>
              </w:rPr>
              <w:t>2.1 (1.5 to 2.8)</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3</w:t>
            </w:r>
          </w:p>
        </w:tc>
        <w:tc>
          <w:tcPr>
            <w:tcW w:w="1819" w:type="dxa"/>
          </w:tcPr>
          <w:p w:rsidR="009C688A" w:rsidRDefault="009C688A" w:rsidP="00D31976">
            <w:pPr>
              <w:pStyle w:val="a3"/>
              <w:rPr>
                <w:sz w:val="20"/>
                <w:szCs w:val="20"/>
              </w:rPr>
            </w:pPr>
            <w:r>
              <w:rPr>
                <w:sz w:val="20"/>
                <w:szCs w:val="20"/>
              </w:rPr>
              <w:t>3.2 (0.6 to 5.8)</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lt;0.001</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3</w:t>
            </w:r>
          </w:p>
        </w:tc>
        <w:tc>
          <w:tcPr>
            <w:tcW w:w="4819" w:type="dxa"/>
          </w:tcPr>
          <w:p w:rsidR="009C688A" w:rsidRPr="00CD3A85" w:rsidRDefault="009C688A" w:rsidP="00D31976">
            <w:pPr>
              <w:pStyle w:val="a3"/>
              <w:rPr>
                <w:sz w:val="20"/>
                <w:szCs w:val="20"/>
              </w:rPr>
            </w:pPr>
            <w:r w:rsidRPr="00CD3A85">
              <w:rPr>
                <w:sz w:val="20"/>
                <w:szCs w:val="20"/>
              </w:rPr>
              <w:t>True current smokers as % of reported ex-smokers</w:t>
            </w:r>
          </w:p>
        </w:tc>
        <w:tc>
          <w:tcPr>
            <w:tcW w:w="567" w:type="dxa"/>
          </w:tcPr>
          <w:p w:rsidR="009C688A" w:rsidRPr="00CD3A85" w:rsidRDefault="009C688A" w:rsidP="00D31976">
            <w:pPr>
              <w:pStyle w:val="a3"/>
              <w:tabs>
                <w:tab w:val="decimal" w:pos="317"/>
              </w:tabs>
              <w:rPr>
                <w:sz w:val="20"/>
                <w:szCs w:val="20"/>
              </w:rPr>
            </w:pPr>
            <w:r>
              <w:rPr>
                <w:sz w:val="20"/>
                <w:szCs w:val="20"/>
              </w:rPr>
              <w:t>36</w:t>
            </w:r>
          </w:p>
        </w:tc>
        <w:tc>
          <w:tcPr>
            <w:tcW w:w="1843" w:type="dxa"/>
          </w:tcPr>
          <w:p w:rsidR="009C688A" w:rsidRPr="00CD3A85" w:rsidRDefault="009C688A" w:rsidP="00D31976">
            <w:pPr>
              <w:pStyle w:val="a3"/>
              <w:rPr>
                <w:sz w:val="20"/>
                <w:szCs w:val="20"/>
              </w:rPr>
            </w:pPr>
            <w:r>
              <w:rPr>
                <w:sz w:val="20"/>
                <w:szCs w:val="20"/>
              </w:rPr>
              <w:t>12.5 (9.4 to 15.5)</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49</w:t>
            </w:r>
          </w:p>
        </w:tc>
        <w:tc>
          <w:tcPr>
            <w:tcW w:w="1843" w:type="dxa"/>
          </w:tcPr>
          <w:p w:rsidR="009C688A" w:rsidRPr="00CD3A85" w:rsidRDefault="009C688A" w:rsidP="00D31976">
            <w:pPr>
              <w:pStyle w:val="a3"/>
              <w:rPr>
                <w:sz w:val="20"/>
                <w:szCs w:val="20"/>
              </w:rPr>
            </w:pPr>
            <w:r>
              <w:rPr>
                <w:sz w:val="20"/>
                <w:szCs w:val="20"/>
              </w:rPr>
              <w:t>9.8 (7.8 to 11.9)</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3</w:t>
            </w:r>
          </w:p>
        </w:tc>
        <w:tc>
          <w:tcPr>
            <w:tcW w:w="1819" w:type="dxa"/>
          </w:tcPr>
          <w:p w:rsidR="009C688A" w:rsidRDefault="009C688A" w:rsidP="00D31976">
            <w:pPr>
              <w:pStyle w:val="a3"/>
              <w:rPr>
                <w:sz w:val="20"/>
                <w:szCs w:val="20"/>
              </w:rPr>
            </w:pPr>
            <w:r>
              <w:rPr>
                <w:sz w:val="20"/>
                <w:szCs w:val="20"/>
              </w:rPr>
              <w:t>18.5 (9.5 to 27.5)</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091</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4</w:t>
            </w:r>
          </w:p>
        </w:tc>
        <w:tc>
          <w:tcPr>
            <w:tcW w:w="4819" w:type="dxa"/>
          </w:tcPr>
          <w:p w:rsidR="009C688A" w:rsidRPr="00CD3A85" w:rsidRDefault="009C688A" w:rsidP="00D31976">
            <w:pPr>
              <w:pStyle w:val="a3"/>
              <w:rPr>
                <w:sz w:val="20"/>
                <w:szCs w:val="20"/>
              </w:rPr>
            </w:pPr>
            <w:r w:rsidRPr="00CD3A85">
              <w:rPr>
                <w:sz w:val="20"/>
                <w:szCs w:val="20"/>
              </w:rPr>
              <w:t>True non-smokers as % of reported current smokers</w:t>
            </w:r>
          </w:p>
        </w:tc>
        <w:tc>
          <w:tcPr>
            <w:tcW w:w="567" w:type="dxa"/>
          </w:tcPr>
          <w:p w:rsidR="009C688A" w:rsidRPr="00CD3A85" w:rsidRDefault="009C688A" w:rsidP="00D31976">
            <w:pPr>
              <w:pStyle w:val="a3"/>
              <w:tabs>
                <w:tab w:val="decimal" w:pos="317"/>
              </w:tabs>
              <w:rPr>
                <w:sz w:val="20"/>
                <w:szCs w:val="20"/>
              </w:rPr>
            </w:pPr>
            <w:r>
              <w:rPr>
                <w:sz w:val="20"/>
                <w:szCs w:val="20"/>
              </w:rPr>
              <w:t>63</w:t>
            </w:r>
          </w:p>
        </w:tc>
        <w:tc>
          <w:tcPr>
            <w:tcW w:w="1843" w:type="dxa"/>
          </w:tcPr>
          <w:p w:rsidR="009C688A" w:rsidRPr="00CD3A85" w:rsidRDefault="009C688A" w:rsidP="00D31976">
            <w:pPr>
              <w:pStyle w:val="a3"/>
              <w:rPr>
                <w:sz w:val="20"/>
                <w:szCs w:val="20"/>
              </w:rPr>
            </w:pPr>
            <w:r>
              <w:rPr>
                <w:sz w:val="20"/>
                <w:szCs w:val="20"/>
              </w:rPr>
              <w:t>8.9 (6.0 to 11.8)</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71</w:t>
            </w:r>
          </w:p>
        </w:tc>
        <w:tc>
          <w:tcPr>
            <w:tcW w:w="1843" w:type="dxa"/>
          </w:tcPr>
          <w:p w:rsidR="009C688A" w:rsidRPr="00CD3A85" w:rsidRDefault="009C688A" w:rsidP="00D31976">
            <w:pPr>
              <w:pStyle w:val="a3"/>
              <w:rPr>
                <w:sz w:val="20"/>
                <w:szCs w:val="20"/>
              </w:rPr>
            </w:pPr>
            <w:r>
              <w:rPr>
                <w:sz w:val="20"/>
                <w:szCs w:val="20"/>
              </w:rPr>
              <w:t>9.1 (6.6 to 11.6)</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9</w:t>
            </w:r>
          </w:p>
        </w:tc>
        <w:tc>
          <w:tcPr>
            <w:tcW w:w="1819" w:type="dxa"/>
          </w:tcPr>
          <w:p w:rsidR="009C688A" w:rsidRDefault="009C688A" w:rsidP="00D31976">
            <w:pPr>
              <w:pStyle w:val="a3"/>
              <w:rPr>
                <w:sz w:val="20"/>
                <w:szCs w:val="20"/>
              </w:rPr>
            </w:pPr>
            <w:r>
              <w:rPr>
                <w:sz w:val="20"/>
                <w:szCs w:val="20"/>
              </w:rPr>
              <w:t>8.6 (</w:t>
            </w:r>
            <w:r>
              <w:rPr>
                <w:rFonts w:cs="Times New Roman"/>
                <w:sz w:val="20"/>
                <w:szCs w:val="20"/>
              </w:rPr>
              <w:t>−</w:t>
            </w:r>
            <w:r>
              <w:rPr>
                <w:sz w:val="20"/>
                <w:szCs w:val="20"/>
              </w:rPr>
              <w:t>0.1 to 17.4)</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993</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5</w:t>
            </w:r>
          </w:p>
        </w:tc>
        <w:tc>
          <w:tcPr>
            <w:tcW w:w="4819" w:type="dxa"/>
          </w:tcPr>
          <w:p w:rsidR="009C688A" w:rsidRPr="00CD3A85" w:rsidRDefault="009C688A" w:rsidP="00D31976">
            <w:pPr>
              <w:pStyle w:val="a3"/>
              <w:rPr>
                <w:sz w:val="20"/>
                <w:szCs w:val="20"/>
              </w:rPr>
            </w:pPr>
            <w:r w:rsidRPr="00CD3A85">
              <w:rPr>
                <w:sz w:val="20"/>
                <w:szCs w:val="20"/>
              </w:rPr>
              <w:t>Reported non-smokers as % of true current smokers</w:t>
            </w:r>
          </w:p>
        </w:tc>
        <w:tc>
          <w:tcPr>
            <w:tcW w:w="567" w:type="dxa"/>
          </w:tcPr>
          <w:p w:rsidR="009C688A" w:rsidRPr="00CD3A85" w:rsidRDefault="009C688A" w:rsidP="00D31976">
            <w:pPr>
              <w:pStyle w:val="a3"/>
              <w:tabs>
                <w:tab w:val="decimal" w:pos="317"/>
              </w:tabs>
              <w:rPr>
                <w:sz w:val="20"/>
                <w:szCs w:val="20"/>
              </w:rPr>
            </w:pPr>
            <w:r>
              <w:rPr>
                <w:sz w:val="20"/>
                <w:szCs w:val="20"/>
              </w:rPr>
              <w:t>61</w:t>
            </w:r>
          </w:p>
        </w:tc>
        <w:tc>
          <w:tcPr>
            <w:tcW w:w="1843" w:type="dxa"/>
          </w:tcPr>
          <w:p w:rsidR="009C688A" w:rsidRPr="00CD3A85" w:rsidRDefault="009C688A" w:rsidP="00D31976">
            <w:pPr>
              <w:pStyle w:val="a3"/>
              <w:rPr>
                <w:sz w:val="20"/>
                <w:szCs w:val="20"/>
              </w:rPr>
            </w:pPr>
            <w:r>
              <w:rPr>
                <w:sz w:val="20"/>
                <w:szCs w:val="20"/>
              </w:rPr>
              <w:t>16.5 (13.4 to 19.5)</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68</w:t>
            </w:r>
          </w:p>
        </w:tc>
        <w:tc>
          <w:tcPr>
            <w:tcW w:w="1843" w:type="dxa"/>
          </w:tcPr>
          <w:p w:rsidR="009C688A" w:rsidRPr="00CD3A85" w:rsidRDefault="009C688A" w:rsidP="00D31976">
            <w:pPr>
              <w:pStyle w:val="a3"/>
              <w:rPr>
                <w:sz w:val="20"/>
                <w:szCs w:val="20"/>
              </w:rPr>
            </w:pPr>
            <w:r>
              <w:rPr>
                <w:sz w:val="20"/>
                <w:szCs w:val="20"/>
              </w:rPr>
              <w:t>12.8 (10.1 to 15.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8</w:t>
            </w:r>
          </w:p>
        </w:tc>
        <w:tc>
          <w:tcPr>
            <w:tcW w:w="1819" w:type="dxa"/>
          </w:tcPr>
          <w:p w:rsidR="009C688A" w:rsidRDefault="009C688A" w:rsidP="00D31976">
            <w:pPr>
              <w:pStyle w:val="a3"/>
              <w:rPr>
                <w:sz w:val="20"/>
                <w:szCs w:val="20"/>
              </w:rPr>
            </w:pPr>
            <w:r>
              <w:rPr>
                <w:sz w:val="20"/>
                <w:szCs w:val="20"/>
              </w:rPr>
              <w:t>13.3 (3.3 to 23.3)</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208</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6</w:t>
            </w:r>
          </w:p>
        </w:tc>
        <w:tc>
          <w:tcPr>
            <w:tcW w:w="4819" w:type="dxa"/>
          </w:tcPr>
          <w:p w:rsidR="009C688A" w:rsidRPr="00CD3A85" w:rsidRDefault="009C688A" w:rsidP="00D31976">
            <w:pPr>
              <w:pStyle w:val="a3"/>
              <w:rPr>
                <w:sz w:val="20"/>
                <w:szCs w:val="20"/>
              </w:rPr>
            </w:pPr>
            <w:r w:rsidRPr="00CD3A85">
              <w:rPr>
                <w:sz w:val="20"/>
                <w:szCs w:val="20"/>
              </w:rPr>
              <w:t>Reported never smokers as % of true current smokers</w:t>
            </w:r>
          </w:p>
        </w:tc>
        <w:tc>
          <w:tcPr>
            <w:tcW w:w="567" w:type="dxa"/>
          </w:tcPr>
          <w:p w:rsidR="009C688A" w:rsidRPr="00CD3A85" w:rsidRDefault="009C688A" w:rsidP="00D31976">
            <w:pPr>
              <w:pStyle w:val="a3"/>
              <w:tabs>
                <w:tab w:val="decimal" w:pos="317"/>
              </w:tabs>
              <w:rPr>
                <w:sz w:val="20"/>
                <w:szCs w:val="20"/>
              </w:rPr>
            </w:pPr>
            <w:r>
              <w:rPr>
                <w:sz w:val="20"/>
                <w:szCs w:val="20"/>
              </w:rPr>
              <w:t>22</w:t>
            </w:r>
          </w:p>
        </w:tc>
        <w:tc>
          <w:tcPr>
            <w:tcW w:w="1843" w:type="dxa"/>
          </w:tcPr>
          <w:p w:rsidR="009C688A" w:rsidRPr="00CD3A85" w:rsidRDefault="009C688A" w:rsidP="00D31976">
            <w:pPr>
              <w:pStyle w:val="a3"/>
              <w:rPr>
                <w:sz w:val="20"/>
                <w:szCs w:val="20"/>
              </w:rPr>
            </w:pPr>
            <w:r>
              <w:rPr>
                <w:sz w:val="20"/>
                <w:szCs w:val="20"/>
              </w:rPr>
              <w:t>7.8 (4.0 to 11.6)</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29</w:t>
            </w:r>
          </w:p>
        </w:tc>
        <w:tc>
          <w:tcPr>
            <w:tcW w:w="1843" w:type="dxa"/>
          </w:tcPr>
          <w:p w:rsidR="009C688A" w:rsidRPr="00CD3A85" w:rsidRDefault="009C688A" w:rsidP="00D31976">
            <w:pPr>
              <w:pStyle w:val="a3"/>
              <w:rPr>
                <w:sz w:val="20"/>
                <w:szCs w:val="20"/>
              </w:rPr>
            </w:pPr>
            <w:r>
              <w:rPr>
                <w:sz w:val="20"/>
                <w:szCs w:val="20"/>
              </w:rPr>
              <w:t>4.1 (0.6 to 7.6)</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1819" w:type="dxa"/>
          </w:tcPr>
          <w:p w:rsidR="009C688A" w:rsidRDefault="009C688A" w:rsidP="00D31976">
            <w:pPr>
              <w:pStyle w:val="a3"/>
              <w:rPr>
                <w:sz w:val="20"/>
                <w:szCs w:val="20"/>
              </w:rPr>
            </w:pPr>
            <w:r>
              <w:rPr>
                <w:sz w:val="20"/>
                <w:szCs w:val="20"/>
              </w:rPr>
              <w:t>4.3 (</w:t>
            </w:r>
            <w:r>
              <w:rPr>
                <w:rFonts w:cs="Times New Roman"/>
                <w:sz w:val="20"/>
                <w:szCs w:val="20"/>
              </w:rPr>
              <w:t>−</w:t>
            </w:r>
            <w:r>
              <w:rPr>
                <w:sz w:val="20"/>
                <w:szCs w:val="20"/>
              </w:rPr>
              <w:t>5.5 to 14.1)</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352</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7</w:t>
            </w:r>
          </w:p>
        </w:tc>
        <w:tc>
          <w:tcPr>
            <w:tcW w:w="4819" w:type="dxa"/>
          </w:tcPr>
          <w:p w:rsidR="009C688A" w:rsidRPr="00CD3A85" w:rsidRDefault="009C688A" w:rsidP="00D31976">
            <w:pPr>
              <w:pStyle w:val="a3"/>
              <w:rPr>
                <w:sz w:val="20"/>
                <w:szCs w:val="20"/>
              </w:rPr>
            </w:pPr>
            <w:r w:rsidRPr="00CD3A85">
              <w:rPr>
                <w:sz w:val="20"/>
                <w:szCs w:val="20"/>
              </w:rPr>
              <w:t>Reported ex-smokers as % of true current smokers</w:t>
            </w:r>
          </w:p>
        </w:tc>
        <w:tc>
          <w:tcPr>
            <w:tcW w:w="567" w:type="dxa"/>
          </w:tcPr>
          <w:p w:rsidR="009C688A" w:rsidRPr="00CD3A85" w:rsidRDefault="009C688A" w:rsidP="00D31976">
            <w:pPr>
              <w:pStyle w:val="a3"/>
              <w:tabs>
                <w:tab w:val="decimal" w:pos="317"/>
              </w:tabs>
              <w:rPr>
                <w:sz w:val="20"/>
                <w:szCs w:val="20"/>
              </w:rPr>
            </w:pPr>
            <w:r>
              <w:rPr>
                <w:sz w:val="20"/>
                <w:szCs w:val="20"/>
              </w:rPr>
              <w:t>22</w:t>
            </w:r>
          </w:p>
        </w:tc>
        <w:tc>
          <w:tcPr>
            <w:tcW w:w="1843" w:type="dxa"/>
          </w:tcPr>
          <w:p w:rsidR="009C688A" w:rsidRPr="00CD3A85" w:rsidRDefault="009C688A" w:rsidP="00D31976">
            <w:pPr>
              <w:pStyle w:val="a3"/>
              <w:rPr>
                <w:sz w:val="20"/>
                <w:szCs w:val="20"/>
              </w:rPr>
            </w:pPr>
            <w:r>
              <w:rPr>
                <w:sz w:val="20"/>
                <w:szCs w:val="20"/>
              </w:rPr>
              <w:t>7.4 (3.7 to 11.0)</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29</w:t>
            </w:r>
          </w:p>
        </w:tc>
        <w:tc>
          <w:tcPr>
            <w:tcW w:w="1843" w:type="dxa"/>
          </w:tcPr>
          <w:p w:rsidR="009C688A" w:rsidRPr="00CD3A85" w:rsidRDefault="009C688A" w:rsidP="00D31976">
            <w:pPr>
              <w:pStyle w:val="a3"/>
              <w:rPr>
                <w:sz w:val="20"/>
                <w:szCs w:val="20"/>
              </w:rPr>
            </w:pPr>
            <w:r>
              <w:rPr>
                <w:sz w:val="20"/>
                <w:szCs w:val="20"/>
              </w:rPr>
              <w:t>10.3 (7.0 to 13.7)</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1819" w:type="dxa"/>
          </w:tcPr>
          <w:p w:rsidR="009C688A" w:rsidRDefault="009C688A" w:rsidP="00D31976">
            <w:pPr>
              <w:pStyle w:val="a3"/>
              <w:rPr>
                <w:sz w:val="20"/>
                <w:szCs w:val="20"/>
              </w:rPr>
            </w:pPr>
            <w:r>
              <w:rPr>
                <w:sz w:val="20"/>
                <w:szCs w:val="20"/>
              </w:rPr>
              <w:t>8.0 (</w:t>
            </w:r>
            <w:r>
              <w:rPr>
                <w:rFonts w:cs="Times New Roman"/>
                <w:sz w:val="20"/>
                <w:szCs w:val="20"/>
              </w:rPr>
              <w:t>−</w:t>
            </w:r>
            <w:r>
              <w:rPr>
                <w:sz w:val="20"/>
                <w:szCs w:val="20"/>
              </w:rPr>
              <w:t>1.4 to 17.3)</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482</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8</w:t>
            </w:r>
          </w:p>
        </w:tc>
        <w:tc>
          <w:tcPr>
            <w:tcW w:w="4819" w:type="dxa"/>
          </w:tcPr>
          <w:p w:rsidR="009C688A" w:rsidRPr="00CD3A85" w:rsidRDefault="009C688A" w:rsidP="00D31976">
            <w:pPr>
              <w:pStyle w:val="a3"/>
              <w:rPr>
                <w:sz w:val="20"/>
                <w:szCs w:val="20"/>
              </w:rPr>
            </w:pPr>
            <w:r w:rsidRPr="00CD3A85">
              <w:rPr>
                <w:sz w:val="20"/>
                <w:szCs w:val="20"/>
              </w:rPr>
              <w:t>Reported non-smokers as % of reported current smokers (plus misclassified non-smokers)</w:t>
            </w:r>
          </w:p>
        </w:tc>
        <w:tc>
          <w:tcPr>
            <w:tcW w:w="567" w:type="dxa"/>
          </w:tcPr>
          <w:p w:rsidR="009C688A" w:rsidRPr="00CD3A85" w:rsidRDefault="009C688A" w:rsidP="00D31976">
            <w:pPr>
              <w:pStyle w:val="a3"/>
              <w:tabs>
                <w:tab w:val="decimal" w:pos="317"/>
              </w:tabs>
              <w:rPr>
                <w:sz w:val="20"/>
                <w:szCs w:val="20"/>
              </w:rPr>
            </w:pPr>
            <w:r>
              <w:rPr>
                <w:sz w:val="20"/>
                <w:szCs w:val="20"/>
              </w:rPr>
              <w:t>75</w:t>
            </w:r>
          </w:p>
        </w:tc>
        <w:tc>
          <w:tcPr>
            <w:tcW w:w="1843" w:type="dxa"/>
          </w:tcPr>
          <w:p w:rsidR="009C688A" w:rsidRPr="00CD3A85" w:rsidRDefault="009C688A" w:rsidP="00D31976">
            <w:pPr>
              <w:pStyle w:val="a3"/>
              <w:rPr>
                <w:sz w:val="20"/>
                <w:szCs w:val="20"/>
              </w:rPr>
            </w:pPr>
            <w:r>
              <w:rPr>
                <w:sz w:val="20"/>
                <w:szCs w:val="20"/>
              </w:rPr>
              <w:t>14.1 (11.7 to 16.4)</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99</w:t>
            </w:r>
          </w:p>
        </w:tc>
        <w:tc>
          <w:tcPr>
            <w:tcW w:w="1843" w:type="dxa"/>
          </w:tcPr>
          <w:p w:rsidR="009C688A" w:rsidRPr="00CD3A85" w:rsidRDefault="009C688A" w:rsidP="00D31976">
            <w:pPr>
              <w:pStyle w:val="a3"/>
              <w:rPr>
                <w:sz w:val="20"/>
                <w:szCs w:val="20"/>
              </w:rPr>
            </w:pPr>
            <w:r>
              <w:rPr>
                <w:sz w:val="20"/>
                <w:szCs w:val="20"/>
              </w:rPr>
              <w:t>10.0 (8.1 to 12.0)</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3</w:t>
            </w:r>
          </w:p>
        </w:tc>
        <w:tc>
          <w:tcPr>
            <w:tcW w:w="1819" w:type="dxa"/>
          </w:tcPr>
          <w:p w:rsidR="009C688A" w:rsidRDefault="009C688A" w:rsidP="00D31976">
            <w:pPr>
              <w:pStyle w:val="a3"/>
              <w:rPr>
                <w:sz w:val="20"/>
                <w:szCs w:val="20"/>
              </w:rPr>
            </w:pPr>
            <w:r>
              <w:rPr>
                <w:sz w:val="20"/>
                <w:szCs w:val="20"/>
              </w:rPr>
              <w:t>12.3 (4.9 to 19.7)</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037</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9</w:t>
            </w:r>
          </w:p>
        </w:tc>
        <w:tc>
          <w:tcPr>
            <w:tcW w:w="4819" w:type="dxa"/>
          </w:tcPr>
          <w:p w:rsidR="009C688A" w:rsidRPr="00CD3A85" w:rsidRDefault="009C688A" w:rsidP="00D31976">
            <w:pPr>
              <w:pStyle w:val="a3"/>
              <w:rPr>
                <w:sz w:val="20"/>
                <w:szCs w:val="20"/>
              </w:rPr>
            </w:pPr>
            <w:r w:rsidRPr="00CD3A85">
              <w:rPr>
                <w:sz w:val="20"/>
                <w:szCs w:val="20"/>
              </w:rPr>
              <w:t>Reported never smokers as % of reported current smokers (plus misclassified non-smokers)</w:t>
            </w:r>
          </w:p>
        </w:tc>
        <w:tc>
          <w:tcPr>
            <w:tcW w:w="567" w:type="dxa"/>
          </w:tcPr>
          <w:p w:rsidR="009C688A" w:rsidRPr="00CD3A85" w:rsidRDefault="009C688A" w:rsidP="00D31976">
            <w:pPr>
              <w:pStyle w:val="a3"/>
              <w:tabs>
                <w:tab w:val="decimal" w:pos="317"/>
              </w:tabs>
              <w:rPr>
                <w:sz w:val="20"/>
                <w:szCs w:val="20"/>
              </w:rPr>
            </w:pPr>
            <w:r>
              <w:rPr>
                <w:sz w:val="20"/>
                <w:szCs w:val="20"/>
              </w:rPr>
              <w:t>25</w:t>
            </w:r>
          </w:p>
        </w:tc>
        <w:tc>
          <w:tcPr>
            <w:tcW w:w="1843" w:type="dxa"/>
          </w:tcPr>
          <w:p w:rsidR="009C688A" w:rsidRPr="00CD3A85" w:rsidRDefault="009C688A" w:rsidP="00D31976">
            <w:pPr>
              <w:pStyle w:val="a3"/>
              <w:rPr>
                <w:sz w:val="20"/>
                <w:szCs w:val="20"/>
              </w:rPr>
            </w:pPr>
            <w:r>
              <w:rPr>
                <w:sz w:val="20"/>
                <w:szCs w:val="20"/>
              </w:rPr>
              <w:t>7.4 (4.2 to 10.6)</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40</w:t>
            </w:r>
          </w:p>
        </w:tc>
        <w:tc>
          <w:tcPr>
            <w:tcW w:w="1843" w:type="dxa"/>
          </w:tcPr>
          <w:p w:rsidR="009C688A" w:rsidRPr="00CD3A85" w:rsidRDefault="009C688A" w:rsidP="00D31976">
            <w:pPr>
              <w:pStyle w:val="a3"/>
              <w:rPr>
                <w:sz w:val="20"/>
                <w:szCs w:val="20"/>
              </w:rPr>
            </w:pPr>
            <w:r>
              <w:rPr>
                <w:sz w:val="20"/>
                <w:szCs w:val="20"/>
              </w:rPr>
              <w:t>3.1 (0.7 to 5.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1819" w:type="dxa"/>
          </w:tcPr>
          <w:p w:rsidR="009C688A" w:rsidRDefault="009C688A" w:rsidP="00D31976">
            <w:pPr>
              <w:pStyle w:val="a3"/>
              <w:rPr>
                <w:sz w:val="20"/>
                <w:szCs w:val="20"/>
              </w:rPr>
            </w:pPr>
            <w:r>
              <w:rPr>
                <w:sz w:val="20"/>
                <w:szCs w:val="20"/>
              </w:rPr>
              <w:t>4.1 (</w:t>
            </w:r>
            <w:r>
              <w:rPr>
                <w:rFonts w:cs="Times New Roman"/>
                <w:sz w:val="20"/>
                <w:szCs w:val="20"/>
              </w:rPr>
              <w:t>−</w:t>
            </w:r>
            <w:r>
              <w:rPr>
                <w:sz w:val="20"/>
                <w:szCs w:val="20"/>
              </w:rPr>
              <w:t>4.2 to 12.5)</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105</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0</w:t>
            </w:r>
          </w:p>
        </w:tc>
        <w:tc>
          <w:tcPr>
            <w:tcW w:w="4819" w:type="dxa"/>
          </w:tcPr>
          <w:p w:rsidR="009C688A" w:rsidRPr="00CD3A85" w:rsidRDefault="009C688A" w:rsidP="00D31976">
            <w:pPr>
              <w:pStyle w:val="a3"/>
              <w:rPr>
                <w:sz w:val="20"/>
                <w:szCs w:val="20"/>
              </w:rPr>
            </w:pPr>
            <w:r w:rsidRPr="00CD3A85">
              <w:rPr>
                <w:sz w:val="20"/>
                <w:szCs w:val="20"/>
              </w:rPr>
              <w:t>Reported ex-smokers as % of reported current smokers (plus misclassified non-smokers)</w:t>
            </w:r>
          </w:p>
        </w:tc>
        <w:tc>
          <w:tcPr>
            <w:tcW w:w="567" w:type="dxa"/>
          </w:tcPr>
          <w:p w:rsidR="009C688A" w:rsidRPr="00CD3A85" w:rsidRDefault="009C688A" w:rsidP="00D31976">
            <w:pPr>
              <w:pStyle w:val="a3"/>
              <w:tabs>
                <w:tab w:val="decimal" w:pos="317"/>
              </w:tabs>
              <w:rPr>
                <w:sz w:val="20"/>
                <w:szCs w:val="20"/>
              </w:rPr>
            </w:pPr>
            <w:r>
              <w:rPr>
                <w:sz w:val="20"/>
                <w:szCs w:val="20"/>
              </w:rPr>
              <w:t>25</w:t>
            </w:r>
          </w:p>
        </w:tc>
        <w:tc>
          <w:tcPr>
            <w:tcW w:w="1843" w:type="dxa"/>
          </w:tcPr>
          <w:p w:rsidR="009C688A" w:rsidRPr="00CD3A85" w:rsidRDefault="009C688A" w:rsidP="00D31976">
            <w:pPr>
              <w:pStyle w:val="a3"/>
              <w:rPr>
                <w:sz w:val="20"/>
                <w:szCs w:val="20"/>
              </w:rPr>
            </w:pPr>
            <w:r>
              <w:rPr>
                <w:sz w:val="20"/>
                <w:szCs w:val="20"/>
              </w:rPr>
              <w:t>7.0 (4.0 to 10.1)</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40</w:t>
            </w:r>
          </w:p>
        </w:tc>
        <w:tc>
          <w:tcPr>
            <w:tcW w:w="1843" w:type="dxa"/>
          </w:tcPr>
          <w:p w:rsidR="009C688A" w:rsidRPr="00CD3A85" w:rsidRDefault="009C688A" w:rsidP="00D31976">
            <w:pPr>
              <w:pStyle w:val="a3"/>
              <w:rPr>
                <w:sz w:val="20"/>
                <w:szCs w:val="20"/>
              </w:rPr>
            </w:pPr>
            <w:r>
              <w:rPr>
                <w:sz w:val="20"/>
                <w:szCs w:val="20"/>
              </w:rPr>
              <w:t>8.1 (5.8 to 10.4)</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1819" w:type="dxa"/>
          </w:tcPr>
          <w:p w:rsidR="009C688A" w:rsidRDefault="009C688A" w:rsidP="00D31976">
            <w:pPr>
              <w:pStyle w:val="a3"/>
              <w:rPr>
                <w:sz w:val="20"/>
                <w:szCs w:val="20"/>
              </w:rPr>
            </w:pPr>
            <w:r>
              <w:rPr>
                <w:sz w:val="20"/>
                <w:szCs w:val="20"/>
              </w:rPr>
              <w:t>7.7 (</w:t>
            </w:r>
            <w:r>
              <w:rPr>
                <w:rFonts w:cs="Times New Roman"/>
                <w:sz w:val="20"/>
                <w:szCs w:val="20"/>
              </w:rPr>
              <w:t>−</w:t>
            </w:r>
            <w:r>
              <w:rPr>
                <w:sz w:val="20"/>
                <w:szCs w:val="20"/>
              </w:rPr>
              <w:t>0.3 to 15.8)</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846</w:t>
            </w:r>
          </w:p>
        </w:tc>
      </w:tr>
      <w:tr w:rsidR="009C688A" w:rsidRPr="00CD3A85" w:rsidTr="00D31976">
        <w:tc>
          <w:tcPr>
            <w:tcW w:w="534" w:type="dxa"/>
          </w:tcPr>
          <w:p w:rsidR="009C688A" w:rsidRPr="009F1DCE" w:rsidRDefault="009C688A" w:rsidP="00D31976">
            <w:pPr>
              <w:pStyle w:val="a3"/>
              <w:rPr>
                <w:sz w:val="16"/>
                <w:szCs w:val="16"/>
              </w:rPr>
            </w:pPr>
          </w:p>
        </w:tc>
        <w:tc>
          <w:tcPr>
            <w:tcW w:w="4819"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3"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19" w:type="dxa"/>
          </w:tcPr>
          <w:p w:rsidR="009C688A" w:rsidRPr="00CD3A85" w:rsidRDefault="009C688A" w:rsidP="00D31976">
            <w:pPr>
              <w:pStyle w:val="a3"/>
              <w:rPr>
                <w:sz w:val="20"/>
                <w:szCs w:val="20"/>
              </w:rPr>
            </w:pPr>
          </w:p>
        </w:tc>
        <w:tc>
          <w:tcPr>
            <w:tcW w:w="236" w:type="dxa"/>
          </w:tcPr>
          <w:p w:rsidR="009C688A" w:rsidRPr="00CD3A85" w:rsidRDefault="009C688A" w:rsidP="00D31976">
            <w:pPr>
              <w:pStyle w:val="a3"/>
              <w:rPr>
                <w:sz w:val="20"/>
                <w:szCs w:val="20"/>
              </w:rPr>
            </w:pPr>
          </w:p>
        </w:tc>
        <w:tc>
          <w:tcPr>
            <w:tcW w:w="898"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1</w:t>
            </w:r>
          </w:p>
        </w:tc>
        <w:tc>
          <w:tcPr>
            <w:tcW w:w="4819" w:type="dxa"/>
          </w:tcPr>
          <w:p w:rsidR="009C688A" w:rsidRPr="00CD3A85" w:rsidRDefault="009C688A" w:rsidP="00D31976">
            <w:pPr>
              <w:pStyle w:val="a3"/>
              <w:rPr>
                <w:sz w:val="20"/>
                <w:szCs w:val="20"/>
              </w:rPr>
            </w:pPr>
            <w:r w:rsidRPr="00CD3A85">
              <w:rPr>
                <w:sz w:val="20"/>
                <w:szCs w:val="20"/>
              </w:rPr>
              <w:t>Reported current smokers as % of true non-smokers</w:t>
            </w:r>
          </w:p>
        </w:tc>
        <w:tc>
          <w:tcPr>
            <w:tcW w:w="567" w:type="dxa"/>
          </w:tcPr>
          <w:p w:rsidR="009C688A" w:rsidRPr="00CD3A85" w:rsidRDefault="009C688A" w:rsidP="00D31976">
            <w:pPr>
              <w:pStyle w:val="a3"/>
              <w:tabs>
                <w:tab w:val="decimal" w:pos="317"/>
              </w:tabs>
              <w:rPr>
                <w:sz w:val="20"/>
                <w:szCs w:val="20"/>
              </w:rPr>
            </w:pPr>
            <w:r>
              <w:rPr>
                <w:sz w:val="20"/>
                <w:szCs w:val="20"/>
              </w:rPr>
              <w:t>61</w:t>
            </w:r>
          </w:p>
        </w:tc>
        <w:tc>
          <w:tcPr>
            <w:tcW w:w="1843" w:type="dxa"/>
          </w:tcPr>
          <w:p w:rsidR="009C688A" w:rsidRPr="00CD3A85" w:rsidRDefault="009C688A" w:rsidP="00D31976">
            <w:pPr>
              <w:pStyle w:val="a3"/>
              <w:rPr>
                <w:sz w:val="20"/>
                <w:szCs w:val="20"/>
              </w:rPr>
            </w:pPr>
            <w:r>
              <w:rPr>
                <w:sz w:val="20"/>
                <w:szCs w:val="20"/>
              </w:rPr>
              <w:t>2.9 (1.8 to 4.0)</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69</w:t>
            </w:r>
          </w:p>
        </w:tc>
        <w:tc>
          <w:tcPr>
            <w:tcW w:w="1843" w:type="dxa"/>
          </w:tcPr>
          <w:p w:rsidR="009C688A" w:rsidRPr="00CD3A85" w:rsidRDefault="009C688A" w:rsidP="00D31976">
            <w:pPr>
              <w:pStyle w:val="a3"/>
              <w:rPr>
                <w:sz w:val="20"/>
                <w:szCs w:val="20"/>
              </w:rPr>
            </w:pPr>
            <w:r>
              <w:rPr>
                <w:sz w:val="20"/>
                <w:szCs w:val="20"/>
              </w:rPr>
              <w:t>3.6 (2.6 to 4.7)</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8</w:t>
            </w:r>
          </w:p>
        </w:tc>
        <w:tc>
          <w:tcPr>
            <w:tcW w:w="1819" w:type="dxa"/>
          </w:tcPr>
          <w:p w:rsidR="009C688A" w:rsidRDefault="009C688A" w:rsidP="00D31976">
            <w:pPr>
              <w:pStyle w:val="a3"/>
              <w:rPr>
                <w:sz w:val="20"/>
                <w:szCs w:val="20"/>
              </w:rPr>
            </w:pPr>
            <w:r>
              <w:rPr>
                <w:sz w:val="20"/>
                <w:szCs w:val="20"/>
              </w:rPr>
              <w:t>5.9 (1.1 to 10.8)</w:t>
            </w:r>
          </w:p>
        </w:tc>
        <w:tc>
          <w:tcPr>
            <w:tcW w:w="236" w:type="dxa"/>
          </w:tcPr>
          <w:p w:rsidR="009C688A" w:rsidRDefault="009C688A" w:rsidP="00D31976">
            <w:pPr>
              <w:pStyle w:val="a3"/>
              <w:rPr>
                <w:sz w:val="20"/>
                <w:szCs w:val="20"/>
              </w:rPr>
            </w:pPr>
          </w:p>
        </w:tc>
        <w:tc>
          <w:tcPr>
            <w:tcW w:w="898" w:type="dxa"/>
          </w:tcPr>
          <w:p w:rsidR="009C688A" w:rsidRDefault="009C688A" w:rsidP="00D31976">
            <w:pPr>
              <w:pStyle w:val="a3"/>
              <w:tabs>
                <w:tab w:val="decimal" w:pos="223"/>
              </w:tabs>
              <w:rPr>
                <w:sz w:val="20"/>
                <w:szCs w:val="20"/>
              </w:rPr>
            </w:pPr>
            <w:r>
              <w:rPr>
                <w:sz w:val="20"/>
                <w:szCs w:val="20"/>
              </w:rPr>
              <w:t>0.358</w:t>
            </w:r>
          </w:p>
        </w:tc>
      </w:tr>
      <w:tr w:rsidR="009C688A" w:rsidRPr="00CD3A85" w:rsidTr="00D31976">
        <w:tc>
          <w:tcPr>
            <w:tcW w:w="534" w:type="dxa"/>
            <w:tcBorders>
              <w:bottom w:val="single" w:sz="4" w:space="0" w:color="auto"/>
            </w:tcBorders>
          </w:tcPr>
          <w:p w:rsidR="009C688A" w:rsidRPr="00CD3A85" w:rsidRDefault="009C688A" w:rsidP="00D31976">
            <w:pPr>
              <w:pStyle w:val="a3"/>
              <w:rPr>
                <w:sz w:val="20"/>
                <w:szCs w:val="20"/>
              </w:rPr>
            </w:pPr>
          </w:p>
        </w:tc>
        <w:tc>
          <w:tcPr>
            <w:tcW w:w="4819" w:type="dxa"/>
            <w:tcBorders>
              <w:bottom w:val="single" w:sz="4" w:space="0" w:color="auto"/>
            </w:tcBorders>
          </w:tcPr>
          <w:p w:rsidR="009C688A" w:rsidRPr="00CD3A85"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tabs>
                <w:tab w:val="decimal" w:pos="459"/>
              </w:tabs>
              <w:rPr>
                <w:sz w:val="20"/>
                <w:szCs w:val="20"/>
              </w:rPr>
            </w:pPr>
          </w:p>
        </w:tc>
        <w:tc>
          <w:tcPr>
            <w:tcW w:w="1843" w:type="dxa"/>
            <w:tcBorders>
              <w:bottom w:val="single" w:sz="4" w:space="0" w:color="auto"/>
            </w:tcBorders>
          </w:tcPr>
          <w:p w:rsidR="009C688A" w:rsidRPr="00CD3A85" w:rsidRDefault="009C688A" w:rsidP="00D31976">
            <w:pPr>
              <w:pStyle w:val="a3"/>
              <w:rPr>
                <w:sz w:val="20"/>
                <w:szCs w:val="20"/>
              </w:rPr>
            </w:pPr>
          </w:p>
        </w:tc>
        <w:tc>
          <w:tcPr>
            <w:tcW w:w="283" w:type="dxa"/>
            <w:tcBorders>
              <w:bottom w:val="single" w:sz="4" w:space="0" w:color="auto"/>
            </w:tcBorders>
          </w:tcPr>
          <w:p w:rsidR="009C688A" w:rsidRPr="00CD3A85" w:rsidRDefault="009C688A" w:rsidP="00D31976">
            <w:pPr>
              <w:pStyle w:val="a3"/>
              <w:tabs>
                <w:tab w:val="decimal" w:pos="317"/>
              </w:tabs>
              <w:rPr>
                <w:sz w:val="20"/>
                <w:szCs w:val="20"/>
              </w:rPr>
            </w:pPr>
          </w:p>
        </w:tc>
        <w:tc>
          <w:tcPr>
            <w:tcW w:w="567" w:type="dxa"/>
            <w:tcBorders>
              <w:bottom w:val="single" w:sz="4" w:space="0" w:color="auto"/>
            </w:tcBorders>
          </w:tcPr>
          <w:p w:rsidR="009C688A" w:rsidRPr="00CD3A85" w:rsidRDefault="009C688A" w:rsidP="00D31976">
            <w:pPr>
              <w:pStyle w:val="a3"/>
              <w:tabs>
                <w:tab w:val="decimal" w:pos="506"/>
              </w:tabs>
              <w:rPr>
                <w:sz w:val="20"/>
                <w:szCs w:val="20"/>
              </w:rPr>
            </w:pPr>
          </w:p>
        </w:tc>
        <w:tc>
          <w:tcPr>
            <w:tcW w:w="1843" w:type="dxa"/>
            <w:tcBorders>
              <w:bottom w:val="single" w:sz="4" w:space="0" w:color="auto"/>
            </w:tcBorders>
          </w:tcPr>
          <w:p w:rsidR="009C688A" w:rsidRPr="00CD3A85" w:rsidRDefault="009C688A" w:rsidP="00D31976">
            <w:pPr>
              <w:pStyle w:val="a3"/>
              <w:rPr>
                <w:sz w:val="20"/>
                <w:szCs w:val="20"/>
              </w:rPr>
            </w:pPr>
          </w:p>
        </w:tc>
        <w:tc>
          <w:tcPr>
            <w:tcW w:w="284"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Default="009C688A" w:rsidP="00D31976">
            <w:pPr>
              <w:pStyle w:val="a3"/>
              <w:tabs>
                <w:tab w:val="decimal" w:pos="317"/>
              </w:tabs>
              <w:rPr>
                <w:sz w:val="20"/>
                <w:szCs w:val="20"/>
              </w:rPr>
            </w:pPr>
          </w:p>
        </w:tc>
        <w:tc>
          <w:tcPr>
            <w:tcW w:w="1819" w:type="dxa"/>
            <w:tcBorders>
              <w:bottom w:val="single" w:sz="4" w:space="0" w:color="auto"/>
            </w:tcBorders>
          </w:tcPr>
          <w:p w:rsidR="009C688A" w:rsidRDefault="009C688A" w:rsidP="00D31976">
            <w:pPr>
              <w:pStyle w:val="a3"/>
              <w:rPr>
                <w:sz w:val="20"/>
                <w:szCs w:val="20"/>
              </w:rPr>
            </w:pPr>
          </w:p>
        </w:tc>
        <w:tc>
          <w:tcPr>
            <w:tcW w:w="236" w:type="dxa"/>
            <w:tcBorders>
              <w:bottom w:val="single" w:sz="4" w:space="0" w:color="auto"/>
            </w:tcBorders>
          </w:tcPr>
          <w:p w:rsidR="009C688A" w:rsidRDefault="009C688A" w:rsidP="00D31976">
            <w:pPr>
              <w:pStyle w:val="a3"/>
              <w:rPr>
                <w:sz w:val="20"/>
                <w:szCs w:val="20"/>
              </w:rPr>
            </w:pPr>
          </w:p>
        </w:tc>
        <w:tc>
          <w:tcPr>
            <w:tcW w:w="898" w:type="dxa"/>
            <w:tcBorders>
              <w:bottom w:val="single" w:sz="4" w:space="0" w:color="auto"/>
            </w:tcBorders>
          </w:tcPr>
          <w:p w:rsidR="009C688A" w:rsidRDefault="009C688A" w:rsidP="00D31976">
            <w:pPr>
              <w:pStyle w:val="a3"/>
              <w:tabs>
                <w:tab w:val="decimal" w:pos="223"/>
              </w:tabs>
              <w:rPr>
                <w:sz w:val="20"/>
                <w:szCs w:val="20"/>
              </w:rPr>
            </w:pPr>
          </w:p>
        </w:tc>
      </w:tr>
    </w:tbl>
    <w:p w:rsidR="009C688A" w:rsidRDefault="009C688A" w:rsidP="009C688A"/>
    <w:p w:rsidR="009C688A" w:rsidRDefault="009C688A" w:rsidP="009C688A">
      <w:pPr>
        <w:spacing w:line="276" w:lineRule="auto"/>
      </w:pPr>
      <w:r>
        <w:br w:type="page"/>
      </w:r>
    </w:p>
    <w:p w:rsidR="009C688A" w:rsidRDefault="009C688A" w:rsidP="009C688A">
      <w:pPr>
        <w:ind w:left="1418" w:hanging="1418"/>
      </w:pPr>
      <w:r>
        <w:lastRenderedPageBreak/>
        <w:t>TABLE S10</w:t>
      </w:r>
      <w:r>
        <w:tab/>
        <w:t>Misclassification rates by sex</w:t>
      </w:r>
    </w:p>
    <w:tbl>
      <w:tblPr>
        <w:tblW w:w="14260" w:type="dxa"/>
        <w:tblLayout w:type="fixed"/>
        <w:tblLook w:val="0000" w:firstRow="0" w:lastRow="0" w:firstColumn="0" w:lastColumn="0" w:noHBand="0" w:noVBand="0"/>
      </w:tblPr>
      <w:tblGrid>
        <w:gridCol w:w="534"/>
        <w:gridCol w:w="60"/>
        <w:gridCol w:w="5043"/>
        <w:gridCol w:w="567"/>
        <w:gridCol w:w="1842"/>
        <w:gridCol w:w="284"/>
        <w:gridCol w:w="567"/>
        <w:gridCol w:w="1701"/>
        <w:gridCol w:w="283"/>
        <w:gridCol w:w="567"/>
        <w:gridCol w:w="1843"/>
        <w:gridCol w:w="284"/>
        <w:gridCol w:w="685"/>
      </w:tblGrid>
      <w:tr w:rsidR="009C688A" w:rsidRPr="00CD3A85" w:rsidTr="00D31976">
        <w:tc>
          <w:tcPr>
            <w:tcW w:w="594" w:type="dxa"/>
            <w:gridSpan w:val="2"/>
            <w:tcBorders>
              <w:top w:val="single" w:sz="4" w:space="0" w:color="auto"/>
            </w:tcBorders>
          </w:tcPr>
          <w:p w:rsidR="009C688A" w:rsidRPr="00CD3A85" w:rsidRDefault="009C688A" w:rsidP="00D31976">
            <w:pPr>
              <w:pStyle w:val="a3"/>
              <w:rPr>
                <w:sz w:val="20"/>
                <w:szCs w:val="20"/>
              </w:rPr>
            </w:pPr>
          </w:p>
        </w:tc>
        <w:tc>
          <w:tcPr>
            <w:tcW w:w="5043" w:type="dxa"/>
            <w:tcBorders>
              <w:top w:val="single" w:sz="4" w:space="0" w:color="auto"/>
            </w:tcBorders>
          </w:tcPr>
          <w:p w:rsidR="009C688A" w:rsidRPr="00CD3A85" w:rsidRDefault="009C688A" w:rsidP="00D31976">
            <w:pPr>
              <w:pStyle w:val="a3"/>
              <w:rPr>
                <w:sz w:val="20"/>
                <w:szCs w:val="20"/>
              </w:rPr>
            </w:pPr>
          </w:p>
        </w:tc>
        <w:tc>
          <w:tcPr>
            <w:tcW w:w="2409"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Females</w:t>
            </w:r>
          </w:p>
        </w:tc>
        <w:tc>
          <w:tcPr>
            <w:tcW w:w="284"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Males</w:t>
            </w:r>
          </w:p>
        </w:tc>
        <w:tc>
          <w:tcPr>
            <w:tcW w:w="283" w:type="dxa"/>
            <w:tcBorders>
              <w:top w:val="single" w:sz="4" w:space="0" w:color="auto"/>
            </w:tcBorders>
          </w:tcPr>
          <w:p w:rsidR="009C688A" w:rsidRDefault="009C688A" w:rsidP="00D31976">
            <w:pPr>
              <w:pStyle w:val="a3"/>
              <w:rPr>
                <w:sz w:val="20"/>
                <w:szCs w:val="20"/>
              </w:rPr>
            </w:pPr>
          </w:p>
        </w:tc>
        <w:tc>
          <w:tcPr>
            <w:tcW w:w="2410"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Combined</w:t>
            </w:r>
          </w:p>
        </w:tc>
        <w:tc>
          <w:tcPr>
            <w:tcW w:w="284" w:type="dxa"/>
            <w:tcBorders>
              <w:top w:val="single" w:sz="4" w:space="0" w:color="auto"/>
            </w:tcBorders>
          </w:tcPr>
          <w:p w:rsidR="009C688A" w:rsidRDefault="009C688A" w:rsidP="00D31976">
            <w:pPr>
              <w:pStyle w:val="a3"/>
              <w:rPr>
                <w:sz w:val="20"/>
                <w:szCs w:val="20"/>
              </w:rPr>
            </w:pPr>
          </w:p>
        </w:tc>
        <w:tc>
          <w:tcPr>
            <w:tcW w:w="685" w:type="dxa"/>
            <w:tcBorders>
              <w:top w:val="single" w:sz="4" w:space="0" w:color="auto"/>
            </w:tcBorders>
          </w:tcPr>
          <w:p w:rsidR="009C688A" w:rsidRPr="00CD3A85" w:rsidRDefault="009C688A" w:rsidP="00D31976">
            <w:pPr>
              <w:pStyle w:val="a3"/>
              <w:rPr>
                <w:sz w:val="20"/>
                <w:szCs w:val="20"/>
              </w:rPr>
            </w:pPr>
          </w:p>
        </w:tc>
      </w:tr>
      <w:tr w:rsidR="009C688A" w:rsidRPr="00CD3A85" w:rsidTr="00D31976">
        <w:tc>
          <w:tcPr>
            <w:tcW w:w="5637" w:type="dxa"/>
            <w:gridSpan w:val="3"/>
            <w:tcBorders>
              <w:bottom w:val="single" w:sz="4" w:space="0" w:color="auto"/>
            </w:tcBorders>
          </w:tcPr>
          <w:p w:rsidR="009C688A" w:rsidRPr="00CD3A85" w:rsidRDefault="009C688A" w:rsidP="00D31976">
            <w:pPr>
              <w:pStyle w:val="a3"/>
              <w:rPr>
                <w:sz w:val="20"/>
                <w:szCs w:val="20"/>
              </w:rPr>
            </w:pPr>
            <w:r>
              <w:rPr>
                <w:sz w:val="20"/>
                <w:szCs w:val="20"/>
              </w:rPr>
              <w:t>Rate</w:t>
            </w: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1842"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1701"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685" w:type="dxa"/>
            <w:tcBorders>
              <w:bottom w:val="single" w:sz="4" w:space="0" w:color="auto"/>
            </w:tcBorders>
          </w:tcPr>
          <w:p w:rsidR="009C688A" w:rsidRDefault="009C688A" w:rsidP="00D31976">
            <w:pPr>
              <w:pStyle w:val="a3"/>
              <w:jc w:val="center"/>
              <w:rPr>
                <w:sz w:val="20"/>
                <w:szCs w:val="20"/>
              </w:rPr>
            </w:pPr>
            <w:r>
              <w:rPr>
                <w:sz w:val="20"/>
                <w:szCs w:val="20"/>
              </w:rPr>
              <w:t>Het p</w:t>
            </w:r>
          </w:p>
        </w:tc>
      </w:tr>
      <w:tr w:rsidR="009C688A" w:rsidRPr="00CD3A85" w:rsidTr="00D31976">
        <w:tc>
          <w:tcPr>
            <w:tcW w:w="534" w:type="dxa"/>
            <w:tcBorders>
              <w:top w:val="single" w:sz="4" w:space="0" w:color="auto"/>
            </w:tcBorders>
          </w:tcPr>
          <w:p w:rsidR="009C688A" w:rsidRPr="00CD3A85" w:rsidRDefault="009C688A" w:rsidP="00D31976">
            <w:pPr>
              <w:pStyle w:val="a3"/>
              <w:rPr>
                <w:sz w:val="20"/>
                <w:szCs w:val="20"/>
              </w:rPr>
            </w:pPr>
          </w:p>
        </w:tc>
        <w:tc>
          <w:tcPr>
            <w:tcW w:w="5103" w:type="dxa"/>
            <w:gridSpan w:val="2"/>
            <w:tcBorders>
              <w:top w:val="single" w:sz="4" w:space="0" w:color="auto"/>
            </w:tcBorders>
          </w:tcPr>
          <w:p w:rsidR="009C688A" w:rsidRPr="00CD3A85" w:rsidRDefault="009C688A" w:rsidP="00D31976">
            <w:pPr>
              <w:pStyle w:val="a3"/>
              <w:rPr>
                <w:sz w:val="20"/>
                <w:szCs w:val="20"/>
              </w:rPr>
            </w:pPr>
          </w:p>
        </w:tc>
        <w:tc>
          <w:tcPr>
            <w:tcW w:w="567" w:type="dxa"/>
            <w:tcBorders>
              <w:top w:val="single" w:sz="4" w:space="0" w:color="auto"/>
            </w:tcBorders>
          </w:tcPr>
          <w:p w:rsidR="009C688A" w:rsidRPr="00CD3A85" w:rsidRDefault="009C688A" w:rsidP="00D31976">
            <w:pPr>
              <w:pStyle w:val="a3"/>
              <w:rPr>
                <w:sz w:val="20"/>
                <w:szCs w:val="20"/>
              </w:rPr>
            </w:pPr>
          </w:p>
        </w:tc>
        <w:tc>
          <w:tcPr>
            <w:tcW w:w="1842"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567" w:type="dxa"/>
            <w:tcBorders>
              <w:top w:val="single" w:sz="4" w:space="0" w:color="auto"/>
            </w:tcBorders>
          </w:tcPr>
          <w:p w:rsidR="009C688A" w:rsidRDefault="009C688A" w:rsidP="00D31976">
            <w:pPr>
              <w:pStyle w:val="a3"/>
              <w:tabs>
                <w:tab w:val="decimal" w:pos="208"/>
              </w:tabs>
              <w:rPr>
                <w:sz w:val="20"/>
                <w:szCs w:val="20"/>
              </w:rPr>
            </w:pPr>
          </w:p>
        </w:tc>
        <w:tc>
          <w:tcPr>
            <w:tcW w:w="1701" w:type="dxa"/>
            <w:tcBorders>
              <w:top w:val="single" w:sz="4" w:space="0" w:color="auto"/>
            </w:tcBorders>
          </w:tcPr>
          <w:p w:rsidR="009C688A" w:rsidRDefault="009C688A" w:rsidP="00D31976">
            <w:pPr>
              <w:pStyle w:val="a3"/>
              <w:rPr>
                <w:sz w:val="20"/>
                <w:szCs w:val="20"/>
              </w:rPr>
            </w:pPr>
          </w:p>
        </w:tc>
        <w:tc>
          <w:tcPr>
            <w:tcW w:w="283" w:type="dxa"/>
            <w:tcBorders>
              <w:top w:val="single" w:sz="4" w:space="0" w:color="auto"/>
            </w:tcBorders>
          </w:tcPr>
          <w:p w:rsidR="009C688A" w:rsidRDefault="009C688A" w:rsidP="00D31976">
            <w:pPr>
              <w:pStyle w:val="a3"/>
              <w:rPr>
                <w:sz w:val="20"/>
                <w:szCs w:val="20"/>
              </w:rPr>
            </w:pPr>
          </w:p>
        </w:tc>
        <w:tc>
          <w:tcPr>
            <w:tcW w:w="567" w:type="dxa"/>
            <w:tcBorders>
              <w:top w:val="single" w:sz="4" w:space="0" w:color="auto"/>
            </w:tcBorders>
          </w:tcPr>
          <w:p w:rsidR="009C688A" w:rsidRDefault="009C688A" w:rsidP="00D31976">
            <w:pPr>
              <w:pStyle w:val="a3"/>
              <w:tabs>
                <w:tab w:val="decimal" w:pos="318"/>
              </w:tabs>
              <w:rPr>
                <w:sz w:val="20"/>
                <w:szCs w:val="20"/>
              </w:rPr>
            </w:pPr>
          </w:p>
        </w:tc>
        <w:tc>
          <w:tcPr>
            <w:tcW w:w="1843" w:type="dxa"/>
            <w:tcBorders>
              <w:top w:val="single" w:sz="4" w:space="0" w:color="auto"/>
            </w:tcBorders>
          </w:tcPr>
          <w:p w:rsidR="009C688A" w:rsidRDefault="009C688A" w:rsidP="00D31976">
            <w:pPr>
              <w:pStyle w:val="a3"/>
              <w:rPr>
                <w:sz w:val="20"/>
                <w:szCs w:val="20"/>
              </w:rPr>
            </w:pPr>
          </w:p>
        </w:tc>
        <w:tc>
          <w:tcPr>
            <w:tcW w:w="284" w:type="dxa"/>
            <w:tcBorders>
              <w:top w:val="single" w:sz="4" w:space="0" w:color="auto"/>
            </w:tcBorders>
          </w:tcPr>
          <w:p w:rsidR="009C688A" w:rsidRDefault="009C688A" w:rsidP="00D31976">
            <w:pPr>
              <w:pStyle w:val="a3"/>
              <w:rPr>
                <w:sz w:val="20"/>
                <w:szCs w:val="20"/>
              </w:rPr>
            </w:pPr>
          </w:p>
        </w:tc>
        <w:tc>
          <w:tcPr>
            <w:tcW w:w="685" w:type="dxa"/>
            <w:tcBorders>
              <w:top w:val="single" w:sz="4" w:space="0" w:color="auto"/>
            </w:tcBorders>
          </w:tcPr>
          <w:p w:rsidR="009C688A" w:rsidRDefault="009C688A" w:rsidP="00D31976">
            <w:pPr>
              <w:pStyle w:val="a3"/>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1</w:t>
            </w:r>
          </w:p>
        </w:tc>
        <w:tc>
          <w:tcPr>
            <w:tcW w:w="5103"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7"/>
              </w:tabs>
              <w:rPr>
                <w:sz w:val="20"/>
                <w:szCs w:val="20"/>
              </w:rPr>
            </w:pPr>
            <w:r>
              <w:rPr>
                <w:sz w:val="20"/>
                <w:szCs w:val="20"/>
              </w:rPr>
              <w:t>83</w:t>
            </w:r>
          </w:p>
        </w:tc>
        <w:tc>
          <w:tcPr>
            <w:tcW w:w="1842" w:type="dxa"/>
          </w:tcPr>
          <w:p w:rsidR="009C688A" w:rsidRPr="00CD3A85" w:rsidRDefault="009C688A" w:rsidP="00D31976">
            <w:pPr>
              <w:pStyle w:val="a3"/>
              <w:rPr>
                <w:sz w:val="20"/>
                <w:szCs w:val="20"/>
              </w:rPr>
            </w:pPr>
            <w:r>
              <w:rPr>
                <w:sz w:val="20"/>
                <w:szCs w:val="20"/>
              </w:rPr>
              <w:t>4.8 (3.7 to 5.8)</w:t>
            </w:r>
          </w:p>
        </w:tc>
        <w:tc>
          <w:tcPr>
            <w:tcW w:w="284" w:type="dxa"/>
          </w:tcPr>
          <w:p w:rsidR="009C688A"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36</w:t>
            </w:r>
          </w:p>
        </w:tc>
        <w:tc>
          <w:tcPr>
            <w:tcW w:w="1701" w:type="dxa"/>
          </w:tcPr>
          <w:p w:rsidR="009C688A" w:rsidRPr="00CD3A85" w:rsidRDefault="009C688A" w:rsidP="00D31976">
            <w:pPr>
              <w:pStyle w:val="a3"/>
              <w:rPr>
                <w:sz w:val="20"/>
                <w:szCs w:val="20"/>
              </w:rPr>
            </w:pPr>
            <w:r>
              <w:rPr>
                <w:sz w:val="20"/>
                <w:szCs w:val="20"/>
              </w:rPr>
              <w:t>6.5 (4.9 to 8.0)</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r>
              <w:rPr>
                <w:sz w:val="20"/>
                <w:szCs w:val="20"/>
              </w:rPr>
              <w:t>94</w:t>
            </w:r>
          </w:p>
        </w:tc>
        <w:tc>
          <w:tcPr>
            <w:tcW w:w="1843" w:type="dxa"/>
          </w:tcPr>
          <w:p w:rsidR="009C688A" w:rsidRPr="00CD3A85" w:rsidRDefault="009C688A" w:rsidP="00D31976">
            <w:pPr>
              <w:pStyle w:val="a3"/>
              <w:rPr>
                <w:sz w:val="20"/>
                <w:szCs w:val="20"/>
              </w:rPr>
            </w:pPr>
            <w:r>
              <w:rPr>
                <w:sz w:val="20"/>
                <w:szCs w:val="20"/>
              </w:rPr>
              <w:t>4.7 (3.8 to 5.5)</w:t>
            </w:r>
          </w:p>
        </w:tc>
        <w:tc>
          <w:tcPr>
            <w:tcW w:w="284" w:type="dxa"/>
          </w:tcPr>
          <w:p w:rsidR="009C688A"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r>
              <w:rPr>
                <w:sz w:val="20"/>
                <w:szCs w:val="20"/>
              </w:rPr>
              <w:t>0.122</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2</w:t>
            </w:r>
          </w:p>
        </w:tc>
        <w:tc>
          <w:tcPr>
            <w:tcW w:w="5103" w:type="dxa"/>
            <w:gridSpan w:val="2"/>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7"/>
              </w:tabs>
              <w:rPr>
                <w:sz w:val="20"/>
                <w:szCs w:val="20"/>
              </w:rPr>
            </w:pPr>
            <w:r>
              <w:rPr>
                <w:sz w:val="20"/>
                <w:szCs w:val="20"/>
              </w:rPr>
              <w:t>31</w:t>
            </w:r>
          </w:p>
        </w:tc>
        <w:tc>
          <w:tcPr>
            <w:tcW w:w="1842" w:type="dxa"/>
          </w:tcPr>
          <w:p w:rsidR="009C688A" w:rsidRPr="00CD3A85" w:rsidRDefault="009C688A" w:rsidP="00D31976">
            <w:pPr>
              <w:pStyle w:val="a3"/>
              <w:rPr>
                <w:sz w:val="20"/>
                <w:szCs w:val="20"/>
              </w:rPr>
            </w:pPr>
            <w:r>
              <w:rPr>
                <w:sz w:val="20"/>
                <w:szCs w:val="20"/>
              </w:rPr>
              <w:t>3.2 (2.2 to 4.2)</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23</w:t>
            </w:r>
          </w:p>
        </w:tc>
        <w:tc>
          <w:tcPr>
            <w:tcW w:w="1701" w:type="dxa"/>
          </w:tcPr>
          <w:p w:rsidR="009C688A" w:rsidRPr="00CD3A85" w:rsidRDefault="009C688A" w:rsidP="00D31976">
            <w:pPr>
              <w:pStyle w:val="a3"/>
              <w:rPr>
                <w:sz w:val="20"/>
                <w:szCs w:val="20"/>
              </w:rPr>
            </w:pPr>
            <w:r>
              <w:rPr>
                <w:sz w:val="20"/>
                <w:szCs w:val="20"/>
              </w:rPr>
              <w:t>3.2 (1.6 to 4.8)</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18"/>
              </w:tabs>
              <w:rPr>
                <w:sz w:val="20"/>
                <w:szCs w:val="20"/>
              </w:rPr>
            </w:pPr>
            <w:r>
              <w:rPr>
                <w:sz w:val="20"/>
                <w:szCs w:val="20"/>
              </w:rPr>
              <w:t>32</w:t>
            </w:r>
          </w:p>
        </w:tc>
        <w:tc>
          <w:tcPr>
            <w:tcW w:w="1843" w:type="dxa"/>
          </w:tcPr>
          <w:p w:rsidR="009C688A" w:rsidRDefault="009C688A" w:rsidP="00D31976">
            <w:pPr>
              <w:pStyle w:val="a3"/>
              <w:rPr>
                <w:sz w:val="20"/>
                <w:szCs w:val="20"/>
              </w:rPr>
            </w:pPr>
            <w:r>
              <w:rPr>
                <w:sz w:val="20"/>
                <w:szCs w:val="20"/>
              </w:rPr>
              <w:t>2.8 (2.1 to 3.6)</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808</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3</w:t>
            </w:r>
          </w:p>
        </w:tc>
        <w:tc>
          <w:tcPr>
            <w:tcW w:w="5103" w:type="dxa"/>
            <w:gridSpan w:val="2"/>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317"/>
              </w:tabs>
              <w:rPr>
                <w:sz w:val="20"/>
                <w:szCs w:val="20"/>
              </w:rPr>
            </w:pPr>
            <w:r>
              <w:rPr>
                <w:sz w:val="20"/>
                <w:szCs w:val="20"/>
              </w:rPr>
              <w:t>33</w:t>
            </w:r>
          </w:p>
        </w:tc>
        <w:tc>
          <w:tcPr>
            <w:tcW w:w="1842" w:type="dxa"/>
          </w:tcPr>
          <w:p w:rsidR="009C688A" w:rsidRPr="00CD3A85" w:rsidRDefault="009C688A" w:rsidP="00D31976">
            <w:pPr>
              <w:pStyle w:val="a3"/>
              <w:rPr>
                <w:sz w:val="20"/>
                <w:szCs w:val="20"/>
              </w:rPr>
            </w:pPr>
            <w:r>
              <w:rPr>
                <w:sz w:val="20"/>
                <w:szCs w:val="20"/>
              </w:rPr>
              <w:t>14.3 (10.7 to 17.8)</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19</w:t>
            </w:r>
          </w:p>
        </w:tc>
        <w:tc>
          <w:tcPr>
            <w:tcW w:w="1701" w:type="dxa"/>
          </w:tcPr>
          <w:p w:rsidR="009C688A" w:rsidRPr="00CD3A85" w:rsidRDefault="009C688A" w:rsidP="00D31976">
            <w:pPr>
              <w:pStyle w:val="a3"/>
              <w:rPr>
                <w:sz w:val="20"/>
                <w:szCs w:val="20"/>
              </w:rPr>
            </w:pPr>
            <w:r>
              <w:rPr>
                <w:sz w:val="20"/>
                <w:szCs w:val="20"/>
              </w:rPr>
              <w:t>8.2 (4.5 to 11.9)</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18"/>
              </w:tabs>
              <w:rPr>
                <w:sz w:val="20"/>
                <w:szCs w:val="20"/>
              </w:rPr>
            </w:pPr>
            <w:r>
              <w:rPr>
                <w:sz w:val="20"/>
                <w:szCs w:val="20"/>
              </w:rPr>
              <w:t>36</w:t>
            </w:r>
          </w:p>
        </w:tc>
        <w:tc>
          <w:tcPr>
            <w:tcW w:w="1843" w:type="dxa"/>
          </w:tcPr>
          <w:p w:rsidR="009C688A" w:rsidRDefault="009C688A" w:rsidP="00D31976">
            <w:pPr>
              <w:pStyle w:val="a3"/>
              <w:rPr>
                <w:sz w:val="20"/>
                <w:szCs w:val="20"/>
              </w:rPr>
            </w:pPr>
            <w:r>
              <w:rPr>
                <w:sz w:val="20"/>
                <w:szCs w:val="20"/>
              </w:rPr>
              <w:t>10.7 (8.5 to 12.8)</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065</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4</w:t>
            </w:r>
          </w:p>
        </w:tc>
        <w:tc>
          <w:tcPr>
            <w:tcW w:w="5103"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567" w:type="dxa"/>
          </w:tcPr>
          <w:p w:rsidR="009C688A" w:rsidRPr="00CD3A85" w:rsidRDefault="009C688A" w:rsidP="00D31976">
            <w:pPr>
              <w:pStyle w:val="a3"/>
              <w:tabs>
                <w:tab w:val="decimal" w:pos="317"/>
              </w:tabs>
              <w:rPr>
                <w:sz w:val="20"/>
                <w:szCs w:val="20"/>
              </w:rPr>
            </w:pPr>
            <w:r>
              <w:rPr>
                <w:sz w:val="20"/>
                <w:szCs w:val="20"/>
              </w:rPr>
              <w:t>59</w:t>
            </w:r>
          </w:p>
        </w:tc>
        <w:tc>
          <w:tcPr>
            <w:tcW w:w="1842" w:type="dxa"/>
          </w:tcPr>
          <w:p w:rsidR="009C688A" w:rsidRPr="00CD3A85" w:rsidRDefault="009C688A" w:rsidP="00D31976">
            <w:pPr>
              <w:pStyle w:val="a3"/>
              <w:rPr>
                <w:sz w:val="20"/>
                <w:szCs w:val="20"/>
              </w:rPr>
            </w:pPr>
            <w:r>
              <w:rPr>
                <w:sz w:val="20"/>
                <w:szCs w:val="20"/>
              </w:rPr>
              <w:t>9.3 (5.9 to 12.7)</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24</w:t>
            </w:r>
          </w:p>
        </w:tc>
        <w:tc>
          <w:tcPr>
            <w:tcW w:w="1701" w:type="dxa"/>
          </w:tcPr>
          <w:p w:rsidR="009C688A" w:rsidRPr="00CD3A85" w:rsidRDefault="009C688A" w:rsidP="00D31976">
            <w:pPr>
              <w:pStyle w:val="a3"/>
              <w:rPr>
                <w:sz w:val="20"/>
                <w:szCs w:val="20"/>
              </w:rPr>
            </w:pPr>
            <w:r>
              <w:rPr>
                <w:sz w:val="20"/>
                <w:szCs w:val="20"/>
              </w:rPr>
              <w:t>7.2 (2.6 to 11.8)</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18"/>
              </w:tabs>
              <w:rPr>
                <w:sz w:val="20"/>
                <w:szCs w:val="20"/>
              </w:rPr>
            </w:pPr>
            <w:r>
              <w:rPr>
                <w:sz w:val="20"/>
                <w:szCs w:val="20"/>
              </w:rPr>
              <w:t>61</w:t>
            </w:r>
          </w:p>
        </w:tc>
        <w:tc>
          <w:tcPr>
            <w:tcW w:w="1843" w:type="dxa"/>
          </w:tcPr>
          <w:p w:rsidR="009C688A" w:rsidRDefault="009C688A" w:rsidP="00D31976">
            <w:pPr>
              <w:pStyle w:val="a3"/>
              <w:rPr>
                <w:sz w:val="20"/>
                <w:szCs w:val="20"/>
              </w:rPr>
            </w:pPr>
            <w:r>
              <w:rPr>
                <w:sz w:val="20"/>
                <w:szCs w:val="20"/>
              </w:rPr>
              <w:t>10.8 (8.1 to 13.4)</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407</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5</w:t>
            </w:r>
          </w:p>
        </w:tc>
        <w:tc>
          <w:tcPr>
            <w:tcW w:w="5103"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317"/>
              </w:tabs>
              <w:rPr>
                <w:sz w:val="20"/>
                <w:szCs w:val="20"/>
              </w:rPr>
            </w:pPr>
            <w:r>
              <w:rPr>
                <w:sz w:val="20"/>
                <w:szCs w:val="20"/>
              </w:rPr>
              <w:t>57</w:t>
            </w:r>
          </w:p>
        </w:tc>
        <w:tc>
          <w:tcPr>
            <w:tcW w:w="1842" w:type="dxa"/>
          </w:tcPr>
          <w:p w:rsidR="009C688A" w:rsidRPr="00CD3A85" w:rsidRDefault="009C688A" w:rsidP="00D31976">
            <w:pPr>
              <w:pStyle w:val="a3"/>
              <w:rPr>
                <w:sz w:val="20"/>
                <w:szCs w:val="20"/>
              </w:rPr>
            </w:pPr>
            <w:r>
              <w:rPr>
                <w:sz w:val="20"/>
                <w:szCs w:val="20"/>
              </w:rPr>
              <w:t>15.4 (11.7 to 19.2)</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23</w:t>
            </w:r>
          </w:p>
        </w:tc>
        <w:tc>
          <w:tcPr>
            <w:tcW w:w="1701" w:type="dxa"/>
          </w:tcPr>
          <w:p w:rsidR="009C688A" w:rsidRPr="00CD3A85" w:rsidRDefault="009C688A" w:rsidP="00D31976">
            <w:pPr>
              <w:pStyle w:val="a3"/>
              <w:rPr>
                <w:sz w:val="20"/>
                <w:szCs w:val="20"/>
              </w:rPr>
            </w:pPr>
            <w:r>
              <w:rPr>
                <w:sz w:val="20"/>
                <w:szCs w:val="20"/>
              </w:rPr>
              <w:t>14.7 (9.7 to 19.6)</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18"/>
              </w:tabs>
              <w:rPr>
                <w:sz w:val="20"/>
                <w:szCs w:val="20"/>
              </w:rPr>
            </w:pPr>
            <w:r>
              <w:rPr>
                <w:sz w:val="20"/>
                <w:szCs w:val="20"/>
              </w:rPr>
              <w:t>58</w:t>
            </w:r>
          </w:p>
        </w:tc>
        <w:tc>
          <w:tcPr>
            <w:tcW w:w="1843" w:type="dxa"/>
          </w:tcPr>
          <w:p w:rsidR="009C688A" w:rsidRDefault="009C688A" w:rsidP="00D31976">
            <w:pPr>
              <w:pStyle w:val="a3"/>
              <w:rPr>
                <w:sz w:val="20"/>
                <w:szCs w:val="20"/>
              </w:rPr>
            </w:pPr>
            <w:r>
              <w:rPr>
                <w:sz w:val="20"/>
                <w:szCs w:val="20"/>
              </w:rPr>
              <w:t>14.0 (11.0 to 17.0)</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838</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6</w:t>
            </w:r>
          </w:p>
        </w:tc>
        <w:tc>
          <w:tcPr>
            <w:tcW w:w="5103"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567" w:type="dxa"/>
          </w:tcPr>
          <w:p w:rsidR="009C688A" w:rsidRPr="00CD3A85" w:rsidRDefault="009C688A" w:rsidP="00D31976">
            <w:pPr>
              <w:pStyle w:val="a3"/>
              <w:tabs>
                <w:tab w:val="decimal" w:pos="317"/>
              </w:tabs>
              <w:rPr>
                <w:sz w:val="20"/>
                <w:szCs w:val="20"/>
              </w:rPr>
            </w:pPr>
            <w:r>
              <w:rPr>
                <w:sz w:val="20"/>
                <w:szCs w:val="20"/>
              </w:rPr>
              <w:t>17</w:t>
            </w:r>
          </w:p>
        </w:tc>
        <w:tc>
          <w:tcPr>
            <w:tcW w:w="1842" w:type="dxa"/>
          </w:tcPr>
          <w:p w:rsidR="009C688A" w:rsidRPr="00CD3A85" w:rsidRDefault="009C688A" w:rsidP="00D31976">
            <w:pPr>
              <w:pStyle w:val="a3"/>
              <w:rPr>
                <w:sz w:val="20"/>
                <w:szCs w:val="20"/>
              </w:rPr>
            </w:pPr>
            <w:r>
              <w:rPr>
                <w:sz w:val="20"/>
                <w:szCs w:val="20"/>
              </w:rPr>
              <w:t>12.0 (6.9 to 17.1)</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12</w:t>
            </w:r>
          </w:p>
        </w:tc>
        <w:tc>
          <w:tcPr>
            <w:tcW w:w="1701" w:type="dxa"/>
          </w:tcPr>
          <w:p w:rsidR="009C688A" w:rsidRPr="00CD3A85" w:rsidRDefault="009C688A" w:rsidP="00D31976">
            <w:pPr>
              <w:pStyle w:val="a3"/>
              <w:rPr>
                <w:sz w:val="20"/>
                <w:szCs w:val="20"/>
              </w:rPr>
            </w:pPr>
            <w:r>
              <w:rPr>
                <w:sz w:val="20"/>
                <w:szCs w:val="20"/>
              </w:rPr>
              <w:t>3.5 (</w:t>
            </w:r>
            <w:r>
              <w:rPr>
                <w:rFonts w:cs="Times New Roman"/>
                <w:sz w:val="20"/>
                <w:szCs w:val="20"/>
              </w:rPr>
              <w:t>−</w:t>
            </w:r>
            <w:r>
              <w:rPr>
                <w:sz w:val="20"/>
                <w:szCs w:val="20"/>
              </w:rPr>
              <w:t>1.4 to 8.5)</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18"/>
              </w:tabs>
              <w:rPr>
                <w:sz w:val="20"/>
                <w:szCs w:val="20"/>
              </w:rPr>
            </w:pPr>
            <w:r>
              <w:rPr>
                <w:sz w:val="20"/>
                <w:szCs w:val="20"/>
              </w:rPr>
              <w:t>23</w:t>
            </w:r>
          </w:p>
        </w:tc>
        <w:tc>
          <w:tcPr>
            <w:tcW w:w="1843" w:type="dxa"/>
          </w:tcPr>
          <w:p w:rsidR="009C688A" w:rsidRDefault="009C688A" w:rsidP="00D31976">
            <w:pPr>
              <w:pStyle w:val="a3"/>
              <w:rPr>
                <w:sz w:val="20"/>
                <w:szCs w:val="20"/>
              </w:rPr>
            </w:pPr>
            <w:r>
              <w:rPr>
                <w:sz w:val="20"/>
                <w:szCs w:val="20"/>
              </w:rPr>
              <w:t>4.1 (1.0 to 7.3)</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024</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7</w:t>
            </w:r>
          </w:p>
        </w:tc>
        <w:tc>
          <w:tcPr>
            <w:tcW w:w="5103"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567" w:type="dxa"/>
          </w:tcPr>
          <w:p w:rsidR="009C688A" w:rsidRPr="00CD3A85" w:rsidRDefault="009C688A" w:rsidP="00D31976">
            <w:pPr>
              <w:pStyle w:val="a3"/>
              <w:tabs>
                <w:tab w:val="decimal" w:pos="317"/>
              </w:tabs>
              <w:rPr>
                <w:sz w:val="20"/>
                <w:szCs w:val="20"/>
              </w:rPr>
            </w:pPr>
            <w:r>
              <w:rPr>
                <w:sz w:val="20"/>
                <w:szCs w:val="20"/>
              </w:rPr>
              <w:t>17</w:t>
            </w:r>
          </w:p>
        </w:tc>
        <w:tc>
          <w:tcPr>
            <w:tcW w:w="1842" w:type="dxa"/>
          </w:tcPr>
          <w:p w:rsidR="009C688A" w:rsidRPr="00CD3A85" w:rsidRDefault="009C688A" w:rsidP="00D31976">
            <w:pPr>
              <w:pStyle w:val="a3"/>
              <w:rPr>
                <w:sz w:val="20"/>
                <w:szCs w:val="20"/>
              </w:rPr>
            </w:pPr>
            <w:r>
              <w:rPr>
                <w:sz w:val="20"/>
                <w:szCs w:val="20"/>
              </w:rPr>
              <w:t>6.1 (1.2 to 11.1)</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12</w:t>
            </w:r>
          </w:p>
        </w:tc>
        <w:tc>
          <w:tcPr>
            <w:tcW w:w="1701" w:type="dxa"/>
          </w:tcPr>
          <w:p w:rsidR="009C688A" w:rsidRPr="00CD3A85" w:rsidRDefault="009C688A" w:rsidP="00D31976">
            <w:pPr>
              <w:pStyle w:val="a3"/>
              <w:rPr>
                <w:sz w:val="20"/>
                <w:szCs w:val="20"/>
              </w:rPr>
            </w:pPr>
            <w:r>
              <w:rPr>
                <w:sz w:val="20"/>
                <w:szCs w:val="20"/>
              </w:rPr>
              <w:t>6.2 (1.4 to 11.0)</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18"/>
              </w:tabs>
              <w:rPr>
                <w:sz w:val="20"/>
                <w:szCs w:val="20"/>
              </w:rPr>
            </w:pPr>
            <w:r>
              <w:rPr>
                <w:sz w:val="20"/>
                <w:szCs w:val="20"/>
              </w:rPr>
              <w:t>23</w:t>
            </w:r>
          </w:p>
        </w:tc>
        <w:tc>
          <w:tcPr>
            <w:tcW w:w="1843" w:type="dxa"/>
          </w:tcPr>
          <w:p w:rsidR="009C688A" w:rsidRDefault="009C688A" w:rsidP="00D31976">
            <w:pPr>
              <w:pStyle w:val="a3"/>
              <w:rPr>
                <w:sz w:val="20"/>
                <w:szCs w:val="20"/>
              </w:rPr>
            </w:pPr>
            <w:r>
              <w:rPr>
                <w:sz w:val="20"/>
                <w:szCs w:val="20"/>
              </w:rPr>
              <w:t>11.1 (8.0 to 14.2)</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110</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8</w:t>
            </w:r>
          </w:p>
        </w:tc>
        <w:tc>
          <w:tcPr>
            <w:tcW w:w="5103" w:type="dxa"/>
            <w:gridSpan w:val="2"/>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317"/>
              </w:tabs>
              <w:rPr>
                <w:sz w:val="20"/>
                <w:szCs w:val="20"/>
              </w:rPr>
            </w:pPr>
            <w:r>
              <w:rPr>
                <w:sz w:val="20"/>
                <w:szCs w:val="20"/>
              </w:rPr>
              <w:t>75</w:t>
            </w:r>
          </w:p>
        </w:tc>
        <w:tc>
          <w:tcPr>
            <w:tcW w:w="1842" w:type="dxa"/>
          </w:tcPr>
          <w:p w:rsidR="009C688A" w:rsidRPr="00CD3A85" w:rsidRDefault="009C688A" w:rsidP="00D31976">
            <w:pPr>
              <w:pStyle w:val="a3"/>
              <w:rPr>
                <w:sz w:val="20"/>
                <w:szCs w:val="20"/>
              </w:rPr>
            </w:pPr>
            <w:r>
              <w:rPr>
                <w:sz w:val="20"/>
                <w:szCs w:val="20"/>
              </w:rPr>
              <w:t>12.9 (10.1 to 15.7)</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36</w:t>
            </w:r>
          </w:p>
        </w:tc>
        <w:tc>
          <w:tcPr>
            <w:tcW w:w="1701" w:type="dxa"/>
          </w:tcPr>
          <w:p w:rsidR="009C688A" w:rsidRPr="00CD3A85" w:rsidRDefault="009C688A" w:rsidP="00D31976">
            <w:pPr>
              <w:pStyle w:val="a3"/>
              <w:rPr>
                <w:sz w:val="20"/>
                <w:szCs w:val="20"/>
              </w:rPr>
            </w:pPr>
            <w:r>
              <w:rPr>
                <w:sz w:val="20"/>
                <w:szCs w:val="20"/>
              </w:rPr>
              <w:t>10.5 (7.4 to 13.7)</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18"/>
              </w:tabs>
              <w:rPr>
                <w:sz w:val="20"/>
                <w:szCs w:val="20"/>
              </w:rPr>
            </w:pPr>
            <w:r>
              <w:rPr>
                <w:sz w:val="20"/>
                <w:szCs w:val="20"/>
              </w:rPr>
              <w:t>78</w:t>
            </w:r>
          </w:p>
        </w:tc>
        <w:tc>
          <w:tcPr>
            <w:tcW w:w="1843" w:type="dxa"/>
          </w:tcPr>
          <w:p w:rsidR="009C688A" w:rsidRDefault="009C688A" w:rsidP="00D31976">
            <w:pPr>
              <w:pStyle w:val="a3"/>
              <w:rPr>
                <w:sz w:val="20"/>
                <w:szCs w:val="20"/>
              </w:rPr>
            </w:pPr>
            <w:r>
              <w:rPr>
                <w:sz w:val="20"/>
                <w:szCs w:val="20"/>
              </w:rPr>
              <w:t>11.2 (9.0 to 13.5)</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509</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Pr>
          <w:p w:rsidR="009C688A" w:rsidRPr="00CD3A85" w:rsidRDefault="009C688A" w:rsidP="00D31976">
            <w:pPr>
              <w:pStyle w:val="a3"/>
              <w:rPr>
                <w:sz w:val="20"/>
                <w:szCs w:val="20"/>
              </w:rPr>
            </w:pPr>
            <w:r>
              <w:rPr>
                <w:sz w:val="20"/>
                <w:szCs w:val="20"/>
              </w:rPr>
              <w:t>M9</w:t>
            </w:r>
          </w:p>
        </w:tc>
        <w:tc>
          <w:tcPr>
            <w:tcW w:w="5103"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567" w:type="dxa"/>
          </w:tcPr>
          <w:p w:rsidR="009C688A" w:rsidRPr="00CD3A85" w:rsidRDefault="009C688A" w:rsidP="00D31976">
            <w:pPr>
              <w:pStyle w:val="a3"/>
              <w:tabs>
                <w:tab w:val="decimal" w:pos="317"/>
              </w:tabs>
              <w:rPr>
                <w:sz w:val="20"/>
                <w:szCs w:val="20"/>
              </w:rPr>
            </w:pPr>
            <w:r>
              <w:rPr>
                <w:sz w:val="20"/>
                <w:szCs w:val="20"/>
              </w:rPr>
              <w:t>22</w:t>
            </w:r>
          </w:p>
        </w:tc>
        <w:tc>
          <w:tcPr>
            <w:tcW w:w="1842" w:type="dxa"/>
          </w:tcPr>
          <w:p w:rsidR="009C688A" w:rsidRPr="00CD3A85" w:rsidRDefault="009C688A" w:rsidP="00D31976">
            <w:pPr>
              <w:pStyle w:val="a3"/>
              <w:rPr>
                <w:sz w:val="20"/>
                <w:szCs w:val="20"/>
              </w:rPr>
            </w:pPr>
            <w:r>
              <w:rPr>
                <w:sz w:val="20"/>
                <w:szCs w:val="20"/>
              </w:rPr>
              <w:t>9.0 (5.2 to 12.8)</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18</w:t>
            </w:r>
          </w:p>
        </w:tc>
        <w:tc>
          <w:tcPr>
            <w:tcW w:w="1701" w:type="dxa"/>
          </w:tcPr>
          <w:p w:rsidR="009C688A" w:rsidRPr="00CD3A85" w:rsidRDefault="009C688A" w:rsidP="00D31976">
            <w:pPr>
              <w:pStyle w:val="a3"/>
              <w:rPr>
                <w:sz w:val="20"/>
                <w:szCs w:val="20"/>
              </w:rPr>
            </w:pPr>
            <w:r>
              <w:rPr>
                <w:sz w:val="20"/>
                <w:szCs w:val="20"/>
              </w:rPr>
              <w:t>2.8 (</w:t>
            </w:r>
            <w:r>
              <w:rPr>
                <w:rFonts w:cs="Times New Roman"/>
                <w:sz w:val="20"/>
                <w:szCs w:val="20"/>
              </w:rPr>
              <w:t>−</w:t>
            </w:r>
            <w:r>
              <w:rPr>
                <w:sz w:val="20"/>
                <w:szCs w:val="20"/>
              </w:rPr>
              <w:t>0.7 to 6.4)</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18"/>
              </w:tabs>
              <w:rPr>
                <w:sz w:val="20"/>
                <w:szCs w:val="20"/>
              </w:rPr>
            </w:pPr>
            <w:r>
              <w:rPr>
                <w:sz w:val="20"/>
                <w:szCs w:val="20"/>
              </w:rPr>
              <w:t>26</w:t>
            </w:r>
          </w:p>
        </w:tc>
        <w:tc>
          <w:tcPr>
            <w:tcW w:w="1843" w:type="dxa"/>
          </w:tcPr>
          <w:p w:rsidR="009C688A" w:rsidRDefault="009C688A" w:rsidP="00D31976">
            <w:pPr>
              <w:pStyle w:val="a3"/>
              <w:rPr>
                <w:sz w:val="20"/>
                <w:szCs w:val="20"/>
              </w:rPr>
            </w:pPr>
            <w:r>
              <w:rPr>
                <w:sz w:val="20"/>
                <w:szCs w:val="20"/>
              </w:rPr>
              <w:t>3.6 (1.0 to 6.2)</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037</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0</w:t>
            </w:r>
          </w:p>
        </w:tc>
        <w:tc>
          <w:tcPr>
            <w:tcW w:w="5103"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567" w:type="dxa"/>
          </w:tcPr>
          <w:p w:rsidR="009C688A" w:rsidRPr="00CD3A85" w:rsidRDefault="009C688A" w:rsidP="00D31976">
            <w:pPr>
              <w:pStyle w:val="a3"/>
              <w:tabs>
                <w:tab w:val="decimal" w:pos="317"/>
              </w:tabs>
              <w:rPr>
                <w:sz w:val="20"/>
                <w:szCs w:val="20"/>
              </w:rPr>
            </w:pPr>
            <w:r>
              <w:rPr>
                <w:sz w:val="20"/>
                <w:szCs w:val="20"/>
              </w:rPr>
              <w:t>22</w:t>
            </w:r>
          </w:p>
        </w:tc>
        <w:tc>
          <w:tcPr>
            <w:tcW w:w="1842" w:type="dxa"/>
          </w:tcPr>
          <w:p w:rsidR="009C688A" w:rsidRPr="00CD3A85" w:rsidRDefault="009C688A" w:rsidP="00D31976">
            <w:pPr>
              <w:pStyle w:val="a3"/>
              <w:rPr>
                <w:sz w:val="20"/>
                <w:szCs w:val="20"/>
              </w:rPr>
            </w:pPr>
            <w:r>
              <w:rPr>
                <w:sz w:val="20"/>
                <w:szCs w:val="20"/>
              </w:rPr>
              <w:t>5.3 (1.7 to 8.9)</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18</w:t>
            </w:r>
          </w:p>
        </w:tc>
        <w:tc>
          <w:tcPr>
            <w:tcW w:w="1701" w:type="dxa"/>
          </w:tcPr>
          <w:p w:rsidR="009C688A" w:rsidRPr="00CD3A85" w:rsidRDefault="009C688A" w:rsidP="00D31976">
            <w:pPr>
              <w:pStyle w:val="a3"/>
              <w:rPr>
                <w:sz w:val="20"/>
                <w:szCs w:val="20"/>
              </w:rPr>
            </w:pPr>
            <w:r>
              <w:rPr>
                <w:sz w:val="20"/>
                <w:szCs w:val="20"/>
              </w:rPr>
              <w:t>5.8 (2.5 to 9.1)</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18"/>
              </w:tabs>
              <w:rPr>
                <w:sz w:val="20"/>
                <w:szCs w:val="20"/>
              </w:rPr>
            </w:pPr>
            <w:r>
              <w:rPr>
                <w:sz w:val="20"/>
                <w:szCs w:val="20"/>
              </w:rPr>
              <w:t>26</w:t>
            </w:r>
          </w:p>
        </w:tc>
        <w:tc>
          <w:tcPr>
            <w:tcW w:w="1843" w:type="dxa"/>
          </w:tcPr>
          <w:p w:rsidR="009C688A" w:rsidRDefault="009C688A" w:rsidP="00D31976">
            <w:pPr>
              <w:pStyle w:val="a3"/>
              <w:rPr>
                <w:sz w:val="20"/>
                <w:szCs w:val="20"/>
              </w:rPr>
            </w:pPr>
            <w:r>
              <w:rPr>
                <w:sz w:val="20"/>
                <w:szCs w:val="20"/>
              </w:rPr>
              <w:t>9.9 (7.4 to 12.3)</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049</w:t>
            </w:r>
          </w:p>
        </w:tc>
      </w:tr>
      <w:tr w:rsidR="009C688A" w:rsidRPr="00CD3A85" w:rsidTr="00D31976">
        <w:tc>
          <w:tcPr>
            <w:tcW w:w="534" w:type="dxa"/>
          </w:tcPr>
          <w:p w:rsidR="009C688A" w:rsidRPr="00CE3BD5" w:rsidRDefault="009C688A" w:rsidP="00D31976">
            <w:pPr>
              <w:pStyle w:val="a3"/>
              <w:rPr>
                <w:sz w:val="20"/>
                <w:szCs w:val="20"/>
              </w:rPr>
            </w:pPr>
          </w:p>
        </w:tc>
        <w:tc>
          <w:tcPr>
            <w:tcW w:w="5103" w:type="dxa"/>
            <w:gridSpan w:val="2"/>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p>
        </w:tc>
        <w:tc>
          <w:tcPr>
            <w:tcW w:w="1842"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p>
        </w:tc>
        <w:tc>
          <w:tcPr>
            <w:tcW w:w="1701" w:type="dxa"/>
          </w:tcPr>
          <w:p w:rsidR="009C688A" w:rsidRPr="00CD3A85" w:rsidRDefault="009C688A" w:rsidP="00D31976">
            <w:pPr>
              <w:pStyle w:val="a3"/>
              <w:rPr>
                <w:sz w:val="20"/>
                <w:szCs w:val="20"/>
              </w:rPr>
            </w:pPr>
          </w:p>
        </w:tc>
        <w:tc>
          <w:tcPr>
            <w:tcW w:w="283" w:type="dxa"/>
          </w:tcPr>
          <w:p w:rsidR="009C688A" w:rsidRPr="00CD3A85" w:rsidRDefault="009C688A" w:rsidP="00D31976">
            <w:pPr>
              <w:pStyle w:val="a3"/>
              <w:rPr>
                <w:sz w:val="20"/>
                <w:szCs w:val="20"/>
              </w:rPr>
            </w:pPr>
          </w:p>
        </w:tc>
        <w:tc>
          <w:tcPr>
            <w:tcW w:w="567" w:type="dxa"/>
          </w:tcPr>
          <w:p w:rsidR="009C688A" w:rsidRPr="00CD3A85" w:rsidRDefault="009C688A" w:rsidP="00D31976">
            <w:pPr>
              <w:pStyle w:val="a3"/>
              <w:tabs>
                <w:tab w:val="decimal" w:pos="318"/>
              </w:tabs>
              <w:rPr>
                <w:sz w:val="20"/>
                <w:szCs w:val="20"/>
              </w:rPr>
            </w:pPr>
          </w:p>
        </w:tc>
        <w:tc>
          <w:tcPr>
            <w:tcW w:w="1843" w:type="dxa"/>
          </w:tcPr>
          <w:p w:rsidR="009C688A" w:rsidRPr="00CD3A85" w:rsidRDefault="009C688A" w:rsidP="00D31976">
            <w:pPr>
              <w:pStyle w:val="a3"/>
              <w:rPr>
                <w:sz w:val="20"/>
                <w:szCs w:val="20"/>
              </w:rPr>
            </w:pPr>
          </w:p>
        </w:tc>
        <w:tc>
          <w:tcPr>
            <w:tcW w:w="284" w:type="dxa"/>
          </w:tcPr>
          <w:p w:rsidR="009C688A" w:rsidRPr="00CD3A85" w:rsidRDefault="009C688A" w:rsidP="00D31976">
            <w:pPr>
              <w:pStyle w:val="a3"/>
              <w:rPr>
                <w:sz w:val="20"/>
                <w:szCs w:val="20"/>
              </w:rPr>
            </w:pPr>
          </w:p>
        </w:tc>
        <w:tc>
          <w:tcPr>
            <w:tcW w:w="685" w:type="dxa"/>
          </w:tcPr>
          <w:p w:rsidR="009C688A" w:rsidRPr="00CD3A85" w:rsidRDefault="009C688A" w:rsidP="00D31976">
            <w:pPr>
              <w:pStyle w:val="a3"/>
              <w:tabs>
                <w:tab w:val="decimal" w:pos="223"/>
              </w:tabs>
              <w:rPr>
                <w:sz w:val="20"/>
                <w:szCs w:val="20"/>
              </w:rPr>
            </w:pPr>
          </w:p>
        </w:tc>
      </w:tr>
      <w:tr w:rsidR="009C688A" w:rsidRPr="00CD3A85" w:rsidTr="00D31976">
        <w:tc>
          <w:tcPr>
            <w:tcW w:w="534" w:type="dxa"/>
            <w:tcMar>
              <w:right w:w="0" w:type="dxa"/>
            </w:tcMar>
          </w:tcPr>
          <w:p w:rsidR="009C688A" w:rsidRPr="00CD3A85" w:rsidRDefault="009C688A" w:rsidP="00D31976">
            <w:pPr>
              <w:pStyle w:val="a3"/>
              <w:rPr>
                <w:sz w:val="20"/>
                <w:szCs w:val="20"/>
              </w:rPr>
            </w:pPr>
            <w:r>
              <w:rPr>
                <w:sz w:val="20"/>
                <w:szCs w:val="20"/>
              </w:rPr>
              <w:t>M11</w:t>
            </w:r>
          </w:p>
        </w:tc>
        <w:tc>
          <w:tcPr>
            <w:tcW w:w="5103" w:type="dxa"/>
            <w:gridSpan w:val="2"/>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567" w:type="dxa"/>
          </w:tcPr>
          <w:p w:rsidR="009C688A" w:rsidRPr="00CD3A85" w:rsidRDefault="009C688A" w:rsidP="00D31976">
            <w:pPr>
              <w:pStyle w:val="a3"/>
              <w:tabs>
                <w:tab w:val="decimal" w:pos="317"/>
              </w:tabs>
              <w:rPr>
                <w:sz w:val="20"/>
                <w:szCs w:val="20"/>
              </w:rPr>
            </w:pPr>
            <w:r>
              <w:rPr>
                <w:sz w:val="20"/>
                <w:szCs w:val="20"/>
              </w:rPr>
              <w:t>58</w:t>
            </w:r>
          </w:p>
        </w:tc>
        <w:tc>
          <w:tcPr>
            <w:tcW w:w="1842" w:type="dxa"/>
          </w:tcPr>
          <w:p w:rsidR="009C688A" w:rsidRPr="00CD3A85" w:rsidRDefault="009C688A" w:rsidP="00D31976">
            <w:pPr>
              <w:pStyle w:val="a3"/>
              <w:rPr>
                <w:sz w:val="20"/>
                <w:szCs w:val="20"/>
              </w:rPr>
            </w:pPr>
            <w:r>
              <w:rPr>
                <w:sz w:val="20"/>
                <w:szCs w:val="20"/>
              </w:rPr>
              <w:t>3.1 (1.8 to 4.5)</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tabs>
                <w:tab w:val="decimal" w:pos="365"/>
              </w:tabs>
              <w:rPr>
                <w:sz w:val="20"/>
                <w:szCs w:val="20"/>
              </w:rPr>
            </w:pPr>
            <w:r>
              <w:rPr>
                <w:sz w:val="20"/>
                <w:szCs w:val="20"/>
              </w:rPr>
              <w:t>23</w:t>
            </w:r>
          </w:p>
        </w:tc>
        <w:tc>
          <w:tcPr>
            <w:tcW w:w="1701" w:type="dxa"/>
          </w:tcPr>
          <w:p w:rsidR="009C688A" w:rsidRPr="00CD3A85" w:rsidRDefault="009C688A" w:rsidP="00D31976">
            <w:pPr>
              <w:pStyle w:val="a3"/>
              <w:rPr>
                <w:sz w:val="20"/>
                <w:szCs w:val="20"/>
              </w:rPr>
            </w:pPr>
            <w:r>
              <w:rPr>
                <w:sz w:val="20"/>
                <w:szCs w:val="20"/>
              </w:rPr>
              <w:t>3.8 (1.6 to 6.1)</w:t>
            </w:r>
          </w:p>
        </w:tc>
        <w:tc>
          <w:tcPr>
            <w:tcW w:w="283" w:type="dxa"/>
          </w:tcPr>
          <w:p w:rsidR="009C688A" w:rsidRDefault="009C688A" w:rsidP="00D31976">
            <w:pPr>
              <w:pStyle w:val="a3"/>
              <w:rPr>
                <w:sz w:val="20"/>
                <w:szCs w:val="20"/>
              </w:rPr>
            </w:pPr>
          </w:p>
        </w:tc>
        <w:tc>
          <w:tcPr>
            <w:tcW w:w="567" w:type="dxa"/>
          </w:tcPr>
          <w:p w:rsidR="009C688A" w:rsidRDefault="009C688A" w:rsidP="00D31976">
            <w:pPr>
              <w:pStyle w:val="a3"/>
              <w:tabs>
                <w:tab w:val="decimal" w:pos="389"/>
              </w:tabs>
              <w:rPr>
                <w:sz w:val="20"/>
                <w:szCs w:val="20"/>
              </w:rPr>
            </w:pPr>
            <w:r>
              <w:rPr>
                <w:sz w:val="20"/>
                <w:szCs w:val="20"/>
              </w:rPr>
              <w:t>58</w:t>
            </w:r>
          </w:p>
        </w:tc>
        <w:tc>
          <w:tcPr>
            <w:tcW w:w="1843" w:type="dxa"/>
          </w:tcPr>
          <w:p w:rsidR="009C688A" w:rsidRDefault="009C688A" w:rsidP="00D31976">
            <w:pPr>
              <w:pStyle w:val="a3"/>
              <w:rPr>
                <w:sz w:val="20"/>
                <w:szCs w:val="20"/>
              </w:rPr>
            </w:pPr>
            <w:r>
              <w:rPr>
                <w:sz w:val="20"/>
                <w:szCs w:val="20"/>
              </w:rPr>
              <w:t>4.0 (2.9 to 5.1)</w:t>
            </w:r>
          </w:p>
        </w:tc>
        <w:tc>
          <w:tcPr>
            <w:tcW w:w="284" w:type="dxa"/>
          </w:tcPr>
          <w:p w:rsidR="009C688A" w:rsidRDefault="009C688A" w:rsidP="00D31976">
            <w:pPr>
              <w:pStyle w:val="a3"/>
              <w:rPr>
                <w:sz w:val="20"/>
                <w:szCs w:val="20"/>
              </w:rPr>
            </w:pPr>
          </w:p>
        </w:tc>
        <w:tc>
          <w:tcPr>
            <w:tcW w:w="685" w:type="dxa"/>
          </w:tcPr>
          <w:p w:rsidR="009C688A" w:rsidRDefault="009C688A" w:rsidP="00D31976">
            <w:pPr>
              <w:pStyle w:val="a3"/>
              <w:tabs>
                <w:tab w:val="decimal" w:pos="223"/>
              </w:tabs>
              <w:rPr>
                <w:sz w:val="20"/>
                <w:szCs w:val="20"/>
              </w:rPr>
            </w:pPr>
            <w:r>
              <w:rPr>
                <w:sz w:val="20"/>
                <w:szCs w:val="20"/>
              </w:rPr>
              <w:t>0.623</w:t>
            </w:r>
          </w:p>
        </w:tc>
      </w:tr>
      <w:tr w:rsidR="009C688A" w:rsidRPr="00CD3A85" w:rsidTr="00D31976">
        <w:tc>
          <w:tcPr>
            <w:tcW w:w="534" w:type="dxa"/>
            <w:tcBorders>
              <w:bottom w:val="single" w:sz="4" w:space="0" w:color="auto"/>
            </w:tcBorders>
          </w:tcPr>
          <w:p w:rsidR="009C688A" w:rsidRPr="00CD3A85" w:rsidRDefault="009C688A" w:rsidP="00D31976">
            <w:pPr>
              <w:pStyle w:val="a3"/>
              <w:rPr>
                <w:sz w:val="20"/>
                <w:szCs w:val="20"/>
              </w:rPr>
            </w:pPr>
          </w:p>
        </w:tc>
        <w:tc>
          <w:tcPr>
            <w:tcW w:w="5103" w:type="dxa"/>
            <w:gridSpan w:val="2"/>
            <w:tcBorders>
              <w:bottom w:val="single" w:sz="4" w:space="0" w:color="auto"/>
            </w:tcBorders>
          </w:tcPr>
          <w:p w:rsidR="009C688A" w:rsidRPr="00CD3A85"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tabs>
                <w:tab w:val="decimal" w:pos="459"/>
              </w:tabs>
              <w:rPr>
                <w:sz w:val="20"/>
                <w:szCs w:val="20"/>
              </w:rPr>
            </w:pPr>
          </w:p>
        </w:tc>
        <w:tc>
          <w:tcPr>
            <w:tcW w:w="1842" w:type="dxa"/>
            <w:tcBorders>
              <w:bottom w:val="single" w:sz="4" w:space="0" w:color="auto"/>
            </w:tcBorders>
          </w:tcPr>
          <w:p w:rsidR="009C688A" w:rsidRPr="00CD3A85" w:rsidRDefault="009C688A" w:rsidP="00D31976">
            <w:pPr>
              <w:pStyle w:val="a3"/>
              <w:rPr>
                <w:sz w:val="20"/>
                <w:szCs w:val="20"/>
              </w:rPr>
            </w:pPr>
          </w:p>
        </w:tc>
        <w:tc>
          <w:tcPr>
            <w:tcW w:w="284" w:type="dxa"/>
            <w:tcBorders>
              <w:bottom w:val="single" w:sz="4" w:space="0" w:color="auto"/>
            </w:tcBorders>
          </w:tcPr>
          <w:p w:rsidR="009C688A" w:rsidRPr="00CD3A85" w:rsidRDefault="009C688A" w:rsidP="00D31976">
            <w:pPr>
              <w:pStyle w:val="a3"/>
              <w:tabs>
                <w:tab w:val="decimal" w:pos="317"/>
              </w:tabs>
              <w:rPr>
                <w:sz w:val="20"/>
                <w:szCs w:val="20"/>
              </w:rPr>
            </w:pPr>
          </w:p>
        </w:tc>
        <w:tc>
          <w:tcPr>
            <w:tcW w:w="567" w:type="dxa"/>
            <w:tcBorders>
              <w:bottom w:val="single" w:sz="4" w:space="0" w:color="auto"/>
            </w:tcBorders>
          </w:tcPr>
          <w:p w:rsidR="009C688A" w:rsidRPr="00CD3A85" w:rsidRDefault="009C688A" w:rsidP="00D31976">
            <w:pPr>
              <w:pStyle w:val="a3"/>
              <w:tabs>
                <w:tab w:val="decimal" w:pos="506"/>
              </w:tabs>
              <w:rPr>
                <w:sz w:val="20"/>
                <w:szCs w:val="20"/>
              </w:rPr>
            </w:pPr>
          </w:p>
        </w:tc>
        <w:tc>
          <w:tcPr>
            <w:tcW w:w="1701" w:type="dxa"/>
            <w:tcBorders>
              <w:bottom w:val="single" w:sz="4" w:space="0" w:color="auto"/>
            </w:tcBorders>
          </w:tcPr>
          <w:p w:rsidR="009C688A" w:rsidRPr="00CD3A85" w:rsidRDefault="009C688A" w:rsidP="00D31976">
            <w:pPr>
              <w:pStyle w:val="a3"/>
              <w:rPr>
                <w:sz w:val="20"/>
                <w:szCs w:val="20"/>
              </w:rPr>
            </w:pPr>
          </w:p>
        </w:tc>
        <w:tc>
          <w:tcPr>
            <w:tcW w:w="283"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Default="009C688A" w:rsidP="00D31976">
            <w:pPr>
              <w:pStyle w:val="a3"/>
              <w:tabs>
                <w:tab w:val="decimal" w:pos="389"/>
              </w:tabs>
              <w:rPr>
                <w:sz w:val="20"/>
                <w:szCs w:val="20"/>
              </w:rPr>
            </w:pPr>
          </w:p>
        </w:tc>
        <w:tc>
          <w:tcPr>
            <w:tcW w:w="1843" w:type="dxa"/>
            <w:tcBorders>
              <w:bottom w:val="single" w:sz="4" w:space="0" w:color="auto"/>
            </w:tcBorders>
          </w:tcPr>
          <w:p w:rsidR="009C688A" w:rsidRDefault="009C688A" w:rsidP="00D31976">
            <w:pPr>
              <w:pStyle w:val="a3"/>
              <w:rPr>
                <w:sz w:val="20"/>
                <w:szCs w:val="20"/>
              </w:rPr>
            </w:pPr>
          </w:p>
        </w:tc>
        <w:tc>
          <w:tcPr>
            <w:tcW w:w="284" w:type="dxa"/>
            <w:tcBorders>
              <w:bottom w:val="single" w:sz="4" w:space="0" w:color="auto"/>
            </w:tcBorders>
          </w:tcPr>
          <w:p w:rsidR="009C688A" w:rsidRDefault="009C688A" w:rsidP="00D31976">
            <w:pPr>
              <w:pStyle w:val="a3"/>
              <w:rPr>
                <w:sz w:val="20"/>
                <w:szCs w:val="20"/>
              </w:rPr>
            </w:pPr>
          </w:p>
        </w:tc>
        <w:tc>
          <w:tcPr>
            <w:tcW w:w="685" w:type="dxa"/>
            <w:tcBorders>
              <w:bottom w:val="single" w:sz="4" w:space="0" w:color="auto"/>
            </w:tcBorders>
          </w:tcPr>
          <w:p w:rsidR="009C688A" w:rsidRDefault="009C688A" w:rsidP="00D31976">
            <w:pPr>
              <w:pStyle w:val="a3"/>
              <w:tabs>
                <w:tab w:val="decimal" w:pos="223"/>
              </w:tabs>
              <w:rPr>
                <w:sz w:val="20"/>
                <w:szCs w:val="20"/>
              </w:rPr>
            </w:pPr>
          </w:p>
        </w:tc>
      </w:tr>
    </w:tbl>
    <w:p w:rsidR="009C688A" w:rsidRDefault="009C688A" w:rsidP="009C688A"/>
    <w:p w:rsidR="009C688A" w:rsidRDefault="009C688A" w:rsidP="009C688A">
      <w:pPr>
        <w:spacing w:line="276" w:lineRule="auto"/>
      </w:pPr>
      <w:r>
        <w:br w:type="page"/>
      </w:r>
    </w:p>
    <w:p w:rsidR="009C688A" w:rsidRDefault="009C688A" w:rsidP="009C688A">
      <w:pPr>
        <w:ind w:left="1418" w:hanging="1418"/>
      </w:pPr>
      <w:r>
        <w:lastRenderedPageBreak/>
        <w:t>TABLE S11</w:t>
      </w:r>
      <w:r>
        <w:tab/>
        <w:t>Misclassification rates by location</w:t>
      </w:r>
    </w:p>
    <w:tbl>
      <w:tblPr>
        <w:tblW w:w="14850" w:type="dxa"/>
        <w:tblLayout w:type="fixed"/>
        <w:tblLook w:val="0000" w:firstRow="0" w:lastRow="0" w:firstColumn="0" w:lastColumn="0" w:noHBand="0" w:noVBand="0"/>
      </w:tblPr>
      <w:tblGrid>
        <w:gridCol w:w="534"/>
        <w:gridCol w:w="3402"/>
        <w:gridCol w:w="425"/>
        <w:gridCol w:w="1843"/>
        <w:gridCol w:w="283"/>
        <w:gridCol w:w="425"/>
        <w:gridCol w:w="1843"/>
        <w:gridCol w:w="284"/>
        <w:gridCol w:w="425"/>
        <w:gridCol w:w="1843"/>
        <w:gridCol w:w="283"/>
        <w:gridCol w:w="425"/>
        <w:gridCol w:w="1843"/>
        <w:gridCol w:w="284"/>
        <w:gridCol w:w="708"/>
      </w:tblGrid>
      <w:tr w:rsidR="009C688A" w:rsidRPr="00CD3A85" w:rsidTr="00D31976">
        <w:trPr>
          <w:tblHeader/>
        </w:trPr>
        <w:tc>
          <w:tcPr>
            <w:tcW w:w="534" w:type="dxa"/>
            <w:tcBorders>
              <w:top w:val="single" w:sz="4" w:space="0" w:color="auto"/>
            </w:tcBorders>
          </w:tcPr>
          <w:p w:rsidR="009C688A" w:rsidRPr="00CD3A85" w:rsidRDefault="009C688A" w:rsidP="00D31976">
            <w:pPr>
              <w:pStyle w:val="a3"/>
              <w:rPr>
                <w:sz w:val="20"/>
                <w:szCs w:val="20"/>
              </w:rPr>
            </w:pPr>
          </w:p>
        </w:tc>
        <w:tc>
          <w:tcPr>
            <w:tcW w:w="3402" w:type="dxa"/>
            <w:tcBorders>
              <w:top w:val="single" w:sz="4" w:space="0" w:color="auto"/>
            </w:tcBorders>
          </w:tcPr>
          <w:p w:rsidR="009C688A" w:rsidRPr="00CD3A85"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Canada/USA</w:t>
            </w:r>
          </w:p>
        </w:tc>
        <w:tc>
          <w:tcPr>
            <w:tcW w:w="283"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Europe</w:t>
            </w:r>
          </w:p>
        </w:tc>
        <w:tc>
          <w:tcPr>
            <w:tcW w:w="284"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Asia</w:t>
            </w:r>
          </w:p>
        </w:tc>
        <w:tc>
          <w:tcPr>
            <w:tcW w:w="283" w:type="dxa"/>
            <w:tcBorders>
              <w:top w:val="single" w:sz="4" w:space="0" w:color="auto"/>
            </w:tcBorders>
          </w:tcPr>
          <w:p w:rsidR="009C688A" w:rsidRDefault="009C688A" w:rsidP="00D31976">
            <w:pPr>
              <w:pStyle w:val="a3"/>
              <w:rPr>
                <w:sz w:val="20"/>
                <w:szCs w:val="20"/>
              </w:rPr>
            </w:pPr>
          </w:p>
        </w:tc>
        <w:tc>
          <w:tcPr>
            <w:tcW w:w="2268" w:type="dxa"/>
            <w:gridSpan w:val="2"/>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Other</w:t>
            </w:r>
          </w:p>
        </w:tc>
        <w:tc>
          <w:tcPr>
            <w:tcW w:w="284" w:type="dxa"/>
            <w:tcBorders>
              <w:top w:val="single" w:sz="4" w:space="0" w:color="auto"/>
            </w:tcBorders>
          </w:tcPr>
          <w:p w:rsidR="009C688A" w:rsidRPr="00CD3A85" w:rsidRDefault="009C688A" w:rsidP="00D31976">
            <w:pPr>
              <w:pStyle w:val="a3"/>
              <w:rPr>
                <w:sz w:val="20"/>
                <w:szCs w:val="20"/>
              </w:rPr>
            </w:pPr>
          </w:p>
        </w:tc>
        <w:tc>
          <w:tcPr>
            <w:tcW w:w="708" w:type="dxa"/>
            <w:tcBorders>
              <w:top w:val="single" w:sz="4" w:space="0" w:color="auto"/>
            </w:tcBorders>
          </w:tcPr>
          <w:p w:rsidR="009C688A" w:rsidRPr="00CD3A85" w:rsidRDefault="009C688A" w:rsidP="00D31976">
            <w:pPr>
              <w:pStyle w:val="a3"/>
              <w:rPr>
                <w:sz w:val="20"/>
                <w:szCs w:val="20"/>
              </w:rPr>
            </w:pPr>
          </w:p>
        </w:tc>
      </w:tr>
      <w:tr w:rsidR="009C688A" w:rsidRPr="00CD3A85" w:rsidTr="00D31976">
        <w:trPr>
          <w:tblHeader/>
        </w:trPr>
        <w:tc>
          <w:tcPr>
            <w:tcW w:w="3936" w:type="dxa"/>
            <w:gridSpan w:val="2"/>
            <w:tcBorders>
              <w:bottom w:val="single" w:sz="4" w:space="0" w:color="auto"/>
            </w:tcBorders>
          </w:tcPr>
          <w:p w:rsidR="009C688A" w:rsidRPr="00CD3A85" w:rsidRDefault="009C688A" w:rsidP="00D31976">
            <w:pPr>
              <w:pStyle w:val="a3"/>
              <w:rPr>
                <w:sz w:val="20"/>
                <w:szCs w:val="20"/>
              </w:rPr>
            </w:pPr>
            <w:r>
              <w:rPr>
                <w:sz w:val="20"/>
                <w:szCs w:val="20"/>
              </w:rPr>
              <w:t>Rate</w:t>
            </w:r>
          </w:p>
        </w:tc>
        <w:tc>
          <w:tcPr>
            <w:tcW w:w="425"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3" w:type="dxa"/>
            <w:tcBorders>
              <w:bottom w:val="single" w:sz="4" w:space="0" w:color="auto"/>
            </w:tcBorders>
          </w:tcPr>
          <w:p w:rsidR="009C688A" w:rsidRDefault="009C688A" w:rsidP="00D31976">
            <w:pPr>
              <w:pStyle w:val="a3"/>
              <w:rPr>
                <w:sz w:val="20"/>
                <w:szCs w:val="20"/>
              </w:rPr>
            </w:pPr>
          </w:p>
        </w:tc>
        <w:tc>
          <w:tcPr>
            <w:tcW w:w="425"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1843"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 (95% CI)</w:t>
            </w:r>
          </w:p>
        </w:tc>
        <w:tc>
          <w:tcPr>
            <w:tcW w:w="284" w:type="dxa"/>
            <w:tcBorders>
              <w:bottom w:val="single" w:sz="4" w:space="0" w:color="auto"/>
            </w:tcBorders>
          </w:tcPr>
          <w:p w:rsidR="009C688A" w:rsidRDefault="009C688A" w:rsidP="00D31976">
            <w:pPr>
              <w:pStyle w:val="a3"/>
              <w:jc w:val="center"/>
              <w:rPr>
                <w:sz w:val="20"/>
                <w:szCs w:val="20"/>
              </w:rPr>
            </w:pPr>
          </w:p>
        </w:tc>
        <w:tc>
          <w:tcPr>
            <w:tcW w:w="708" w:type="dxa"/>
            <w:tcBorders>
              <w:bottom w:val="single" w:sz="4" w:space="0" w:color="auto"/>
            </w:tcBorders>
          </w:tcPr>
          <w:p w:rsidR="009C688A" w:rsidRDefault="009C688A" w:rsidP="00D31976">
            <w:pPr>
              <w:pStyle w:val="a3"/>
              <w:jc w:val="center"/>
              <w:rPr>
                <w:sz w:val="20"/>
                <w:szCs w:val="20"/>
              </w:rPr>
            </w:pPr>
            <w:r>
              <w:rPr>
                <w:sz w:val="20"/>
                <w:szCs w:val="20"/>
              </w:rPr>
              <w:t>Het p</w:t>
            </w:r>
          </w:p>
        </w:tc>
      </w:tr>
      <w:tr w:rsidR="009C688A" w:rsidRPr="009F1DCE" w:rsidTr="00D31976">
        <w:trPr>
          <w:cantSplit/>
          <w:tblHeader/>
        </w:trPr>
        <w:tc>
          <w:tcPr>
            <w:tcW w:w="534" w:type="dxa"/>
            <w:tcBorders>
              <w:top w:val="single" w:sz="4" w:space="0" w:color="auto"/>
            </w:tcBorders>
          </w:tcPr>
          <w:p w:rsidR="009C688A" w:rsidRPr="00CE3BD5" w:rsidRDefault="009C688A" w:rsidP="00D31976">
            <w:pPr>
              <w:pStyle w:val="a3"/>
              <w:rPr>
                <w:sz w:val="20"/>
                <w:szCs w:val="20"/>
              </w:rPr>
            </w:pPr>
          </w:p>
        </w:tc>
        <w:tc>
          <w:tcPr>
            <w:tcW w:w="3402"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3"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tabs>
                <w:tab w:val="decimal" w:pos="208"/>
              </w:tabs>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tabs>
                <w:tab w:val="decimal" w:pos="175"/>
              </w:tabs>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3" w:type="dxa"/>
            <w:tcBorders>
              <w:top w:val="single" w:sz="4" w:space="0" w:color="auto"/>
            </w:tcBorders>
          </w:tcPr>
          <w:p w:rsidR="009C688A" w:rsidRPr="009F1DCE" w:rsidRDefault="009C688A" w:rsidP="00D31976">
            <w:pPr>
              <w:pStyle w:val="a3"/>
              <w:rPr>
                <w:sz w:val="16"/>
                <w:szCs w:val="16"/>
              </w:rPr>
            </w:pPr>
          </w:p>
        </w:tc>
        <w:tc>
          <w:tcPr>
            <w:tcW w:w="425" w:type="dxa"/>
            <w:tcBorders>
              <w:top w:val="single" w:sz="4" w:space="0" w:color="auto"/>
            </w:tcBorders>
          </w:tcPr>
          <w:p w:rsidR="009C688A" w:rsidRPr="009F1DCE" w:rsidRDefault="009C688A" w:rsidP="00D31976">
            <w:pPr>
              <w:pStyle w:val="a3"/>
              <w:rPr>
                <w:sz w:val="16"/>
                <w:szCs w:val="16"/>
              </w:rPr>
            </w:pPr>
          </w:p>
        </w:tc>
        <w:tc>
          <w:tcPr>
            <w:tcW w:w="1843" w:type="dxa"/>
            <w:tcBorders>
              <w:top w:val="single" w:sz="4" w:space="0" w:color="auto"/>
            </w:tcBorders>
          </w:tcPr>
          <w:p w:rsidR="009C688A" w:rsidRPr="009F1DCE" w:rsidRDefault="009C688A" w:rsidP="00D31976">
            <w:pPr>
              <w:pStyle w:val="a3"/>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708" w:type="dxa"/>
            <w:tcBorders>
              <w:top w:val="single" w:sz="4" w:space="0" w:color="auto"/>
            </w:tcBorders>
          </w:tcPr>
          <w:p w:rsidR="009C688A" w:rsidRPr="009F1DCE" w:rsidRDefault="009C688A" w:rsidP="00D31976">
            <w:pPr>
              <w:pStyle w:val="a3"/>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1</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jc w:val="right"/>
              <w:rPr>
                <w:sz w:val="20"/>
                <w:szCs w:val="20"/>
              </w:rPr>
            </w:pPr>
            <w:r>
              <w:rPr>
                <w:sz w:val="20"/>
                <w:szCs w:val="20"/>
              </w:rPr>
              <w:t>81</w:t>
            </w:r>
          </w:p>
        </w:tc>
        <w:tc>
          <w:tcPr>
            <w:tcW w:w="1843" w:type="dxa"/>
          </w:tcPr>
          <w:p w:rsidR="009C688A" w:rsidRPr="00CD3A85" w:rsidRDefault="009C688A" w:rsidP="00D31976">
            <w:pPr>
              <w:pStyle w:val="a3"/>
              <w:rPr>
                <w:sz w:val="20"/>
                <w:szCs w:val="20"/>
              </w:rPr>
            </w:pPr>
            <w:r>
              <w:rPr>
                <w:sz w:val="20"/>
                <w:szCs w:val="20"/>
              </w:rPr>
              <w:t>5.4 (4.3 to 6.5)</w:t>
            </w:r>
          </w:p>
        </w:tc>
        <w:tc>
          <w:tcPr>
            <w:tcW w:w="283" w:type="dxa"/>
          </w:tcPr>
          <w:p w:rsidR="009C688A"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90</w:t>
            </w:r>
          </w:p>
        </w:tc>
        <w:tc>
          <w:tcPr>
            <w:tcW w:w="1843" w:type="dxa"/>
          </w:tcPr>
          <w:p w:rsidR="009C688A" w:rsidRPr="00CD3A85" w:rsidRDefault="009C688A" w:rsidP="00D31976">
            <w:pPr>
              <w:pStyle w:val="a3"/>
              <w:rPr>
                <w:sz w:val="20"/>
                <w:szCs w:val="20"/>
              </w:rPr>
            </w:pPr>
            <w:r>
              <w:rPr>
                <w:sz w:val="20"/>
                <w:szCs w:val="20"/>
              </w:rPr>
              <w:t>4.7 (3.8 to 5.6)</w:t>
            </w:r>
          </w:p>
        </w:tc>
        <w:tc>
          <w:tcPr>
            <w:tcW w:w="284" w:type="dxa"/>
          </w:tcPr>
          <w:p w:rsidR="009C688A" w:rsidRDefault="009C688A" w:rsidP="00D31976">
            <w:pPr>
              <w:pStyle w:val="a3"/>
              <w:rPr>
                <w:sz w:val="20"/>
                <w:szCs w:val="20"/>
              </w:rPr>
            </w:pPr>
          </w:p>
        </w:tc>
        <w:tc>
          <w:tcPr>
            <w:tcW w:w="425" w:type="dxa"/>
          </w:tcPr>
          <w:p w:rsidR="009C688A" w:rsidRPr="00CD3A85" w:rsidRDefault="009C688A" w:rsidP="00D31976">
            <w:pPr>
              <w:pStyle w:val="a3"/>
              <w:tabs>
                <w:tab w:val="decimal" w:pos="175"/>
                <w:tab w:val="decimal" w:pos="303"/>
              </w:tabs>
              <w:rPr>
                <w:sz w:val="20"/>
                <w:szCs w:val="20"/>
              </w:rPr>
            </w:pPr>
            <w:r>
              <w:rPr>
                <w:sz w:val="20"/>
                <w:szCs w:val="20"/>
              </w:rPr>
              <w:t>17</w:t>
            </w:r>
          </w:p>
        </w:tc>
        <w:tc>
          <w:tcPr>
            <w:tcW w:w="1843" w:type="dxa"/>
          </w:tcPr>
          <w:p w:rsidR="009C688A" w:rsidRPr="00CD3A85" w:rsidRDefault="009C688A" w:rsidP="00D31976">
            <w:pPr>
              <w:pStyle w:val="a3"/>
              <w:rPr>
                <w:sz w:val="20"/>
                <w:szCs w:val="20"/>
              </w:rPr>
            </w:pPr>
            <w:r>
              <w:rPr>
                <w:sz w:val="20"/>
                <w:szCs w:val="20"/>
              </w:rPr>
              <w:t>4.7 (2.9 to 6.5)</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21</w:t>
            </w:r>
          </w:p>
        </w:tc>
        <w:tc>
          <w:tcPr>
            <w:tcW w:w="1843" w:type="dxa"/>
          </w:tcPr>
          <w:p w:rsidR="009C688A" w:rsidRDefault="009C688A" w:rsidP="00D31976">
            <w:pPr>
              <w:pStyle w:val="a3"/>
              <w:rPr>
                <w:sz w:val="20"/>
                <w:szCs w:val="20"/>
              </w:rPr>
            </w:pPr>
            <w:r>
              <w:rPr>
                <w:sz w:val="20"/>
                <w:szCs w:val="20"/>
              </w:rPr>
              <w:t>6.2 (2.6 to 9.8)</w:t>
            </w:r>
          </w:p>
        </w:tc>
        <w:tc>
          <w:tcPr>
            <w:tcW w:w="284" w:type="dxa"/>
          </w:tcPr>
          <w:p w:rsidR="009C688A" w:rsidRDefault="009C688A" w:rsidP="00D31976">
            <w:pPr>
              <w:pStyle w:val="a3"/>
              <w:tabs>
                <w:tab w:val="decimal" w:pos="223"/>
              </w:tabs>
              <w:rPr>
                <w:sz w:val="20"/>
                <w:szCs w:val="20"/>
              </w:rPr>
            </w:pPr>
          </w:p>
        </w:tc>
        <w:tc>
          <w:tcPr>
            <w:tcW w:w="708" w:type="dxa"/>
          </w:tcPr>
          <w:p w:rsidR="009C688A" w:rsidRPr="00CD3A85" w:rsidRDefault="009C688A" w:rsidP="00D31976">
            <w:pPr>
              <w:pStyle w:val="a3"/>
              <w:tabs>
                <w:tab w:val="decimal" w:pos="223"/>
              </w:tabs>
              <w:rPr>
                <w:sz w:val="20"/>
                <w:szCs w:val="20"/>
              </w:rPr>
            </w:pPr>
            <w:r>
              <w:rPr>
                <w:sz w:val="20"/>
                <w:szCs w:val="20"/>
              </w:rPr>
              <w:t>0.681</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2</w:t>
            </w:r>
          </w:p>
        </w:tc>
        <w:tc>
          <w:tcPr>
            <w:tcW w:w="3402" w:type="dxa"/>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jc w:val="right"/>
              <w:rPr>
                <w:sz w:val="20"/>
                <w:szCs w:val="20"/>
              </w:rPr>
            </w:pPr>
            <w:r>
              <w:rPr>
                <w:sz w:val="20"/>
                <w:szCs w:val="20"/>
              </w:rPr>
              <w:t>26</w:t>
            </w:r>
          </w:p>
        </w:tc>
        <w:tc>
          <w:tcPr>
            <w:tcW w:w="1843" w:type="dxa"/>
          </w:tcPr>
          <w:p w:rsidR="009C688A" w:rsidRPr="00CD3A85" w:rsidRDefault="009C688A" w:rsidP="00D31976">
            <w:pPr>
              <w:pStyle w:val="a3"/>
              <w:rPr>
                <w:sz w:val="20"/>
                <w:szCs w:val="20"/>
              </w:rPr>
            </w:pPr>
            <w:r>
              <w:rPr>
                <w:sz w:val="20"/>
                <w:szCs w:val="20"/>
              </w:rPr>
              <w:t>3.6 (2.8 to 4.5)</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48</w:t>
            </w:r>
          </w:p>
        </w:tc>
        <w:tc>
          <w:tcPr>
            <w:tcW w:w="1843" w:type="dxa"/>
          </w:tcPr>
          <w:p w:rsidR="009C688A" w:rsidRPr="00CD3A85" w:rsidRDefault="009C688A" w:rsidP="00D31976">
            <w:pPr>
              <w:pStyle w:val="a3"/>
              <w:rPr>
                <w:sz w:val="20"/>
                <w:szCs w:val="20"/>
              </w:rPr>
            </w:pPr>
            <w:r>
              <w:rPr>
                <w:sz w:val="20"/>
                <w:szCs w:val="20"/>
              </w:rPr>
              <w:t>2.2 (1.4 to 3.0)</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175"/>
                <w:tab w:val="decimal" w:pos="303"/>
              </w:tabs>
              <w:rPr>
                <w:sz w:val="20"/>
                <w:szCs w:val="20"/>
              </w:rPr>
            </w:pPr>
            <w:r>
              <w:rPr>
                <w:sz w:val="20"/>
                <w:szCs w:val="20"/>
              </w:rPr>
              <w:t>9</w:t>
            </w:r>
          </w:p>
        </w:tc>
        <w:tc>
          <w:tcPr>
            <w:tcW w:w="1843" w:type="dxa"/>
          </w:tcPr>
          <w:p w:rsidR="009C688A" w:rsidRDefault="009C688A" w:rsidP="00D31976">
            <w:pPr>
              <w:pStyle w:val="a3"/>
              <w:rPr>
                <w:sz w:val="20"/>
                <w:szCs w:val="20"/>
              </w:rPr>
            </w:pPr>
            <w:r>
              <w:rPr>
                <w:sz w:val="20"/>
                <w:szCs w:val="20"/>
              </w:rPr>
              <w:t>3.2 (1.8 to 4.6)</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3</w:t>
            </w:r>
          </w:p>
        </w:tc>
        <w:tc>
          <w:tcPr>
            <w:tcW w:w="1843" w:type="dxa"/>
          </w:tcPr>
          <w:p w:rsidR="009C688A" w:rsidRDefault="009C688A" w:rsidP="00D31976">
            <w:pPr>
              <w:pStyle w:val="a3"/>
              <w:rPr>
                <w:sz w:val="20"/>
                <w:szCs w:val="20"/>
              </w:rPr>
            </w:pPr>
            <w:r>
              <w:rPr>
                <w:sz w:val="20"/>
                <w:szCs w:val="20"/>
              </w:rPr>
              <w:t>9.0 (2.6 to 15.3)</w:t>
            </w:r>
          </w:p>
        </w:tc>
        <w:tc>
          <w:tcPr>
            <w:tcW w:w="284" w:type="dxa"/>
          </w:tcPr>
          <w:p w:rsidR="009C688A" w:rsidRDefault="009C688A" w:rsidP="00D31976">
            <w:pPr>
              <w:pStyle w:val="a3"/>
              <w:tabs>
                <w:tab w:val="decimal" w:pos="223"/>
              </w:tabs>
              <w:rPr>
                <w:sz w:val="20"/>
                <w:szCs w:val="20"/>
              </w:rPr>
            </w:pPr>
          </w:p>
        </w:tc>
        <w:tc>
          <w:tcPr>
            <w:tcW w:w="708" w:type="dxa"/>
          </w:tcPr>
          <w:p w:rsidR="009C688A" w:rsidRDefault="009C688A" w:rsidP="00D31976">
            <w:pPr>
              <w:pStyle w:val="a3"/>
              <w:tabs>
                <w:tab w:val="decimal" w:pos="223"/>
              </w:tabs>
              <w:rPr>
                <w:sz w:val="20"/>
                <w:szCs w:val="20"/>
              </w:rPr>
            </w:pPr>
            <w:r>
              <w:rPr>
                <w:sz w:val="20"/>
                <w:szCs w:val="20"/>
              </w:rPr>
              <w:t>0.026</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3</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425" w:type="dxa"/>
          </w:tcPr>
          <w:p w:rsidR="009C688A" w:rsidRPr="00CD3A85" w:rsidRDefault="009C688A" w:rsidP="00D31976">
            <w:pPr>
              <w:pStyle w:val="a3"/>
              <w:jc w:val="right"/>
              <w:rPr>
                <w:sz w:val="20"/>
                <w:szCs w:val="20"/>
              </w:rPr>
            </w:pPr>
            <w:r>
              <w:rPr>
                <w:sz w:val="20"/>
                <w:szCs w:val="20"/>
              </w:rPr>
              <w:t>31</w:t>
            </w:r>
          </w:p>
        </w:tc>
        <w:tc>
          <w:tcPr>
            <w:tcW w:w="1843" w:type="dxa"/>
          </w:tcPr>
          <w:p w:rsidR="009C688A" w:rsidRPr="00CD3A85" w:rsidRDefault="009C688A" w:rsidP="00D31976">
            <w:pPr>
              <w:pStyle w:val="a3"/>
              <w:rPr>
                <w:sz w:val="20"/>
                <w:szCs w:val="20"/>
              </w:rPr>
            </w:pPr>
            <w:r>
              <w:rPr>
                <w:sz w:val="20"/>
                <w:szCs w:val="20"/>
              </w:rPr>
              <w:t>15.2 (12.3 to 18.2)</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43</w:t>
            </w:r>
          </w:p>
        </w:tc>
        <w:tc>
          <w:tcPr>
            <w:tcW w:w="1843" w:type="dxa"/>
          </w:tcPr>
          <w:p w:rsidR="009C688A" w:rsidRPr="00CD3A85" w:rsidRDefault="009C688A" w:rsidP="00D31976">
            <w:pPr>
              <w:pStyle w:val="a3"/>
              <w:rPr>
                <w:sz w:val="20"/>
                <w:szCs w:val="20"/>
              </w:rPr>
            </w:pPr>
            <w:r>
              <w:rPr>
                <w:sz w:val="20"/>
                <w:szCs w:val="20"/>
              </w:rPr>
              <w:t>9.5 (7.4 to 11.6)</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175"/>
                <w:tab w:val="decimal" w:pos="303"/>
              </w:tabs>
              <w:rPr>
                <w:sz w:val="20"/>
                <w:szCs w:val="20"/>
              </w:rPr>
            </w:pPr>
            <w:r>
              <w:rPr>
                <w:sz w:val="20"/>
                <w:szCs w:val="20"/>
              </w:rPr>
              <w:t>9</w:t>
            </w:r>
          </w:p>
        </w:tc>
        <w:tc>
          <w:tcPr>
            <w:tcW w:w="1843" w:type="dxa"/>
          </w:tcPr>
          <w:p w:rsidR="009C688A" w:rsidRDefault="009C688A" w:rsidP="00D31976">
            <w:pPr>
              <w:pStyle w:val="a3"/>
              <w:rPr>
                <w:sz w:val="20"/>
                <w:szCs w:val="20"/>
              </w:rPr>
            </w:pPr>
            <w:r>
              <w:rPr>
                <w:sz w:val="20"/>
                <w:szCs w:val="20"/>
              </w:rPr>
              <w:t>5.9 (1.1 to 10.7)</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5</w:t>
            </w:r>
          </w:p>
        </w:tc>
        <w:tc>
          <w:tcPr>
            <w:tcW w:w="1843" w:type="dxa"/>
          </w:tcPr>
          <w:p w:rsidR="009C688A" w:rsidRDefault="009C688A" w:rsidP="00D31976">
            <w:pPr>
              <w:pStyle w:val="a3"/>
              <w:rPr>
                <w:sz w:val="20"/>
                <w:szCs w:val="20"/>
              </w:rPr>
            </w:pPr>
            <w:r>
              <w:rPr>
                <w:sz w:val="20"/>
                <w:szCs w:val="20"/>
              </w:rPr>
              <w:t>17.8 (7.0 to 28.6)</w:t>
            </w:r>
          </w:p>
        </w:tc>
        <w:tc>
          <w:tcPr>
            <w:tcW w:w="284" w:type="dxa"/>
          </w:tcPr>
          <w:p w:rsidR="009C688A" w:rsidRDefault="009C688A" w:rsidP="00D31976">
            <w:pPr>
              <w:pStyle w:val="a3"/>
              <w:tabs>
                <w:tab w:val="decimal" w:pos="223"/>
              </w:tabs>
              <w:rPr>
                <w:sz w:val="20"/>
                <w:szCs w:val="20"/>
              </w:rPr>
            </w:pPr>
          </w:p>
        </w:tc>
        <w:tc>
          <w:tcPr>
            <w:tcW w:w="708" w:type="dxa"/>
          </w:tcPr>
          <w:p w:rsidR="009C688A" w:rsidRDefault="009C688A" w:rsidP="00D31976">
            <w:pPr>
              <w:pStyle w:val="a3"/>
              <w:tabs>
                <w:tab w:val="decimal" w:pos="223"/>
              </w:tabs>
              <w:rPr>
                <w:sz w:val="20"/>
                <w:szCs w:val="20"/>
              </w:rPr>
            </w:pPr>
            <w:r>
              <w:rPr>
                <w:sz w:val="20"/>
                <w:szCs w:val="20"/>
              </w:rPr>
              <w:t>0.002</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4</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425" w:type="dxa"/>
          </w:tcPr>
          <w:p w:rsidR="009C688A" w:rsidRPr="00CD3A85" w:rsidRDefault="009C688A" w:rsidP="00D31976">
            <w:pPr>
              <w:pStyle w:val="a3"/>
              <w:jc w:val="right"/>
              <w:rPr>
                <w:sz w:val="20"/>
                <w:szCs w:val="20"/>
              </w:rPr>
            </w:pPr>
            <w:r>
              <w:rPr>
                <w:sz w:val="20"/>
                <w:szCs w:val="20"/>
              </w:rPr>
              <w:t>53</w:t>
            </w:r>
          </w:p>
        </w:tc>
        <w:tc>
          <w:tcPr>
            <w:tcW w:w="1843" w:type="dxa"/>
          </w:tcPr>
          <w:p w:rsidR="009C688A" w:rsidRPr="00CD3A85" w:rsidRDefault="009C688A" w:rsidP="00D31976">
            <w:pPr>
              <w:pStyle w:val="a3"/>
              <w:rPr>
                <w:sz w:val="20"/>
                <w:szCs w:val="20"/>
              </w:rPr>
            </w:pPr>
            <w:r>
              <w:rPr>
                <w:sz w:val="20"/>
                <w:szCs w:val="20"/>
              </w:rPr>
              <w:t>9.7 (6.5 to 12.9)</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56</w:t>
            </w:r>
          </w:p>
        </w:tc>
        <w:tc>
          <w:tcPr>
            <w:tcW w:w="1843" w:type="dxa"/>
          </w:tcPr>
          <w:p w:rsidR="009C688A" w:rsidRPr="00CD3A85" w:rsidRDefault="009C688A" w:rsidP="00D31976">
            <w:pPr>
              <w:pStyle w:val="a3"/>
              <w:rPr>
                <w:sz w:val="20"/>
                <w:szCs w:val="20"/>
              </w:rPr>
            </w:pPr>
            <w:r>
              <w:rPr>
                <w:sz w:val="20"/>
                <w:szCs w:val="20"/>
              </w:rPr>
              <w:t>9.5 (6.7 to 12.3)</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175"/>
                <w:tab w:val="decimal" w:pos="303"/>
              </w:tabs>
              <w:rPr>
                <w:sz w:val="20"/>
                <w:szCs w:val="20"/>
              </w:rPr>
            </w:pPr>
            <w:r>
              <w:rPr>
                <w:sz w:val="20"/>
                <w:szCs w:val="20"/>
              </w:rPr>
              <w:t>15</w:t>
            </w:r>
          </w:p>
        </w:tc>
        <w:tc>
          <w:tcPr>
            <w:tcW w:w="1843" w:type="dxa"/>
          </w:tcPr>
          <w:p w:rsidR="009C688A" w:rsidRDefault="009C688A" w:rsidP="00D31976">
            <w:pPr>
              <w:pStyle w:val="a3"/>
              <w:rPr>
                <w:sz w:val="20"/>
                <w:szCs w:val="20"/>
              </w:rPr>
            </w:pPr>
            <w:r>
              <w:rPr>
                <w:sz w:val="20"/>
                <w:szCs w:val="20"/>
              </w:rPr>
              <w:t>7.6 (1.2 to 13.9)</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8</w:t>
            </w:r>
          </w:p>
        </w:tc>
        <w:tc>
          <w:tcPr>
            <w:tcW w:w="1843" w:type="dxa"/>
          </w:tcPr>
          <w:p w:rsidR="009C688A" w:rsidRDefault="009C688A" w:rsidP="00D31976">
            <w:pPr>
              <w:pStyle w:val="a3"/>
              <w:rPr>
                <w:sz w:val="20"/>
                <w:szCs w:val="20"/>
              </w:rPr>
            </w:pPr>
            <w:r>
              <w:rPr>
                <w:sz w:val="20"/>
                <w:szCs w:val="20"/>
              </w:rPr>
              <w:t>16.0 (6.5 to 25.5)</w:t>
            </w:r>
          </w:p>
        </w:tc>
        <w:tc>
          <w:tcPr>
            <w:tcW w:w="284" w:type="dxa"/>
          </w:tcPr>
          <w:p w:rsidR="009C688A" w:rsidRDefault="009C688A" w:rsidP="00D31976">
            <w:pPr>
              <w:pStyle w:val="a3"/>
              <w:tabs>
                <w:tab w:val="decimal" w:pos="223"/>
              </w:tabs>
              <w:rPr>
                <w:sz w:val="20"/>
                <w:szCs w:val="20"/>
              </w:rPr>
            </w:pPr>
          </w:p>
        </w:tc>
        <w:tc>
          <w:tcPr>
            <w:tcW w:w="708" w:type="dxa"/>
          </w:tcPr>
          <w:p w:rsidR="009C688A" w:rsidRDefault="009C688A" w:rsidP="00D31976">
            <w:pPr>
              <w:pStyle w:val="a3"/>
              <w:tabs>
                <w:tab w:val="decimal" w:pos="223"/>
              </w:tabs>
              <w:rPr>
                <w:sz w:val="20"/>
                <w:szCs w:val="20"/>
              </w:rPr>
            </w:pPr>
            <w:r>
              <w:rPr>
                <w:sz w:val="20"/>
                <w:szCs w:val="20"/>
              </w:rPr>
              <w:t>0.534</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5</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jc w:val="right"/>
              <w:rPr>
                <w:sz w:val="20"/>
                <w:szCs w:val="20"/>
              </w:rPr>
            </w:pPr>
            <w:r>
              <w:rPr>
                <w:sz w:val="20"/>
                <w:szCs w:val="20"/>
              </w:rPr>
              <w:t>49</w:t>
            </w:r>
          </w:p>
        </w:tc>
        <w:tc>
          <w:tcPr>
            <w:tcW w:w="1843" w:type="dxa"/>
          </w:tcPr>
          <w:p w:rsidR="009C688A" w:rsidRPr="00CD3A85" w:rsidRDefault="009C688A" w:rsidP="00D31976">
            <w:pPr>
              <w:pStyle w:val="a3"/>
              <w:rPr>
                <w:sz w:val="20"/>
                <w:szCs w:val="20"/>
              </w:rPr>
            </w:pPr>
            <w:r>
              <w:rPr>
                <w:sz w:val="20"/>
                <w:szCs w:val="20"/>
              </w:rPr>
              <w:t>14.5 (10.9 to 18.1)</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55</w:t>
            </w:r>
          </w:p>
        </w:tc>
        <w:tc>
          <w:tcPr>
            <w:tcW w:w="1843" w:type="dxa"/>
          </w:tcPr>
          <w:p w:rsidR="009C688A" w:rsidRPr="00CD3A85" w:rsidRDefault="009C688A" w:rsidP="00D31976">
            <w:pPr>
              <w:pStyle w:val="a3"/>
              <w:rPr>
                <w:sz w:val="20"/>
                <w:szCs w:val="20"/>
              </w:rPr>
            </w:pPr>
            <w:r>
              <w:rPr>
                <w:sz w:val="20"/>
                <w:szCs w:val="20"/>
              </w:rPr>
              <w:t>14.1 (11.1 to 17.2)</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175"/>
                <w:tab w:val="decimal" w:pos="303"/>
              </w:tabs>
              <w:rPr>
                <w:sz w:val="20"/>
                <w:szCs w:val="20"/>
              </w:rPr>
            </w:pPr>
            <w:r>
              <w:rPr>
                <w:sz w:val="20"/>
                <w:szCs w:val="20"/>
              </w:rPr>
              <w:t>14</w:t>
            </w:r>
          </w:p>
        </w:tc>
        <w:tc>
          <w:tcPr>
            <w:tcW w:w="1843" w:type="dxa"/>
          </w:tcPr>
          <w:p w:rsidR="009C688A" w:rsidRDefault="009C688A" w:rsidP="00D31976">
            <w:pPr>
              <w:pStyle w:val="a3"/>
              <w:rPr>
                <w:sz w:val="20"/>
                <w:szCs w:val="20"/>
              </w:rPr>
            </w:pPr>
            <w:r>
              <w:rPr>
                <w:sz w:val="20"/>
                <w:szCs w:val="20"/>
              </w:rPr>
              <w:t>16.5 (9.7 to 23.2)</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8</w:t>
            </w:r>
          </w:p>
        </w:tc>
        <w:tc>
          <w:tcPr>
            <w:tcW w:w="1843" w:type="dxa"/>
          </w:tcPr>
          <w:p w:rsidR="009C688A" w:rsidRDefault="009C688A" w:rsidP="00D31976">
            <w:pPr>
              <w:pStyle w:val="a3"/>
              <w:rPr>
                <w:sz w:val="20"/>
                <w:szCs w:val="20"/>
              </w:rPr>
            </w:pPr>
            <w:r>
              <w:rPr>
                <w:sz w:val="20"/>
                <w:szCs w:val="20"/>
              </w:rPr>
              <w:t>14.5 (3.8 to 25.1)</w:t>
            </w:r>
          </w:p>
        </w:tc>
        <w:tc>
          <w:tcPr>
            <w:tcW w:w="284" w:type="dxa"/>
          </w:tcPr>
          <w:p w:rsidR="009C688A" w:rsidRDefault="009C688A" w:rsidP="00D31976">
            <w:pPr>
              <w:pStyle w:val="a3"/>
              <w:tabs>
                <w:tab w:val="decimal" w:pos="223"/>
              </w:tabs>
              <w:rPr>
                <w:sz w:val="20"/>
                <w:szCs w:val="20"/>
              </w:rPr>
            </w:pPr>
          </w:p>
        </w:tc>
        <w:tc>
          <w:tcPr>
            <w:tcW w:w="708" w:type="dxa"/>
          </w:tcPr>
          <w:p w:rsidR="009C688A" w:rsidRDefault="009C688A" w:rsidP="00D31976">
            <w:pPr>
              <w:pStyle w:val="a3"/>
              <w:tabs>
                <w:tab w:val="decimal" w:pos="223"/>
              </w:tabs>
              <w:rPr>
                <w:sz w:val="20"/>
                <w:szCs w:val="20"/>
              </w:rPr>
            </w:pPr>
            <w:r>
              <w:rPr>
                <w:sz w:val="20"/>
                <w:szCs w:val="20"/>
              </w:rPr>
              <w:t>0.940</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6</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425" w:type="dxa"/>
          </w:tcPr>
          <w:p w:rsidR="009C688A" w:rsidRPr="00CD3A85" w:rsidRDefault="009C688A" w:rsidP="00D31976">
            <w:pPr>
              <w:pStyle w:val="a3"/>
              <w:jc w:val="right"/>
              <w:rPr>
                <w:sz w:val="20"/>
                <w:szCs w:val="20"/>
              </w:rPr>
            </w:pPr>
            <w:r>
              <w:rPr>
                <w:sz w:val="20"/>
                <w:szCs w:val="20"/>
              </w:rPr>
              <w:t>14</w:t>
            </w:r>
          </w:p>
        </w:tc>
        <w:tc>
          <w:tcPr>
            <w:tcW w:w="1843" w:type="dxa"/>
          </w:tcPr>
          <w:p w:rsidR="009C688A" w:rsidRPr="00CD3A85" w:rsidRDefault="009C688A" w:rsidP="00D31976">
            <w:pPr>
              <w:pStyle w:val="a3"/>
              <w:rPr>
                <w:sz w:val="20"/>
                <w:szCs w:val="20"/>
              </w:rPr>
            </w:pPr>
            <w:r>
              <w:rPr>
                <w:sz w:val="20"/>
                <w:szCs w:val="20"/>
              </w:rPr>
              <w:t>6.6 (1.9 to 11.3)</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27</w:t>
            </w:r>
          </w:p>
        </w:tc>
        <w:tc>
          <w:tcPr>
            <w:tcW w:w="1843" w:type="dxa"/>
          </w:tcPr>
          <w:p w:rsidR="009C688A" w:rsidRPr="00CD3A85" w:rsidRDefault="009C688A" w:rsidP="00D31976">
            <w:pPr>
              <w:pStyle w:val="a3"/>
              <w:rPr>
                <w:sz w:val="20"/>
                <w:szCs w:val="20"/>
              </w:rPr>
            </w:pPr>
            <w:r>
              <w:rPr>
                <w:sz w:val="20"/>
                <w:szCs w:val="20"/>
              </w:rPr>
              <w:t>4.1 (0.8 to 7.5)</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175"/>
                <w:tab w:val="decimal" w:pos="303"/>
              </w:tabs>
              <w:rPr>
                <w:sz w:val="20"/>
                <w:szCs w:val="20"/>
              </w:rPr>
            </w:pPr>
            <w:r>
              <w:rPr>
                <w:sz w:val="20"/>
                <w:szCs w:val="20"/>
              </w:rPr>
              <w:t>8</w:t>
            </w:r>
          </w:p>
        </w:tc>
        <w:tc>
          <w:tcPr>
            <w:tcW w:w="1843" w:type="dxa"/>
          </w:tcPr>
          <w:p w:rsidR="009C688A" w:rsidRDefault="009C688A" w:rsidP="00D31976">
            <w:pPr>
              <w:pStyle w:val="a3"/>
              <w:rPr>
                <w:sz w:val="20"/>
                <w:szCs w:val="20"/>
              </w:rPr>
            </w:pPr>
            <w:r>
              <w:rPr>
                <w:sz w:val="20"/>
                <w:szCs w:val="20"/>
              </w:rPr>
              <w:t>9.4 (2.7 to 16.0)</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3</w:t>
            </w:r>
          </w:p>
        </w:tc>
        <w:tc>
          <w:tcPr>
            <w:tcW w:w="1843" w:type="dxa"/>
          </w:tcPr>
          <w:p w:rsidR="009C688A" w:rsidRDefault="009C688A" w:rsidP="00D31976">
            <w:pPr>
              <w:pStyle w:val="a3"/>
              <w:rPr>
                <w:sz w:val="20"/>
                <w:szCs w:val="20"/>
              </w:rPr>
            </w:pPr>
            <w:r>
              <w:rPr>
                <w:sz w:val="20"/>
                <w:szCs w:val="20"/>
              </w:rPr>
              <w:t>12.5 (</w:t>
            </w:r>
            <w:r>
              <w:rPr>
                <w:rFonts w:cs="Times New Roman"/>
                <w:sz w:val="20"/>
                <w:szCs w:val="20"/>
              </w:rPr>
              <w:t>−</w:t>
            </w:r>
            <w:r>
              <w:rPr>
                <w:sz w:val="20"/>
                <w:szCs w:val="20"/>
              </w:rPr>
              <w:t>7.1 to 32.1)</w:t>
            </w:r>
          </w:p>
        </w:tc>
        <w:tc>
          <w:tcPr>
            <w:tcW w:w="284" w:type="dxa"/>
          </w:tcPr>
          <w:p w:rsidR="009C688A" w:rsidRDefault="009C688A" w:rsidP="00D31976">
            <w:pPr>
              <w:pStyle w:val="a3"/>
              <w:tabs>
                <w:tab w:val="decimal" w:pos="223"/>
              </w:tabs>
              <w:rPr>
                <w:sz w:val="20"/>
                <w:szCs w:val="20"/>
              </w:rPr>
            </w:pPr>
          </w:p>
        </w:tc>
        <w:tc>
          <w:tcPr>
            <w:tcW w:w="708" w:type="dxa"/>
          </w:tcPr>
          <w:p w:rsidR="009C688A" w:rsidRDefault="009C688A" w:rsidP="00D31976">
            <w:pPr>
              <w:pStyle w:val="a3"/>
              <w:tabs>
                <w:tab w:val="decimal" w:pos="223"/>
              </w:tabs>
              <w:rPr>
                <w:sz w:val="20"/>
                <w:szCs w:val="20"/>
              </w:rPr>
            </w:pPr>
            <w:r>
              <w:rPr>
                <w:sz w:val="20"/>
                <w:szCs w:val="20"/>
              </w:rPr>
              <w:t>0.438</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7</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425" w:type="dxa"/>
          </w:tcPr>
          <w:p w:rsidR="009C688A" w:rsidRPr="00CD3A85" w:rsidRDefault="009C688A" w:rsidP="00D31976">
            <w:pPr>
              <w:pStyle w:val="a3"/>
              <w:jc w:val="right"/>
              <w:rPr>
                <w:sz w:val="20"/>
                <w:szCs w:val="20"/>
              </w:rPr>
            </w:pPr>
            <w:r>
              <w:rPr>
                <w:sz w:val="20"/>
                <w:szCs w:val="20"/>
              </w:rPr>
              <w:t>14</w:t>
            </w:r>
          </w:p>
        </w:tc>
        <w:tc>
          <w:tcPr>
            <w:tcW w:w="1843" w:type="dxa"/>
          </w:tcPr>
          <w:p w:rsidR="009C688A" w:rsidRPr="00CD3A85" w:rsidRDefault="009C688A" w:rsidP="00D31976">
            <w:pPr>
              <w:pStyle w:val="a3"/>
              <w:rPr>
                <w:sz w:val="20"/>
                <w:szCs w:val="20"/>
              </w:rPr>
            </w:pPr>
            <w:r>
              <w:rPr>
                <w:sz w:val="20"/>
                <w:szCs w:val="20"/>
              </w:rPr>
              <w:t>11.3 (6.9 to 15.8)</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27</w:t>
            </w:r>
          </w:p>
        </w:tc>
        <w:tc>
          <w:tcPr>
            <w:tcW w:w="1843" w:type="dxa"/>
          </w:tcPr>
          <w:p w:rsidR="009C688A" w:rsidRPr="00CD3A85" w:rsidRDefault="009C688A" w:rsidP="00D31976">
            <w:pPr>
              <w:pStyle w:val="a3"/>
              <w:rPr>
                <w:sz w:val="20"/>
                <w:szCs w:val="20"/>
              </w:rPr>
            </w:pPr>
            <w:r>
              <w:rPr>
                <w:sz w:val="20"/>
                <w:szCs w:val="20"/>
              </w:rPr>
              <w:t>8.9 (5.7 to 12.0)</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175"/>
                <w:tab w:val="decimal" w:pos="303"/>
              </w:tabs>
              <w:rPr>
                <w:sz w:val="20"/>
                <w:szCs w:val="20"/>
              </w:rPr>
            </w:pPr>
            <w:r>
              <w:rPr>
                <w:sz w:val="20"/>
                <w:szCs w:val="20"/>
              </w:rPr>
              <w:t>8</w:t>
            </w:r>
          </w:p>
        </w:tc>
        <w:tc>
          <w:tcPr>
            <w:tcW w:w="1843" w:type="dxa"/>
          </w:tcPr>
          <w:p w:rsidR="009C688A" w:rsidRDefault="009C688A" w:rsidP="00D31976">
            <w:pPr>
              <w:pStyle w:val="a3"/>
              <w:rPr>
                <w:sz w:val="20"/>
                <w:szCs w:val="20"/>
              </w:rPr>
            </w:pPr>
            <w:r>
              <w:rPr>
                <w:sz w:val="20"/>
                <w:szCs w:val="20"/>
              </w:rPr>
              <w:t>5.3 (</w:t>
            </w:r>
            <w:r>
              <w:rPr>
                <w:rFonts w:cs="Times New Roman"/>
                <w:sz w:val="20"/>
                <w:szCs w:val="20"/>
              </w:rPr>
              <w:t>−</w:t>
            </w:r>
            <w:r>
              <w:rPr>
                <w:sz w:val="20"/>
                <w:szCs w:val="20"/>
              </w:rPr>
              <w:t>1.0 to 11.5)</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3</w:t>
            </w:r>
          </w:p>
        </w:tc>
        <w:tc>
          <w:tcPr>
            <w:tcW w:w="1843" w:type="dxa"/>
          </w:tcPr>
          <w:p w:rsidR="009C688A" w:rsidRDefault="009C688A" w:rsidP="00D31976">
            <w:pPr>
              <w:pStyle w:val="a3"/>
              <w:rPr>
                <w:sz w:val="20"/>
                <w:szCs w:val="20"/>
              </w:rPr>
            </w:pPr>
            <w:r>
              <w:rPr>
                <w:sz w:val="20"/>
                <w:szCs w:val="20"/>
              </w:rPr>
              <w:t>2.2 (</w:t>
            </w:r>
            <w:r>
              <w:rPr>
                <w:rFonts w:cs="Times New Roman"/>
                <w:sz w:val="20"/>
                <w:szCs w:val="20"/>
              </w:rPr>
              <w:t>−</w:t>
            </w:r>
            <w:r>
              <w:rPr>
                <w:sz w:val="20"/>
                <w:szCs w:val="20"/>
              </w:rPr>
              <w:t>16.2 to 20.7)</w:t>
            </w:r>
          </w:p>
        </w:tc>
        <w:tc>
          <w:tcPr>
            <w:tcW w:w="284" w:type="dxa"/>
          </w:tcPr>
          <w:p w:rsidR="009C688A" w:rsidRDefault="009C688A" w:rsidP="00D31976">
            <w:pPr>
              <w:pStyle w:val="a3"/>
              <w:tabs>
                <w:tab w:val="decimal" w:pos="223"/>
              </w:tabs>
              <w:rPr>
                <w:sz w:val="20"/>
                <w:szCs w:val="20"/>
              </w:rPr>
            </w:pPr>
          </w:p>
        </w:tc>
        <w:tc>
          <w:tcPr>
            <w:tcW w:w="708" w:type="dxa"/>
          </w:tcPr>
          <w:p w:rsidR="009C688A" w:rsidRDefault="009C688A" w:rsidP="00D31976">
            <w:pPr>
              <w:pStyle w:val="a3"/>
              <w:tabs>
                <w:tab w:val="decimal" w:pos="223"/>
              </w:tabs>
              <w:rPr>
                <w:sz w:val="20"/>
                <w:szCs w:val="20"/>
              </w:rPr>
            </w:pPr>
            <w:r>
              <w:rPr>
                <w:sz w:val="20"/>
                <w:szCs w:val="20"/>
              </w:rPr>
              <w:t>0.385</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8</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425" w:type="dxa"/>
          </w:tcPr>
          <w:p w:rsidR="009C688A" w:rsidRPr="00CD3A85" w:rsidRDefault="009C688A" w:rsidP="00D31976">
            <w:pPr>
              <w:pStyle w:val="a3"/>
              <w:jc w:val="right"/>
              <w:rPr>
                <w:sz w:val="20"/>
                <w:szCs w:val="20"/>
              </w:rPr>
            </w:pPr>
            <w:r>
              <w:rPr>
                <w:sz w:val="20"/>
                <w:szCs w:val="20"/>
              </w:rPr>
              <w:t>75</w:t>
            </w:r>
          </w:p>
        </w:tc>
        <w:tc>
          <w:tcPr>
            <w:tcW w:w="1843" w:type="dxa"/>
          </w:tcPr>
          <w:p w:rsidR="009C688A" w:rsidRPr="00CD3A85" w:rsidRDefault="009C688A" w:rsidP="00D31976">
            <w:pPr>
              <w:pStyle w:val="a3"/>
              <w:rPr>
                <w:sz w:val="20"/>
                <w:szCs w:val="20"/>
              </w:rPr>
            </w:pPr>
            <w:r>
              <w:rPr>
                <w:sz w:val="20"/>
                <w:szCs w:val="20"/>
              </w:rPr>
              <w:t>11.6 (9.0 to 14.2)</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77</w:t>
            </w:r>
          </w:p>
        </w:tc>
        <w:tc>
          <w:tcPr>
            <w:tcW w:w="1843" w:type="dxa"/>
          </w:tcPr>
          <w:p w:rsidR="009C688A" w:rsidRPr="00CD3A85" w:rsidRDefault="009C688A" w:rsidP="00D31976">
            <w:pPr>
              <w:pStyle w:val="a3"/>
              <w:rPr>
                <w:sz w:val="20"/>
                <w:szCs w:val="20"/>
              </w:rPr>
            </w:pPr>
            <w:r>
              <w:rPr>
                <w:sz w:val="20"/>
                <w:szCs w:val="20"/>
              </w:rPr>
              <w:t>10.8 (8.6 to 13.0)</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175"/>
                <w:tab w:val="decimal" w:pos="303"/>
              </w:tabs>
              <w:rPr>
                <w:sz w:val="20"/>
                <w:szCs w:val="20"/>
              </w:rPr>
            </w:pPr>
            <w:r>
              <w:rPr>
                <w:sz w:val="20"/>
                <w:szCs w:val="20"/>
              </w:rPr>
              <w:t>15</w:t>
            </w:r>
          </w:p>
        </w:tc>
        <w:tc>
          <w:tcPr>
            <w:tcW w:w="1843" w:type="dxa"/>
          </w:tcPr>
          <w:p w:rsidR="009C688A" w:rsidRDefault="009C688A" w:rsidP="00D31976">
            <w:pPr>
              <w:pStyle w:val="a3"/>
              <w:rPr>
                <w:sz w:val="20"/>
                <w:szCs w:val="20"/>
              </w:rPr>
            </w:pPr>
            <w:r>
              <w:rPr>
                <w:sz w:val="20"/>
                <w:szCs w:val="20"/>
              </w:rPr>
              <w:t>16.5 (10.9 to 22.1)</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18</w:t>
            </w:r>
          </w:p>
        </w:tc>
        <w:tc>
          <w:tcPr>
            <w:tcW w:w="1843" w:type="dxa"/>
          </w:tcPr>
          <w:p w:rsidR="009C688A" w:rsidRDefault="009C688A" w:rsidP="00D31976">
            <w:pPr>
              <w:pStyle w:val="a3"/>
              <w:rPr>
                <w:sz w:val="20"/>
                <w:szCs w:val="20"/>
              </w:rPr>
            </w:pPr>
            <w:r>
              <w:rPr>
                <w:sz w:val="20"/>
                <w:szCs w:val="20"/>
              </w:rPr>
              <w:t>12.4 (3.4 to 21.4)</w:t>
            </w:r>
          </w:p>
        </w:tc>
        <w:tc>
          <w:tcPr>
            <w:tcW w:w="284" w:type="dxa"/>
          </w:tcPr>
          <w:p w:rsidR="009C688A" w:rsidRDefault="009C688A" w:rsidP="00D31976">
            <w:pPr>
              <w:pStyle w:val="a3"/>
              <w:tabs>
                <w:tab w:val="decimal" w:pos="223"/>
              </w:tabs>
              <w:rPr>
                <w:sz w:val="20"/>
                <w:szCs w:val="20"/>
              </w:rPr>
            </w:pPr>
          </w:p>
        </w:tc>
        <w:tc>
          <w:tcPr>
            <w:tcW w:w="708" w:type="dxa"/>
          </w:tcPr>
          <w:p w:rsidR="009C688A" w:rsidRDefault="009C688A" w:rsidP="00D31976">
            <w:pPr>
              <w:pStyle w:val="a3"/>
              <w:tabs>
                <w:tab w:val="decimal" w:pos="223"/>
              </w:tabs>
              <w:rPr>
                <w:sz w:val="20"/>
                <w:szCs w:val="20"/>
              </w:rPr>
            </w:pPr>
            <w:r>
              <w:rPr>
                <w:sz w:val="20"/>
                <w:szCs w:val="20"/>
              </w:rPr>
              <w:t>0.314</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Pr>
          <w:p w:rsidR="009C688A" w:rsidRPr="00CD3A85" w:rsidRDefault="009C688A" w:rsidP="00D31976">
            <w:pPr>
              <w:pStyle w:val="a3"/>
              <w:rPr>
                <w:sz w:val="20"/>
                <w:szCs w:val="20"/>
              </w:rPr>
            </w:pPr>
            <w:r>
              <w:rPr>
                <w:sz w:val="20"/>
                <w:szCs w:val="20"/>
              </w:rPr>
              <w:t>M9</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425" w:type="dxa"/>
          </w:tcPr>
          <w:p w:rsidR="009C688A" w:rsidRPr="00CD3A85" w:rsidRDefault="009C688A" w:rsidP="00D31976">
            <w:pPr>
              <w:pStyle w:val="a3"/>
              <w:jc w:val="right"/>
              <w:rPr>
                <w:sz w:val="20"/>
                <w:szCs w:val="20"/>
              </w:rPr>
            </w:pPr>
            <w:r>
              <w:rPr>
                <w:sz w:val="20"/>
                <w:szCs w:val="20"/>
              </w:rPr>
              <w:t>18</w:t>
            </w:r>
          </w:p>
        </w:tc>
        <w:tc>
          <w:tcPr>
            <w:tcW w:w="1843" w:type="dxa"/>
          </w:tcPr>
          <w:p w:rsidR="009C688A" w:rsidRPr="00CD3A85" w:rsidRDefault="009C688A" w:rsidP="00D31976">
            <w:pPr>
              <w:pStyle w:val="a3"/>
              <w:rPr>
                <w:sz w:val="20"/>
                <w:szCs w:val="20"/>
              </w:rPr>
            </w:pPr>
            <w:r>
              <w:rPr>
                <w:sz w:val="20"/>
                <w:szCs w:val="20"/>
              </w:rPr>
              <w:t>6.2 (2.3 to 10.1)</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37</w:t>
            </w:r>
          </w:p>
        </w:tc>
        <w:tc>
          <w:tcPr>
            <w:tcW w:w="1843" w:type="dxa"/>
          </w:tcPr>
          <w:p w:rsidR="009C688A" w:rsidRPr="00CD3A85" w:rsidRDefault="009C688A" w:rsidP="00D31976">
            <w:pPr>
              <w:pStyle w:val="a3"/>
              <w:rPr>
                <w:sz w:val="20"/>
                <w:szCs w:val="20"/>
              </w:rPr>
            </w:pPr>
            <w:r>
              <w:rPr>
                <w:sz w:val="20"/>
                <w:szCs w:val="20"/>
              </w:rPr>
              <w:t>3.2 (0.8 to 5.5)</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175"/>
                <w:tab w:val="decimal" w:pos="303"/>
              </w:tabs>
              <w:rPr>
                <w:sz w:val="20"/>
                <w:szCs w:val="20"/>
              </w:rPr>
            </w:pPr>
            <w:r>
              <w:rPr>
                <w:sz w:val="20"/>
                <w:szCs w:val="20"/>
              </w:rPr>
              <w:t>8</w:t>
            </w:r>
          </w:p>
        </w:tc>
        <w:tc>
          <w:tcPr>
            <w:tcW w:w="1843" w:type="dxa"/>
          </w:tcPr>
          <w:p w:rsidR="009C688A" w:rsidRDefault="009C688A" w:rsidP="00D31976">
            <w:pPr>
              <w:pStyle w:val="a3"/>
              <w:rPr>
                <w:sz w:val="20"/>
                <w:szCs w:val="20"/>
              </w:rPr>
            </w:pPr>
            <w:r>
              <w:rPr>
                <w:sz w:val="20"/>
                <w:szCs w:val="20"/>
              </w:rPr>
              <w:t>8.9 (3.3 to 14.5)</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3</w:t>
            </w:r>
          </w:p>
        </w:tc>
        <w:tc>
          <w:tcPr>
            <w:tcW w:w="1843" w:type="dxa"/>
          </w:tcPr>
          <w:p w:rsidR="009C688A" w:rsidRDefault="009C688A" w:rsidP="00D31976">
            <w:pPr>
              <w:pStyle w:val="a3"/>
              <w:rPr>
                <w:sz w:val="20"/>
                <w:szCs w:val="20"/>
              </w:rPr>
            </w:pPr>
            <w:r>
              <w:rPr>
                <w:sz w:val="20"/>
                <w:szCs w:val="20"/>
              </w:rPr>
              <w:t>12.1 (</w:t>
            </w:r>
            <w:r>
              <w:rPr>
                <w:rFonts w:cs="Times New Roman"/>
                <w:sz w:val="20"/>
                <w:szCs w:val="20"/>
              </w:rPr>
              <w:t>−</w:t>
            </w:r>
            <w:r>
              <w:rPr>
                <w:sz w:val="20"/>
                <w:szCs w:val="20"/>
              </w:rPr>
              <w:t>4.6 to 28.7)</w:t>
            </w:r>
          </w:p>
        </w:tc>
        <w:tc>
          <w:tcPr>
            <w:tcW w:w="284" w:type="dxa"/>
          </w:tcPr>
          <w:p w:rsidR="009C688A" w:rsidRDefault="009C688A" w:rsidP="00D31976">
            <w:pPr>
              <w:pStyle w:val="a3"/>
              <w:tabs>
                <w:tab w:val="decimal" w:pos="223"/>
              </w:tabs>
              <w:rPr>
                <w:sz w:val="20"/>
                <w:szCs w:val="20"/>
              </w:rPr>
            </w:pPr>
          </w:p>
        </w:tc>
        <w:tc>
          <w:tcPr>
            <w:tcW w:w="708" w:type="dxa"/>
          </w:tcPr>
          <w:p w:rsidR="009C688A" w:rsidRDefault="009C688A" w:rsidP="00D31976">
            <w:pPr>
              <w:pStyle w:val="a3"/>
              <w:tabs>
                <w:tab w:val="decimal" w:pos="223"/>
              </w:tabs>
              <w:rPr>
                <w:sz w:val="20"/>
                <w:szCs w:val="20"/>
              </w:rPr>
            </w:pPr>
            <w:r>
              <w:rPr>
                <w:sz w:val="20"/>
                <w:szCs w:val="20"/>
              </w:rPr>
              <w:t>0.157</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jc w:val="right"/>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Mar>
              <w:right w:w="0" w:type="dxa"/>
            </w:tcMar>
          </w:tcPr>
          <w:p w:rsidR="009C688A" w:rsidRPr="00CD3A85" w:rsidRDefault="009C688A" w:rsidP="00D31976">
            <w:pPr>
              <w:pStyle w:val="a3"/>
              <w:rPr>
                <w:sz w:val="20"/>
                <w:szCs w:val="20"/>
              </w:rPr>
            </w:pPr>
            <w:r>
              <w:rPr>
                <w:sz w:val="20"/>
                <w:szCs w:val="20"/>
              </w:rPr>
              <w:t>M10</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425" w:type="dxa"/>
          </w:tcPr>
          <w:p w:rsidR="009C688A" w:rsidRPr="00CD3A85" w:rsidRDefault="009C688A" w:rsidP="00D31976">
            <w:pPr>
              <w:pStyle w:val="a3"/>
              <w:jc w:val="right"/>
              <w:rPr>
                <w:sz w:val="20"/>
                <w:szCs w:val="20"/>
              </w:rPr>
            </w:pPr>
            <w:r>
              <w:rPr>
                <w:sz w:val="20"/>
                <w:szCs w:val="20"/>
              </w:rPr>
              <w:t>18</w:t>
            </w:r>
          </w:p>
        </w:tc>
        <w:tc>
          <w:tcPr>
            <w:tcW w:w="1843" w:type="dxa"/>
          </w:tcPr>
          <w:p w:rsidR="009C688A" w:rsidRPr="00CD3A85" w:rsidRDefault="009C688A" w:rsidP="00D31976">
            <w:pPr>
              <w:pStyle w:val="a3"/>
              <w:rPr>
                <w:sz w:val="20"/>
                <w:szCs w:val="20"/>
              </w:rPr>
            </w:pPr>
            <w:r>
              <w:rPr>
                <w:sz w:val="20"/>
                <w:szCs w:val="20"/>
              </w:rPr>
              <w:t>10.4 (6.7 to 14.0)</w:t>
            </w:r>
          </w:p>
        </w:tc>
        <w:tc>
          <w:tcPr>
            <w:tcW w:w="283" w:type="dxa"/>
          </w:tcPr>
          <w:p w:rsidR="009C688A" w:rsidRPr="00CD3A85" w:rsidRDefault="009C688A" w:rsidP="00D31976">
            <w:pPr>
              <w:pStyle w:val="a3"/>
              <w:tabs>
                <w:tab w:val="decimal" w:pos="317"/>
              </w:tabs>
              <w:rPr>
                <w:sz w:val="20"/>
                <w:szCs w:val="20"/>
              </w:rPr>
            </w:pPr>
          </w:p>
        </w:tc>
        <w:tc>
          <w:tcPr>
            <w:tcW w:w="425" w:type="dxa"/>
          </w:tcPr>
          <w:p w:rsidR="009C688A" w:rsidRPr="00CD3A85" w:rsidRDefault="009C688A" w:rsidP="00D31976">
            <w:pPr>
              <w:pStyle w:val="a3"/>
              <w:jc w:val="right"/>
              <w:rPr>
                <w:sz w:val="20"/>
                <w:szCs w:val="20"/>
              </w:rPr>
            </w:pPr>
            <w:r>
              <w:rPr>
                <w:sz w:val="20"/>
                <w:szCs w:val="20"/>
              </w:rPr>
              <w:t>37</w:t>
            </w:r>
          </w:p>
        </w:tc>
        <w:tc>
          <w:tcPr>
            <w:tcW w:w="1843" w:type="dxa"/>
          </w:tcPr>
          <w:p w:rsidR="009C688A" w:rsidRPr="00CD3A85" w:rsidRDefault="009C688A" w:rsidP="00D31976">
            <w:pPr>
              <w:pStyle w:val="a3"/>
              <w:rPr>
                <w:sz w:val="20"/>
                <w:szCs w:val="20"/>
              </w:rPr>
            </w:pPr>
            <w:r>
              <w:rPr>
                <w:sz w:val="20"/>
                <w:szCs w:val="20"/>
              </w:rPr>
              <w:t>7.3 (5.1 to 9.5)</w:t>
            </w:r>
          </w:p>
        </w:tc>
        <w:tc>
          <w:tcPr>
            <w:tcW w:w="284" w:type="dxa"/>
          </w:tcPr>
          <w:p w:rsidR="009C688A" w:rsidRDefault="009C688A" w:rsidP="00D31976">
            <w:pPr>
              <w:pStyle w:val="a3"/>
              <w:rPr>
                <w:sz w:val="20"/>
                <w:szCs w:val="20"/>
              </w:rPr>
            </w:pPr>
          </w:p>
        </w:tc>
        <w:tc>
          <w:tcPr>
            <w:tcW w:w="425" w:type="dxa"/>
          </w:tcPr>
          <w:p w:rsidR="009C688A" w:rsidRDefault="009C688A" w:rsidP="00D31976">
            <w:pPr>
              <w:pStyle w:val="a3"/>
              <w:tabs>
                <w:tab w:val="decimal" w:pos="175"/>
                <w:tab w:val="decimal" w:pos="303"/>
              </w:tabs>
              <w:rPr>
                <w:sz w:val="20"/>
                <w:szCs w:val="20"/>
              </w:rPr>
            </w:pPr>
            <w:r>
              <w:rPr>
                <w:sz w:val="20"/>
                <w:szCs w:val="20"/>
              </w:rPr>
              <w:t>8</w:t>
            </w:r>
          </w:p>
        </w:tc>
        <w:tc>
          <w:tcPr>
            <w:tcW w:w="1843" w:type="dxa"/>
          </w:tcPr>
          <w:p w:rsidR="009C688A" w:rsidRDefault="009C688A" w:rsidP="00D31976">
            <w:pPr>
              <w:pStyle w:val="a3"/>
              <w:rPr>
                <w:sz w:val="20"/>
                <w:szCs w:val="20"/>
              </w:rPr>
            </w:pPr>
            <w:r>
              <w:rPr>
                <w:sz w:val="20"/>
                <w:szCs w:val="20"/>
              </w:rPr>
              <w:t>5.0 (</w:t>
            </w:r>
            <w:r>
              <w:rPr>
                <w:rFonts w:cs="Times New Roman"/>
                <w:sz w:val="20"/>
                <w:szCs w:val="20"/>
              </w:rPr>
              <w:t>−</w:t>
            </w:r>
            <w:r>
              <w:rPr>
                <w:sz w:val="20"/>
                <w:szCs w:val="20"/>
              </w:rPr>
              <w:t>0.3 to 10.3)</w:t>
            </w:r>
          </w:p>
        </w:tc>
        <w:tc>
          <w:tcPr>
            <w:tcW w:w="283" w:type="dxa"/>
          </w:tcPr>
          <w:p w:rsidR="009C688A" w:rsidRDefault="009C688A" w:rsidP="00D31976">
            <w:pPr>
              <w:pStyle w:val="a3"/>
              <w:rPr>
                <w:sz w:val="20"/>
                <w:szCs w:val="20"/>
              </w:rPr>
            </w:pPr>
          </w:p>
        </w:tc>
        <w:tc>
          <w:tcPr>
            <w:tcW w:w="425" w:type="dxa"/>
          </w:tcPr>
          <w:p w:rsidR="009C688A" w:rsidRDefault="009C688A" w:rsidP="00D31976">
            <w:pPr>
              <w:pStyle w:val="a3"/>
              <w:tabs>
                <w:tab w:val="decimal" w:pos="223"/>
              </w:tabs>
              <w:rPr>
                <w:sz w:val="20"/>
                <w:szCs w:val="20"/>
              </w:rPr>
            </w:pPr>
            <w:r>
              <w:rPr>
                <w:sz w:val="20"/>
                <w:szCs w:val="20"/>
              </w:rPr>
              <w:t>3</w:t>
            </w:r>
          </w:p>
        </w:tc>
        <w:tc>
          <w:tcPr>
            <w:tcW w:w="1843" w:type="dxa"/>
          </w:tcPr>
          <w:p w:rsidR="009C688A" w:rsidRPr="00626A67" w:rsidRDefault="009C688A" w:rsidP="00D31976">
            <w:pPr>
              <w:pStyle w:val="a3"/>
              <w:rPr>
                <w:sz w:val="20"/>
                <w:szCs w:val="20"/>
                <w:vertAlign w:val="subscript"/>
              </w:rPr>
            </w:pPr>
            <w:r>
              <w:rPr>
                <w:sz w:val="20"/>
                <w:szCs w:val="20"/>
              </w:rPr>
              <w:t>2.2 (</w:t>
            </w:r>
            <w:r>
              <w:rPr>
                <w:rFonts w:cs="Times New Roman"/>
                <w:sz w:val="20"/>
                <w:szCs w:val="20"/>
              </w:rPr>
              <w:t>−</w:t>
            </w:r>
            <w:r>
              <w:rPr>
                <w:sz w:val="20"/>
                <w:szCs w:val="20"/>
              </w:rPr>
              <w:t>13.6 to 17.9)</w:t>
            </w:r>
          </w:p>
        </w:tc>
        <w:tc>
          <w:tcPr>
            <w:tcW w:w="284" w:type="dxa"/>
          </w:tcPr>
          <w:p w:rsidR="009C688A" w:rsidRDefault="009C688A" w:rsidP="00D31976">
            <w:pPr>
              <w:pStyle w:val="a3"/>
              <w:tabs>
                <w:tab w:val="decimal" w:pos="223"/>
              </w:tabs>
              <w:rPr>
                <w:sz w:val="20"/>
                <w:szCs w:val="20"/>
              </w:rPr>
            </w:pPr>
          </w:p>
        </w:tc>
        <w:tc>
          <w:tcPr>
            <w:tcW w:w="708" w:type="dxa"/>
          </w:tcPr>
          <w:p w:rsidR="009C688A" w:rsidRDefault="009C688A" w:rsidP="00D31976">
            <w:pPr>
              <w:pStyle w:val="a3"/>
              <w:tabs>
                <w:tab w:val="decimal" w:pos="223"/>
              </w:tabs>
              <w:rPr>
                <w:sz w:val="20"/>
                <w:szCs w:val="20"/>
              </w:rPr>
            </w:pPr>
            <w:r>
              <w:rPr>
                <w:sz w:val="20"/>
                <w:szCs w:val="20"/>
              </w:rPr>
              <w:t>0.299</w:t>
            </w:r>
          </w:p>
        </w:tc>
      </w:tr>
      <w:tr w:rsidR="009C688A" w:rsidRPr="009F1DCE" w:rsidTr="00D31976">
        <w:trPr>
          <w:cantSplit/>
        </w:trPr>
        <w:tc>
          <w:tcPr>
            <w:tcW w:w="534" w:type="dxa"/>
          </w:tcPr>
          <w:p w:rsidR="009C688A" w:rsidRPr="00CE3BD5" w:rsidRDefault="009C688A" w:rsidP="00D31976">
            <w:pPr>
              <w:pStyle w:val="a3"/>
              <w:rPr>
                <w:sz w:val="20"/>
                <w:szCs w:val="20"/>
              </w:rPr>
            </w:pPr>
          </w:p>
        </w:tc>
        <w:tc>
          <w:tcPr>
            <w:tcW w:w="3402" w:type="dxa"/>
          </w:tcPr>
          <w:p w:rsidR="009C688A" w:rsidRPr="00CD3A85" w:rsidRDefault="009C688A" w:rsidP="00D31976">
            <w:pPr>
              <w:pStyle w:val="a3"/>
              <w:rPr>
                <w:sz w:val="20"/>
                <w:szCs w:val="20"/>
              </w:rPr>
            </w:pPr>
          </w:p>
        </w:tc>
        <w:tc>
          <w:tcPr>
            <w:tcW w:w="425" w:type="dxa"/>
          </w:tcPr>
          <w:p w:rsidR="009C688A" w:rsidRPr="009F1DCE" w:rsidRDefault="009C688A" w:rsidP="00D31976">
            <w:pPr>
              <w:pStyle w:val="a3"/>
              <w:tabs>
                <w:tab w:val="decimal" w:pos="459"/>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tabs>
                <w:tab w:val="decimal" w:pos="317"/>
              </w:tabs>
              <w:rPr>
                <w:sz w:val="16"/>
                <w:szCs w:val="16"/>
              </w:rPr>
            </w:pPr>
          </w:p>
        </w:tc>
        <w:tc>
          <w:tcPr>
            <w:tcW w:w="425" w:type="dxa"/>
          </w:tcPr>
          <w:p w:rsidR="009C688A" w:rsidRPr="009F1DCE" w:rsidRDefault="009C688A" w:rsidP="00D31976">
            <w:pPr>
              <w:pStyle w:val="a3"/>
              <w:tabs>
                <w:tab w:val="decimal" w:pos="506"/>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175"/>
                <w:tab w:val="decimal" w:pos="303"/>
              </w:tabs>
              <w:rPr>
                <w:sz w:val="16"/>
                <w:szCs w:val="16"/>
              </w:rPr>
            </w:pPr>
          </w:p>
        </w:tc>
        <w:tc>
          <w:tcPr>
            <w:tcW w:w="1843" w:type="dxa"/>
          </w:tcPr>
          <w:p w:rsidR="009C688A" w:rsidRPr="009F1DCE" w:rsidRDefault="009C688A" w:rsidP="00D31976">
            <w:pPr>
              <w:pStyle w:val="a3"/>
              <w:rPr>
                <w:sz w:val="16"/>
                <w:szCs w:val="16"/>
              </w:rPr>
            </w:pPr>
          </w:p>
        </w:tc>
        <w:tc>
          <w:tcPr>
            <w:tcW w:w="283" w:type="dxa"/>
          </w:tcPr>
          <w:p w:rsidR="009C688A" w:rsidRPr="009F1DCE" w:rsidRDefault="009C688A" w:rsidP="00D31976">
            <w:pPr>
              <w:pStyle w:val="a3"/>
              <w:rPr>
                <w:sz w:val="16"/>
                <w:szCs w:val="16"/>
              </w:rPr>
            </w:pPr>
          </w:p>
        </w:tc>
        <w:tc>
          <w:tcPr>
            <w:tcW w:w="425" w:type="dxa"/>
          </w:tcPr>
          <w:p w:rsidR="009C688A" w:rsidRPr="009F1DCE" w:rsidRDefault="009C688A" w:rsidP="00D31976">
            <w:pPr>
              <w:pStyle w:val="a3"/>
              <w:tabs>
                <w:tab w:val="decimal" w:pos="223"/>
              </w:tabs>
              <w:rPr>
                <w:sz w:val="16"/>
                <w:szCs w:val="16"/>
              </w:rPr>
            </w:pPr>
          </w:p>
        </w:tc>
        <w:tc>
          <w:tcPr>
            <w:tcW w:w="1843" w:type="dxa"/>
          </w:tcPr>
          <w:p w:rsidR="009C688A" w:rsidRPr="009F1DCE" w:rsidRDefault="009C688A" w:rsidP="00D31976">
            <w:pPr>
              <w:pStyle w:val="a3"/>
              <w:rPr>
                <w:sz w:val="16"/>
                <w:szCs w:val="16"/>
              </w:rPr>
            </w:pPr>
          </w:p>
        </w:tc>
        <w:tc>
          <w:tcPr>
            <w:tcW w:w="284" w:type="dxa"/>
          </w:tcPr>
          <w:p w:rsidR="009C688A" w:rsidRPr="009F1DCE" w:rsidRDefault="009C688A" w:rsidP="00D31976">
            <w:pPr>
              <w:pStyle w:val="a3"/>
              <w:tabs>
                <w:tab w:val="decimal" w:pos="223"/>
              </w:tabs>
              <w:rPr>
                <w:sz w:val="16"/>
                <w:szCs w:val="16"/>
              </w:rPr>
            </w:pPr>
          </w:p>
        </w:tc>
        <w:tc>
          <w:tcPr>
            <w:tcW w:w="708" w:type="dxa"/>
          </w:tcPr>
          <w:p w:rsidR="009C688A" w:rsidRPr="009F1DCE" w:rsidRDefault="009C688A" w:rsidP="00D31976">
            <w:pPr>
              <w:pStyle w:val="a3"/>
              <w:tabs>
                <w:tab w:val="decimal" w:pos="223"/>
              </w:tabs>
              <w:rPr>
                <w:sz w:val="16"/>
                <w:szCs w:val="16"/>
              </w:rPr>
            </w:pPr>
          </w:p>
        </w:tc>
      </w:tr>
      <w:tr w:rsidR="009C688A" w:rsidRPr="00CD3A85" w:rsidTr="00D31976">
        <w:trPr>
          <w:cantSplit/>
        </w:trPr>
        <w:tc>
          <w:tcPr>
            <w:tcW w:w="534" w:type="dxa"/>
            <w:tcBorders>
              <w:bottom w:val="single" w:sz="4" w:space="0" w:color="auto"/>
            </w:tcBorders>
            <w:tcMar>
              <w:right w:w="0" w:type="dxa"/>
            </w:tcMar>
          </w:tcPr>
          <w:p w:rsidR="009C688A" w:rsidRPr="00CD3A85" w:rsidRDefault="009C688A" w:rsidP="00D31976">
            <w:pPr>
              <w:pStyle w:val="a3"/>
              <w:rPr>
                <w:sz w:val="20"/>
                <w:szCs w:val="20"/>
              </w:rPr>
            </w:pPr>
            <w:r>
              <w:rPr>
                <w:sz w:val="20"/>
                <w:szCs w:val="20"/>
              </w:rPr>
              <w:t>M11</w:t>
            </w:r>
          </w:p>
        </w:tc>
        <w:tc>
          <w:tcPr>
            <w:tcW w:w="3402" w:type="dxa"/>
            <w:tcBorders>
              <w:bottom w:val="single" w:sz="4" w:space="0" w:color="auto"/>
            </w:tcBorders>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425" w:type="dxa"/>
            <w:tcBorders>
              <w:bottom w:val="single" w:sz="4" w:space="0" w:color="auto"/>
            </w:tcBorders>
          </w:tcPr>
          <w:p w:rsidR="009C688A" w:rsidRPr="00CD3A85" w:rsidRDefault="009C688A" w:rsidP="00D31976">
            <w:pPr>
              <w:pStyle w:val="a3"/>
              <w:jc w:val="right"/>
              <w:rPr>
                <w:sz w:val="20"/>
                <w:szCs w:val="20"/>
              </w:rPr>
            </w:pPr>
            <w:r>
              <w:rPr>
                <w:sz w:val="20"/>
                <w:szCs w:val="20"/>
              </w:rPr>
              <w:t>49</w:t>
            </w:r>
          </w:p>
        </w:tc>
        <w:tc>
          <w:tcPr>
            <w:tcW w:w="1843" w:type="dxa"/>
            <w:tcBorders>
              <w:bottom w:val="single" w:sz="4" w:space="0" w:color="auto"/>
            </w:tcBorders>
          </w:tcPr>
          <w:p w:rsidR="009C688A" w:rsidRPr="00CD3A85" w:rsidRDefault="009C688A" w:rsidP="00D31976">
            <w:pPr>
              <w:pStyle w:val="a3"/>
              <w:rPr>
                <w:sz w:val="20"/>
                <w:szCs w:val="20"/>
              </w:rPr>
            </w:pPr>
            <w:r>
              <w:rPr>
                <w:sz w:val="20"/>
                <w:szCs w:val="20"/>
              </w:rPr>
              <w:t>3.9 (2.6 to 5.3)</w:t>
            </w:r>
          </w:p>
        </w:tc>
        <w:tc>
          <w:tcPr>
            <w:tcW w:w="283" w:type="dxa"/>
            <w:tcBorders>
              <w:bottom w:val="single" w:sz="4" w:space="0" w:color="auto"/>
            </w:tcBorders>
          </w:tcPr>
          <w:p w:rsidR="009C688A" w:rsidRPr="00CD3A85" w:rsidRDefault="009C688A" w:rsidP="00D31976">
            <w:pPr>
              <w:pStyle w:val="a3"/>
              <w:tabs>
                <w:tab w:val="decimal" w:pos="317"/>
              </w:tabs>
              <w:rPr>
                <w:sz w:val="20"/>
                <w:szCs w:val="20"/>
              </w:rPr>
            </w:pPr>
          </w:p>
        </w:tc>
        <w:tc>
          <w:tcPr>
            <w:tcW w:w="425" w:type="dxa"/>
            <w:tcBorders>
              <w:bottom w:val="single" w:sz="4" w:space="0" w:color="auto"/>
            </w:tcBorders>
          </w:tcPr>
          <w:p w:rsidR="009C688A" w:rsidRPr="00CD3A85" w:rsidRDefault="009C688A" w:rsidP="00D31976">
            <w:pPr>
              <w:pStyle w:val="a3"/>
              <w:jc w:val="right"/>
              <w:rPr>
                <w:sz w:val="20"/>
                <w:szCs w:val="20"/>
              </w:rPr>
            </w:pPr>
            <w:r>
              <w:rPr>
                <w:sz w:val="20"/>
                <w:szCs w:val="20"/>
              </w:rPr>
              <w:t>56</w:t>
            </w:r>
          </w:p>
        </w:tc>
        <w:tc>
          <w:tcPr>
            <w:tcW w:w="1843" w:type="dxa"/>
            <w:tcBorders>
              <w:bottom w:val="single" w:sz="4" w:space="0" w:color="auto"/>
            </w:tcBorders>
          </w:tcPr>
          <w:p w:rsidR="009C688A" w:rsidRPr="00CD3A85" w:rsidRDefault="009C688A" w:rsidP="00D31976">
            <w:pPr>
              <w:pStyle w:val="a3"/>
              <w:rPr>
                <w:sz w:val="20"/>
                <w:szCs w:val="20"/>
              </w:rPr>
            </w:pPr>
            <w:r>
              <w:rPr>
                <w:sz w:val="20"/>
                <w:szCs w:val="20"/>
              </w:rPr>
              <w:t>3.7 (2.5 to 4.8)</w:t>
            </w:r>
          </w:p>
        </w:tc>
        <w:tc>
          <w:tcPr>
            <w:tcW w:w="284" w:type="dxa"/>
            <w:tcBorders>
              <w:bottom w:val="single" w:sz="4" w:space="0" w:color="auto"/>
            </w:tcBorders>
          </w:tcPr>
          <w:p w:rsidR="009C688A" w:rsidRDefault="009C688A" w:rsidP="00D31976">
            <w:pPr>
              <w:pStyle w:val="a3"/>
              <w:rPr>
                <w:sz w:val="20"/>
                <w:szCs w:val="20"/>
              </w:rPr>
            </w:pPr>
          </w:p>
        </w:tc>
        <w:tc>
          <w:tcPr>
            <w:tcW w:w="425" w:type="dxa"/>
            <w:tcBorders>
              <w:bottom w:val="single" w:sz="4" w:space="0" w:color="auto"/>
            </w:tcBorders>
          </w:tcPr>
          <w:p w:rsidR="009C688A" w:rsidRDefault="009C688A" w:rsidP="00D31976">
            <w:pPr>
              <w:pStyle w:val="a3"/>
              <w:tabs>
                <w:tab w:val="decimal" w:pos="175"/>
                <w:tab w:val="decimal" w:pos="303"/>
              </w:tabs>
              <w:rPr>
                <w:sz w:val="20"/>
                <w:szCs w:val="20"/>
              </w:rPr>
            </w:pPr>
            <w:r>
              <w:rPr>
                <w:sz w:val="20"/>
                <w:szCs w:val="20"/>
              </w:rPr>
              <w:t>14</w:t>
            </w:r>
          </w:p>
        </w:tc>
        <w:tc>
          <w:tcPr>
            <w:tcW w:w="1843" w:type="dxa"/>
            <w:tcBorders>
              <w:bottom w:val="single" w:sz="4" w:space="0" w:color="auto"/>
            </w:tcBorders>
          </w:tcPr>
          <w:p w:rsidR="009C688A" w:rsidRDefault="009C688A" w:rsidP="00D31976">
            <w:pPr>
              <w:pStyle w:val="a3"/>
              <w:rPr>
                <w:sz w:val="20"/>
                <w:szCs w:val="20"/>
              </w:rPr>
            </w:pPr>
            <w:r>
              <w:rPr>
                <w:rFonts w:cs="Times New Roman"/>
                <w:sz w:val="20"/>
                <w:szCs w:val="20"/>
              </w:rPr>
              <w:t>1.8 (−0.2 to 3.9)</w:t>
            </w:r>
          </w:p>
        </w:tc>
        <w:tc>
          <w:tcPr>
            <w:tcW w:w="283" w:type="dxa"/>
            <w:tcBorders>
              <w:bottom w:val="single" w:sz="4" w:space="0" w:color="auto"/>
            </w:tcBorders>
          </w:tcPr>
          <w:p w:rsidR="009C688A" w:rsidRDefault="009C688A" w:rsidP="00D31976">
            <w:pPr>
              <w:pStyle w:val="a3"/>
              <w:rPr>
                <w:sz w:val="20"/>
                <w:szCs w:val="20"/>
              </w:rPr>
            </w:pPr>
          </w:p>
        </w:tc>
        <w:tc>
          <w:tcPr>
            <w:tcW w:w="425" w:type="dxa"/>
            <w:tcBorders>
              <w:bottom w:val="single" w:sz="4" w:space="0" w:color="auto"/>
            </w:tcBorders>
          </w:tcPr>
          <w:p w:rsidR="009C688A" w:rsidRDefault="009C688A" w:rsidP="00D31976">
            <w:pPr>
              <w:pStyle w:val="a3"/>
              <w:tabs>
                <w:tab w:val="decimal" w:pos="223"/>
              </w:tabs>
              <w:rPr>
                <w:sz w:val="20"/>
                <w:szCs w:val="20"/>
              </w:rPr>
            </w:pPr>
            <w:r>
              <w:rPr>
                <w:sz w:val="20"/>
                <w:szCs w:val="20"/>
              </w:rPr>
              <w:t>18</w:t>
            </w:r>
          </w:p>
        </w:tc>
        <w:tc>
          <w:tcPr>
            <w:tcW w:w="1843" w:type="dxa"/>
            <w:tcBorders>
              <w:bottom w:val="single" w:sz="4" w:space="0" w:color="auto"/>
            </w:tcBorders>
          </w:tcPr>
          <w:p w:rsidR="009C688A" w:rsidRDefault="009C688A" w:rsidP="00D31976">
            <w:pPr>
              <w:pStyle w:val="a3"/>
              <w:rPr>
                <w:sz w:val="20"/>
                <w:szCs w:val="20"/>
              </w:rPr>
            </w:pPr>
            <w:r>
              <w:rPr>
                <w:sz w:val="20"/>
                <w:szCs w:val="20"/>
              </w:rPr>
              <w:t>8.4 (3.9 to 13.0)</w:t>
            </w:r>
          </w:p>
        </w:tc>
        <w:tc>
          <w:tcPr>
            <w:tcW w:w="284" w:type="dxa"/>
            <w:tcBorders>
              <w:bottom w:val="single" w:sz="4" w:space="0" w:color="auto"/>
            </w:tcBorders>
          </w:tcPr>
          <w:p w:rsidR="009C688A" w:rsidRDefault="009C688A" w:rsidP="00D31976">
            <w:pPr>
              <w:pStyle w:val="a3"/>
              <w:tabs>
                <w:tab w:val="decimal" w:pos="223"/>
              </w:tabs>
              <w:rPr>
                <w:sz w:val="20"/>
                <w:szCs w:val="20"/>
              </w:rPr>
            </w:pPr>
          </w:p>
        </w:tc>
        <w:tc>
          <w:tcPr>
            <w:tcW w:w="708" w:type="dxa"/>
            <w:tcBorders>
              <w:bottom w:val="single" w:sz="4" w:space="0" w:color="auto"/>
            </w:tcBorders>
          </w:tcPr>
          <w:p w:rsidR="009C688A" w:rsidRPr="0069325D" w:rsidRDefault="009C688A" w:rsidP="00D31976">
            <w:pPr>
              <w:pStyle w:val="a3"/>
              <w:tabs>
                <w:tab w:val="decimal" w:pos="223"/>
              </w:tabs>
              <w:rPr>
                <w:sz w:val="20"/>
                <w:szCs w:val="20"/>
              </w:rPr>
            </w:pPr>
            <w:r>
              <w:rPr>
                <w:sz w:val="20"/>
                <w:szCs w:val="20"/>
              </w:rPr>
              <w:t>0.063</w:t>
            </w:r>
          </w:p>
        </w:tc>
      </w:tr>
    </w:tbl>
    <w:p w:rsidR="009C688A" w:rsidRDefault="009C688A" w:rsidP="009C688A">
      <w:pPr>
        <w:rPr>
          <w:u w:val="single"/>
        </w:rPr>
      </w:pPr>
    </w:p>
    <w:p w:rsidR="009C688A" w:rsidRDefault="009C688A" w:rsidP="009C688A">
      <w:pPr>
        <w:ind w:left="1418" w:hanging="1418"/>
      </w:pPr>
      <w:r>
        <w:t>TABLE S12</w:t>
      </w:r>
      <w:r>
        <w:tab/>
        <w:t>Misclassification rates by the interaction of location and sex</w:t>
      </w:r>
    </w:p>
    <w:tbl>
      <w:tblPr>
        <w:tblW w:w="13575" w:type="dxa"/>
        <w:tblLayout w:type="fixed"/>
        <w:tblLook w:val="0000" w:firstRow="0" w:lastRow="0" w:firstColumn="0" w:lastColumn="0" w:noHBand="0" w:noVBand="0"/>
      </w:tblPr>
      <w:tblGrid>
        <w:gridCol w:w="675"/>
        <w:gridCol w:w="3402"/>
        <w:gridCol w:w="567"/>
        <w:gridCol w:w="709"/>
        <w:gridCol w:w="284"/>
        <w:gridCol w:w="567"/>
        <w:gridCol w:w="708"/>
        <w:gridCol w:w="284"/>
        <w:gridCol w:w="567"/>
        <w:gridCol w:w="709"/>
        <w:gridCol w:w="283"/>
        <w:gridCol w:w="567"/>
        <w:gridCol w:w="709"/>
        <w:gridCol w:w="283"/>
        <w:gridCol w:w="567"/>
        <w:gridCol w:w="709"/>
        <w:gridCol w:w="284"/>
        <w:gridCol w:w="567"/>
        <w:gridCol w:w="708"/>
        <w:gridCol w:w="426"/>
      </w:tblGrid>
      <w:tr w:rsidR="009C688A" w:rsidRPr="00CD3A85" w:rsidTr="00D31976">
        <w:trPr>
          <w:tblHeader/>
        </w:trPr>
        <w:tc>
          <w:tcPr>
            <w:tcW w:w="675" w:type="dxa"/>
            <w:tcBorders>
              <w:top w:val="single" w:sz="4" w:space="0" w:color="auto"/>
            </w:tcBorders>
          </w:tcPr>
          <w:p w:rsidR="009C688A" w:rsidRPr="00CD3A85" w:rsidRDefault="009C688A" w:rsidP="00D31976">
            <w:pPr>
              <w:pStyle w:val="a3"/>
              <w:rPr>
                <w:sz w:val="20"/>
                <w:szCs w:val="20"/>
              </w:rPr>
            </w:pPr>
          </w:p>
        </w:tc>
        <w:tc>
          <w:tcPr>
            <w:tcW w:w="3402" w:type="dxa"/>
            <w:tcBorders>
              <w:top w:val="single" w:sz="4" w:space="0" w:color="auto"/>
            </w:tcBorders>
          </w:tcPr>
          <w:p w:rsidR="009C688A" w:rsidRPr="00CD3A85" w:rsidRDefault="009C688A" w:rsidP="00D31976">
            <w:pPr>
              <w:pStyle w:val="a3"/>
              <w:rPr>
                <w:sz w:val="20"/>
                <w:szCs w:val="20"/>
              </w:rPr>
            </w:pPr>
          </w:p>
        </w:tc>
        <w:tc>
          <w:tcPr>
            <w:tcW w:w="4395" w:type="dxa"/>
            <w:gridSpan w:val="8"/>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Canada/USA</w:t>
            </w:r>
          </w:p>
        </w:tc>
        <w:tc>
          <w:tcPr>
            <w:tcW w:w="283" w:type="dxa"/>
            <w:tcBorders>
              <w:top w:val="single" w:sz="4" w:space="0" w:color="auto"/>
            </w:tcBorders>
          </w:tcPr>
          <w:p w:rsidR="009C688A" w:rsidRDefault="009C688A" w:rsidP="00D31976">
            <w:pPr>
              <w:pStyle w:val="a3"/>
              <w:rPr>
                <w:sz w:val="20"/>
                <w:szCs w:val="20"/>
              </w:rPr>
            </w:pPr>
          </w:p>
        </w:tc>
        <w:tc>
          <w:tcPr>
            <w:tcW w:w="4394" w:type="dxa"/>
            <w:gridSpan w:val="8"/>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Europe</w:t>
            </w:r>
          </w:p>
        </w:tc>
        <w:tc>
          <w:tcPr>
            <w:tcW w:w="426" w:type="dxa"/>
            <w:tcBorders>
              <w:top w:val="single" w:sz="4" w:space="0" w:color="auto"/>
            </w:tcBorders>
          </w:tcPr>
          <w:p w:rsidR="009C688A" w:rsidRDefault="009C688A" w:rsidP="00D31976">
            <w:pPr>
              <w:pStyle w:val="a3"/>
              <w:rPr>
                <w:sz w:val="20"/>
                <w:szCs w:val="20"/>
              </w:rPr>
            </w:pPr>
          </w:p>
        </w:tc>
      </w:tr>
      <w:tr w:rsidR="009C688A" w:rsidRPr="00CD3A85" w:rsidTr="00D31976">
        <w:trPr>
          <w:tblHeader/>
        </w:trPr>
        <w:tc>
          <w:tcPr>
            <w:tcW w:w="675" w:type="dxa"/>
          </w:tcPr>
          <w:p w:rsidR="009C688A" w:rsidRDefault="009C688A" w:rsidP="00D31976">
            <w:pPr>
              <w:pStyle w:val="a3"/>
              <w:rPr>
                <w:sz w:val="20"/>
                <w:szCs w:val="20"/>
              </w:rPr>
            </w:pPr>
          </w:p>
        </w:tc>
        <w:tc>
          <w:tcPr>
            <w:tcW w:w="3402" w:type="dxa"/>
          </w:tcPr>
          <w:p w:rsidR="009C688A" w:rsidRDefault="009C688A" w:rsidP="00D31976">
            <w:pPr>
              <w:pStyle w:val="a3"/>
              <w:rPr>
                <w:sz w:val="20"/>
                <w:szCs w:val="20"/>
              </w:rPr>
            </w:pPr>
          </w:p>
        </w:tc>
        <w:tc>
          <w:tcPr>
            <w:tcW w:w="1276"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Females</w:t>
            </w:r>
          </w:p>
        </w:tc>
        <w:tc>
          <w:tcPr>
            <w:tcW w:w="284" w:type="dxa"/>
          </w:tcPr>
          <w:p w:rsidR="009C688A" w:rsidRDefault="009C688A" w:rsidP="00D31976">
            <w:pPr>
              <w:pStyle w:val="a3"/>
              <w:rPr>
                <w:sz w:val="20"/>
                <w:szCs w:val="20"/>
              </w:rPr>
            </w:pPr>
          </w:p>
        </w:tc>
        <w:tc>
          <w:tcPr>
            <w:tcW w:w="1275"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Males</w:t>
            </w:r>
          </w:p>
        </w:tc>
        <w:tc>
          <w:tcPr>
            <w:tcW w:w="284" w:type="dxa"/>
          </w:tcPr>
          <w:p w:rsidR="009C688A" w:rsidRDefault="009C688A" w:rsidP="00D31976">
            <w:pPr>
              <w:pStyle w:val="a3"/>
              <w:rPr>
                <w:sz w:val="20"/>
                <w:szCs w:val="20"/>
              </w:rPr>
            </w:pPr>
          </w:p>
        </w:tc>
        <w:tc>
          <w:tcPr>
            <w:tcW w:w="1276"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Both sexes</w:t>
            </w:r>
          </w:p>
        </w:tc>
        <w:tc>
          <w:tcPr>
            <w:tcW w:w="283" w:type="dxa"/>
          </w:tcPr>
          <w:p w:rsidR="009C688A" w:rsidRDefault="009C688A" w:rsidP="00D31976">
            <w:pPr>
              <w:pStyle w:val="a3"/>
              <w:rPr>
                <w:sz w:val="20"/>
                <w:szCs w:val="20"/>
              </w:rPr>
            </w:pPr>
          </w:p>
        </w:tc>
        <w:tc>
          <w:tcPr>
            <w:tcW w:w="1276"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Females</w:t>
            </w:r>
          </w:p>
        </w:tc>
        <w:tc>
          <w:tcPr>
            <w:tcW w:w="283" w:type="dxa"/>
            <w:tcBorders>
              <w:top w:val="single" w:sz="4" w:space="0" w:color="auto"/>
            </w:tcBorders>
          </w:tcPr>
          <w:p w:rsidR="009C688A" w:rsidRDefault="009C688A" w:rsidP="00D31976">
            <w:pPr>
              <w:pStyle w:val="a3"/>
              <w:rPr>
                <w:sz w:val="20"/>
                <w:szCs w:val="20"/>
              </w:rPr>
            </w:pPr>
          </w:p>
        </w:tc>
        <w:tc>
          <w:tcPr>
            <w:tcW w:w="1276"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Males</w:t>
            </w:r>
          </w:p>
        </w:tc>
        <w:tc>
          <w:tcPr>
            <w:tcW w:w="284" w:type="dxa"/>
            <w:tcBorders>
              <w:top w:val="single" w:sz="4" w:space="0" w:color="auto"/>
            </w:tcBorders>
          </w:tcPr>
          <w:p w:rsidR="009C688A" w:rsidRDefault="009C688A" w:rsidP="00D31976">
            <w:pPr>
              <w:pStyle w:val="a3"/>
              <w:rPr>
                <w:sz w:val="20"/>
                <w:szCs w:val="20"/>
              </w:rPr>
            </w:pPr>
          </w:p>
        </w:tc>
        <w:tc>
          <w:tcPr>
            <w:tcW w:w="1275"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Both sexes</w:t>
            </w:r>
          </w:p>
        </w:tc>
        <w:tc>
          <w:tcPr>
            <w:tcW w:w="426" w:type="dxa"/>
          </w:tcPr>
          <w:p w:rsidR="009C688A" w:rsidRDefault="009C688A" w:rsidP="00D31976">
            <w:pPr>
              <w:pStyle w:val="a3"/>
              <w:rPr>
                <w:sz w:val="20"/>
                <w:szCs w:val="20"/>
              </w:rPr>
            </w:pPr>
          </w:p>
        </w:tc>
      </w:tr>
      <w:tr w:rsidR="009C688A" w:rsidRPr="00CD3A85" w:rsidTr="00D31976">
        <w:trPr>
          <w:tblHeader/>
        </w:trPr>
        <w:tc>
          <w:tcPr>
            <w:tcW w:w="675" w:type="dxa"/>
            <w:tcBorders>
              <w:bottom w:val="single" w:sz="4" w:space="0" w:color="auto"/>
            </w:tcBorders>
          </w:tcPr>
          <w:p w:rsidR="009C688A" w:rsidRPr="00CD3A85" w:rsidRDefault="009C688A" w:rsidP="00D31976">
            <w:pPr>
              <w:pStyle w:val="a3"/>
              <w:rPr>
                <w:sz w:val="20"/>
                <w:szCs w:val="20"/>
              </w:rPr>
            </w:pPr>
            <w:r>
              <w:rPr>
                <w:sz w:val="20"/>
                <w:szCs w:val="20"/>
              </w:rPr>
              <w:t>Rate</w:t>
            </w:r>
          </w:p>
        </w:tc>
        <w:tc>
          <w:tcPr>
            <w:tcW w:w="3402" w:type="dxa"/>
            <w:tcBorders>
              <w:bottom w:val="single" w:sz="4" w:space="0" w:color="auto"/>
            </w:tcBorders>
          </w:tcPr>
          <w:p w:rsidR="009C688A" w:rsidRPr="00CD3A85" w:rsidRDefault="009C688A" w:rsidP="00D31976">
            <w:pPr>
              <w:pStyle w:val="a3"/>
              <w:rPr>
                <w:sz w:val="20"/>
                <w:szCs w:val="20"/>
              </w:rPr>
            </w:pP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709"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w:t>
            </w:r>
          </w:p>
        </w:tc>
        <w:tc>
          <w:tcPr>
            <w:tcW w:w="284"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708"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w:t>
            </w:r>
          </w:p>
        </w:tc>
        <w:tc>
          <w:tcPr>
            <w:tcW w:w="284"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709"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w:t>
            </w:r>
          </w:p>
        </w:tc>
        <w:tc>
          <w:tcPr>
            <w:tcW w:w="283"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709" w:type="dxa"/>
            <w:tcBorders>
              <w:bottom w:val="single" w:sz="4" w:space="0" w:color="auto"/>
            </w:tcBorders>
          </w:tcPr>
          <w:p w:rsidR="009C688A" w:rsidRPr="00CD3A85" w:rsidRDefault="009C688A" w:rsidP="00D31976">
            <w:pPr>
              <w:pStyle w:val="a3"/>
              <w:rPr>
                <w:sz w:val="20"/>
                <w:szCs w:val="20"/>
              </w:rPr>
            </w:pPr>
            <w:r>
              <w:rPr>
                <w:sz w:val="20"/>
                <w:szCs w:val="20"/>
              </w:rPr>
              <w:t>Rate</w:t>
            </w:r>
          </w:p>
        </w:tc>
        <w:tc>
          <w:tcPr>
            <w:tcW w:w="283"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jc w:val="center"/>
              <w:rPr>
                <w:sz w:val="20"/>
                <w:szCs w:val="20"/>
              </w:rPr>
            </w:pPr>
            <w:r>
              <w:rPr>
                <w:sz w:val="20"/>
                <w:szCs w:val="20"/>
              </w:rPr>
              <w:t>N</w:t>
            </w:r>
          </w:p>
        </w:tc>
        <w:tc>
          <w:tcPr>
            <w:tcW w:w="709" w:type="dxa"/>
            <w:tcBorders>
              <w:bottom w:val="single" w:sz="4" w:space="0" w:color="auto"/>
            </w:tcBorders>
          </w:tcPr>
          <w:p w:rsidR="009C688A" w:rsidRPr="00CD3A85" w:rsidRDefault="009C688A" w:rsidP="00D31976">
            <w:pPr>
              <w:pStyle w:val="a3"/>
              <w:rPr>
                <w:sz w:val="20"/>
                <w:szCs w:val="20"/>
              </w:rPr>
            </w:pPr>
            <w:r>
              <w:rPr>
                <w:sz w:val="20"/>
                <w:szCs w:val="20"/>
              </w:rPr>
              <w:t>Rate</w:t>
            </w:r>
          </w:p>
        </w:tc>
        <w:tc>
          <w:tcPr>
            <w:tcW w:w="284"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Default="009C688A" w:rsidP="00D31976">
            <w:pPr>
              <w:pStyle w:val="a3"/>
              <w:jc w:val="center"/>
              <w:rPr>
                <w:sz w:val="20"/>
                <w:szCs w:val="20"/>
              </w:rPr>
            </w:pPr>
            <w:r>
              <w:rPr>
                <w:sz w:val="20"/>
                <w:szCs w:val="20"/>
              </w:rPr>
              <w:t>N</w:t>
            </w:r>
          </w:p>
        </w:tc>
        <w:tc>
          <w:tcPr>
            <w:tcW w:w="708" w:type="dxa"/>
            <w:tcBorders>
              <w:bottom w:val="single" w:sz="4" w:space="0" w:color="auto"/>
            </w:tcBorders>
          </w:tcPr>
          <w:p w:rsidR="009C688A" w:rsidRPr="00CD3A85" w:rsidRDefault="009C688A" w:rsidP="00D31976">
            <w:pPr>
              <w:pStyle w:val="a3"/>
              <w:rPr>
                <w:sz w:val="20"/>
                <w:szCs w:val="20"/>
              </w:rPr>
            </w:pPr>
            <w:r>
              <w:rPr>
                <w:sz w:val="20"/>
                <w:szCs w:val="20"/>
              </w:rPr>
              <w:t>Rate</w:t>
            </w:r>
          </w:p>
        </w:tc>
        <w:tc>
          <w:tcPr>
            <w:tcW w:w="426" w:type="dxa"/>
            <w:tcBorders>
              <w:bottom w:val="single" w:sz="4" w:space="0" w:color="auto"/>
            </w:tcBorders>
          </w:tcPr>
          <w:p w:rsidR="009C688A" w:rsidRDefault="009C688A" w:rsidP="00D31976">
            <w:pPr>
              <w:pStyle w:val="a3"/>
              <w:rPr>
                <w:sz w:val="20"/>
                <w:szCs w:val="20"/>
              </w:rPr>
            </w:pPr>
          </w:p>
        </w:tc>
      </w:tr>
      <w:tr w:rsidR="009C688A" w:rsidRPr="009F1DCE" w:rsidTr="00D31976">
        <w:trPr>
          <w:cantSplit/>
          <w:tblHeader/>
        </w:trPr>
        <w:tc>
          <w:tcPr>
            <w:tcW w:w="675" w:type="dxa"/>
            <w:tcBorders>
              <w:top w:val="single" w:sz="4" w:space="0" w:color="auto"/>
            </w:tcBorders>
          </w:tcPr>
          <w:p w:rsidR="009C688A" w:rsidRPr="00367C86" w:rsidRDefault="009C688A" w:rsidP="00D31976">
            <w:pPr>
              <w:pStyle w:val="a3"/>
              <w:rPr>
                <w:sz w:val="16"/>
                <w:szCs w:val="16"/>
              </w:rPr>
            </w:pPr>
          </w:p>
        </w:tc>
        <w:tc>
          <w:tcPr>
            <w:tcW w:w="3402" w:type="dxa"/>
            <w:tcBorders>
              <w:top w:val="single" w:sz="4" w:space="0" w:color="auto"/>
            </w:tcBorders>
          </w:tcPr>
          <w:p w:rsidR="009C688A" w:rsidRPr="009F1DCE"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176"/>
              </w:tabs>
              <w:rPr>
                <w:sz w:val="16"/>
                <w:szCs w:val="16"/>
              </w:rPr>
            </w:pPr>
          </w:p>
        </w:tc>
        <w:tc>
          <w:tcPr>
            <w:tcW w:w="709" w:type="dxa"/>
            <w:tcBorders>
              <w:top w:val="single" w:sz="4" w:space="0" w:color="auto"/>
            </w:tcBorders>
          </w:tcPr>
          <w:p w:rsidR="009C688A" w:rsidRPr="009F1DCE" w:rsidRDefault="009C688A" w:rsidP="00D31976">
            <w:pPr>
              <w:pStyle w:val="a3"/>
              <w:tabs>
                <w:tab w:val="decimal" w:pos="176"/>
              </w:tabs>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208"/>
              </w:tabs>
              <w:rPr>
                <w:sz w:val="16"/>
                <w:szCs w:val="16"/>
              </w:rPr>
            </w:pPr>
          </w:p>
        </w:tc>
        <w:tc>
          <w:tcPr>
            <w:tcW w:w="708" w:type="dxa"/>
            <w:tcBorders>
              <w:top w:val="single" w:sz="4" w:space="0" w:color="auto"/>
            </w:tcBorders>
          </w:tcPr>
          <w:p w:rsidR="009C688A" w:rsidRPr="009F1DCE" w:rsidRDefault="009C688A" w:rsidP="00D31976">
            <w:pPr>
              <w:pStyle w:val="a3"/>
              <w:tabs>
                <w:tab w:val="decimal" w:pos="232"/>
              </w:tabs>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175"/>
              </w:tabs>
              <w:rPr>
                <w:sz w:val="16"/>
                <w:szCs w:val="16"/>
              </w:rPr>
            </w:pPr>
          </w:p>
        </w:tc>
        <w:tc>
          <w:tcPr>
            <w:tcW w:w="709" w:type="dxa"/>
            <w:tcBorders>
              <w:top w:val="single" w:sz="4" w:space="0" w:color="auto"/>
            </w:tcBorders>
          </w:tcPr>
          <w:p w:rsidR="009C688A" w:rsidRPr="009F1DCE" w:rsidRDefault="009C688A" w:rsidP="00D31976">
            <w:pPr>
              <w:pStyle w:val="a3"/>
              <w:tabs>
                <w:tab w:val="decimal" w:pos="260"/>
              </w:tabs>
              <w:rPr>
                <w:sz w:val="16"/>
                <w:szCs w:val="16"/>
              </w:rPr>
            </w:pPr>
          </w:p>
        </w:tc>
        <w:tc>
          <w:tcPr>
            <w:tcW w:w="283" w:type="dxa"/>
            <w:tcBorders>
              <w:top w:val="single" w:sz="4" w:space="0" w:color="auto"/>
            </w:tcBorders>
          </w:tcPr>
          <w:p w:rsidR="009C688A" w:rsidRPr="00367C86"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176"/>
              </w:tabs>
              <w:rPr>
                <w:sz w:val="16"/>
                <w:szCs w:val="16"/>
              </w:rPr>
            </w:pPr>
          </w:p>
        </w:tc>
        <w:tc>
          <w:tcPr>
            <w:tcW w:w="709" w:type="dxa"/>
            <w:tcBorders>
              <w:top w:val="single" w:sz="4" w:space="0" w:color="auto"/>
            </w:tcBorders>
          </w:tcPr>
          <w:p w:rsidR="009C688A" w:rsidRPr="009F1DCE" w:rsidRDefault="009C688A" w:rsidP="00D31976">
            <w:pPr>
              <w:pStyle w:val="a3"/>
              <w:tabs>
                <w:tab w:val="decimal" w:pos="214"/>
              </w:tabs>
              <w:rPr>
                <w:sz w:val="16"/>
                <w:szCs w:val="16"/>
              </w:rPr>
            </w:pPr>
          </w:p>
        </w:tc>
        <w:tc>
          <w:tcPr>
            <w:tcW w:w="283" w:type="dxa"/>
            <w:tcBorders>
              <w:top w:val="single" w:sz="4" w:space="0" w:color="auto"/>
            </w:tcBorders>
          </w:tcPr>
          <w:p w:rsidR="009C688A" w:rsidRPr="009F1DCE"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208"/>
              </w:tabs>
              <w:rPr>
                <w:sz w:val="16"/>
                <w:szCs w:val="16"/>
              </w:rPr>
            </w:pPr>
          </w:p>
        </w:tc>
        <w:tc>
          <w:tcPr>
            <w:tcW w:w="709" w:type="dxa"/>
            <w:tcBorders>
              <w:top w:val="single" w:sz="4" w:space="0" w:color="auto"/>
            </w:tcBorders>
          </w:tcPr>
          <w:p w:rsidR="009C688A" w:rsidRPr="009F1DCE" w:rsidRDefault="009C688A" w:rsidP="00D31976">
            <w:pPr>
              <w:pStyle w:val="a3"/>
              <w:rPr>
                <w:sz w:val="16"/>
                <w:szCs w:val="16"/>
              </w:rPr>
            </w:pPr>
          </w:p>
        </w:tc>
        <w:tc>
          <w:tcPr>
            <w:tcW w:w="284" w:type="dxa"/>
            <w:tcBorders>
              <w:top w:val="single" w:sz="4" w:space="0" w:color="auto"/>
            </w:tcBorders>
          </w:tcPr>
          <w:p w:rsidR="009C688A" w:rsidRPr="00367C86"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234"/>
              </w:tabs>
              <w:rPr>
                <w:sz w:val="16"/>
                <w:szCs w:val="16"/>
              </w:rPr>
            </w:pPr>
          </w:p>
        </w:tc>
        <w:tc>
          <w:tcPr>
            <w:tcW w:w="708" w:type="dxa"/>
            <w:tcBorders>
              <w:top w:val="single" w:sz="4" w:space="0" w:color="auto"/>
            </w:tcBorders>
          </w:tcPr>
          <w:p w:rsidR="009C688A" w:rsidRPr="009F1DCE" w:rsidRDefault="009C688A" w:rsidP="00D31976">
            <w:pPr>
              <w:pStyle w:val="a3"/>
              <w:tabs>
                <w:tab w:val="decimal" w:pos="225"/>
              </w:tabs>
              <w:rPr>
                <w:sz w:val="16"/>
                <w:szCs w:val="16"/>
              </w:rPr>
            </w:pPr>
          </w:p>
        </w:tc>
        <w:tc>
          <w:tcPr>
            <w:tcW w:w="426" w:type="dxa"/>
            <w:tcBorders>
              <w:top w:val="single" w:sz="4" w:space="0" w:color="auto"/>
            </w:tcBorders>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1</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176"/>
              </w:tabs>
              <w:jc w:val="right"/>
              <w:rPr>
                <w:sz w:val="20"/>
                <w:szCs w:val="20"/>
              </w:rPr>
            </w:pPr>
            <w:r>
              <w:rPr>
                <w:sz w:val="20"/>
                <w:szCs w:val="20"/>
              </w:rPr>
              <w:t>33</w:t>
            </w:r>
          </w:p>
        </w:tc>
        <w:tc>
          <w:tcPr>
            <w:tcW w:w="709" w:type="dxa"/>
          </w:tcPr>
          <w:p w:rsidR="009C688A" w:rsidRPr="00CD3A85" w:rsidRDefault="009C688A" w:rsidP="00D31976">
            <w:pPr>
              <w:pStyle w:val="a3"/>
              <w:tabs>
                <w:tab w:val="decimal" w:pos="176"/>
              </w:tabs>
              <w:rPr>
                <w:sz w:val="20"/>
                <w:szCs w:val="20"/>
              </w:rPr>
            </w:pPr>
            <w:r>
              <w:rPr>
                <w:sz w:val="20"/>
                <w:szCs w:val="20"/>
              </w:rPr>
              <w:t>4.34</w:t>
            </w:r>
          </w:p>
        </w:tc>
        <w:tc>
          <w:tcPr>
            <w:tcW w:w="284" w:type="dxa"/>
          </w:tcPr>
          <w:p w:rsidR="009C688A"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3</w:t>
            </w:r>
          </w:p>
        </w:tc>
        <w:tc>
          <w:tcPr>
            <w:tcW w:w="708" w:type="dxa"/>
          </w:tcPr>
          <w:p w:rsidR="009C688A" w:rsidRPr="00CD3A85" w:rsidRDefault="009C688A" w:rsidP="00D31976">
            <w:pPr>
              <w:pStyle w:val="a3"/>
              <w:tabs>
                <w:tab w:val="decimal" w:pos="232"/>
              </w:tabs>
              <w:rPr>
                <w:sz w:val="20"/>
                <w:szCs w:val="20"/>
              </w:rPr>
            </w:pPr>
            <w:r>
              <w:rPr>
                <w:sz w:val="20"/>
                <w:szCs w:val="20"/>
              </w:rPr>
              <w:t>7.59</w:t>
            </w:r>
          </w:p>
        </w:tc>
        <w:tc>
          <w:tcPr>
            <w:tcW w:w="284"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223"/>
              </w:tabs>
              <w:rPr>
                <w:sz w:val="20"/>
                <w:szCs w:val="20"/>
              </w:rPr>
            </w:pPr>
            <w:r>
              <w:rPr>
                <w:sz w:val="20"/>
                <w:szCs w:val="20"/>
              </w:rPr>
              <w:t>35</w:t>
            </w:r>
          </w:p>
        </w:tc>
        <w:tc>
          <w:tcPr>
            <w:tcW w:w="709" w:type="dxa"/>
          </w:tcPr>
          <w:p w:rsidR="009C688A" w:rsidRPr="00CD3A85" w:rsidRDefault="009C688A" w:rsidP="00D31976">
            <w:pPr>
              <w:pStyle w:val="a3"/>
              <w:tabs>
                <w:tab w:val="decimal" w:pos="260"/>
              </w:tabs>
              <w:rPr>
                <w:sz w:val="20"/>
                <w:szCs w:val="20"/>
              </w:rPr>
            </w:pPr>
            <w:r>
              <w:rPr>
                <w:sz w:val="20"/>
                <w:szCs w:val="20"/>
              </w:rPr>
              <w:t>5.30</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35</w:t>
            </w:r>
          </w:p>
        </w:tc>
        <w:tc>
          <w:tcPr>
            <w:tcW w:w="709" w:type="dxa"/>
          </w:tcPr>
          <w:p w:rsidR="009C688A" w:rsidRPr="00CD3A85" w:rsidRDefault="009C688A" w:rsidP="00D31976">
            <w:pPr>
              <w:pStyle w:val="a3"/>
              <w:tabs>
                <w:tab w:val="decimal" w:pos="214"/>
              </w:tabs>
              <w:rPr>
                <w:sz w:val="20"/>
                <w:szCs w:val="20"/>
              </w:rPr>
            </w:pPr>
            <w:r>
              <w:rPr>
                <w:sz w:val="20"/>
                <w:szCs w:val="20"/>
              </w:rPr>
              <w:t>4.80</w:t>
            </w:r>
          </w:p>
        </w:tc>
        <w:tc>
          <w:tcPr>
            <w:tcW w:w="283" w:type="dxa"/>
          </w:tcPr>
          <w:p w:rsidR="009C688A"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5</w:t>
            </w:r>
          </w:p>
        </w:tc>
        <w:tc>
          <w:tcPr>
            <w:tcW w:w="709" w:type="dxa"/>
          </w:tcPr>
          <w:p w:rsidR="009C688A" w:rsidRPr="00CD3A85" w:rsidRDefault="009C688A" w:rsidP="00D31976">
            <w:pPr>
              <w:pStyle w:val="a3"/>
              <w:tabs>
                <w:tab w:val="decimal" w:pos="272"/>
              </w:tabs>
              <w:rPr>
                <w:sz w:val="20"/>
                <w:szCs w:val="20"/>
              </w:rPr>
            </w:pPr>
            <w:r>
              <w:rPr>
                <w:sz w:val="20"/>
                <w:szCs w:val="20"/>
              </w:rPr>
              <w:t>4.23</w:t>
            </w:r>
          </w:p>
        </w:tc>
        <w:tc>
          <w:tcPr>
            <w:tcW w:w="284"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234"/>
              </w:tabs>
              <w:rPr>
                <w:sz w:val="20"/>
                <w:szCs w:val="20"/>
              </w:rPr>
            </w:pPr>
            <w:r>
              <w:rPr>
                <w:sz w:val="20"/>
                <w:szCs w:val="20"/>
              </w:rPr>
              <w:t>40</w:t>
            </w:r>
          </w:p>
        </w:tc>
        <w:tc>
          <w:tcPr>
            <w:tcW w:w="708" w:type="dxa"/>
          </w:tcPr>
          <w:p w:rsidR="009C688A" w:rsidRPr="00CD3A85" w:rsidRDefault="009C688A" w:rsidP="00D31976">
            <w:pPr>
              <w:pStyle w:val="a3"/>
              <w:tabs>
                <w:tab w:val="decimal" w:pos="225"/>
              </w:tabs>
              <w:rPr>
                <w:sz w:val="20"/>
                <w:szCs w:val="20"/>
              </w:rPr>
            </w:pPr>
            <w:r>
              <w:rPr>
                <w:sz w:val="20"/>
                <w:szCs w:val="20"/>
              </w:rPr>
              <w:t>4.69</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2</w:t>
            </w:r>
          </w:p>
        </w:tc>
        <w:tc>
          <w:tcPr>
            <w:tcW w:w="3402" w:type="dxa"/>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176"/>
              </w:tabs>
              <w:jc w:val="right"/>
              <w:rPr>
                <w:sz w:val="20"/>
                <w:szCs w:val="20"/>
              </w:rPr>
            </w:pPr>
            <w:r>
              <w:rPr>
                <w:sz w:val="20"/>
                <w:szCs w:val="20"/>
              </w:rPr>
              <w:t>7</w:t>
            </w:r>
          </w:p>
        </w:tc>
        <w:tc>
          <w:tcPr>
            <w:tcW w:w="709" w:type="dxa"/>
          </w:tcPr>
          <w:p w:rsidR="009C688A" w:rsidRPr="00CD3A85" w:rsidRDefault="009C688A" w:rsidP="00D31976">
            <w:pPr>
              <w:pStyle w:val="a3"/>
              <w:tabs>
                <w:tab w:val="decimal" w:pos="176"/>
              </w:tabs>
              <w:rPr>
                <w:sz w:val="20"/>
                <w:szCs w:val="20"/>
              </w:rPr>
            </w:pPr>
            <w:r>
              <w:rPr>
                <w:sz w:val="20"/>
                <w:szCs w:val="20"/>
              </w:rPr>
              <w:t>3.62</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32"/>
              </w:tabs>
              <w:rPr>
                <w:sz w:val="20"/>
                <w:szCs w:val="20"/>
              </w:rPr>
            </w:pPr>
            <w:r>
              <w:rPr>
                <w:sz w:val="20"/>
                <w:szCs w:val="20"/>
              </w:rPr>
              <w:t>5.27</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175"/>
                <w:tab w:val="decimal" w:pos="303"/>
              </w:tabs>
              <w:rPr>
                <w:sz w:val="20"/>
                <w:szCs w:val="20"/>
              </w:rPr>
            </w:pPr>
            <w:r>
              <w:rPr>
                <w:sz w:val="20"/>
                <w:szCs w:val="20"/>
              </w:rPr>
              <w:t>16</w:t>
            </w:r>
          </w:p>
        </w:tc>
        <w:tc>
          <w:tcPr>
            <w:tcW w:w="709" w:type="dxa"/>
          </w:tcPr>
          <w:p w:rsidR="009C688A" w:rsidRDefault="009C688A" w:rsidP="00D31976">
            <w:pPr>
              <w:pStyle w:val="a3"/>
              <w:tabs>
                <w:tab w:val="decimal" w:pos="260"/>
              </w:tabs>
              <w:rPr>
                <w:sz w:val="20"/>
                <w:szCs w:val="20"/>
              </w:rPr>
            </w:pPr>
            <w:r>
              <w:rPr>
                <w:sz w:val="20"/>
                <w:szCs w:val="20"/>
              </w:rPr>
              <w:t>3.60</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18</w:t>
            </w:r>
          </w:p>
        </w:tc>
        <w:tc>
          <w:tcPr>
            <w:tcW w:w="709" w:type="dxa"/>
          </w:tcPr>
          <w:p w:rsidR="009C688A" w:rsidRPr="00CD3A85" w:rsidRDefault="009C688A" w:rsidP="00D31976">
            <w:pPr>
              <w:pStyle w:val="a3"/>
              <w:tabs>
                <w:tab w:val="decimal" w:pos="214"/>
              </w:tabs>
              <w:rPr>
                <w:sz w:val="20"/>
                <w:szCs w:val="20"/>
              </w:rPr>
            </w:pPr>
            <w:r>
              <w:rPr>
                <w:sz w:val="20"/>
                <w:szCs w:val="20"/>
              </w:rPr>
              <w:t>2.04</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6</w:t>
            </w:r>
          </w:p>
        </w:tc>
        <w:tc>
          <w:tcPr>
            <w:tcW w:w="709" w:type="dxa"/>
          </w:tcPr>
          <w:p w:rsidR="009C688A" w:rsidRPr="00CD3A85" w:rsidRDefault="009C688A" w:rsidP="00D31976">
            <w:pPr>
              <w:pStyle w:val="a3"/>
              <w:tabs>
                <w:tab w:val="decimal" w:pos="272"/>
              </w:tabs>
              <w:rPr>
                <w:sz w:val="20"/>
                <w:szCs w:val="20"/>
              </w:rPr>
            </w:pPr>
            <w:r>
              <w:rPr>
                <w:sz w:val="20"/>
                <w:szCs w:val="20"/>
              </w:rPr>
              <w:t>2.67</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234"/>
              </w:tabs>
              <w:rPr>
                <w:sz w:val="20"/>
                <w:szCs w:val="20"/>
              </w:rPr>
            </w:pPr>
            <w:r>
              <w:rPr>
                <w:sz w:val="20"/>
                <w:szCs w:val="20"/>
              </w:rPr>
              <w:t>14</w:t>
            </w:r>
          </w:p>
        </w:tc>
        <w:tc>
          <w:tcPr>
            <w:tcW w:w="708" w:type="dxa"/>
          </w:tcPr>
          <w:p w:rsidR="009C688A" w:rsidRDefault="009C688A" w:rsidP="00D31976">
            <w:pPr>
              <w:pStyle w:val="a3"/>
              <w:tabs>
                <w:tab w:val="decimal" w:pos="225"/>
              </w:tabs>
              <w:rPr>
                <w:sz w:val="20"/>
                <w:szCs w:val="20"/>
              </w:rPr>
            </w:pPr>
            <w:r>
              <w:rPr>
                <w:sz w:val="20"/>
                <w:szCs w:val="20"/>
              </w:rPr>
              <w:t>2.19</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3</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176"/>
              </w:tabs>
              <w:jc w:val="right"/>
              <w:rPr>
                <w:sz w:val="20"/>
                <w:szCs w:val="20"/>
              </w:rPr>
            </w:pPr>
            <w:r>
              <w:rPr>
                <w:sz w:val="20"/>
                <w:szCs w:val="20"/>
              </w:rPr>
              <w:t>11</w:t>
            </w:r>
          </w:p>
        </w:tc>
        <w:tc>
          <w:tcPr>
            <w:tcW w:w="709" w:type="dxa"/>
          </w:tcPr>
          <w:p w:rsidR="009C688A" w:rsidRPr="00CD3A85" w:rsidRDefault="009C688A" w:rsidP="00D31976">
            <w:pPr>
              <w:pStyle w:val="a3"/>
              <w:tabs>
                <w:tab w:val="decimal" w:pos="176"/>
              </w:tabs>
              <w:rPr>
                <w:sz w:val="20"/>
                <w:szCs w:val="20"/>
              </w:rPr>
            </w:pPr>
            <w:r>
              <w:rPr>
                <w:sz w:val="20"/>
                <w:szCs w:val="20"/>
              </w:rPr>
              <w:t>18.10</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32"/>
              </w:tabs>
              <w:rPr>
                <w:sz w:val="20"/>
                <w:szCs w:val="20"/>
              </w:rPr>
            </w:pPr>
            <w:r>
              <w:rPr>
                <w:sz w:val="20"/>
                <w:szCs w:val="20"/>
              </w:rPr>
              <w:t>7.34</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175"/>
                <w:tab w:val="decimal" w:pos="303"/>
              </w:tabs>
              <w:rPr>
                <w:sz w:val="20"/>
                <w:szCs w:val="20"/>
              </w:rPr>
            </w:pPr>
            <w:r>
              <w:rPr>
                <w:sz w:val="20"/>
                <w:szCs w:val="20"/>
              </w:rPr>
              <w:t>17</w:t>
            </w:r>
          </w:p>
        </w:tc>
        <w:tc>
          <w:tcPr>
            <w:tcW w:w="709" w:type="dxa"/>
          </w:tcPr>
          <w:p w:rsidR="009C688A" w:rsidRDefault="009C688A" w:rsidP="00D31976">
            <w:pPr>
              <w:pStyle w:val="a3"/>
              <w:tabs>
                <w:tab w:val="decimal" w:pos="260"/>
              </w:tabs>
              <w:rPr>
                <w:sz w:val="20"/>
                <w:szCs w:val="20"/>
              </w:rPr>
            </w:pPr>
            <w:r>
              <w:rPr>
                <w:sz w:val="20"/>
                <w:szCs w:val="20"/>
              </w:rPr>
              <w:t>14.94</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15</w:t>
            </w:r>
          </w:p>
        </w:tc>
        <w:tc>
          <w:tcPr>
            <w:tcW w:w="709" w:type="dxa"/>
          </w:tcPr>
          <w:p w:rsidR="009C688A" w:rsidRPr="00CD3A85" w:rsidRDefault="009C688A" w:rsidP="00D31976">
            <w:pPr>
              <w:pStyle w:val="a3"/>
              <w:tabs>
                <w:tab w:val="decimal" w:pos="214"/>
              </w:tabs>
              <w:rPr>
                <w:sz w:val="20"/>
                <w:szCs w:val="20"/>
              </w:rPr>
            </w:pPr>
            <w:r>
              <w:rPr>
                <w:sz w:val="20"/>
                <w:szCs w:val="20"/>
              </w:rPr>
              <w:t>11.73</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1</w:t>
            </w:r>
          </w:p>
        </w:tc>
        <w:tc>
          <w:tcPr>
            <w:tcW w:w="709" w:type="dxa"/>
          </w:tcPr>
          <w:p w:rsidR="009C688A" w:rsidRPr="00CD3A85" w:rsidRDefault="009C688A" w:rsidP="00D31976">
            <w:pPr>
              <w:pStyle w:val="a3"/>
              <w:tabs>
                <w:tab w:val="decimal" w:pos="272"/>
              </w:tabs>
              <w:rPr>
                <w:sz w:val="20"/>
                <w:szCs w:val="20"/>
              </w:rPr>
            </w:pPr>
            <w:r>
              <w:rPr>
                <w:sz w:val="20"/>
                <w:szCs w:val="20"/>
              </w:rPr>
              <w:t>8.22</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234"/>
              </w:tabs>
              <w:rPr>
                <w:sz w:val="20"/>
                <w:szCs w:val="20"/>
              </w:rPr>
            </w:pPr>
            <w:r>
              <w:rPr>
                <w:sz w:val="20"/>
                <w:szCs w:val="20"/>
              </w:rPr>
              <w:t>17</w:t>
            </w:r>
          </w:p>
        </w:tc>
        <w:tc>
          <w:tcPr>
            <w:tcW w:w="708" w:type="dxa"/>
          </w:tcPr>
          <w:p w:rsidR="009C688A" w:rsidRDefault="009C688A" w:rsidP="00D31976">
            <w:pPr>
              <w:pStyle w:val="a3"/>
              <w:tabs>
                <w:tab w:val="decimal" w:pos="225"/>
              </w:tabs>
              <w:rPr>
                <w:sz w:val="20"/>
                <w:szCs w:val="20"/>
              </w:rPr>
            </w:pPr>
            <w:r>
              <w:rPr>
                <w:sz w:val="20"/>
                <w:szCs w:val="20"/>
              </w:rPr>
              <w:t>9.14</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lastRenderedPageBreak/>
              <w:t>M4</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567" w:type="dxa"/>
          </w:tcPr>
          <w:p w:rsidR="009C688A" w:rsidRPr="00CD3A85" w:rsidRDefault="009C688A" w:rsidP="00D31976">
            <w:pPr>
              <w:pStyle w:val="a3"/>
              <w:tabs>
                <w:tab w:val="decimal" w:pos="176"/>
              </w:tabs>
              <w:jc w:val="right"/>
              <w:rPr>
                <w:sz w:val="20"/>
                <w:szCs w:val="20"/>
              </w:rPr>
            </w:pPr>
            <w:r>
              <w:rPr>
                <w:sz w:val="20"/>
                <w:szCs w:val="20"/>
              </w:rPr>
              <w:t>21</w:t>
            </w:r>
          </w:p>
        </w:tc>
        <w:tc>
          <w:tcPr>
            <w:tcW w:w="709" w:type="dxa"/>
          </w:tcPr>
          <w:p w:rsidR="009C688A" w:rsidRPr="00CD3A85" w:rsidRDefault="009C688A" w:rsidP="00D31976">
            <w:pPr>
              <w:pStyle w:val="a3"/>
              <w:tabs>
                <w:tab w:val="decimal" w:pos="176"/>
              </w:tabs>
              <w:rPr>
                <w:sz w:val="20"/>
                <w:szCs w:val="20"/>
              </w:rPr>
            </w:pPr>
            <w:r>
              <w:rPr>
                <w:sz w:val="20"/>
                <w:szCs w:val="20"/>
              </w:rPr>
              <w:t>9.86</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8</w:t>
            </w:r>
          </w:p>
        </w:tc>
        <w:tc>
          <w:tcPr>
            <w:tcW w:w="708" w:type="dxa"/>
          </w:tcPr>
          <w:p w:rsidR="009C688A" w:rsidRPr="00CD3A85" w:rsidRDefault="009C688A" w:rsidP="00D31976">
            <w:pPr>
              <w:pStyle w:val="a3"/>
              <w:tabs>
                <w:tab w:val="decimal" w:pos="232"/>
              </w:tabs>
              <w:rPr>
                <w:sz w:val="20"/>
                <w:szCs w:val="20"/>
              </w:rPr>
            </w:pPr>
            <w:r>
              <w:rPr>
                <w:sz w:val="20"/>
                <w:szCs w:val="20"/>
              </w:rPr>
              <w:t>10.87</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175"/>
                <w:tab w:val="decimal" w:pos="303"/>
              </w:tabs>
              <w:rPr>
                <w:sz w:val="20"/>
                <w:szCs w:val="20"/>
              </w:rPr>
            </w:pPr>
            <w:r>
              <w:rPr>
                <w:sz w:val="20"/>
                <w:szCs w:val="20"/>
              </w:rPr>
              <w:t>24</w:t>
            </w:r>
          </w:p>
        </w:tc>
        <w:tc>
          <w:tcPr>
            <w:tcW w:w="709" w:type="dxa"/>
          </w:tcPr>
          <w:p w:rsidR="009C688A" w:rsidRDefault="009C688A" w:rsidP="00D31976">
            <w:pPr>
              <w:pStyle w:val="a3"/>
              <w:tabs>
                <w:tab w:val="decimal" w:pos="260"/>
              </w:tabs>
              <w:rPr>
                <w:sz w:val="20"/>
                <w:szCs w:val="20"/>
              </w:rPr>
            </w:pPr>
            <w:r>
              <w:rPr>
                <w:sz w:val="20"/>
                <w:szCs w:val="20"/>
              </w:rPr>
              <w:t>9.00</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26</w:t>
            </w:r>
          </w:p>
        </w:tc>
        <w:tc>
          <w:tcPr>
            <w:tcW w:w="709" w:type="dxa"/>
          </w:tcPr>
          <w:p w:rsidR="009C688A" w:rsidRPr="00CD3A85" w:rsidRDefault="009C688A" w:rsidP="00D31976">
            <w:pPr>
              <w:pStyle w:val="a3"/>
              <w:tabs>
                <w:tab w:val="decimal" w:pos="214"/>
              </w:tabs>
              <w:rPr>
                <w:sz w:val="20"/>
                <w:szCs w:val="20"/>
              </w:rPr>
            </w:pPr>
            <w:r>
              <w:rPr>
                <w:sz w:val="20"/>
                <w:szCs w:val="20"/>
              </w:rPr>
              <w:t>7.60</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8</w:t>
            </w:r>
          </w:p>
        </w:tc>
        <w:tc>
          <w:tcPr>
            <w:tcW w:w="709" w:type="dxa"/>
          </w:tcPr>
          <w:p w:rsidR="009C688A" w:rsidRPr="00CD3A85" w:rsidRDefault="009C688A" w:rsidP="00D31976">
            <w:pPr>
              <w:pStyle w:val="a3"/>
              <w:tabs>
                <w:tab w:val="decimal" w:pos="272"/>
              </w:tabs>
              <w:rPr>
                <w:sz w:val="20"/>
                <w:szCs w:val="20"/>
              </w:rPr>
            </w:pPr>
            <w:r>
              <w:rPr>
                <w:sz w:val="20"/>
                <w:szCs w:val="20"/>
              </w:rPr>
              <w:t>7.1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234"/>
              </w:tabs>
              <w:rPr>
                <w:sz w:val="20"/>
                <w:szCs w:val="20"/>
              </w:rPr>
            </w:pPr>
            <w:r>
              <w:rPr>
                <w:sz w:val="20"/>
                <w:szCs w:val="20"/>
              </w:rPr>
              <w:t>22</w:t>
            </w:r>
          </w:p>
        </w:tc>
        <w:tc>
          <w:tcPr>
            <w:tcW w:w="708" w:type="dxa"/>
          </w:tcPr>
          <w:p w:rsidR="009C688A" w:rsidRDefault="009C688A" w:rsidP="00D31976">
            <w:pPr>
              <w:pStyle w:val="a3"/>
              <w:tabs>
                <w:tab w:val="decimal" w:pos="225"/>
              </w:tabs>
              <w:rPr>
                <w:sz w:val="20"/>
                <w:szCs w:val="20"/>
              </w:rPr>
            </w:pPr>
            <w:r>
              <w:rPr>
                <w:sz w:val="20"/>
                <w:szCs w:val="20"/>
              </w:rPr>
              <w:t>10.55</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5</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176"/>
              </w:tabs>
              <w:jc w:val="right"/>
              <w:rPr>
                <w:sz w:val="20"/>
                <w:szCs w:val="20"/>
              </w:rPr>
            </w:pPr>
            <w:r>
              <w:rPr>
                <w:sz w:val="20"/>
                <w:szCs w:val="20"/>
              </w:rPr>
              <w:t>20</w:t>
            </w:r>
          </w:p>
        </w:tc>
        <w:tc>
          <w:tcPr>
            <w:tcW w:w="709" w:type="dxa"/>
          </w:tcPr>
          <w:p w:rsidR="009C688A" w:rsidRPr="00CD3A85" w:rsidRDefault="009C688A" w:rsidP="00D31976">
            <w:pPr>
              <w:pStyle w:val="a3"/>
              <w:tabs>
                <w:tab w:val="decimal" w:pos="176"/>
              </w:tabs>
              <w:rPr>
                <w:sz w:val="20"/>
                <w:szCs w:val="20"/>
              </w:rPr>
            </w:pPr>
            <w:r>
              <w:rPr>
                <w:sz w:val="20"/>
                <w:szCs w:val="20"/>
              </w:rPr>
              <w:t>10.13</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8</w:t>
            </w:r>
          </w:p>
        </w:tc>
        <w:tc>
          <w:tcPr>
            <w:tcW w:w="708" w:type="dxa"/>
          </w:tcPr>
          <w:p w:rsidR="009C688A" w:rsidRPr="00CD3A85" w:rsidRDefault="009C688A" w:rsidP="00D31976">
            <w:pPr>
              <w:pStyle w:val="a3"/>
              <w:tabs>
                <w:tab w:val="decimal" w:pos="232"/>
              </w:tabs>
              <w:rPr>
                <w:sz w:val="20"/>
                <w:szCs w:val="20"/>
              </w:rPr>
            </w:pPr>
            <w:r>
              <w:rPr>
                <w:sz w:val="20"/>
                <w:szCs w:val="20"/>
              </w:rPr>
              <w:t>23.31</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175"/>
                <w:tab w:val="decimal" w:pos="303"/>
              </w:tabs>
              <w:rPr>
                <w:sz w:val="20"/>
                <w:szCs w:val="20"/>
              </w:rPr>
            </w:pPr>
            <w:r>
              <w:rPr>
                <w:sz w:val="20"/>
                <w:szCs w:val="20"/>
              </w:rPr>
              <w:t>21</w:t>
            </w:r>
          </w:p>
        </w:tc>
        <w:tc>
          <w:tcPr>
            <w:tcW w:w="709" w:type="dxa"/>
          </w:tcPr>
          <w:p w:rsidR="009C688A" w:rsidRDefault="009C688A" w:rsidP="00D31976">
            <w:pPr>
              <w:pStyle w:val="a3"/>
              <w:tabs>
                <w:tab w:val="decimal" w:pos="260"/>
              </w:tabs>
              <w:rPr>
                <w:sz w:val="20"/>
                <w:szCs w:val="20"/>
              </w:rPr>
            </w:pPr>
            <w:r>
              <w:rPr>
                <w:sz w:val="20"/>
                <w:szCs w:val="20"/>
              </w:rPr>
              <w:t>15.15</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25</w:t>
            </w:r>
          </w:p>
        </w:tc>
        <w:tc>
          <w:tcPr>
            <w:tcW w:w="709" w:type="dxa"/>
          </w:tcPr>
          <w:p w:rsidR="009C688A" w:rsidRPr="00CD3A85" w:rsidRDefault="009C688A" w:rsidP="00D31976">
            <w:pPr>
              <w:pStyle w:val="a3"/>
              <w:tabs>
                <w:tab w:val="decimal" w:pos="214"/>
              </w:tabs>
              <w:rPr>
                <w:sz w:val="20"/>
                <w:szCs w:val="20"/>
              </w:rPr>
            </w:pPr>
            <w:r>
              <w:rPr>
                <w:sz w:val="20"/>
                <w:szCs w:val="20"/>
              </w:rPr>
              <w:t>16.71</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8</w:t>
            </w:r>
          </w:p>
        </w:tc>
        <w:tc>
          <w:tcPr>
            <w:tcW w:w="709" w:type="dxa"/>
          </w:tcPr>
          <w:p w:rsidR="009C688A" w:rsidRPr="00CD3A85" w:rsidRDefault="009C688A" w:rsidP="00D31976">
            <w:pPr>
              <w:pStyle w:val="a3"/>
              <w:tabs>
                <w:tab w:val="decimal" w:pos="272"/>
              </w:tabs>
              <w:rPr>
                <w:sz w:val="20"/>
                <w:szCs w:val="20"/>
              </w:rPr>
            </w:pPr>
            <w:r>
              <w:rPr>
                <w:sz w:val="20"/>
                <w:szCs w:val="20"/>
              </w:rPr>
              <w:t>7.11</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234"/>
              </w:tabs>
              <w:rPr>
                <w:sz w:val="20"/>
                <w:szCs w:val="20"/>
              </w:rPr>
            </w:pPr>
            <w:r>
              <w:rPr>
                <w:sz w:val="20"/>
                <w:szCs w:val="20"/>
              </w:rPr>
              <w:t>22</w:t>
            </w:r>
          </w:p>
        </w:tc>
        <w:tc>
          <w:tcPr>
            <w:tcW w:w="708" w:type="dxa"/>
          </w:tcPr>
          <w:p w:rsidR="009C688A" w:rsidRDefault="009C688A" w:rsidP="00D31976">
            <w:pPr>
              <w:pStyle w:val="a3"/>
              <w:tabs>
                <w:tab w:val="decimal" w:pos="225"/>
              </w:tabs>
              <w:rPr>
                <w:sz w:val="20"/>
                <w:szCs w:val="20"/>
              </w:rPr>
            </w:pPr>
            <w:r>
              <w:rPr>
                <w:sz w:val="20"/>
                <w:szCs w:val="20"/>
              </w:rPr>
              <w:t>14.25</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6</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567" w:type="dxa"/>
          </w:tcPr>
          <w:p w:rsidR="009C688A" w:rsidRPr="00CD3A85" w:rsidRDefault="009C688A" w:rsidP="00D31976">
            <w:pPr>
              <w:pStyle w:val="a3"/>
              <w:tabs>
                <w:tab w:val="decimal" w:pos="176"/>
              </w:tabs>
              <w:jc w:val="right"/>
              <w:rPr>
                <w:sz w:val="20"/>
                <w:szCs w:val="20"/>
              </w:rPr>
            </w:pPr>
            <w:r>
              <w:rPr>
                <w:sz w:val="20"/>
                <w:szCs w:val="20"/>
              </w:rPr>
              <w:t>3</w:t>
            </w:r>
          </w:p>
        </w:tc>
        <w:tc>
          <w:tcPr>
            <w:tcW w:w="709" w:type="dxa"/>
          </w:tcPr>
          <w:p w:rsidR="009C688A" w:rsidRPr="00CD3A85" w:rsidRDefault="009C688A" w:rsidP="00D31976">
            <w:pPr>
              <w:pStyle w:val="a3"/>
              <w:tabs>
                <w:tab w:val="decimal" w:pos="176"/>
              </w:tabs>
              <w:rPr>
                <w:sz w:val="20"/>
                <w:szCs w:val="20"/>
              </w:rPr>
            </w:pPr>
            <w:r>
              <w:rPr>
                <w:sz w:val="20"/>
                <w:szCs w:val="20"/>
              </w:rPr>
              <w:t>17.00</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w:t>
            </w:r>
          </w:p>
        </w:tc>
        <w:tc>
          <w:tcPr>
            <w:tcW w:w="708" w:type="dxa"/>
          </w:tcPr>
          <w:p w:rsidR="009C688A" w:rsidRPr="00CD3A85" w:rsidRDefault="009C688A" w:rsidP="00D31976">
            <w:pPr>
              <w:pStyle w:val="a3"/>
              <w:tabs>
                <w:tab w:val="decimal" w:pos="232"/>
              </w:tabs>
              <w:rPr>
                <w:sz w:val="20"/>
                <w:szCs w:val="20"/>
              </w:rPr>
            </w:pPr>
            <w:r>
              <w:rPr>
                <w:sz w:val="20"/>
                <w:szCs w:val="20"/>
              </w:rPr>
              <w:t>6.43</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175"/>
                <w:tab w:val="decimal" w:pos="303"/>
              </w:tabs>
              <w:rPr>
                <w:sz w:val="20"/>
                <w:szCs w:val="20"/>
              </w:rPr>
            </w:pPr>
            <w:r>
              <w:rPr>
                <w:sz w:val="20"/>
                <w:szCs w:val="20"/>
              </w:rPr>
              <w:t>10</w:t>
            </w:r>
          </w:p>
        </w:tc>
        <w:tc>
          <w:tcPr>
            <w:tcW w:w="709" w:type="dxa"/>
          </w:tcPr>
          <w:p w:rsidR="009C688A" w:rsidRDefault="009C688A" w:rsidP="00D31976">
            <w:pPr>
              <w:pStyle w:val="a3"/>
              <w:tabs>
                <w:tab w:val="decimal" w:pos="260"/>
              </w:tabs>
              <w:rPr>
                <w:sz w:val="20"/>
                <w:szCs w:val="20"/>
              </w:rPr>
            </w:pPr>
            <w:r>
              <w:rPr>
                <w:sz w:val="20"/>
                <w:szCs w:val="20"/>
              </w:rPr>
              <w:t>5.76</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9</w:t>
            </w:r>
          </w:p>
        </w:tc>
        <w:tc>
          <w:tcPr>
            <w:tcW w:w="709" w:type="dxa"/>
          </w:tcPr>
          <w:p w:rsidR="009C688A" w:rsidRPr="00CD3A85" w:rsidRDefault="009C688A" w:rsidP="00D31976">
            <w:pPr>
              <w:pStyle w:val="a3"/>
              <w:tabs>
                <w:tab w:val="decimal" w:pos="214"/>
              </w:tabs>
              <w:rPr>
                <w:sz w:val="20"/>
                <w:szCs w:val="20"/>
              </w:rPr>
            </w:pPr>
            <w:r>
              <w:rPr>
                <w:sz w:val="20"/>
                <w:szCs w:val="20"/>
              </w:rPr>
              <w:t>5.94</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7</w:t>
            </w:r>
          </w:p>
        </w:tc>
        <w:tc>
          <w:tcPr>
            <w:tcW w:w="709" w:type="dxa"/>
          </w:tcPr>
          <w:p w:rsidR="009C688A" w:rsidRPr="00CD3A85" w:rsidRDefault="009C688A" w:rsidP="00D31976">
            <w:pPr>
              <w:pStyle w:val="a3"/>
              <w:tabs>
                <w:tab w:val="decimal" w:pos="272"/>
              </w:tabs>
              <w:rPr>
                <w:sz w:val="20"/>
                <w:szCs w:val="20"/>
              </w:rPr>
            </w:pPr>
            <w:r>
              <w:rPr>
                <w:sz w:val="20"/>
                <w:szCs w:val="20"/>
              </w:rPr>
              <w:t>3.49</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234"/>
              </w:tabs>
              <w:rPr>
                <w:sz w:val="20"/>
                <w:szCs w:val="20"/>
              </w:rPr>
            </w:pPr>
            <w:r>
              <w:rPr>
                <w:sz w:val="20"/>
                <w:szCs w:val="20"/>
              </w:rPr>
              <w:t>11</w:t>
            </w:r>
          </w:p>
        </w:tc>
        <w:tc>
          <w:tcPr>
            <w:tcW w:w="708" w:type="dxa"/>
          </w:tcPr>
          <w:p w:rsidR="009C688A" w:rsidRDefault="009C688A" w:rsidP="00D31976">
            <w:pPr>
              <w:pStyle w:val="a3"/>
              <w:tabs>
                <w:tab w:val="decimal" w:pos="225"/>
              </w:tabs>
              <w:rPr>
                <w:sz w:val="20"/>
                <w:szCs w:val="20"/>
              </w:rPr>
            </w:pPr>
            <w:r>
              <w:rPr>
                <w:sz w:val="20"/>
                <w:szCs w:val="20"/>
              </w:rPr>
              <w:t>3.28</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7</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567" w:type="dxa"/>
          </w:tcPr>
          <w:p w:rsidR="009C688A" w:rsidRPr="00CD3A85" w:rsidRDefault="009C688A" w:rsidP="00D31976">
            <w:pPr>
              <w:pStyle w:val="a3"/>
              <w:tabs>
                <w:tab w:val="decimal" w:pos="176"/>
              </w:tabs>
              <w:jc w:val="right"/>
              <w:rPr>
                <w:sz w:val="20"/>
                <w:szCs w:val="20"/>
              </w:rPr>
            </w:pPr>
            <w:r>
              <w:rPr>
                <w:sz w:val="20"/>
                <w:szCs w:val="20"/>
              </w:rPr>
              <w:t>3</w:t>
            </w:r>
          </w:p>
        </w:tc>
        <w:tc>
          <w:tcPr>
            <w:tcW w:w="709" w:type="dxa"/>
          </w:tcPr>
          <w:p w:rsidR="009C688A" w:rsidRPr="00CD3A85" w:rsidRDefault="009C688A" w:rsidP="00D31976">
            <w:pPr>
              <w:pStyle w:val="a3"/>
              <w:tabs>
                <w:tab w:val="decimal" w:pos="176"/>
              </w:tabs>
              <w:rPr>
                <w:sz w:val="20"/>
                <w:szCs w:val="20"/>
              </w:rPr>
            </w:pPr>
            <w:r>
              <w:rPr>
                <w:sz w:val="20"/>
                <w:szCs w:val="20"/>
              </w:rPr>
              <w:t>4.53</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w:t>
            </w:r>
          </w:p>
        </w:tc>
        <w:tc>
          <w:tcPr>
            <w:tcW w:w="708" w:type="dxa"/>
          </w:tcPr>
          <w:p w:rsidR="009C688A" w:rsidRPr="00CD3A85" w:rsidRDefault="009C688A" w:rsidP="00D31976">
            <w:pPr>
              <w:pStyle w:val="a3"/>
              <w:tabs>
                <w:tab w:val="decimal" w:pos="232"/>
              </w:tabs>
              <w:rPr>
                <w:sz w:val="20"/>
                <w:szCs w:val="20"/>
              </w:rPr>
            </w:pPr>
            <w:r>
              <w:rPr>
                <w:sz w:val="20"/>
                <w:szCs w:val="20"/>
              </w:rPr>
              <w:t>6.14</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175"/>
                <w:tab w:val="decimal" w:pos="303"/>
              </w:tabs>
              <w:rPr>
                <w:sz w:val="20"/>
                <w:szCs w:val="20"/>
              </w:rPr>
            </w:pPr>
            <w:r>
              <w:rPr>
                <w:sz w:val="20"/>
                <w:szCs w:val="20"/>
              </w:rPr>
              <w:t>10</w:t>
            </w:r>
          </w:p>
        </w:tc>
        <w:tc>
          <w:tcPr>
            <w:tcW w:w="709" w:type="dxa"/>
          </w:tcPr>
          <w:p w:rsidR="009C688A" w:rsidRDefault="009C688A" w:rsidP="00D31976">
            <w:pPr>
              <w:pStyle w:val="a3"/>
              <w:tabs>
                <w:tab w:val="decimal" w:pos="260"/>
              </w:tabs>
              <w:rPr>
                <w:sz w:val="20"/>
                <w:szCs w:val="20"/>
              </w:rPr>
            </w:pPr>
            <w:r>
              <w:rPr>
                <w:sz w:val="20"/>
                <w:szCs w:val="20"/>
              </w:rPr>
              <w:t>12.20</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9</w:t>
            </w:r>
          </w:p>
        </w:tc>
        <w:tc>
          <w:tcPr>
            <w:tcW w:w="709" w:type="dxa"/>
          </w:tcPr>
          <w:p w:rsidR="009C688A" w:rsidRPr="00CD3A85" w:rsidRDefault="009C688A" w:rsidP="00D31976">
            <w:pPr>
              <w:pStyle w:val="a3"/>
              <w:tabs>
                <w:tab w:val="decimal" w:pos="214"/>
              </w:tabs>
              <w:rPr>
                <w:sz w:val="20"/>
                <w:szCs w:val="20"/>
              </w:rPr>
            </w:pPr>
            <w:r>
              <w:rPr>
                <w:sz w:val="20"/>
                <w:szCs w:val="20"/>
              </w:rPr>
              <w:t>6.57</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7</w:t>
            </w:r>
          </w:p>
        </w:tc>
        <w:tc>
          <w:tcPr>
            <w:tcW w:w="709" w:type="dxa"/>
          </w:tcPr>
          <w:p w:rsidR="009C688A" w:rsidRPr="00CD3A85" w:rsidRDefault="009C688A" w:rsidP="00D31976">
            <w:pPr>
              <w:pStyle w:val="a3"/>
              <w:tabs>
                <w:tab w:val="decimal" w:pos="272"/>
              </w:tabs>
              <w:rPr>
                <w:sz w:val="20"/>
                <w:szCs w:val="20"/>
              </w:rPr>
            </w:pPr>
            <w:r>
              <w:rPr>
                <w:sz w:val="20"/>
                <w:szCs w:val="20"/>
              </w:rPr>
              <w:t>6.64</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234"/>
              </w:tabs>
              <w:rPr>
                <w:sz w:val="20"/>
                <w:szCs w:val="20"/>
              </w:rPr>
            </w:pPr>
            <w:r>
              <w:rPr>
                <w:sz w:val="20"/>
                <w:szCs w:val="20"/>
              </w:rPr>
              <w:t>11</w:t>
            </w:r>
          </w:p>
        </w:tc>
        <w:tc>
          <w:tcPr>
            <w:tcW w:w="708" w:type="dxa"/>
          </w:tcPr>
          <w:p w:rsidR="009C688A" w:rsidRDefault="009C688A" w:rsidP="00D31976">
            <w:pPr>
              <w:pStyle w:val="a3"/>
              <w:tabs>
                <w:tab w:val="decimal" w:pos="225"/>
              </w:tabs>
              <w:rPr>
                <w:sz w:val="20"/>
                <w:szCs w:val="20"/>
              </w:rPr>
            </w:pPr>
            <w:r>
              <w:rPr>
                <w:sz w:val="20"/>
                <w:szCs w:val="20"/>
              </w:rPr>
              <w:t>11.43</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8</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176"/>
              </w:tabs>
              <w:jc w:val="right"/>
              <w:rPr>
                <w:sz w:val="20"/>
                <w:szCs w:val="20"/>
              </w:rPr>
            </w:pPr>
            <w:r>
              <w:rPr>
                <w:sz w:val="20"/>
                <w:szCs w:val="20"/>
              </w:rPr>
              <w:t>31</w:t>
            </w:r>
          </w:p>
        </w:tc>
        <w:tc>
          <w:tcPr>
            <w:tcW w:w="709" w:type="dxa"/>
          </w:tcPr>
          <w:p w:rsidR="009C688A" w:rsidRPr="00CD3A85" w:rsidRDefault="009C688A" w:rsidP="00D31976">
            <w:pPr>
              <w:pStyle w:val="a3"/>
              <w:tabs>
                <w:tab w:val="decimal" w:pos="176"/>
              </w:tabs>
              <w:rPr>
                <w:sz w:val="20"/>
                <w:szCs w:val="20"/>
              </w:rPr>
            </w:pPr>
            <w:r>
              <w:rPr>
                <w:sz w:val="20"/>
                <w:szCs w:val="20"/>
              </w:rPr>
              <w:t>10.25</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3</w:t>
            </w:r>
          </w:p>
        </w:tc>
        <w:tc>
          <w:tcPr>
            <w:tcW w:w="708" w:type="dxa"/>
          </w:tcPr>
          <w:p w:rsidR="009C688A" w:rsidRPr="00CD3A85" w:rsidRDefault="009C688A" w:rsidP="00D31976">
            <w:pPr>
              <w:pStyle w:val="a3"/>
              <w:tabs>
                <w:tab w:val="decimal" w:pos="232"/>
              </w:tabs>
              <w:rPr>
                <w:sz w:val="20"/>
                <w:szCs w:val="20"/>
              </w:rPr>
            </w:pPr>
            <w:r>
              <w:rPr>
                <w:sz w:val="20"/>
                <w:szCs w:val="20"/>
              </w:rPr>
              <w:t>17.6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175"/>
                <w:tab w:val="decimal" w:pos="303"/>
              </w:tabs>
              <w:rPr>
                <w:sz w:val="20"/>
                <w:szCs w:val="20"/>
              </w:rPr>
            </w:pPr>
            <w:r>
              <w:rPr>
                <w:sz w:val="20"/>
                <w:szCs w:val="20"/>
              </w:rPr>
              <w:t>31</w:t>
            </w:r>
          </w:p>
        </w:tc>
        <w:tc>
          <w:tcPr>
            <w:tcW w:w="709" w:type="dxa"/>
          </w:tcPr>
          <w:p w:rsidR="009C688A" w:rsidRDefault="009C688A" w:rsidP="00D31976">
            <w:pPr>
              <w:pStyle w:val="a3"/>
              <w:tabs>
                <w:tab w:val="decimal" w:pos="260"/>
              </w:tabs>
              <w:rPr>
                <w:sz w:val="20"/>
                <w:szCs w:val="20"/>
              </w:rPr>
            </w:pPr>
            <w:r>
              <w:rPr>
                <w:sz w:val="20"/>
                <w:szCs w:val="20"/>
              </w:rPr>
              <w:t>9.79</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31</w:t>
            </w:r>
          </w:p>
        </w:tc>
        <w:tc>
          <w:tcPr>
            <w:tcW w:w="709" w:type="dxa"/>
          </w:tcPr>
          <w:p w:rsidR="009C688A" w:rsidRPr="00CD3A85" w:rsidRDefault="009C688A" w:rsidP="00D31976">
            <w:pPr>
              <w:pStyle w:val="a3"/>
              <w:tabs>
                <w:tab w:val="decimal" w:pos="214"/>
              </w:tabs>
              <w:rPr>
                <w:sz w:val="20"/>
                <w:szCs w:val="20"/>
              </w:rPr>
            </w:pPr>
            <w:r>
              <w:rPr>
                <w:sz w:val="20"/>
                <w:szCs w:val="20"/>
              </w:rPr>
              <w:t>12.86</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5</w:t>
            </w:r>
          </w:p>
        </w:tc>
        <w:tc>
          <w:tcPr>
            <w:tcW w:w="709" w:type="dxa"/>
          </w:tcPr>
          <w:p w:rsidR="009C688A" w:rsidRPr="00CD3A85" w:rsidRDefault="009C688A" w:rsidP="00D31976">
            <w:pPr>
              <w:pStyle w:val="a3"/>
              <w:tabs>
                <w:tab w:val="decimal" w:pos="272"/>
              </w:tabs>
              <w:rPr>
                <w:sz w:val="20"/>
                <w:szCs w:val="20"/>
              </w:rPr>
            </w:pPr>
            <w:r>
              <w:rPr>
                <w:sz w:val="20"/>
                <w:szCs w:val="20"/>
              </w:rPr>
              <w:t>5.28</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234"/>
              </w:tabs>
              <w:rPr>
                <w:sz w:val="20"/>
                <w:szCs w:val="20"/>
              </w:rPr>
            </w:pPr>
            <w:r>
              <w:rPr>
                <w:sz w:val="20"/>
                <w:szCs w:val="20"/>
              </w:rPr>
              <w:t>31</w:t>
            </w:r>
          </w:p>
        </w:tc>
        <w:tc>
          <w:tcPr>
            <w:tcW w:w="708" w:type="dxa"/>
          </w:tcPr>
          <w:p w:rsidR="009C688A" w:rsidRDefault="009C688A" w:rsidP="00D31976">
            <w:pPr>
              <w:pStyle w:val="a3"/>
              <w:tabs>
                <w:tab w:val="decimal" w:pos="225"/>
              </w:tabs>
              <w:rPr>
                <w:sz w:val="20"/>
                <w:szCs w:val="20"/>
              </w:rPr>
            </w:pPr>
            <w:r>
              <w:rPr>
                <w:sz w:val="20"/>
                <w:szCs w:val="20"/>
              </w:rPr>
              <w:t>11.97</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9</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567" w:type="dxa"/>
          </w:tcPr>
          <w:p w:rsidR="009C688A" w:rsidRPr="00CD3A85" w:rsidRDefault="009C688A" w:rsidP="00D31976">
            <w:pPr>
              <w:pStyle w:val="a3"/>
              <w:tabs>
                <w:tab w:val="decimal" w:pos="176"/>
              </w:tabs>
              <w:jc w:val="right"/>
              <w:rPr>
                <w:sz w:val="20"/>
                <w:szCs w:val="20"/>
              </w:rPr>
            </w:pPr>
            <w:r>
              <w:rPr>
                <w:sz w:val="20"/>
                <w:szCs w:val="20"/>
              </w:rPr>
              <w:t>5</w:t>
            </w:r>
          </w:p>
        </w:tc>
        <w:tc>
          <w:tcPr>
            <w:tcW w:w="709" w:type="dxa"/>
          </w:tcPr>
          <w:p w:rsidR="009C688A" w:rsidRPr="00CD3A85" w:rsidRDefault="009C688A" w:rsidP="00D31976">
            <w:pPr>
              <w:pStyle w:val="a3"/>
              <w:tabs>
                <w:tab w:val="decimal" w:pos="176"/>
              </w:tabs>
              <w:rPr>
                <w:sz w:val="20"/>
                <w:szCs w:val="20"/>
              </w:rPr>
            </w:pPr>
            <w:r>
              <w:rPr>
                <w:sz w:val="20"/>
                <w:szCs w:val="20"/>
              </w:rPr>
              <w:t>11.40</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32"/>
              </w:tabs>
              <w:rPr>
                <w:sz w:val="20"/>
                <w:szCs w:val="20"/>
              </w:rPr>
            </w:pPr>
            <w:r>
              <w:rPr>
                <w:sz w:val="20"/>
                <w:szCs w:val="20"/>
              </w:rPr>
              <w:t>5.37</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175"/>
                <w:tab w:val="decimal" w:pos="303"/>
              </w:tabs>
              <w:rPr>
                <w:sz w:val="20"/>
                <w:szCs w:val="20"/>
              </w:rPr>
            </w:pPr>
            <w:r>
              <w:rPr>
                <w:sz w:val="20"/>
                <w:szCs w:val="20"/>
              </w:rPr>
              <w:t>10</w:t>
            </w:r>
          </w:p>
        </w:tc>
        <w:tc>
          <w:tcPr>
            <w:tcW w:w="709" w:type="dxa"/>
          </w:tcPr>
          <w:p w:rsidR="009C688A" w:rsidRDefault="009C688A" w:rsidP="00D31976">
            <w:pPr>
              <w:pStyle w:val="a3"/>
              <w:tabs>
                <w:tab w:val="decimal" w:pos="260"/>
              </w:tabs>
              <w:rPr>
                <w:sz w:val="20"/>
                <w:szCs w:val="20"/>
              </w:rPr>
            </w:pPr>
            <w:r>
              <w:rPr>
                <w:sz w:val="20"/>
                <w:szCs w:val="20"/>
              </w:rPr>
              <w:t>5.56</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12</w:t>
            </w:r>
          </w:p>
        </w:tc>
        <w:tc>
          <w:tcPr>
            <w:tcW w:w="709" w:type="dxa"/>
          </w:tcPr>
          <w:p w:rsidR="009C688A" w:rsidRPr="00CD3A85" w:rsidRDefault="009C688A" w:rsidP="00D31976">
            <w:pPr>
              <w:pStyle w:val="a3"/>
              <w:tabs>
                <w:tab w:val="decimal" w:pos="214"/>
              </w:tabs>
              <w:rPr>
                <w:sz w:val="20"/>
                <w:szCs w:val="20"/>
              </w:rPr>
            </w:pPr>
            <w:r>
              <w:rPr>
                <w:sz w:val="20"/>
                <w:szCs w:val="20"/>
              </w:rPr>
              <w:t>4.61</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1</w:t>
            </w:r>
          </w:p>
        </w:tc>
        <w:tc>
          <w:tcPr>
            <w:tcW w:w="709" w:type="dxa"/>
          </w:tcPr>
          <w:p w:rsidR="009C688A" w:rsidRPr="00CD3A85" w:rsidRDefault="009C688A" w:rsidP="00D31976">
            <w:pPr>
              <w:pStyle w:val="a3"/>
              <w:tabs>
                <w:tab w:val="decimal" w:pos="272"/>
              </w:tabs>
              <w:rPr>
                <w:sz w:val="20"/>
                <w:szCs w:val="20"/>
              </w:rPr>
            </w:pPr>
            <w:r>
              <w:rPr>
                <w:sz w:val="20"/>
                <w:szCs w:val="20"/>
              </w:rPr>
              <w:t>2.51</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234"/>
              </w:tabs>
              <w:rPr>
                <w:sz w:val="20"/>
                <w:szCs w:val="20"/>
              </w:rPr>
            </w:pPr>
            <w:r>
              <w:rPr>
                <w:sz w:val="20"/>
                <w:szCs w:val="20"/>
              </w:rPr>
              <w:t>14</w:t>
            </w:r>
          </w:p>
        </w:tc>
        <w:tc>
          <w:tcPr>
            <w:tcW w:w="708" w:type="dxa"/>
          </w:tcPr>
          <w:p w:rsidR="009C688A" w:rsidRDefault="009C688A" w:rsidP="00D31976">
            <w:pPr>
              <w:pStyle w:val="a3"/>
              <w:tabs>
                <w:tab w:val="decimal" w:pos="225"/>
              </w:tabs>
              <w:rPr>
                <w:sz w:val="20"/>
                <w:szCs w:val="20"/>
              </w:rPr>
            </w:pPr>
            <w:r>
              <w:rPr>
                <w:sz w:val="20"/>
                <w:szCs w:val="20"/>
              </w:rPr>
              <w:t>2.64</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Mar>
              <w:right w:w="0" w:type="dxa"/>
            </w:tcMar>
          </w:tcPr>
          <w:p w:rsidR="009C688A" w:rsidRPr="00CD3A85" w:rsidRDefault="009C688A" w:rsidP="00D31976">
            <w:pPr>
              <w:pStyle w:val="a3"/>
              <w:rPr>
                <w:sz w:val="20"/>
                <w:szCs w:val="20"/>
              </w:rPr>
            </w:pPr>
            <w:r>
              <w:rPr>
                <w:sz w:val="20"/>
                <w:szCs w:val="20"/>
              </w:rPr>
              <w:t>M10</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567" w:type="dxa"/>
          </w:tcPr>
          <w:p w:rsidR="009C688A" w:rsidRPr="00CD3A85" w:rsidRDefault="009C688A" w:rsidP="00D31976">
            <w:pPr>
              <w:pStyle w:val="a3"/>
              <w:tabs>
                <w:tab w:val="decimal" w:pos="176"/>
              </w:tabs>
              <w:jc w:val="right"/>
              <w:rPr>
                <w:sz w:val="20"/>
                <w:szCs w:val="20"/>
              </w:rPr>
            </w:pPr>
            <w:r>
              <w:rPr>
                <w:sz w:val="20"/>
                <w:szCs w:val="20"/>
              </w:rPr>
              <w:t>5</w:t>
            </w:r>
          </w:p>
        </w:tc>
        <w:tc>
          <w:tcPr>
            <w:tcW w:w="709" w:type="dxa"/>
          </w:tcPr>
          <w:p w:rsidR="009C688A" w:rsidRPr="00CD3A85" w:rsidRDefault="009C688A" w:rsidP="00D31976">
            <w:pPr>
              <w:pStyle w:val="a3"/>
              <w:tabs>
                <w:tab w:val="decimal" w:pos="176"/>
              </w:tabs>
              <w:rPr>
                <w:sz w:val="20"/>
                <w:szCs w:val="20"/>
              </w:rPr>
            </w:pPr>
            <w:r>
              <w:rPr>
                <w:sz w:val="20"/>
                <w:szCs w:val="20"/>
              </w:rPr>
              <w:t>4.00</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32"/>
              </w:tabs>
              <w:rPr>
                <w:sz w:val="20"/>
                <w:szCs w:val="20"/>
              </w:rPr>
            </w:pPr>
            <w:r>
              <w:rPr>
                <w:sz w:val="20"/>
                <w:szCs w:val="20"/>
              </w:rPr>
              <w:t>4.88</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175"/>
                <w:tab w:val="decimal" w:pos="303"/>
              </w:tabs>
              <w:rPr>
                <w:sz w:val="20"/>
                <w:szCs w:val="20"/>
              </w:rPr>
            </w:pPr>
            <w:r>
              <w:rPr>
                <w:sz w:val="20"/>
                <w:szCs w:val="20"/>
              </w:rPr>
              <w:t>10</w:t>
            </w:r>
          </w:p>
        </w:tc>
        <w:tc>
          <w:tcPr>
            <w:tcW w:w="709" w:type="dxa"/>
          </w:tcPr>
          <w:p w:rsidR="009C688A" w:rsidRDefault="009C688A" w:rsidP="00D31976">
            <w:pPr>
              <w:pStyle w:val="a3"/>
              <w:tabs>
                <w:tab w:val="decimal" w:pos="260"/>
              </w:tabs>
              <w:rPr>
                <w:sz w:val="20"/>
                <w:szCs w:val="20"/>
              </w:rPr>
            </w:pPr>
            <w:r>
              <w:rPr>
                <w:sz w:val="20"/>
                <w:szCs w:val="20"/>
              </w:rPr>
              <w:t>11.78</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12</w:t>
            </w:r>
          </w:p>
        </w:tc>
        <w:tc>
          <w:tcPr>
            <w:tcW w:w="709" w:type="dxa"/>
          </w:tcPr>
          <w:p w:rsidR="009C688A" w:rsidRPr="00CD3A85" w:rsidRDefault="009C688A" w:rsidP="00D31976">
            <w:pPr>
              <w:pStyle w:val="a3"/>
              <w:tabs>
                <w:tab w:val="decimal" w:pos="214"/>
              </w:tabs>
              <w:rPr>
                <w:sz w:val="20"/>
                <w:szCs w:val="20"/>
              </w:rPr>
            </w:pPr>
            <w:r>
              <w:rPr>
                <w:sz w:val="20"/>
                <w:szCs w:val="20"/>
              </w:rPr>
              <w:t>5.56</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1</w:t>
            </w:r>
          </w:p>
        </w:tc>
        <w:tc>
          <w:tcPr>
            <w:tcW w:w="709" w:type="dxa"/>
          </w:tcPr>
          <w:p w:rsidR="009C688A" w:rsidRPr="00CD3A85" w:rsidRDefault="009C688A" w:rsidP="00D31976">
            <w:pPr>
              <w:pStyle w:val="a3"/>
              <w:tabs>
                <w:tab w:val="decimal" w:pos="272"/>
              </w:tabs>
              <w:rPr>
                <w:sz w:val="20"/>
                <w:szCs w:val="20"/>
              </w:rPr>
            </w:pPr>
            <w:r>
              <w:rPr>
                <w:sz w:val="20"/>
                <w:szCs w:val="20"/>
              </w:rPr>
              <w:t>6.03</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234"/>
              </w:tabs>
              <w:rPr>
                <w:sz w:val="20"/>
                <w:szCs w:val="20"/>
              </w:rPr>
            </w:pPr>
            <w:r>
              <w:rPr>
                <w:sz w:val="20"/>
                <w:szCs w:val="20"/>
              </w:rPr>
              <w:t>14</w:t>
            </w:r>
          </w:p>
        </w:tc>
        <w:tc>
          <w:tcPr>
            <w:tcW w:w="708" w:type="dxa"/>
          </w:tcPr>
          <w:p w:rsidR="009C688A" w:rsidRDefault="009C688A" w:rsidP="00D31976">
            <w:pPr>
              <w:pStyle w:val="a3"/>
              <w:tabs>
                <w:tab w:val="decimal" w:pos="225"/>
              </w:tabs>
              <w:rPr>
                <w:sz w:val="20"/>
                <w:szCs w:val="20"/>
              </w:rPr>
            </w:pPr>
            <w:r>
              <w:rPr>
                <w:sz w:val="20"/>
                <w:szCs w:val="20"/>
              </w:rPr>
              <w:t>9.41</w:t>
            </w:r>
          </w:p>
        </w:tc>
        <w:tc>
          <w:tcPr>
            <w:tcW w:w="426" w:type="dxa"/>
          </w:tcPr>
          <w:p w:rsidR="009C688A" w:rsidRDefault="009C688A" w:rsidP="00D31976">
            <w:pPr>
              <w:pStyle w:val="a3"/>
              <w:rPr>
                <w:sz w:val="20"/>
                <w:szCs w:val="20"/>
              </w:rPr>
            </w:pP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76"/>
                <w:tab w:val="decimal" w:pos="459"/>
              </w:tabs>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tabs>
                <w:tab w:val="decimal" w:pos="506"/>
              </w:tabs>
              <w:rPr>
                <w:sz w:val="16"/>
                <w:szCs w:val="16"/>
              </w:rPr>
            </w:pPr>
          </w:p>
        </w:tc>
        <w:tc>
          <w:tcPr>
            <w:tcW w:w="708" w:type="dxa"/>
          </w:tcPr>
          <w:p w:rsidR="009C688A" w:rsidRPr="009F1DCE" w:rsidRDefault="009C688A" w:rsidP="00D31976">
            <w:pPr>
              <w:pStyle w:val="a3"/>
              <w:tabs>
                <w:tab w:val="decimal" w:pos="23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9" w:type="dxa"/>
          </w:tcPr>
          <w:p w:rsidR="009C688A" w:rsidRPr="009F1DCE" w:rsidRDefault="009C688A" w:rsidP="00D31976">
            <w:pPr>
              <w:pStyle w:val="a3"/>
              <w:tabs>
                <w:tab w:val="decimal" w:pos="260"/>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 w:val="decimal" w:pos="459"/>
              </w:tabs>
              <w:rPr>
                <w:sz w:val="16"/>
                <w:szCs w:val="16"/>
              </w:rPr>
            </w:pPr>
          </w:p>
        </w:tc>
        <w:tc>
          <w:tcPr>
            <w:tcW w:w="709" w:type="dxa"/>
          </w:tcPr>
          <w:p w:rsidR="009C688A" w:rsidRPr="009F1DCE" w:rsidRDefault="009C688A" w:rsidP="00D31976">
            <w:pPr>
              <w:pStyle w:val="a3"/>
              <w:tabs>
                <w:tab w:val="decimal" w:pos="214"/>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tabs>
                <w:tab w:val="decimal" w:pos="506"/>
              </w:tabs>
              <w:rPr>
                <w:sz w:val="16"/>
                <w:szCs w:val="16"/>
              </w:rPr>
            </w:pPr>
          </w:p>
        </w:tc>
        <w:tc>
          <w:tcPr>
            <w:tcW w:w="709" w:type="dxa"/>
          </w:tcPr>
          <w:p w:rsidR="009C688A" w:rsidRPr="009F1DCE" w:rsidRDefault="009C688A" w:rsidP="00D31976">
            <w:pPr>
              <w:pStyle w:val="a3"/>
              <w:tabs>
                <w:tab w:val="decimal" w:pos="27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234"/>
              </w:tabs>
              <w:rPr>
                <w:sz w:val="16"/>
                <w:szCs w:val="16"/>
              </w:rPr>
            </w:pPr>
          </w:p>
        </w:tc>
        <w:tc>
          <w:tcPr>
            <w:tcW w:w="708" w:type="dxa"/>
          </w:tcPr>
          <w:p w:rsidR="009C688A" w:rsidRPr="009F1DCE" w:rsidRDefault="009C688A" w:rsidP="00D31976">
            <w:pPr>
              <w:pStyle w:val="a3"/>
              <w:tabs>
                <w:tab w:val="decimal" w:pos="225"/>
              </w:tabs>
              <w:rPr>
                <w:sz w:val="16"/>
                <w:szCs w:val="16"/>
              </w:rPr>
            </w:pPr>
          </w:p>
        </w:tc>
        <w:tc>
          <w:tcPr>
            <w:tcW w:w="426" w:type="dxa"/>
          </w:tcPr>
          <w:p w:rsidR="009C688A" w:rsidRPr="009F1DCE" w:rsidRDefault="009C688A" w:rsidP="00D31976">
            <w:pPr>
              <w:pStyle w:val="a3"/>
              <w:rPr>
                <w:sz w:val="16"/>
                <w:szCs w:val="16"/>
              </w:rPr>
            </w:pPr>
          </w:p>
        </w:tc>
      </w:tr>
      <w:tr w:rsidR="009C688A" w:rsidRPr="00CD3A85" w:rsidTr="00D31976">
        <w:trPr>
          <w:cantSplit/>
        </w:trPr>
        <w:tc>
          <w:tcPr>
            <w:tcW w:w="675" w:type="dxa"/>
            <w:tcBorders>
              <w:bottom w:val="single" w:sz="4" w:space="0" w:color="auto"/>
            </w:tcBorders>
            <w:tcMar>
              <w:right w:w="0" w:type="dxa"/>
            </w:tcMar>
          </w:tcPr>
          <w:p w:rsidR="009C688A" w:rsidRPr="00CD3A85" w:rsidRDefault="009C688A" w:rsidP="00D31976">
            <w:pPr>
              <w:pStyle w:val="a3"/>
              <w:rPr>
                <w:sz w:val="20"/>
                <w:szCs w:val="20"/>
              </w:rPr>
            </w:pPr>
            <w:r>
              <w:rPr>
                <w:sz w:val="20"/>
                <w:szCs w:val="20"/>
              </w:rPr>
              <w:t>M11</w:t>
            </w:r>
          </w:p>
        </w:tc>
        <w:tc>
          <w:tcPr>
            <w:tcW w:w="3402" w:type="dxa"/>
            <w:tcBorders>
              <w:bottom w:val="single" w:sz="4" w:space="0" w:color="auto"/>
            </w:tcBorders>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567" w:type="dxa"/>
            <w:tcBorders>
              <w:bottom w:val="single" w:sz="4" w:space="0" w:color="auto"/>
            </w:tcBorders>
          </w:tcPr>
          <w:p w:rsidR="009C688A" w:rsidRPr="00CD3A85" w:rsidRDefault="009C688A" w:rsidP="00D31976">
            <w:pPr>
              <w:pStyle w:val="a3"/>
              <w:tabs>
                <w:tab w:val="decimal" w:pos="176"/>
              </w:tabs>
              <w:jc w:val="right"/>
              <w:rPr>
                <w:sz w:val="20"/>
                <w:szCs w:val="20"/>
              </w:rPr>
            </w:pPr>
            <w:r>
              <w:rPr>
                <w:sz w:val="20"/>
                <w:szCs w:val="20"/>
              </w:rPr>
              <w:t>20</w:t>
            </w:r>
          </w:p>
        </w:tc>
        <w:tc>
          <w:tcPr>
            <w:tcW w:w="709" w:type="dxa"/>
            <w:tcBorders>
              <w:bottom w:val="single" w:sz="4" w:space="0" w:color="auto"/>
            </w:tcBorders>
          </w:tcPr>
          <w:p w:rsidR="009C688A" w:rsidRPr="00CD3A85" w:rsidRDefault="009C688A" w:rsidP="00D31976">
            <w:pPr>
              <w:pStyle w:val="a3"/>
              <w:tabs>
                <w:tab w:val="decimal" w:pos="176"/>
              </w:tabs>
              <w:rPr>
                <w:sz w:val="20"/>
                <w:szCs w:val="20"/>
              </w:rPr>
            </w:pPr>
            <w:r>
              <w:rPr>
                <w:sz w:val="20"/>
                <w:szCs w:val="20"/>
              </w:rPr>
              <w:t>4.40</w:t>
            </w:r>
          </w:p>
        </w:tc>
        <w:tc>
          <w:tcPr>
            <w:tcW w:w="284" w:type="dxa"/>
            <w:tcBorders>
              <w:bottom w:val="single" w:sz="4" w:space="0" w:color="auto"/>
            </w:tcBorders>
          </w:tcPr>
          <w:p w:rsidR="009C688A" w:rsidRPr="00CD3A85" w:rsidRDefault="009C688A" w:rsidP="00D31976">
            <w:pPr>
              <w:pStyle w:val="a3"/>
              <w:tabs>
                <w:tab w:val="decimal" w:pos="317"/>
              </w:tabs>
              <w:rPr>
                <w:sz w:val="20"/>
                <w:szCs w:val="20"/>
              </w:rPr>
            </w:pPr>
          </w:p>
        </w:tc>
        <w:tc>
          <w:tcPr>
            <w:tcW w:w="567" w:type="dxa"/>
            <w:tcBorders>
              <w:bottom w:val="single" w:sz="4" w:space="0" w:color="auto"/>
            </w:tcBorders>
          </w:tcPr>
          <w:p w:rsidR="009C688A" w:rsidRPr="00CD3A85" w:rsidRDefault="009C688A" w:rsidP="00D31976">
            <w:pPr>
              <w:pStyle w:val="a3"/>
              <w:jc w:val="right"/>
              <w:rPr>
                <w:sz w:val="20"/>
                <w:szCs w:val="20"/>
              </w:rPr>
            </w:pPr>
            <w:r>
              <w:rPr>
                <w:sz w:val="20"/>
                <w:szCs w:val="20"/>
              </w:rPr>
              <w:t>8</w:t>
            </w:r>
          </w:p>
        </w:tc>
        <w:tc>
          <w:tcPr>
            <w:tcW w:w="708" w:type="dxa"/>
            <w:tcBorders>
              <w:bottom w:val="single" w:sz="4" w:space="0" w:color="auto"/>
            </w:tcBorders>
          </w:tcPr>
          <w:p w:rsidR="009C688A" w:rsidRPr="00CD3A85" w:rsidRDefault="009C688A" w:rsidP="00D31976">
            <w:pPr>
              <w:pStyle w:val="a3"/>
              <w:tabs>
                <w:tab w:val="decimal" w:pos="232"/>
              </w:tabs>
              <w:rPr>
                <w:sz w:val="20"/>
                <w:szCs w:val="20"/>
              </w:rPr>
            </w:pPr>
            <w:r>
              <w:rPr>
                <w:sz w:val="20"/>
                <w:szCs w:val="20"/>
              </w:rPr>
              <w:t>3.89</w:t>
            </w:r>
          </w:p>
        </w:tc>
        <w:tc>
          <w:tcPr>
            <w:tcW w:w="284"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Default="009C688A" w:rsidP="00D31976">
            <w:pPr>
              <w:pStyle w:val="a3"/>
              <w:tabs>
                <w:tab w:val="decimal" w:pos="175"/>
                <w:tab w:val="decimal" w:pos="303"/>
              </w:tabs>
              <w:rPr>
                <w:sz w:val="20"/>
                <w:szCs w:val="20"/>
              </w:rPr>
            </w:pPr>
            <w:r>
              <w:rPr>
                <w:sz w:val="20"/>
                <w:szCs w:val="20"/>
              </w:rPr>
              <w:t>21</w:t>
            </w:r>
          </w:p>
        </w:tc>
        <w:tc>
          <w:tcPr>
            <w:tcW w:w="709" w:type="dxa"/>
            <w:tcBorders>
              <w:bottom w:val="single" w:sz="4" w:space="0" w:color="auto"/>
            </w:tcBorders>
          </w:tcPr>
          <w:p w:rsidR="009C688A" w:rsidRDefault="009C688A" w:rsidP="00D31976">
            <w:pPr>
              <w:pStyle w:val="a3"/>
              <w:tabs>
                <w:tab w:val="decimal" w:pos="260"/>
              </w:tabs>
              <w:rPr>
                <w:sz w:val="20"/>
                <w:szCs w:val="20"/>
              </w:rPr>
            </w:pPr>
            <w:r>
              <w:rPr>
                <w:sz w:val="20"/>
                <w:szCs w:val="20"/>
              </w:rPr>
              <w:t>3.50</w:t>
            </w:r>
          </w:p>
        </w:tc>
        <w:tc>
          <w:tcPr>
            <w:tcW w:w="283"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tabs>
                <w:tab w:val="decimal" w:pos="176"/>
              </w:tabs>
              <w:jc w:val="right"/>
              <w:rPr>
                <w:sz w:val="20"/>
                <w:szCs w:val="20"/>
              </w:rPr>
            </w:pPr>
            <w:r>
              <w:rPr>
                <w:sz w:val="20"/>
                <w:szCs w:val="20"/>
              </w:rPr>
              <w:t>26</w:t>
            </w:r>
          </w:p>
        </w:tc>
        <w:tc>
          <w:tcPr>
            <w:tcW w:w="709" w:type="dxa"/>
            <w:tcBorders>
              <w:bottom w:val="single" w:sz="4" w:space="0" w:color="auto"/>
            </w:tcBorders>
          </w:tcPr>
          <w:p w:rsidR="009C688A" w:rsidRPr="00CD3A85" w:rsidRDefault="009C688A" w:rsidP="00D31976">
            <w:pPr>
              <w:pStyle w:val="a3"/>
              <w:tabs>
                <w:tab w:val="decimal" w:pos="214"/>
              </w:tabs>
              <w:rPr>
                <w:sz w:val="20"/>
                <w:szCs w:val="20"/>
              </w:rPr>
            </w:pPr>
            <w:r>
              <w:rPr>
                <w:sz w:val="20"/>
                <w:szCs w:val="20"/>
              </w:rPr>
              <w:t>2.63</w:t>
            </w:r>
          </w:p>
        </w:tc>
        <w:tc>
          <w:tcPr>
            <w:tcW w:w="283" w:type="dxa"/>
            <w:tcBorders>
              <w:bottom w:val="single" w:sz="4" w:space="0" w:color="auto"/>
            </w:tcBorders>
          </w:tcPr>
          <w:p w:rsidR="009C688A" w:rsidRPr="00CD3A85" w:rsidRDefault="009C688A" w:rsidP="00D31976">
            <w:pPr>
              <w:pStyle w:val="a3"/>
              <w:tabs>
                <w:tab w:val="decimal" w:pos="317"/>
              </w:tabs>
              <w:rPr>
                <w:sz w:val="20"/>
                <w:szCs w:val="20"/>
              </w:rPr>
            </w:pPr>
          </w:p>
        </w:tc>
        <w:tc>
          <w:tcPr>
            <w:tcW w:w="567" w:type="dxa"/>
            <w:tcBorders>
              <w:bottom w:val="single" w:sz="4" w:space="0" w:color="auto"/>
            </w:tcBorders>
          </w:tcPr>
          <w:p w:rsidR="009C688A" w:rsidRPr="00CD3A85" w:rsidRDefault="009C688A" w:rsidP="00D31976">
            <w:pPr>
              <w:pStyle w:val="a3"/>
              <w:jc w:val="right"/>
              <w:rPr>
                <w:sz w:val="20"/>
                <w:szCs w:val="20"/>
              </w:rPr>
            </w:pPr>
            <w:r>
              <w:rPr>
                <w:sz w:val="20"/>
                <w:szCs w:val="20"/>
              </w:rPr>
              <w:t>8</w:t>
            </w:r>
          </w:p>
        </w:tc>
        <w:tc>
          <w:tcPr>
            <w:tcW w:w="709" w:type="dxa"/>
            <w:tcBorders>
              <w:bottom w:val="single" w:sz="4" w:space="0" w:color="auto"/>
            </w:tcBorders>
          </w:tcPr>
          <w:p w:rsidR="009C688A" w:rsidRPr="00CD3A85" w:rsidRDefault="009C688A" w:rsidP="00D31976">
            <w:pPr>
              <w:pStyle w:val="a3"/>
              <w:tabs>
                <w:tab w:val="decimal" w:pos="272"/>
              </w:tabs>
              <w:rPr>
                <w:sz w:val="20"/>
                <w:szCs w:val="20"/>
              </w:rPr>
            </w:pPr>
            <w:r>
              <w:rPr>
                <w:sz w:val="20"/>
                <w:szCs w:val="20"/>
              </w:rPr>
              <w:t>4.84</w:t>
            </w:r>
          </w:p>
        </w:tc>
        <w:tc>
          <w:tcPr>
            <w:tcW w:w="284"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Default="009C688A" w:rsidP="00D31976">
            <w:pPr>
              <w:pStyle w:val="a3"/>
              <w:tabs>
                <w:tab w:val="decimal" w:pos="234"/>
              </w:tabs>
              <w:rPr>
                <w:sz w:val="20"/>
                <w:szCs w:val="20"/>
              </w:rPr>
            </w:pPr>
            <w:r>
              <w:rPr>
                <w:sz w:val="20"/>
                <w:szCs w:val="20"/>
              </w:rPr>
              <w:t>22</w:t>
            </w:r>
          </w:p>
        </w:tc>
        <w:tc>
          <w:tcPr>
            <w:tcW w:w="708" w:type="dxa"/>
            <w:tcBorders>
              <w:bottom w:val="single" w:sz="4" w:space="0" w:color="auto"/>
            </w:tcBorders>
          </w:tcPr>
          <w:p w:rsidR="009C688A" w:rsidRDefault="009C688A" w:rsidP="00D31976">
            <w:pPr>
              <w:pStyle w:val="a3"/>
              <w:tabs>
                <w:tab w:val="decimal" w:pos="225"/>
              </w:tabs>
              <w:rPr>
                <w:sz w:val="20"/>
                <w:szCs w:val="20"/>
              </w:rPr>
            </w:pPr>
            <w:r>
              <w:rPr>
                <w:sz w:val="20"/>
                <w:szCs w:val="20"/>
              </w:rPr>
              <w:t>4.00</w:t>
            </w:r>
          </w:p>
        </w:tc>
        <w:tc>
          <w:tcPr>
            <w:tcW w:w="426" w:type="dxa"/>
            <w:tcBorders>
              <w:bottom w:val="single" w:sz="4" w:space="0" w:color="auto"/>
            </w:tcBorders>
          </w:tcPr>
          <w:p w:rsidR="009C688A" w:rsidRDefault="009C688A" w:rsidP="00D31976">
            <w:pPr>
              <w:pStyle w:val="a3"/>
              <w:rPr>
                <w:sz w:val="20"/>
                <w:szCs w:val="20"/>
              </w:rPr>
            </w:pPr>
          </w:p>
        </w:tc>
      </w:tr>
    </w:tbl>
    <w:p w:rsidR="009C688A" w:rsidRDefault="009C688A" w:rsidP="009C688A">
      <w:pPr>
        <w:ind w:left="1418" w:hanging="1418"/>
      </w:pPr>
    </w:p>
    <w:p w:rsidR="009C688A" w:rsidRDefault="009C688A" w:rsidP="009C688A">
      <w:pPr>
        <w:ind w:left="1418" w:hanging="1418"/>
      </w:pPr>
      <w:r>
        <w:t>TABLE S12</w:t>
      </w:r>
      <w:r>
        <w:tab/>
        <w:t>Misclassification rates by the interaction of sex and location (continued)</w:t>
      </w:r>
    </w:p>
    <w:tbl>
      <w:tblPr>
        <w:tblW w:w="14283" w:type="dxa"/>
        <w:tblLayout w:type="fixed"/>
        <w:tblLook w:val="0000" w:firstRow="0" w:lastRow="0" w:firstColumn="0" w:lastColumn="0" w:noHBand="0" w:noVBand="0"/>
      </w:tblPr>
      <w:tblGrid>
        <w:gridCol w:w="675"/>
        <w:gridCol w:w="3402"/>
        <w:gridCol w:w="567"/>
        <w:gridCol w:w="709"/>
        <w:gridCol w:w="284"/>
        <w:gridCol w:w="567"/>
        <w:gridCol w:w="708"/>
        <w:gridCol w:w="284"/>
        <w:gridCol w:w="567"/>
        <w:gridCol w:w="709"/>
        <w:gridCol w:w="283"/>
        <w:gridCol w:w="567"/>
        <w:gridCol w:w="709"/>
        <w:gridCol w:w="283"/>
        <w:gridCol w:w="567"/>
        <w:gridCol w:w="709"/>
        <w:gridCol w:w="284"/>
        <w:gridCol w:w="567"/>
        <w:gridCol w:w="708"/>
        <w:gridCol w:w="284"/>
        <w:gridCol w:w="850"/>
      </w:tblGrid>
      <w:tr w:rsidR="009C688A" w:rsidRPr="00CD3A85" w:rsidTr="00D31976">
        <w:trPr>
          <w:tblHeader/>
        </w:trPr>
        <w:tc>
          <w:tcPr>
            <w:tcW w:w="675" w:type="dxa"/>
            <w:tcBorders>
              <w:top w:val="single" w:sz="4" w:space="0" w:color="auto"/>
            </w:tcBorders>
          </w:tcPr>
          <w:p w:rsidR="009C688A" w:rsidRPr="00CD3A85" w:rsidRDefault="009C688A" w:rsidP="00D31976">
            <w:pPr>
              <w:pStyle w:val="a3"/>
              <w:rPr>
                <w:sz w:val="20"/>
                <w:szCs w:val="20"/>
              </w:rPr>
            </w:pPr>
          </w:p>
        </w:tc>
        <w:tc>
          <w:tcPr>
            <w:tcW w:w="3402" w:type="dxa"/>
            <w:tcBorders>
              <w:top w:val="single" w:sz="4" w:space="0" w:color="auto"/>
            </w:tcBorders>
          </w:tcPr>
          <w:p w:rsidR="009C688A" w:rsidRPr="00CD3A85" w:rsidRDefault="009C688A" w:rsidP="00D31976">
            <w:pPr>
              <w:pStyle w:val="a3"/>
              <w:rPr>
                <w:sz w:val="20"/>
                <w:szCs w:val="20"/>
              </w:rPr>
            </w:pPr>
          </w:p>
        </w:tc>
        <w:tc>
          <w:tcPr>
            <w:tcW w:w="4395" w:type="dxa"/>
            <w:gridSpan w:val="8"/>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Asia</w:t>
            </w:r>
          </w:p>
        </w:tc>
        <w:tc>
          <w:tcPr>
            <w:tcW w:w="283" w:type="dxa"/>
            <w:tcBorders>
              <w:top w:val="single" w:sz="4" w:space="0" w:color="auto"/>
            </w:tcBorders>
          </w:tcPr>
          <w:p w:rsidR="009C688A" w:rsidRDefault="009C688A" w:rsidP="00D31976">
            <w:pPr>
              <w:pStyle w:val="a3"/>
              <w:rPr>
                <w:sz w:val="20"/>
                <w:szCs w:val="20"/>
              </w:rPr>
            </w:pPr>
          </w:p>
        </w:tc>
        <w:tc>
          <w:tcPr>
            <w:tcW w:w="4394" w:type="dxa"/>
            <w:gridSpan w:val="8"/>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Other</w:t>
            </w:r>
          </w:p>
        </w:tc>
        <w:tc>
          <w:tcPr>
            <w:tcW w:w="284" w:type="dxa"/>
            <w:tcBorders>
              <w:top w:val="single" w:sz="4" w:space="0" w:color="auto"/>
            </w:tcBorders>
          </w:tcPr>
          <w:p w:rsidR="009C688A" w:rsidRDefault="009C688A" w:rsidP="00D31976">
            <w:pPr>
              <w:pStyle w:val="a3"/>
              <w:rPr>
                <w:sz w:val="20"/>
                <w:szCs w:val="20"/>
              </w:rPr>
            </w:pPr>
          </w:p>
        </w:tc>
        <w:tc>
          <w:tcPr>
            <w:tcW w:w="850" w:type="dxa"/>
            <w:tcBorders>
              <w:top w:val="single" w:sz="4" w:space="0" w:color="auto"/>
            </w:tcBorders>
          </w:tcPr>
          <w:p w:rsidR="009C688A" w:rsidRDefault="009C688A" w:rsidP="00D31976">
            <w:pPr>
              <w:pStyle w:val="a3"/>
              <w:rPr>
                <w:sz w:val="20"/>
                <w:szCs w:val="20"/>
              </w:rPr>
            </w:pPr>
          </w:p>
        </w:tc>
      </w:tr>
      <w:tr w:rsidR="009C688A" w:rsidRPr="00CD3A85" w:rsidTr="00D31976">
        <w:trPr>
          <w:tblHeader/>
        </w:trPr>
        <w:tc>
          <w:tcPr>
            <w:tcW w:w="675" w:type="dxa"/>
          </w:tcPr>
          <w:p w:rsidR="009C688A" w:rsidRDefault="009C688A" w:rsidP="00D31976">
            <w:pPr>
              <w:pStyle w:val="a3"/>
              <w:rPr>
                <w:sz w:val="20"/>
                <w:szCs w:val="20"/>
              </w:rPr>
            </w:pPr>
          </w:p>
        </w:tc>
        <w:tc>
          <w:tcPr>
            <w:tcW w:w="3402" w:type="dxa"/>
          </w:tcPr>
          <w:p w:rsidR="009C688A" w:rsidRDefault="009C688A" w:rsidP="00D31976">
            <w:pPr>
              <w:pStyle w:val="a3"/>
              <w:rPr>
                <w:sz w:val="20"/>
                <w:szCs w:val="20"/>
              </w:rPr>
            </w:pPr>
          </w:p>
        </w:tc>
        <w:tc>
          <w:tcPr>
            <w:tcW w:w="1276"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Females</w:t>
            </w:r>
          </w:p>
        </w:tc>
        <w:tc>
          <w:tcPr>
            <w:tcW w:w="284" w:type="dxa"/>
          </w:tcPr>
          <w:p w:rsidR="009C688A" w:rsidRDefault="009C688A" w:rsidP="00D31976">
            <w:pPr>
              <w:pStyle w:val="a3"/>
              <w:rPr>
                <w:sz w:val="20"/>
                <w:szCs w:val="20"/>
              </w:rPr>
            </w:pPr>
          </w:p>
        </w:tc>
        <w:tc>
          <w:tcPr>
            <w:tcW w:w="1275"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Males</w:t>
            </w:r>
          </w:p>
        </w:tc>
        <w:tc>
          <w:tcPr>
            <w:tcW w:w="284" w:type="dxa"/>
          </w:tcPr>
          <w:p w:rsidR="009C688A" w:rsidRDefault="009C688A" w:rsidP="00D31976">
            <w:pPr>
              <w:pStyle w:val="a3"/>
              <w:rPr>
                <w:sz w:val="20"/>
                <w:szCs w:val="20"/>
              </w:rPr>
            </w:pPr>
          </w:p>
        </w:tc>
        <w:tc>
          <w:tcPr>
            <w:tcW w:w="1276"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Both sexes</w:t>
            </w:r>
          </w:p>
        </w:tc>
        <w:tc>
          <w:tcPr>
            <w:tcW w:w="283" w:type="dxa"/>
          </w:tcPr>
          <w:p w:rsidR="009C688A" w:rsidRDefault="009C688A" w:rsidP="00D31976">
            <w:pPr>
              <w:pStyle w:val="a3"/>
              <w:rPr>
                <w:sz w:val="20"/>
                <w:szCs w:val="20"/>
              </w:rPr>
            </w:pPr>
          </w:p>
        </w:tc>
        <w:tc>
          <w:tcPr>
            <w:tcW w:w="1276"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Females</w:t>
            </w:r>
          </w:p>
        </w:tc>
        <w:tc>
          <w:tcPr>
            <w:tcW w:w="283" w:type="dxa"/>
            <w:tcBorders>
              <w:top w:val="single" w:sz="4" w:space="0" w:color="auto"/>
            </w:tcBorders>
          </w:tcPr>
          <w:p w:rsidR="009C688A" w:rsidRDefault="009C688A" w:rsidP="00D31976">
            <w:pPr>
              <w:pStyle w:val="a3"/>
              <w:rPr>
                <w:sz w:val="20"/>
                <w:szCs w:val="20"/>
              </w:rPr>
            </w:pPr>
          </w:p>
        </w:tc>
        <w:tc>
          <w:tcPr>
            <w:tcW w:w="1276"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Males</w:t>
            </w:r>
          </w:p>
        </w:tc>
        <w:tc>
          <w:tcPr>
            <w:tcW w:w="284" w:type="dxa"/>
            <w:tcBorders>
              <w:top w:val="single" w:sz="4" w:space="0" w:color="auto"/>
              <w:bottom w:val="single" w:sz="4" w:space="0" w:color="auto"/>
            </w:tcBorders>
          </w:tcPr>
          <w:p w:rsidR="009C688A" w:rsidRDefault="009C688A" w:rsidP="00D31976">
            <w:pPr>
              <w:pStyle w:val="a3"/>
              <w:rPr>
                <w:sz w:val="20"/>
                <w:szCs w:val="20"/>
              </w:rPr>
            </w:pPr>
          </w:p>
        </w:tc>
        <w:tc>
          <w:tcPr>
            <w:tcW w:w="1275" w:type="dxa"/>
            <w:gridSpan w:val="2"/>
            <w:tcBorders>
              <w:top w:val="single" w:sz="4" w:space="0" w:color="auto"/>
              <w:bottom w:val="single" w:sz="4" w:space="0" w:color="auto"/>
            </w:tcBorders>
          </w:tcPr>
          <w:p w:rsidR="009C688A" w:rsidRDefault="009C688A" w:rsidP="00D31976">
            <w:pPr>
              <w:pStyle w:val="a3"/>
              <w:rPr>
                <w:sz w:val="20"/>
                <w:szCs w:val="20"/>
              </w:rPr>
            </w:pPr>
            <w:r>
              <w:rPr>
                <w:sz w:val="20"/>
                <w:szCs w:val="20"/>
              </w:rPr>
              <w:t>Both sexes</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p>
        </w:tc>
      </w:tr>
      <w:tr w:rsidR="009C688A" w:rsidRPr="00CD3A85" w:rsidTr="00D31976">
        <w:trPr>
          <w:tblHeader/>
        </w:trPr>
        <w:tc>
          <w:tcPr>
            <w:tcW w:w="675" w:type="dxa"/>
            <w:tcBorders>
              <w:bottom w:val="single" w:sz="4" w:space="0" w:color="auto"/>
            </w:tcBorders>
          </w:tcPr>
          <w:p w:rsidR="009C688A" w:rsidRPr="00CD3A85" w:rsidRDefault="009C688A" w:rsidP="00D31976">
            <w:pPr>
              <w:pStyle w:val="a3"/>
              <w:rPr>
                <w:sz w:val="20"/>
                <w:szCs w:val="20"/>
              </w:rPr>
            </w:pPr>
            <w:r>
              <w:rPr>
                <w:sz w:val="20"/>
                <w:szCs w:val="20"/>
              </w:rPr>
              <w:t>Rate</w:t>
            </w:r>
          </w:p>
        </w:tc>
        <w:tc>
          <w:tcPr>
            <w:tcW w:w="3402" w:type="dxa"/>
            <w:tcBorders>
              <w:bottom w:val="single" w:sz="4" w:space="0" w:color="auto"/>
            </w:tcBorders>
          </w:tcPr>
          <w:p w:rsidR="009C688A" w:rsidRPr="00CD3A85" w:rsidRDefault="009C688A" w:rsidP="00D31976">
            <w:pPr>
              <w:pStyle w:val="a3"/>
              <w:rPr>
                <w:sz w:val="20"/>
                <w:szCs w:val="20"/>
              </w:rPr>
            </w:pP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709"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w:t>
            </w:r>
          </w:p>
        </w:tc>
        <w:tc>
          <w:tcPr>
            <w:tcW w:w="284"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Pr="00CD3A85" w:rsidRDefault="009C688A" w:rsidP="00D31976">
            <w:pPr>
              <w:pStyle w:val="a3"/>
              <w:jc w:val="center"/>
              <w:rPr>
                <w:sz w:val="20"/>
                <w:szCs w:val="20"/>
              </w:rPr>
            </w:pPr>
            <w:r>
              <w:rPr>
                <w:sz w:val="20"/>
                <w:szCs w:val="20"/>
              </w:rPr>
              <w:t>N</w:t>
            </w:r>
          </w:p>
        </w:tc>
        <w:tc>
          <w:tcPr>
            <w:tcW w:w="708"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w:t>
            </w:r>
          </w:p>
        </w:tc>
        <w:tc>
          <w:tcPr>
            <w:tcW w:w="284" w:type="dxa"/>
            <w:tcBorders>
              <w:bottom w:val="single" w:sz="4" w:space="0" w:color="auto"/>
            </w:tcBorders>
          </w:tcPr>
          <w:p w:rsidR="009C688A" w:rsidRDefault="009C688A" w:rsidP="00D31976">
            <w:pPr>
              <w:pStyle w:val="a3"/>
              <w:rPr>
                <w:sz w:val="20"/>
                <w:szCs w:val="20"/>
              </w:rPr>
            </w:pPr>
          </w:p>
        </w:tc>
        <w:tc>
          <w:tcPr>
            <w:tcW w:w="567" w:type="dxa"/>
            <w:tcBorders>
              <w:top w:val="single" w:sz="4" w:space="0" w:color="auto"/>
              <w:bottom w:val="single" w:sz="4" w:space="0" w:color="auto"/>
            </w:tcBorders>
          </w:tcPr>
          <w:p w:rsidR="009C688A" w:rsidRDefault="009C688A" w:rsidP="00D31976">
            <w:pPr>
              <w:pStyle w:val="a3"/>
              <w:jc w:val="center"/>
              <w:rPr>
                <w:sz w:val="20"/>
                <w:szCs w:val="20"/>
              </w:rPr>
            </w:pPr>
            <w:r>
              <w:rPr>
                <w:sz w:val="20"/>
                <w:szCs w:val="20"/>
              </w:rPr>
              <w:t>N</w:t>
            </w:r>
          </w:p>
        </w:tc>
        <w:tc>
          <w:tcPr>
            <w:tcW w:w="709" w:type="dxa"/>
            <w:tcBorders>
              <w:top w:val="single" w:sz="4" w:space="0" w:color="auto"/>
              <w:bottom w:val="single" w:sz="4" w:space="0" w:color="auto"/>
            </w:tcBorders>
          </w:tcPr>
          <w:p w:rsidR="009C688A" w:rsidRPr="00CD3A85" w:rsidRDefault="009C688A" w:rsidP="00D31976">
            <w:pPr>
              <w:pStyle w:val="a3"/>
              <w:rPr>
                <w:sz w:val="20"/>
                <w:szCs w:val="20"/>
              </w:rPr>
            </w:pPr>
            <w:r>
              <w:rPr>
                <w:sz w:val="20"/>
                <w:szCs w:val="20"/>
              </w:rPr>
              <w:t>Rate</w:t>
            </w:r>
          </w:p>
        </w:tc>
        <w:tc>
          <w:tcPr>
            <w:tcW w:w="283"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jc w:val="center"/>
              <w:rPr>
                <w:sz w:val="20"/>
                <w:szCs w:val="20"/>
              </w:rPr>
            </w:pPr>
            <w:r w:rsidRPr="00CD3A85">
              <w:rPr>
                <w:sz w:val="20"/>
                <w:szCs w:val="20"/>
              </w:rPr>
              <w:t>N</w:t>
            </w:r>
          </w:p>
        </w:tc>
        <w:tc>
          <w:tcPr>
            <w:tcW w:w="709" w:type="dxa"/>
            <w:tcBorders>
              <w:bottom w:val="single" w:sz="4" w:space="0" w:color="auto"/>
            </w:tcBorders>
          </w:tcPr>
          <w:p w:rsidR="009C688A" w:rsidRPr="00CD3A85" w:rsidRDefault="009C688A" w:rsidP="00D31976">
            <w:pPr>
              <w:pStyle w:val="a3"/>
              <w:rPr>
                <w:sz w:val="20"/>
                <w:szCs w:val="20"/>
              </w:rPr>
            </w:pPr>
            <w:r>
              <w:rPr>
                <w:sz w:val="20"/>
                <w:szCs w:val="20"/>
              </w:rPr>
              <w:t>Rate</w:t>
            </w:r>
          </w:p>
        </w:tc>
        <w:tc>
          <w:tcPr>
            <w:tcW w:w="283"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jc w:val="center"/>
              <w:rPr>
                <w:sz w:val="20"/>
                <w:szCs w:val="20"/>
              </w:rPr>
            </w:pPr>
            <w:r>
              <w:rPr>
                <w:sz w:val="20"/>
                <w:szCs w:val="20"/>
              </w:rPr>
              <w:t>N</w:t>
            </w:r>
          </w:p>
        </w:tc>
        <w:tc>
          <w:tcPr>
            <w:tcW w:w="709" w:type="dxa"/>
            <w:tcBorders>
              <w:bottom w:val="single" w:sz="4" w:space="0" w:color="auto"/>
            </w:tcBorders>
          </w:tcPr>
          <w:p w:rsidR="009C688A" w:rsidRPr="00CD3A85" w:rsidRDefault="009C688A" w:rsidP="00D31976">
            <w:pPr>
              <w:pStyle w:val="a3"/>
              <w:rPr>
                <w:sz w:val="20"/>
                <w:szCs w:val="20"/>
              </w:rPr>
            </w:pPr>
            <w:r>
              <w:rPr>
                <w:sz w:val="20"/>
                <w:szCs w:val="20"/>
              </w:rPr>
              <w:t>Rate</w:t>
            </w:r>
          </w:p>
        </w:tc>
        <w:tc>
          <w:tcPr>
            <w:tcW w:w="284"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Default="009C688A" w:rsidP="00D31976">
            <w:pPr>
              <w:pStyle w:val="a3"/>
              <w:jc w:val="center"/>
              <w:rPr>
                <w:sz w:val="20"/>
                <w:szCs w:val="20"/>
              </w:rPr>
            </w:pPr>
            <w:r>
              <w:rPr>
                <w:sz w:val="20"/>
                <w:szCs w:val="20"/>
              </w:rPr>
              <w:t>N</w:t>
            </w:r>
          </w:p>
        </w:tc>
        <w:tc>
          <w:tcPr>
            <w:tcW w:w="708" w:type="dxa"/>
            <w:tcBorders>
              <w:bottom w:val="single" w:sz="4" w:space="0" w:color="auto"/>
            </w:tcBorders>
          </w:tcPr>
          <w:p w:rsidR="009C688A" w:rsidRPr="00CD3A85" w:rsidRDefault="009C688A" w:rsidP="00D31976">
            <w:pPr>
              <w:pStyle w:val="a3"/>
              <w:rPr>
                <w:sz w:val="20"/>
                <w:szCs w:val="20"/>
              </w:rPr>
            </w:pPr>
            <w:r>
              <w:rPr>
                <w:sz w:val="20"/>
                <w:szCs w:val="20"/>
              </w:rPr>
              <w:t>Rate</w:t>
            </w:r>
          </w:p>
        </w:tc>
        <w:tc>
          <w:tcPr>
            <w:tcW w:w="284" w:type="dxa"/>
            <w:tcBorders>
              <w:bottom w:val="single" w:sz="4" w:space="0" w:color="auto"/>
            </w:tcBorders>
          </w:tcPr>
          <w:p w:rsidR="009C688A" w:rsidRDefault="009C688A" w:rsidP="00D31976">
            <w:pPr>
              <w:pStyle w:val="a3"/>
              <w:rPr>
                <w:sz w:val="20"/>
                <w:szCs w:val="20"/>
              </w:rPr>
            </w:pPr>
          </w:p>
        </w:tc>
        <w:tc>
          <w:tcPr>
            <w:tcW w:w="850" w:type="dxa"/>
            <w:tcBorders>
              <w:bottom w:val="single" w:sz="4" w:space="0" w:color="auto"/>
            </w:tcBorders>
          </w:tcPr>
          <w:p w:rsidR="009C688A" w:rsidRDefault="009C688A" w:rsidP="00D31976">
            <w:pPr>
              <w:pStyle w:val="a3"/>
              <w:rPr>
                <w:sz w:val="20"/>
                <w:szCs w:val="20"/>
              </w:rPr>
            </w:pPr>
            <w:r>
              <w:rPr>
                <w:sz w:val="20"/>
                <w:szCs w:val="20"/>
              </w:rPr>
              <w:t>Het p</w:t>
            </w:r>
          </w:p>
        </w:tc>
      </w:tr>
      <w:tr w:rsidR="009C688A" w:rsidRPr="009F1DCE" w:rsidTr="00D31976">
        <w:trPr>
          <w:cantSplit/>
          <w:tblHeader/>
        </w:trPr>
        <w:tc>
          <w:tcPr>
            <w:tcW w:w="675" w:type="dxa"/>
            <w:tcBorders>
              <w:top w:val="single" w:sz="4" w:space="0" w:color="auto"/>
            </w:tcBorders>
          </w:tcPr>
          <w:p w:rsidR="009C688A" w:rsidRPr="00367C86" w:rsidRDefault="009C688A" w:rsidP="00D31976">
            <w:pPr>
              <w:pStyle w:val="a3"/>
              <w:rPr>
                <w:sz w:val="16"/>
                <w:szCs w:val="16"/>
              </w:rPr>
            </w:pPr>
          </w:p>
        </w:tc>
        <w:tc>
          <w:tcPr>
            <w:tcW w:w="3402" w:type="dxa"/>
            <w:tcBorders>
              <w:top w:val="single" w:sz="4" w:space="0" w:color="auto"/>
            </w:tcBorders>
          </w:tcPr>
          <w:p w:rsidR="009C688A" w:rsidRPr="009F1DCE"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155"/>
              </w:tabs>
              <w:rPr>
                <w:sz w:val="16"/>
                <w:szCs w:val="16"/>
              </w:rPr>
            </w:pPr>
          </w:p>
        </w:tc>
        <w:tc>
          <w:tcPr>
            <w:tcW w:w="709" w:type="dxa"/>
            <w:tcBorders>
              <w:top w:val="single" w:sz="4" w:space="0" w:color="auto"/>
            </w:tcBorders>
          </w:tcPr>
          <w:p w:rsidR="009C688A" w:rsidRPr="009F1DCE" w:rsidRDefault="009C688A" w:rsidP="00D31976">
            <w:pPr>
              <w:pStyle w:val="a3"/>
              <w:tabs>
                <w:tab w:val="decimal" w:pos="176"/>
              </w:tabs>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208"/>
              </w:tabs>
              <w:rPr>
                <w:sz w:val="16"/>
                <w:szCs w:val="16"/>
              </w:rPr>
            </w:pPr>
          </w:p>
        </w:tc>
        <w:tc>
          <w:tcPr>
            <w:tcW w:w="708" w:type="dxa"/>
            <w:tcBorders>
              <w:top w:val="single" w:sz="4" w:space="0" w:color="auto"/>
            </w:tcBorders>
          </w:tcPr>
          <w:p w:rsidR="009C688A" w:rsidRPr="009F1DCE" w:rsidRDefault="009C688A" w:rsidP="00D31976">
            <w:pPr>
              <w:pStyle w:val="a3"/>
              <w:tabs>
                <w:tab w:val="decimal" w:pos="203"/>
              </w:tabs>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317"/>
              </w:tabs>
              <w:rPr>
                <w:sz w:val="16"/>
                <w:szCs w:val="16"/>
              </w:rPr>
            </w:pPr>
          </w:p>
        </w:tc>
        <w:tc>
          <w:tcPr>
            <w:tcW w:w="709" w:type="dxa"/>
            <w:tcBorders>
              <w:top w:val="single" w:sz="4" w:space="0" w:color="auto"/>
            </w:tcBorders>
          </w:tcPr>
          <w:p w:rsidR="009C688A" w:rsidRPr="009F1DCE" w:rsidRDefault="009C688A" w:rsidP="00D31976">
            <w:pPr>
              <w:pStyle w:val="a3"/>
              <w:tabs>
                <w:tab w:val="decimal" w:pos="245"/>
              </w:tabs>
              <w:rPr>
                <w:sz w:val="16"/>
                <w:szCs w:val="16"/>
              </w:rPr>
            </w:pPr>
          </w:p>
        </w:tc>
        <w:tc>
          <w:tcPr>
            <w:tcW w:w="283" w:type="dxa"/>
            <w:tcBorders>
              <w:top w:val="single" w:sz="4" w:space="0" w:color="auto"/>
            </w:tcBorders>
          </w:tcPr>
          <w:p w:rsidR="009C688A" w:rsidRPr="009F1DCE"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176"/>
              </w:tabs>
              <w:rPr>
                <w:sz w:val="16"/>
                <w:szCs w:val="16"/>
              </w:rPr>
            </w:pPr>
          </w:p>
        </w:tc>
        <w:tc>
          <w:tcPr>
            <w:tcW w:w="709" w:type="dxa"/>
            <w:tcBorders>
              <w:top w:val="single" w:sz="4" w:space="0" w:color="auto"/>
            </w:tcBorders>
          </w:tcPr>
          <w:p w:rsidR="009C688A" w:rsidRPr="009F1DCE" w:rsidRDefault="009C688A" w:rsidP="00D31976">
            <w:pPr>
              <w:pStyle w:val="a3"/>
              <w:tabs>
                <w:tab w:val="decimal" w:pos="229"/>
              </w:tabs>
              <w:rPr>
                <w:sz w:val="16"/>
                <w:szCs w:val="16"/>
              </w:rPr>
            </w:pPr>
          </w:p>
        </w:tc>
        <w:tc>
          <w:tcPr>
            <w:tcW w:w="283" w:type="dxa"/>
            <w:tcBorders>
              <w:top w:val="single" w:sz="4" w:space="0" w:color="auto"/>
            </w:tcBorders>
          </w:tcPr>
          <w:p w:rsidR="009C688A" w:rsidRPr="00367C86"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208"/>
              </w:tabs>
              <w:rPr>
                <w:sz w:val="16"/>
                <w:szCs w:val="16"/>
              </w:rPr>
            </w:pPr>
          </w:p>
        </w:tc>
        <w:tc>
          <w:tcPr>
            <w:tcW w:w="709" w:type="dxa"/>
            <w:tcBorders>
              <w:top w:val="single" w:sz="4" w:space="0" w:color="auto"/>
            </w:tcBorders>
          </w:tcPr>
          <w:p w:rsidR="009C688A" w:rsidRPr="009F1DCE" w:rsidRDefault="009C688A" w:rsidP="00D31976">
            <w:pPr>
              <w:pStyle w:val="a3"/>
              <w:tabs>
                <w:tab w:val="decimal" w:pos="242"/>
              </w:tabs>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567" w:type="dxa"/>
            <w:tcBorders>
              <w:top w:val="single" w:sz="4" w:space="0" w:color="auto"/>
            </w:tcBorders>
          </w:tcPr>
          <w:p w:rsidR="009C688A" w:rsidRPr="009F1DCE" w:rsidRDefault="009C688A" w:rsidP="00D31976">
            <w:pPr>
              <w:pStyle w:val="a3"/>
              <w:tabs>
                <w:tab w:val="decimal" w:pos="175"/>
              </w:tabs>
              <w:rPr>
                <w:sz w:val="16"/>
                <w:szCs w:val="16"/>
              </w:rPr>
            </w:pPr>
          </w:p>
        </w:tc>
        <w:tc>
          <w:tcPr>
            <w:tcW w:w="708" w:type="dxa"/>
            <w:tcBorders>
              <w:top w:val="single" w:sz="4" w:space="0" w:color="auto"/>
            </w:tcBorders>
          </w:tcPr>
          <w:p w:rsidR="009C688A" w:rsidRPr="009F1DCE" w:rsidRDefault="009C688A" w:rsidP="00D31976">
            <w:pPr>
              <w:pStyle w:val="a3"/>
              <w:tabs>
                <w:tab w:val="decimal" w:pos="269"/>
              </w:tabs>
              <w:rPr>
                <w:sz w:val="16"/>
                <w:szCs w:val="16"/>
              </w:rPr>
            </w:pPr>
          </w:p>
        </w:tc>
        <w:tc>
          <w:tcPr>
            <w:tcW w:w="284" w:type="dxa"/>
            <w:tcBorders>
              <w:top w:val="single" w:sz="4" w:space="0" w:color="auto"/>
            </w:tcBorders>
          </w:tcPr>
          <w:p w:rsidR="009C688A" w:rsidRPr="009F1DCE" w:rsidRDefault="009C688A" w:rsidP="00D31976">
            <w:pPr>
              <w:pStyle w:val="a3"/>
              <w:rPr>
                <w:sz w:val="16"/>
                <w:szCs w:val="16"/>
              </w:rPr>
            </w:pPr>
          </w:p>
        </w:tc>
        <w:tc>
          <w:tcPr>
            <w:tcW w:w="850" w:type="dxa"/>
            <w:tcBorders>
              <w:top w:val="single" w:sz="4" w:space="0" w:color="auto"/>
            </w:tcBorders>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1</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n</w:t>
            </w:r>
            <w:r w:rsidRPr="00EA36DC">
              <w:rPr>
                <w:sz w:val="20"/>
                <w:szCs w:val="20"/>
              </w:rPr>
              <w:t xml:space="preserve">on-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155"/>
              </w:tabs>
              <w:jc w:val="right"/>
              <w:rPr>
                <w:sz w:val="20"/>
                <w:szCs w:val="20"/>
              </w:rPr>
            </w:pPr>
            <w:r>
              <w:rPr>
                <w:sz w:val="20"/>
                <w:szCs w:val="20"/>
              </w:rPr>
              <w:t>7</w:t>
            </w:r>
          </w:p>
        </w:tc>
        <w:tc>
          <w:tcPr>
            <w:tcW w:w="709" w:type="dxa"/>
          </w:tcPr>
          <w:p w:rsidR="009C688A" w:rsidRPr="00CD3A85" w:rsidRDefault="009C688A" w:rsidP="00D31976">
            <w:pPr>
              <w:pStyle w:val="a3"/>
              <w:tabs>
                <w:tab w:val="decimal" w:pos="176"/>
              </w:tabs>
              <w:rPr>
                <w:sz w:val="20"/>
                <w:szCs w:val="20"/>
              </w:rPr>
            </w:pPr>
            <w:r>
              <w:rPr>
                <w:sz w:val="20"/>
                <w:szCs w:val="20"/>
              </w:rPr>
              <w:t>5.80</w:t>
            </w:r>
          </w:p>
        </w:tc>
        <w:tc>
          <w:tcPr>
            <w:tcW w:w="284" w:type="dxa"/>
          </w:tcPr>
          <w:p w:rsidR="009C688A"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03"/>
              </w:tabs>
              <w:rPr>
                <w:sz w:val="20"/>
                <w:szCs w:val="20"/>
              </w:rPr>
            </w:pPr>
            <w:r>
              <w:rPr>
                <w:sz w:val="20"/>
                <w:szCs w:val="20"/>
              </w:rPr>
              <w:t>8.03</w:t>
            </w:r>
          </w:p>
        </w:tc>
        <w:tc>
          <w:tcPr>
            <w:tcW w:w="284"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7</w:t>
            </w:r>
          </w:p>
        </w:tc>
        <w:tc>
          <w:tcPr>
            <w:tcW w:w="709" w:type="dxa"/>
          </w:tcPr>
          <w:p w:rsidR="009C688A" w:rsidRPr="00CD3A85" w:rsidRDefault="009C688A" w:rsidP="00D31976">
            <w:pPr>
              <w:pStyle w:val="a3"/>
              <w:tabs>
                <w:tab w:val="decimal" w:pos="245"/>
              </w:tabs>
              <w:rPr>
                <w:sz w:val="20"/>
                <w:szCs w:val="20"/>
              </w:rPr>
            </w:pPr>
            <w:r>
              <w:rPr>
                <w:sz w:val="20"/>
                <w:szCs w:val="20"/>
              </w:rPr>
              <w:t>2.60</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6</w:t>
            </w:r>
          </w:p>
        </w:tc>
        <w:tc>
          <w:tcPr>
            <w:tcW w:w="709" w:type="dxa"/>
          </w:tcPr>
          <w:p w:rsidR="009C688A" w:rsidRPr="00CD3A85" w:rsidRDefault="009C688A" w:rsidP="00D31976">
            <w:pPr>
              <w:pStyle w:val="a3"/>
              <w:tabs>
                <w:tab w:val="decimal" w:pos="229"/>
              </w:tabs>
              <w:rPr>
                <w:sz w:val="20"/>
                <w:szCs w:val="20"/>
              </w:rPr>
            </w:pPr>
            <w:r>
              <w:rPr>
                <w:sz w:val="20"/>
                <w:szCs w:val="20"/>
              </w:rPr>
              <w:t>5.70</w:t>
            </w:r>
          </w:p>
        </w:tc>
        <w:tc>
          <w:tcPr>
            <w:tcW w:w="283" w:type="dxa"/>
          </w:tcPr>
          <w:p w:rsidR="009C688A"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9" w:type="dxa"/>
          </w:tcPr>
          <w:p w:rsidR="009C688A" w:rsidRPr="00CD3A85" w:rsidRDefault="009C688A" w:rsidP="00D31976">
            <w:pPr>
              <w:pStyle w:val="a3"/>
              <w:tabs>
                <w:tab w:val="decimal" w:pos="242"/>
              </w:tabs>
              <w:rPr>
                <w:sz w:val="20"/>
                <w:szCs w:val="20"/>
              </w:rPr>
            </w:pPr>
            <w:r>
              <w:rPr>
                <w:sz w:val="20"/>
                <w:szCs w:val="20"/>
              </w:rPr>
              <w:t>14.94</w:t>
            </w:r>
          </w:p>
        </w:tc>
        <w:tc>
          <w:tcPr>
            <w:tcW w:w="284"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317"/>
              </w:tabs>
              <w:rPr>
                <w:sz w:val="20"/>
                <w:szCs w:val="20"/>
              </w:rPr>
            </w:pPr>
            <w:r>
              <w:rPr>
                <w:sz w:val="20"/>
                <w:szCs w:val="20"/>
              </w:rPr>
              <w:t>12</w:t>
            </w:r>
          </w:p>
        </w:tc>
        <w:tc>
          <w:tcPr>
            <w:tcW w:w="708" w:type="dxa"/>
          </w:tcPr>
          <w:p w:rsidR="009C688A" w:rsidRPr="00CD3A85" w:rsidRDefault="009C688A" w:rsidP="00D31976">
            <w:pPr>
              <w:pStyle w:val="a3"/>
              <w:tabs>
                <w:tab w:val="decimal" w:pos="269"/>
              </w:tabs>
              <w:rPr>
                <w:sz w:val="20"/>
                <w:szCs w:val="20"/>
              </w:rPr>
            </w:pPr>
            <w:r>
              <w:rPr>
                <w:sz w:val="20"/>
                <w:szCs w:val="20"/>
              </w:rPr>
              <w:t>6.00</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0.367</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2</w:t>
            </w:r>
          </w:p>
        </w:tc>
        <w:tc>
          <w:tcPr>
            <w:tcW w:w="3402" w:type="dxa"/>
          </w:tcPr>
          <w:p w:rsidR="009C688A" w:rsidRPr="00CD3A85" w:rsidRDefault="009C688A" w:rsidP="00D31976">
            <w:pPr>
              <w:pStyle w:val="a3"/>
              <w:rPr>
                <w:sz w:val="20"/>
                <w:szCs w:val="20"/>
              </w:rPr>
            </w:pPr>
            <w:r>
              <w:rPr>
                <w:sz w:val="20"/>
                <w:szCs w:val="20"/>
              </w:rPr>
              <w:t xml:space="preserve">% of </w:t>
            </w:r>
            <w:r w:rsidRPr="00EA36DC">
              <w:rPr>
                <w:sz w:val="20"/>
                <w:szCs w:val="20"/>
              </w:rPr>
              <w:t xml:space="preserve">self-reported </w:t>
            </w:r>
            <w:r>
              <w:rPr>
                <w:sz w:val="20"/>
                <w:szCs w:val="20"/>
              </w:rPr>
              <w:t>n</w:t>
            </w:r>
            <w:r w:rsidRPr="00EA36DC">
              <w:rPr>
                <w:sz w:val="20"/>
                <w:szCs w:val="20"/>
              </w:rPr>
              <w:t xml:space="preserve">ever-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155"/>
              </w:tabs>
              <w:jc w:val="right"/>
              <w:rPr>
                <w:sz w:val="20"/>
                <w:szCs w:val="20"/>
              </w:rPr>
            </w:pPr>
            <w:r>
              <w:rPr>
                <w:sz w:val="20"/>
                <w:szCs w:val="20"/>
              </w:rPr>
              <w:t>5</w:t>
            </w:r>
          </w:p>
        </w:tc>
        <w:tc>
          <w:tcPr>
            <w:tcW w:w="709" w:type="dxa"/>
          </w:tcPr>
          <w:p w:rsidR="009C688A" w:rsidRPr="00CD3A85" w:rsidRDefault="009C688A" w:rsidP="00D31976">
            <w:pPr>
              <w:pStyle w:val="a3"/>
              <w:tabs>
                <w:tab w:val="decimal" w:pos="176"/>
              </w:tabs>
              <w:rPr>
                <w:sz w:val="20"/>
                <w:szCs w:val="20"/>
              </w:rPr>
            </w:pPr>
            <w:r>
              <w:rPr>
                <w:sz w:val="20"/>
                <w:szCs w:val="20"/>
              </w:rPr>
              <w:t>6.09</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03"/>
              </w:tabs>
              <w:rPr>
                <w:sz w:val="20"/>
                <w:szCs w:val="20"/>
              </w:rPr>
            </w:pPr>
            <w:r>
              <w:rPr>
                <w:sz w:val="20"/>
                <w:szCs w:val="20"/>
              </w:rPr>
              <w:t>5.16</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709" w:type="dxa"/>
          </w:tcPr>
          <w:p w:rsidR="009C688A" w:rsidRDefault="009C688A" w:rsidP="00D31976">
            <w:pPr>
              <w:pStyle w:val="a3"/>
              <w:tabs>
                <w:tab w:val="decimal" w:pos="245"/>
              </w:tabs>
              <w:rPr>
                <w:sz w:val="20"/>
                <w:szCs w:val="20"/>
              </w:rPr>
            </w:pPr>
            <w:r>
              <w:rPr>
                <w:sz w:val="20"/>
                <w:szCs w:val="20"/>
              </w:rPr>
              <w:t>0.13</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1</w:t>
            </w:r>
          </w:p>
        </w:tc>
        <w:tc>
          <w:tcPr>
            <w:tcW w:w="709" w:type="dxa"/>
          </w:tcPr>
          <w:p w:rsidR="009C688A" w:rsidRPr="00CD3A85" w:rsidRDefault="009C688A" w:rsidP="00D31976">
            <w:pPr>
              <w:pStyle w:val="a3"/>
              <w:tabs>
                <w:tab w:val="decimal" w:pos="229"/>
              </w:tabs>
              <w:rPr>
                <w:sz w:val="20"/>
                <w:szCs w:val="20"/>
              </w:rPr>
            </w:pPr>
            <w:r>
              <w:rPr>
                <w:sz w:val="20"/>
                <w:szCs w:val="20"/>
              </w:rPr>
              <w:t>11.14</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w:t>
            </w:r>
          </w:p>
        </w:tc>
        <w:tc>
          <w:tcPr>
            <w:tcW w:w="709" w:type="dxa"/>
          </w:tcPr>
          <w:p w:rsidR="009C688A" w:rsidRPr="00CD3A85" w:rsidRDefault="009C688A" w:rsidP="00D31976">
            <w:pPr>
              <w:pStyle w:val="a3"/>
              <w:tabs>
                <w:tab w:val="decimal" w:pos="242"/>
              </w:tabs>
              <w:rPr>
                <w:sz w:val="20"/>
                <w:szCs w:val="20"/>
              </w:rPr>
            </w:pPr>
            <w:r>
              <w:rPr>
                <w:sz w:val="20"/>
                <w:szCs w:val="20"/>
              </w:rPr>
              <w:t>12.86</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03"/>
              </w:tabs>
              <w:rPr>
                <w:sz w:val="20"/>
                <w:szCs w:val="20"/>
              </w:rPr>
            </w:pPr>
            <w:r>
              <w:rPr>
                <w:sz w:val="20"/>
                <w:szCs w:val="20"/>
              </w:rPr>
              <w:t>1</w:t>
            </w:r>
          </w:p>
        </w:tc>
        <w:tc>
          <w:tcPr>
            <w:tcW w:w="708" w:type="dxa"/>
          </w:tcPr>
          <w:p w:rsidR="009C688A" w:rsidRDefault="009C688A" w:rsidP="00D31976">
            <w:pPr>
              <w:pStyle w:val="a3"/>
              <w:tabs>
                <w:tab w:val="decimal" w:pos="269"/>
              </w:tabs>
              <w:rPr>
                <w:sz w:val="20"/>
                <w:szCs w:val="20"/>
              </w:rPr>
            </w:pPr>
            <w:r>
              <w:rPr>
                <w:sz w:val="20"/>
                <w:szCs w:val="20"/>
              </w:rPr>
              <w:t>0.00</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0.001</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3</w:t>
            </w:r>
          </w:p>
        </w:tc>
        <w:tc>
          <w:tcPr>
            <w:tcW w:w="3402" w:type="dxa"/>
          </w:tcPr>
          <w:p w:rsidR="009C688A" w:rsidRPr="00CD3A85" w:rsidRDefault="009C688A" w:rsidP="00D31976">
            <w:pPr>
              <w:pStyle w:val="a3"/>
              <w:rPr>
                <w:sz w:val="20"/>
                <w:szCs w:val="20"/>
              </w:rPr>
            </w:pPr>
            <w:r>
              <w:rPr>
                <w:sz w:val="20"/>
                <w:szCs w:val="20"/>
              </w:rPr>
              <w:t>%</w:t>
            </w:r>
            <w:r w:rsidRPr="00EA36DC">
              <w:rPr>
                <w:sz w:val="20"/>
                <w:szCs w:val="20"/>
              </w:rPr>
              <w:t xml:space="preserve"> </w:t>
            </w:r>
            <w:r>
              <w:rPr>
                <w:sz w:val="20"/>
                <w:szCs w:val="20"/>
              </w:rPr>
              <w:t xml:space="preserve">of </w:t>
            </w:r>
            <w:r w:rsidRPr="00EA36DC">
              <w:rPr>
                <w:sz w:val="20"/>
                <w:szCs w:val="20"/>
              </w:rPr>
              <w:t xml:space="preserve">self-reported </w:t>
            </w:r>
            <w:r>
              <w:rPr>
                <w:sz w:val="20"/>
                <w:szCs w:val="20"/>
              </w:rPr>
              <w:t>e</w:t>
            </w:r>
            <w:r w:rsidRPr="00EA36DC">
              <w:rPr>
                <w:sz w:val="20"/>
                <w:szCs w:val="20"/>
              </w:rPr>
              <w:t xml:space="preserve">x-smokers whose cotinine implies </w:t>
            </w:r>
            <w:r>
              <w:rPr>
                <w:sz w:val="20"/>
                <w:szCs w:val="20"/>
              </w:rPr>
              <w:t>c</w:t>
            </w:r>
            <w:r w:rsidRPr="00EA36DC">
              <w:rPr>
                <w:sz w:val="20"/>
                <w:szCs w:val="20"/>
              </w:rPr>
              <w:t>urrent smoking</w:t>
            </w:r>
          </w:p>
        </w:tc>
        <w:tc>
          <w:tcPr>
            <w:tcW w:w="567" w:type="dxa"/>
          </w:tcPr>
          <w:p w:rsidR="009C688A" w:rsidRPr="00CD3A85" w:rsidRDefault="009C688A" w:rsidP="00D31976">
            <w:pPr>
              <w:pStyle w:val="a3"/>
              <w:tabs>
                <w:tab w:val="decimal" w:pos="155"/>
              </w:tabs>
              <w:jc w:val="right"/>
              <w:rPr>
                <w:sz w:val="20"/>
                <w:szCs w:val="20"/>
              </w:rPr>
            </w:pPr>
            <w:r>
              <w:rPr>
                <w:sz w:val="20"/>
                <w:szCs w:val="20"/>
              </w:rPr>
              <w:t>4</w:t>
            </w:r>
          </w:p>
        </w:tc>
        <w:tc>
          <w:tcPr>
            <w:tcW w:w="709" w:type="dxa"/>
          </w:tcPr>
          <w:p w:rsidR="009C688A" w:rsidRPr="00CD3A85" w:rsidRDefault="009C688A" w:rsidP="00D31976">
            <w:pPr>
              <w:pStyle w:val="a3"/>
              <w:tabs>
                <w:tab w:val="decimal" w:pos="176"/>
              </w:tabs>
              <w:rPr>
                <w:sz w:val="20"/>
                <w:szCs w:val="20"/>
              </w:rPr>
            </w:pPr>
            <w:r>
              <w:rPr>
                <w:sz w:val="20"/>
                <w:szCs w:val="20"/>
              </w:rPr>
              <w:t>17.34</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4</w:t>
            </w:r>
          </w:p>
        </w:tc>
        <w:tc>
          <w:tcPr>
            <w:tcW w:w="708" w:type="dxa"/>
          </w:tcPr>
          <w:p w:rsidR="009C688A" w:rsidRPr="00CD3A85" w:rsidRDefault="009C688A" w:rsidP="00D31976">
            <w:pPr>
              <w:pStyle w:val="a3"/>
              <w:tabs>
                <w:tab w:val="decimal" w:pos="203"/>
              </w:tabs>
              <w:rPr>
                <w:sz w:val="20"/>
                <w:szCs w:val="20"/>
              </w:rPr>
            </w:pPr>
            <w:r>
              <w:rPr>
                <w:sz w:val="20"/>
                <w:szCs w:val="20"/>
              </w:rPr>
              <w:t>8.49</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709" w:type="dxa"/>
          </w:tcPr>
          <w:p w:rsidR="009C688A" w:rsidRDefault="009C688A" w:rsidP="00D31976">
            <w:pPr>
              <w:pStyle w:val="a3"/>
              <w:tabs>
                <w:tab w:val="decimal" w:pos="245"/>
              </w:tabs>
              <w:rPr>
                <w:sz w:val="20"/>
                <w:szCs w:val="20"/>
              </w:rPr>
            </w:pPr>
            <w:r>
              <w:rPr>
                <w:sz w:val="20"/>
                <w:szCs w:val="20"/>
              </w:rPr>
              <w:t>2.66</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3</w:t>
            </w:r>
          </w:p>
        </w:tc>
        <w:tc>
          <w:tcPr>
            <w:tcW w:w="709" w:type="dxa"/>
          </w:tcPr>
          <w:p w:rsidR="009C688A" w:rsidRPr="00CD3A85" w:rsidRDefault="009C688A" w:rsidP="00D31976">
            <w:pPr>
              <w:pStyle w:val="a3"/>
              <w:tabs>
                <w:tab w:val="decimal" w:pos="229"/>
              </w:tabs>
              <w:rPr>
                <w:sz w:val="20"/>
                <w:szCs w:val="20"/>
              </w:rPr>
            </w:pPr>
            <w:r>
              <w:rPr>
                <w:sz w:val="20"/>
                <w:szCs w:val="20"/>
              </w:rPr>
              <w:t>19.86</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w:t>
            </w:r>
          </w:p>
        </w:tc>
        <w:tc>
          <w:tcPr>
            <w:tcW w:w="709" w:type="dxa"/>
          </w:tcPr>
          <w:p w:rsidR="009C688A" w:rsidRPr="00CD3A85" w:rsidRDefault="009C688A" w:rsidP="00D31976">
            <w:pPr>
              <w:pStyle w:val="a3"/>
              <w:tabs>
                <w:tab w:val="decimal" w:pos="242"/>
              </w:tabs>
              <w:rPr>
                <w:sz w:val="20"/>
                <w:szCs w:val="20"/>
              </w:rPr>
            </w:pPr>
            <w:r>
              <w:rPr>
                <w:sz w:val="20"/>
                <w:szCs w:val="20"/>
              </w:rPr>
              <w:t>5.4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03"/>
              </w:tabs>
              <w:rPr>
                <w:sz w:val="20"/>
                <w:szCs w:val="20"/>
              </w:rPr>
            </w:pPr>
            <w:r>
              <w:rPr>
                <w:sz w:val="20"/>
                <w:szCs w:val="20"/>
              </w:rPr>
              <w:t>1</w:t>
            </w:r>
          </w:p>
        </w:tc>
        <w:tc>
          <w:tcPr>
            <w:tcW w:w="708" w:type="dxa"/>
          </w:tcPr>
          <w:p w:rsidR="009C688A" w:rsidRDefault="009C688A" w:rsidP="00D31976">
            <w:pPr>
              <w:pStyle w:val="a3"/>
              <w:tabs>
                <w:tab w:val="decimal" w:pos="269"/>
              </w:tabs>
              <w:rPr>
                <w:sz w:val="20"/>
                <w:szCs w:val="20"/>
              </w:rPr>
            </w:pPr>
            <w:r>
              <w:rPr>
                <w:sz w:val="20"/>
                <w:szCs w:val="20"/>
              </w:rPr>
              <w:t>6.98</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0.032</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4</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whose cotinine implies </w:t>
            </w:r>
            <w:r>
              <w:rPr>
                <w:sz w:val="20"/>
                <w:szCs w:val="20"/>
              </w:rPr>
              <w:t>n</w:t>
            </w:r>
            <w:r w:rsidRPr="00EA36DC">
              <w:rPr>
                <w:sz w:val="20"/>
                <w:szCs w:val="20"/>
              </w:rPr>
              <w:t>on-smoking</w:t>
            </w:r>
          </w:p>
        </w:tc>
        <w:tc>
          <w:tcPr>
            <w:tcW w:w="567" w:type="dxa"/>
          </w:tcPr>
          <w:p w:rsidR="009C688A" w:rsidRPr="00CD3A85" w:rsidRDefault="009C688A" w:rsidP="00D31976">
            <w:pPr>
              <w:pStyle w:val="a3"/>
              <w:tabs>
                <w:tab w:val="decimal" w:pos="155"/>
              </w:tabs>
              <w:jc w:val="right"/>
              <w:rPr>
                <w:sz w:val="20"/>
                <w:szCs w:val="20"/>
              </w:rPr>
            </w:pPr>
            <w:r>
              <w:rPr>
                <w:sz w:val="20"/>
                <w:szCs w:val="20"/>
              </w:rPr>
              <w:t>6</w:t>
            </w:r>
          </w:p>
        </w:tc>
        <w:tc>
          <w:tcPr>
            <w:tcW w:w="709" w:type="dxa"/>
          </w:tcPr>
          <w:p w:rsidR="009C688A" w:rsidRPr="00CD3A85" w:rsidRDefault="009C688A" w:rsidP="00D31976">
            <w:pPr>
              <w:pStyle w:val="a3"/>
              <w:tabs>
                <w:tab w:val="decimal" w:pos="176"/>
              </w:tabs>
              <w:rPr>
                <w:sz w:val="20"/>
                <w:szCs w:val="20"/>
              </w:rPr>
            </w:pPr>
            <w:r>
              <w:rPr>
                <w:sz w:val="20"/>
                <w:szCs w:val="20"/>
              </w:rPr>
              <w:t>11.89</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4</w:t>
            </w:r>
          </w:p>
        </w:tc>
        <w:tc>
          <w:tcPr>
            <w:tcW w:w="708" w:type="dxa"/>
          </w:tcPr>
          <w:p w:rsidR="009C688A" w:rsidRPr="00CD3A85" w:rsidRDefault="009C688A" w:rsidP="00D31976">
            <w:pPr>
              <w:pStyle w:val="a3"/>
              <w:tabs>
                <w:tab w:val="decimal" w:pos="203"/>
              </w:tabs>
              <w:rPr>
                <w:sz w:val="20"/>
                <w:szCs w:val="20"/>
              </w:rPr>
            </w:pPr>
            <w:r>
              <w:rPr>
                <w:sz w:val="20"/>
                <w:szCs w:val="20"/>
              </w:rPr>
              <w:t>2.7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5</w:t>
            </w:r>
          </w:p>
        </w:tc>
        <w:tc>
          <w:tcPr>
            <w:tcW w:w="709" w:type="dxa"/>
          </w:tcPr>
          <w:p w:rsidR="009C688A" w:rsidRDefault="009C688A" w:rsidP="00D31976">
            <w:pPr>
              <w:pStyle w:val="a3"/>
              <w:tabs>
                <w:tab w:val="decimal" w:pos="245"/>
              </w:tabs>
              <w:rPr>
                <w:sz w:val="20"/>
                <w:szCs w:val="20"/>
              </w:rPr>
            </w:pPr>
            <w:r>
              <w:rPr>
                <w:sz w:val="20"/>
                <w:szCs w:val="20"/>
              </w:rPr>
              <w:t>12.62</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5</w:t>
            </w:r>
          </w:p>
        </w:tc>
        <w:tc>
          <w:tcPr>
            <w:tcW w:w="709" w:type="dxa"/>
          </w:tcPr>
          <w:p w:rsidR="009C688A" w:rsidRPr="00CD3A85" w:rsidRDefault="009C688A" w:rsidP="00D31976">
            <w:pPr>
              <w:pStyle w:val="a3"/>
              <w:tabs>
                <w:tab w:val="decimal" w:pos="229"/>
              </w:tabs>
              <w:rPr>
                <w:sz w:val="20"/>
                <w:szCs w:val="20"/>
              </w:rPr>
            </w:pPr>
            <w:r>
              <w:rPr>
                <w:sz w:val="20"/>
                <w:szCs w:val="20"/>
              </w:rPr>
              <w:t>10.25</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9" w:type="dxa"/>
          </w:tcPr>
          <w:p w:rsidR="009C688A" w:rsidRPr="00CD3A85" w:rsidRDefault="009C688A" w:rsidP="00D31976">
            <w:pPr>
              <w:pStyle w:val="a3"/>
              <w:tabs>
                <w:tab w:val="decimal" w:pos="242"/>
              </w:tabs>
              <w:rPr>
                <w:sz w:val="20"/>
                <w:szCs w:val="20"/>
              </w:rPr>
            </w:pPr>
            <w:r>
              <w:rPr>
                <w:sz w:val="20"/>
                <w:szCs w:val="20"/>
              </w:rPr>
              <w:t>2.31</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03"/>
              </w:tabs>
              <w:rPr>
                <w:sz w:val="20"/>
                <w:szCs w:val="20"/>
              </w:rPr>
            </w:pPr>
            <w:r>
              <w:rPr>
                <w:sz w:val="20"/>
                <w:szCs w:val="20"/>
              </w:rPr>
              <w:t>10</w:t>
            </w:r>
          </w:p>
        </w:tc>
        <w:tc>
          <w:tcPr>
            <w:tcW w:w="708" w:type="dxa"/>
          </w:tcPr>
          <w:p w:rsidR="009C688A" w:rsidRDefault="009C688A" w:rsidP="00D31976">
            <w:pPr>
              <w:pStyle w:val="a3"/>
              <w:tabs>
                <w:tab w:val="decimal" w:pos="269"/>
              </w:tabs>
              <w:rPr>
                <w:sz w:val="20"/>
                <w:szCs w:val="20"/>
              </w:rPr>
            </w:pPr>
            <w:r>
              <w:rPr>
                <w:sz w:val="20"/>
                <w:szCs w:val="20"/>
              </w:rPr>
              <w:t>19.90</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0.767</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5</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155"/>
              </w:tabs>
              <w:jc w:val="right"/>
              <w:rPr>
                <w:sz w:val="20"/>
                <w:szCs w:val="20"/>
              </w:rPr>
            </w:pPr>
            <w:r>
              <w:rPr>
                <w:sz w:val="20"/>
                <w:szCs w:val="20"/>
              </w:rPr>
              <w:t>6</w:t>
            </w:r>
          </w:p>
        </w:tc>
        <w:tc>
          <w:tcPr>
            <w:tcW w:w="709" w:type="dxa"/>
          </w:tcPr>
          <w:p w:rsidR="009C688A" w:rsidRPr="00CD3A85" w:rsidRDefault="009C688A" w:rsidP="00D31976">
            <w:pPr>
              <w:pStyle w:val="a3"/>
              <w:tabs>
                <w:tab w:val="decimal" w:pos="176"/>
              </w:tabs>
              <w:rPr>
                <w:sz w:val="20"/>
                <w:szCs w:val="20"/>
              </w:rPr>
            </w:pPr>
            <w:r>
              <w:rPr>
                <w:sz w:val="20"/>
                <w:szCs w:val="20"/>
              </w:rPr>
              <w:t>38.38</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03"/>
              </w:tabs>
              <w:rPr>
                <w:sz w:val="20"/>
                <w:szCs w:val="20"/>
              </w:rPr>
            </w:pPr>
            <w:r>
              <w:rPr>
                <w:sz w:val="20"/>
                <w:szCs w:val="20"/>
              </w:rPr>
              <w:t>9.88</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5</w:t>
            </w:r>
          </w:p>
        </w:tc>
        <w:tc>
          <w:tcPr>
            <w:tcW w:w="709" w:type="dxa"/>
          </w:tcPr>
          <w:p w:rsidR="009C688A" w:rsidRDefault="009C688A" w:rsidP="00D31976">
            <w:pPr>
              <w:pStyle w:val="a3"/>
              <w:tabs>
                <w:tab w:val="decimal" w:pos="245"/>
              </w:tabs>
              <w:rPr>
                <w:sz w:val="20"/>
                <w:szCs w:val="20"/>
              </w:rPr>
            </w:pPr>
            <w:r>
              <w:rPr>
                <w:sz w:val="20"/>
                <w:szCs w:val="20"/>
              </w:rPr>
              <w:t>6.65</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5</w:t>
            </w:r>
          </w:p>
        </w:tc>
        <w:tc>
          <w:tcPr>
            <w:tcW w:w="709" w:type="dxa"/>
          </w:tcPr>
          <w:p w:rsidR="009C688A" w:rsidRPr="00CD3A85" w:rsidRDefault="009C688A" w:rsidP="00D31976">
            <w:pPr>
              <w:pStyle w:val="a3"/>
              <w:tabs>
                <w:tab w:val="decimal" w:pos="229"/>
              </w:tabs>
              <w:rPr>
                <w:sz w:val="20"/>
                <w:szCs w:val="20"/>
              </w:rPr>
            </w:pPr>
            <w:r>
              <w:rPr>
                <w:sz w:val="20"/>
                <w:szCs w:val="20"/>
              </w:rPr>
              <w:t>26.70</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9" w:type="dxa"/>
          </w:tcPr>
          <w:p w:rsidR="009C688A" w:rsidRPr="00CD3A85" w:rsidRDefault="009C688A" w:rsidP="00D31976">
            <w:pPr>
              <w:pStyle w:val="a3"/>
              <w:tabs>
                <w:tab w:val="decimal" w:pos="242"/>
              </w:tabs>
              <w:rPr>
                <w:sz w:val="20"/>
                <w:szCs w:val="20"/>
              </w:rPr>
            </w:pPr>
            <w:r>
              <w:rPr>
                <w:sz w:val="20"/>
                <w:szCs w:val="20"/>
              </w:rPr>
              <w:t>8.6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03"/>
              </w:tabs>
              <w:rPr>
                <w:sz w:val="20"/>
                <w:szCs w:val="20"/>
              </w:rPr>
            </w:pPr>
            <w:r>
              <w:rPr>
                <w:sz w:val="20"/>
                <w:szCs w:val="20"/>
              </w:rPr>
              <w:t>10</w:t>
            </w:r>
          </w:p>
        </w:tc>
        <w:tc>
          <w:tcPr>
            <w:tcW w:w="708" w:type="dxa"/>
          </w:tcPr>
          <w:p w:rsidR="009C688A" w:rsidRDefault="009C688A" w:rsidP="00D31976">
            <w:pPr>
              <w:pStyle w:val="a3"/>
              <w:tabs>
                <w:tab w:val="decimal" w:pos="269"/>
              </w:tabs>
              <w:rPr>
                <w:sz w:val="20"/>
                <w:szCs w:val="20"/>
              </w:rPr>
            </w:pPr>
            <w:r>
              <w:rPr>
                <w:sz w:val="20"/>
                <w:szCs w:val="20"/>
              </w:rPr>
              <w:t>12.77</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0.003</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6</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n</w:t>
            </w:r>
            <w:r w:rsidRPr="00EA36DC">
              <w:rPr>
                <w:sz w:val="20"/>
                <w:szCs w:val="20"/>
              </w:rPr>
              <w:t>ever smokers</w:t>
            </w:r>
          </w:p>
        </w:tc>
        <w:tc>
          <w:tcPr>
            <w:tcW w:w="567" w:type="dxa"/>
          </w:tcPr>
          <w:p w:rsidR="009C688A" w:rsidRPr="00CD3A85" w:rsidRDefault="009C688A" w:rsidP="00D31976">
            <w:pPr>
              <w:pStyle w:val="a3"/>
              <w:tabs>
                <w:tab w:val="decimal" w:pos="155"/>
              </w:tabs>
              <w:jc w:val="right"/>
              <w:rPr>
                <w:sz w:val="20"/>
                <w:szCs w:val="20"/>
              </w:rPr>
            </w:pPr>
            <w:r>
              <w:rPr>
                <w:sz w:val="20"/>
                <w:szCs w:val="20"/>
              </w:rPr>
              <w:t>4</w:t>
            </w:r>
          </w:p>
        </w:tc>
        <w:tc>
          <w:tcPr>
            <w:tcW w:w="709" w:type="dxa"/>
          </w:tcPr>
          <w:p w:rsidR="009C688A" w:rsidRPr="00CD3A85" w:rsidRDefault="009C688A" w:rsidP="00D31976">
            <w:pPr>
              <w:pStyle w:val="a3"/>
              <w:tabs>
                <w:tab w:val="decimal" w:pos="176"/>
              </w:tabs>
              <w:rPr>
                <w:sz w:val="20"/>
                <w:szCs w:val="20"/>
              </w:rPr>
            </w:pPr>
            <w:r>
              <w:rPr>
                <w:sz w:val="20"/>
                <w:szCs w:val="20"/>
              </w:rPr>
              <w:t>44.32</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03"/>
              </w:tabs>
              <w:rPr>
                <w:sz w:val="20"/>
                <w:szCs w:val="20"/>
              </w:rPr>
            </w:pPr>
            <w:r>
              <w:rPr>
                <w:sz w:val="20"/>
                <w:szCs w:val="20"/>
              </w:rPr>
              <w:t>2.99</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709" w:type="dxa"/>
          </w:tcPr>
          <w:p w:rsidR="009C688A" w:rsidRDefault="009C688A" w:rsidP="00D31976">
            <w:pPr>
              <w:pStyle w:val="a3"/>
              <w:tabs>
                <w:tab w:val="decimal" w:pos="245"/>
              </w:tabs>
              <w:rPr>
                <w:sz w:val="20"/>
                <w:szCs w:val="20"/>
              </w:rPr>
            </w:pPr>
            <w:r>
              <w:rPr>
                <w:sz w:val="20"/>
                <w:szCs w:val="20"/>
              </w:rPr>
              <w:t>0.61</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1</w:t>
            </w:r>
          </w:p>
        </w:tc>
        <w:tc>
          <w:tcPr>
            <w:tcW w:w="709" w:type="dxa"/>
          </w:tcPr>
          <w:p w:rsidR="009C688A" w:rsidRPr="00CD3A85" w:rsidRDefault="009C688A" w:rsidP="00D31976">
            <w:pPr>
              <w:pStyle w:val="a3"/>
              <w:tabs>
                <w:tab w:val="decimal" w:pos="229"/>
              </w:tabs>
              <w:rPr>
                <w:sz w:val="20"/>
                <w:szCs w:val="20"/>
              </w:rPr>
            </w:pPr>
            <w:r>
              <w:rPr>
                <w:sz w:val="20"/>
                <w:szCs w:val="20"/>
              </w:rPr>
              <w:t>40.59</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w:t>
            </w:r>
          </w:p>
        </w:tc>
        <w:tc>
          <w:tcPr>
            <w:tcW w:w="709" w:type="dxa"/>
          </w:tcPr>
          <w:p w:rsidR="009C688A" w:rsidRPr="00CD3A85" w:rsidRDefault="009C688A" w:rsidP="00D31976">
            <w:pPr>
              <w:pStyle w:val="a3"/>
              <w:tabs>
                <w:tab w:val="decimal" w:pos="242"/>
              </w:tabs>
              <w:rPr>
                <w:sz w:val="20"/>
                <w:szCs w:val="20"/>
              </w:rPr>
            </w:pPr>
            <w:r>
              <w:rPr>
                <w:sz w:val="20"/>
                <w:szCs w:val="20"/>
              </w:rPr>
              <w:t>3.4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03"/>
              </w:tabs>
              <w:rPr>
                <w:sz w:val="20"/>
                <w:szCs w:val="20"/>
              </w:rPr>
            </w:pPr>
            <w:r>
              <w:rPr>
                <w:sz w:val="20"/>
                <w:szCs w:val="20"/>
              </w:rPr>
              <w:t>1</w:t>
            </w:r>
          </w:p>
        </w:tc>
        <w:tc>
          <w:tcPr>
            <w:tcW w:w="708" w:type="dxa"/>
          </w:tcPr>
          <w:p w:rsidR="009C688A" w:rsidRDefault="009C688A" w:rsidP="00D31976">
            <w:pPr>
              <w:pStyle w:val="a3"/>
              <w:tabs>
                <w:tab w:val="decimal" w:pos="269"/>
              </w:tabs>
              <w:rPr>
                <w:sz w:val="20"/>
                <w:szCs w:val="20"/>
              </w:rPr>
            </w:pPr>
            <w:r>
              <w:rPr>
                <w:sz w:val="20"/>
                <w:szCs w:val="20"/>
              </w:rPr>
              <w:t>0.00</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lt;0.001</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7</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w:t>
            </w:r>
            <w:r>
              <w:rPr>
                <w:sz w:val="20"/>
                <w:szCs w:val="20"/>
              </w:rPr>
              <w:t>t</w:t>
            </w:r>
            <w:r w:rsidRPr="00EA36DC">
              <w:rPr>
                <w:sz w:val="20"/>
                <w:szCs w:val="20"/>
              </w:rPr>
              <w:t xml:space="preserve">rue current smokers who report being </w:t>
            </w:r>
            <w:r>
              <w:rPr>
                <w:sz w:val="20"/>
                <w:szCs w:val="20"/>
              </w:rPr>
              <w:t>e</w:t>
            </w:r>
            <w:r w:rsidRPr="00EA36DC">
              <w:rPr>
                <w:sz w:val="20"/>
                <w:szCs w:val="20"/>
              </w:rPr>
              <w:t>x-smokers</w:t>
            </w:r>
          </w:p>
        </w:tc>
        <w:tc>
          <w:tcPr>
            <w:tcW w:w="567" w:type="dxa"/>
          </w:tcPr>
          <w:p w:rsidR="009C688A" w:rsidRPr="00CD3A85" w:rsidRDefault="009C688A" w:rsidP="00D31976">
            <w:pPr>
              <w:pStyle w:val="a3"/>
              <w:tabs>
                <w:tab w:val="decimal" w:pos="155"/>
              </w:tabs>
              <w:jc w:val="right"/>
              <w:rPr>
                <w:sz w:val="20"/>
                <w:szCs w:val="20"/>
              </w:rPr>
            </w:pPr>
            <w:r>
              <w:rPr>
                <w:sz w:val="20"/>
                <w:szCs w:val="20"/>
              </w:rPr>
              <w:t>4</w:t>
            </w:r>
          </w:p>
        </w:tc>
        <w:tc>
          <w:tcPr>
            <w:tcW w:w="709" w:type="dxa"/>
          </w:tcPr>
          <w:p w:rsidR="009C688A" w:rsidRPr="00CD3A85" w:rsidRDefault="009C688A" w:rsidP="00D31976">
            <w:pPr>
              <w:pStyle w:val="a3"/>
              <w:tabs>
                <w:tab w:val="decimal" w:pos="176"/>
              </w:tabs>
              <w:rPr>
                <w:sz w:val="20"/>
                <w:szCs w:val="20"/>
              </w:rPr>
            </w:pPr>
            <w:r>
              <w:rPr>
                <w:sz w:val="20"/>
                <w:szCs w:val="20"/>
              </w:rPr>
              <w:t>4.94</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03"/>
              </w:tabs>
              <w:rPr>
                <w:sz w:val="20"/>
                <w:szCs w:val="20"/>
              </w:rPr>
            </w:pPr>
            <w:r>
              <w:rPr>
                <w:sz w:val="20"/>
                <w:szCs w:val="20"/>
              </w:rPr>
              <w:t>6.1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709" w:type="dxa"/>
          </w:tcPr>
          <w:p w:rsidR="009C688A" w:rsidRDefault="009C688A" w:rsidP="00D31976">
            <w:pPr>
              <w:pStyle w:val="a3"/>
              <w:tabs>
                <w:tab w:val="decimal" w:pos="245"/>
              </w:tabs>
              <w:rPr>
                <w:sz w:val="20"/>
                <w:szCs w:val="20"/>
              </w:rPr>
            </w:pPr>
            <w:r>
              <w:rPr>
                <w:sz w:val="20"/>
                <w:szCs w:val="20"/>
              </w:rPr>
              <w:t>4.07</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1</w:t>
            </w:r>
          </w:p>
        </w:tc>
        <w:tc>
          <w:tcPr>
            <w:tcW w:w="709" w:type="dxa"/>
          </w:tcPr>
          <w:p w:rsidR="009C688A" w:rsidRPr="00CD3A85" w:rsidRDefault="009C688A" w:rsidP="00D31976">
            <w:pPr>
              <w:pStyle w:val="a3"/>
              <w:tabs>
                <w:tab w:val="decimal" w:pos="229"/>
              </w:tabs>
              <w:rPr>
                <w:sz w:val="20"/>
                <w:szCs w:val="20"/>
              </w:rPr>
            </w:pPr>
            <w:r>
              <w:rPr>
                <w:sz w:val="20"/>
                <w:szCs w:val="20"/>
              </w:rPr>
              <w:t>2.97</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w:t>
            </w:r>
          </w:p>
        </w:tc>
        <w:tc>
          <w:tcPr>
            <w:tcW w:w="709" w:type="dxa"/>
          </w:tcPr>
          <w:p w:rsidR="009C688A" w:rsidRPr="00CD3A85" w:rsidRDefault="009C688A" w:rsidP="00D31976">
            <w:pPr>
              <w:pStyle w:val="a3"/>
              <w:tabs>
                <w:tab w:val="decimal" w:pos="242"/>
              </w:tabs>
              <w:rPr>
                <w:sz w:val="20"/>
                <w:szCs w:val="20"/>
              </w:rPr>
            </w:pPr>
            <w:r>
              <w:rPr>
                <w:sz w:val="20"/>
                <w:szCs w:val="20"/>
              </w:rPr>
              <w:t>1.1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03"/>
              </w:tabs>
              <w:rPr>
                <w:sz w:val="20"/>
                <w:szCs w:val="20"/>
              </w:rPr>
            </w:pPr>
            <w:r>
              <w:rPr>
                <w:sz w:val="20"/>
                <w:szCs w:val="20"/>
              </w:rPr>
              <w:t>1</w:t>
            </w:r>
          </w:p>
        </w:tc>
        <w:tc>
          <w:tcPr>
            <w:tcW w:w="708" w:type="dxa"/>
          </w:tcPr>
          <w:p w:rsidR="009C688A" w:rsidRDefault="009C688A" w:rsidP="00D31976">
            <w:pPr>
              <w:pStyle w:val="a3"/>
              <w:tabs>
                <w:tab w:val="decimal" w:pos="269"/>
              </w:tabs>
              <w:rPr>
                <w:sz w:val="20"/>
                <w:szCs w:val="20"/>
              </w:rPr>
            </w:pPr>
            <w:r>
              <w:rPr>
                <w:sz w:val="20"/>
                <w:szCs w:val="20"/>
              </w:rPr>
              <w:t>7.69</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0.859</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lastRenderedPageBreak/>
              <w:t>M8</w:t>
            </w:r>
          </w:p>
        </w:tc>
        <w:tc>
          <w:tcPr>
            <w:tcW w:w="3402" w:type="dxa"/>
          </w:tcPr>
          <w:p w:rsidR="009C688A" w:rsidRPr="00CD3A85" w:rsidRDefault="009C688A" w:rsidP="00D31976">
            <w:pPr>
              <w:pStyle w:val="a3"/>
              <w:rPr>
                <w:sz w:val="20"/>
                <w:szCs w:val="20"/>
              </w:rPr>
            </w:pPr>
            <w:r>
              <w:rPr>
                <w:sz w:val="20"/>
                <w:szCs w:val="20"/>
              </w:rPr>
              <w:t xml:space="preserve">% </w:t>
            </w:r>
            <w:r w:rsidRPr="00EA36DC">
              <w:rPr>
                <w:sz w:val="20"/>
                <w:szCs w:val="20"/>
              </w:rPr>
              <w:t xml:space="preserve">of self-reported </w:t>
            </w:r>
            <w:r>
              <w:rPr>
                <w:sz w:val="20"/>
                <w:szCs w:val="20"/>
              </w:rPr>
              <w:t>c</w:t>
            </w:r>
            <w:r w:rsidRPr="00EA36DC">
              <w:rPr>
                <w:sz w:val="20"/>
                <w:szCs w:val="20"/>
              </w:rPr>
              <w:t xml:space="preserve">urrent smokers (plus </w:t>
            </w:r>
            <w:r>
              <w:rPr>
                <w:sz w:val="20"/>
                <w:szCs w:val="20"/>
              </w:rPr>
              <w:t>m</w:t>
            </w:r>
            <w:r w:rsidRPr="00EA36DC">
              <w:rPr>
                <w:sz w:val="20"/>
                <w:szCs w:val="20"/>
              </w:rPr>
              <w:t xml:space="preserve">isclassified non-smokers) who report being </w:t>
            </w:r>
            <w:r>
              <w:rPr>
                <w:sz w:val="20"/>
                <w:szCs w:val="20"/>
              </w:rPr>
              <w:t>n</w:t>
            </w:r>
            <w:r w:rsidRPr="00EA36DC">
              <w:rPr>
                <w:sz w:val="20"/>
                <w:szCs w:val="20"/>
              </w:rPr>
              <w:t>on-smokers</w:t>
            </w:r>
          </w:p>
        </w:tc>
        <w:tc>
          <w:tcPr>
            <w:tcW w:w="567" w:type="dxa"/>
          </w:tcPr>
          <w:p w:rsidR="009C688A" w:rsidRPr="00CD3A85" w:rsidRDefault="009C688A" w:rsidP="00D31976">
            <w:pPr>
              <w:pStyle w:val="a3"/>
              <w:tabs>
                <w:tab w:val="decimal" w:pos="155"/>
              </w:tabs>
              <w:jc w:val="right"/>
              <w:rPr>
                <w:sz w:val="20"/>
                <w:szCs w:val="20"/>
              </w:rPr>
            </w:pPr>
            <w:r>
              <w:rPr>
                <w:sz w:val="20"/>
                <w:szCs w:val="20"/>
              </w:rPr>
              <w:t>6</w:t>
            </w:r>
          </w:p>
        </w:tc>
        <w:tc>
          <w:tcPr>
            <w:tcW w:w="709" w:type="dxa"/>
          </w:tcPr>
          <w:p w:rsidR="009C688A" w:rsidRPr="00CD3A85" w:rsidRDefault="009C688A" w:rsidP="00D31976">
            <w:pPr>
              <w:pStyle w:val="a3"/>
              <w:tabs>
                <w:tab w:val="decimal" w:pos="176"/>
              </w:tabs>
              <w:rPr>
                <w:sz w:val="20"/>
                <w:szCs w:val="20"/>
              </w:rPr>
            </w:pPr>
            <w:r>
              <w:rPr>
                <w:sz w:val="20"/>
                <w:szCs w:val="20"/>
              </w:rPr>
              <w:t>35.44</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03"/>
              </w:tabs>
              <w:rPr>
                <w:sz w:val="20"/>
                <w:szCs w:val="20"/>
              </w:rPr>
            </w:pPr>
            <w:r>
              <w:rPr>
                <w:sz w:val="20"/>
                <w:szCs w:val="20"/>
              </w:rPr>
              <w:t>9.64</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6</w:t>
            </w:r>
          </w:p>
        </w:tc>
        <w:tc>
          <w:tcPr>
            <w:tcW w:w="709" w:type="dxa"/>
          </w:tcPr>
          <w:p w:rsidR="009C688A" w:rsidRDefault="009C688A" w:rsidP="00D31976">
            <w:pPr>
              <w:pStyle w:val="a3"/>
              <w:tabs>
                <w:tab w:val="decimal" w:pos="245"/>
              </w:tabs>
              <w:rPr>
                <w:sz w:val="20"/>
                <w:szCs w:val="20"/>
              </w:rPr>
            </w:pPr>
            <w:r>
              <w:rPr>
                <w:sz w:val="20"/>
                <w:szCs w:val="20"/>
              </w:rPr>
              <w:t>12.00</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5</w:t>
            </w:r>
          </w:p>
        </w:tc>
        <w:tc>
          <w:tcPr>
            <w:tcW w:w="709" w:type="dxa"/>
          </w:tcPr>
          <w:p w:rsidR="009C688A" w:rsidRPr="00CD3A85" w:rsidRDefault="009C688A" w:rsidP="00D31976">
            <w:pPr>
              <w:pStyle w:val="a3"/>
              <w:tabs>
                <w:tab w:val="decimal" w:pos="229"/>
              </w:tabs>
              <w:rPr>
                <w:sz w:val="20"/>
                <w:szCs w:val="20"/>
              </w:rPr>
            </w:pPr>
            <w:r>
              <w:rPr>
                <w:sz w:val="20"/>
                <w:szCs w:val="20"/>
              </w:rPr>
              <w:t>24.63</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9" w:type="dxa"/>
          </w:tcPr>
          <w:p w:rsidR="009C688A" w:rsidRPr="00CD3A85" w:rsidRDefault="009C688A" w:rsidP="00D31976">
            <w:pPr>
              <w:pStyle w:val="a3"/>
              <w:tabs>
                <w:tab w:val="decimal" w:pos="242"/>
              </w:tabs>
              <w:rPr>
                <w:sz w:val="20"/>
                <w:szCs w:val="20"/>
              </w:rPr>
            </w:pPr>
            <w:r>
              <w:rPr>
                <w:sz w:val="20"/>
                <w:szCs w:val="20"/>
              </w:rPr>
              <w:t>8.47</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03"/>
              </w:tabs>
              <w:rPr>
                <w:sz w:val="20"/>
                <w:szCs w:val="20"/>
              </w:rPr>
            </w:pPr>
            <w:r>
              <w:rPr>
                <w:sz w:val="20"/>
                <w:szCs w:val="20"/>
              </w:rPr>
              <w:t>10</w:t>
            </w:r>
          </w:p>
        </w:tc>
        <w:tc>
          <w:tcPr>
            <w:tcW w:w="708" w:type="dxa"/>
          </w:tcPr>
          <w:p w:rsidR="009C688A" w:rsidRDefault="009C688A" w:rsidP="00D31976">
            <w:pPr>
              <w:pStyle w:val="a3"/>
              <w:tabs>
                <w:tab w:val="decimal" w:pos="269"/>
              </w:tabs>
              <w:rPr>
                <w:sz w:val="20"/>
                <w:szCs w:val="20"/>
              </w:rPr>
            </w:pPr>
            <w:r>
              <w:rPr>
                <w:sz w:val="20"/>
                <w:szCs w:val="20"/>
              </w:rPr>
              <w:t>10.49</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0.001</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Pr>
          <w:p w:rsidR="009C688A" w:rsidRPr="00CD3A85" w:rsidRDefault="009C688A" w:rsidP="00D31976">
            <w:pPr>
              <w:pStyle w:val="a3"/>
              <w:rPr>
                <w:sz w:val="20"/>
                <w:szCs w:val="20"/>
              </w:rPr>
            </w:pPr>
            <w:r>
              <w:rPr>
                <w:sz w:val="20"/>
                <w:szCs w:val="20"/>
              </w:rPr>
              <w:t>M9</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n</w:t>
            </w:r>
            <w:r w:rsidRPr="00C64182">
              <w:rPr>
                <w:sz w:val="20"/>
                <w:szCs w:val="20"/>
              </w:rPr>
              <w:t>ever-smokers</w:t>
            </w:r>
          </w:p>
        </w:tc>
        <w:tc>
          <w:tcPr>
            <w:tcW w:w="567" w:type="dxa"/>
          </w:tcPr>
          <w:p w:rsidR="009C688A" w:rsidRPr="00CD3A85" w:rsidRDefault="009C688A" w:rsidP="00D31976">
            <w:pPr>
              <w:pStyle w:val="a3"/>
              <w:tabs>
                <w:tab w:val="decimal" w:pos="155"/>
              </w:tabs>
              <w:jc w:val="right"/>
              <w:rPr>
                <w:sz w:val="20"/>
                <w:szCs w:val="20"/>
              </w:rPr>
            </w:pPr>
            <w:r>
              <w:rPr>
                <w:sz w:val="20"/>
                <w:szCs w:val="20"/>
              </w:rPr>
              <w:t>4</w:t>
            </w:r>
          </w:p>
        </w:tc>
        <w:tc>
          <w:tcPr>
            <w:tcW w:w="709" w:type="dxa"/>
          </w:tcPr>
          <w:p w:rsidR="009C688A" w:rsidRPr="00CD3A85" w:rsidRDefault="009C688A" w:rsidP="00D31976">
            <w:pPr>
              <w:pStyle w:val="a3"/>
              <w:tabs>
                <w:tab w:val="decimal" w:pos="176"/>
              </w:tabs>
              <w:rPr>
                <w:sz w:val="20"/>
                <w:szCs w:val="20"/>
              </w:rPr>
            </w:pPr>
            <w:r>
              <w:rPr>
                <w:sz w:val="20"/>
                <w:szCs w:val="20"/>
              </w:rPr>
              <w:t>43.25</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03"/>
              </w:tabs>
              <w:rPr>
                <w:sz w:val="20"/>
                <w:szCs w:val="20"/>
              </w:rPr>
            </w:pPr>
            <w:r>
              <w:rPr>
                <w:sz w:val="20"/>
                <w:szCs w:val="20"/>
              </w:rPr>
              <w:t>2.91</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709" w:type="dxa"/>
          </w:tcPr>
          <w:p w:rsidR="009C688A" w:rsidRDefault="009C688A" w:rsidP="00D31976">
            <w:pPr>
              <w:pStyle w:val="a3"/>
              <w:tabs>
                <w:tab w:val="decimal" w:pos="245"/>
              </w:tabs>
              <w:rPr>
                <w:sz w:val="20"/>
                <w:szCs w:val="20"/>
              </w:rPr>
            </w:pPr>
            <w:r>
              <w:rPr>
                <w:sz w:val="20"/>
                <w:szCs w:val="20"/>
              </w:rPr>
              <w:t>0.56</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1</w:t>
            </w:r>
          </w:p>
        </w:tc>
        <w:tc>
          <w:tcPr>
            <w:tcW w:w="709" w:type="dxa"/>
          </w:tcPr>
          <w:p w:rsidR="009C688A" w:rsidRPr="00CD3A85" w:rsidRDefault="009C688A" w:rsidP="00D31976">
            <w:pPr>
              <w:pStyle w:val="a3"/>
              <w:tabs>
                <w:tab w:val="decimal" w:pos="229"/>
              </w:tabs>
              <w:rPr>
                <w:sz w:val="20"/>
                <w:szCs w:val="20"/>
              </w:rPr>
            </w:pPr>
            <w:r>
              <w:rPr>
                <w:sz w:val="20"/>
                <w:szCs w:val="20"/>
              </w:rPr>
              <w:t>36.94</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w:t>
            </w:r>
          </w:p>
        </w:tc>
        <w:tc>
          <w:tcPr>
            <w:tcW w:w="709" w:type="dxa"/>
          </w:tcPr>
          <w:p w:rsidR="009C688A" w:rsidRPr="00CD3A85" w:rsidRDefault="009C688A" w:rsidP="00D31976">
            <w:pPr>
              <w:pStyle w:val="a3"/>
              <w:tabs>
                <w:tab w:val="decimal" w:pos="242"/>
              </w:tabs>
              <w:rPr>
                <w:sz w:val="20"/>
                <w:szCs w:val="20"/>
              </w:rPr>
            </w:pPr>
            <w:r>
              <w:rPr>
                <w:sz w:val="20"/>
                <w:szCs w:val="20"/>
              </w:rPr>
              <w:t>3.44</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03"/>
              </w:tabs>
              <w:rPr>
                <w:sz w:val="20"/>
                <w:szCs w:val="20"/>
              </w:rPr>
            </w:pPr>
            <w:r>
              <w:rPr>
                <w:sz w:val="20"/>
                <w:szCs w:val="20"/>
              </w:rPr>
              <w:t>1</w:t>
            </w:r>
          </w:p>
        </w:tc>
        <w:tc>
          <w:tcPr>
            <w:tcW w:w="708" w:type="dxa"/>
          </w:tcPr>
          <w:p w:rsidR="009C688A" w:rsidRDefault="009C688A" w:rsidP="00D31976">
            <w:pPr>
              <w:pStyle w:val="a3"/>
              <w:tabs>
                <w:tab w:val="decimal" w:pos="269"/>
              </w:tabs>
              <w:rPr>
                <w:sz w:val="20"/>
                <w:szCs w:val="20"/>
              </w:rPr>
            </w:pPr>
            <w:r>
              <w:rPr>
                <w:sz w:val="20"/>
                <w:szCs w:val="20"/>
              </w:rPr>
              <w:t>0.00</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lt;0.001</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s>
              <w:jc w:val="right"/>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s>
              <w:jc w:val="right"/>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jc w:val="right"/>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Mar>
              <w:right w:w="0" w:type="dxa"/>
            </w:tcMar>
          </w:tcPr>
          <w:p w:rsidR="009C688A" w:rsidRPr="00CD3A85" w:rsidRDefault="009C688A" w:rsidP="00D31976">
            <w:pPr>
              <w:pStyle w:val="a3"/>
              <w:rPr>
                <w:sz w:val="20"/>
                <w:szCs w:val="20"/>
              </w:rPr>
            </w:pPr>
            <w:r>
              <w:rPr>
                <w:sz w:val="20"/>
                <w:szCs w:val="20"/>
              </w:rPr>
              <w:t>M10</w:t>
            </w:r>
          </w:p>
        </w:tc>
        <w:tc>
          <w:tcPr>
            <w:tcW w:w="3402" w:type="dxa"/>
          </w:tcPr>
          <w:p w:rsidR="009C688A" w:rsidRPr="00CD3A85" w:rsidRDefault="009C688A" w:rsidP="00D31976">
            <w:pPr>
              <w:pStyle w:val="a3"/>
              <w:rPr>
                <w:sz w:val="20"/>
                <w:szCs w:val="20"/>
              </w:rPr>
            </w:pPr>
            <w:r>
              <w:rPr>
                <w:sz w:val="20"/>
                <w:szCs w:val="20"/>
              </w:rPr>
              <w:t xml:space="preserve">% </w:t>
            </w:r>
            <w:r w:rsidRPr="00C64182">
              <w:rPr>
                <w:sz w:val="20"/>
                <w:szCs w:val="20"/>
              </w:rPr>
              <w:t xml:space="preserve">of self-reported </w:t>
            </w:r>
            <w:r>
              <w:rPr>
                <w:sz w:val="20"/>
                <w:szCs w:val="20"/>
              </w:rPr>
              <w:t>c</w:t>
            </w:r>
            <w:r w:rsidRPr="00C64182">
              <w:rPr>
                <w:sz w:val="20"/>
                <w:szCs w:val="20"/>
              </w:rPr>
              <w:t xml:space="preserve">urrent smokers (plus </w:t>
            </w:r>
            <w:r>
              <w:rPr>
                <w:sz w:val="20"/>
                <w:szCs w:val="20"/>
              </w:rPr>
              <w:t>m</w:t>
            </w:r>
            <w:r w:rsidRPr="00C64182">
              <w:rPr>
                <w:sz w:val="20"/>
                <w:szCs w:val="20"/>
              </w:rPr>
              <w:t xml:space="preserve">isclassified non-smokers) who report being </w:t>
            </w:r>
            <w:r>
              <w:rPr>
                <w:sz w:val="20"/>
                <w:szCs w:val="20"/>
              </w:rPr>
              <w:t>e</w:t>
            </w:r>
            <w:r w:rsidRPr="00C64182">
              <w:rPr>
                <w:sz w:val="20"/>
                <w:szCs w:val="20"/>
              </w:rPr>
              <w:t>x-smokers</w:t>
            </w:r>
          </w:p>
        </w:tc>
        <w:tc>
          <w:tcPr>
            <w:tcW w:w="567" w:type="dxa"/>
          </w:tcPr>
          <w:p w:rsidR="009C688A" w:rsidRPr="00CD3A85" w:rsidRDefault="009C688A" w:rsidP="00D31976">
            <w:pPr>
              <w:pStyle w:val="a3"/>
              <w:tabs>
                <w:tab w:val="decimal" w:pos="155"/>
              </w:tabs>
              <w:jc w:val="right"/>
              <w:rPr>
                <w:sz w:val="20"/>
                <w:szCs w:val="20"/>
              </w:rPr>
            </w:pPr>
            <w:r>
              <w:rPr>
                <w:sz w:val="20"/>
                <w:szCs w:val="20"/>
              </w:rPr>
              <w:t>4</w:t>
            </w:r>
          </w:p>
        </w:tc>
        <w:tc>
          <w:tcPr>
            <w:tcW w:w="709" w:type="dxa"/>
          </w:tcPr>
          <w:p w:rsidR="009C688A" w:rsidRPr="00CD3A85" w:rsidRDefault="009C688A" w:rsidP="00D31976">
            <w:pPr>
              <w:pStyle w:val="a3"/>
              <w:tabs>
                <w:tab w:val="decimal" w:pos="176"/>
              </w:tabs>
              <w:rPr>
                <w:sz w:val="20"/>
                <w:szCs w:val="20"/>
              </w:rPr>
            </w:pPr>
            <w:r>
              <w:rPr>
                <w:sz w:val="20"/>
                <w:szCs w:val="20"/>
              </w:rPr>
              <w:t>4.82</w:t>
            </w:r>
          </w:p>
        </w:tc>
        <w:tc>
          <w:tcPr>
            <w:tcW w:w="284"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3</w:t>
            </w:r>
          </w:p>
        </w:tc>
        <w:tc>
          <w:tcPr>
            <w:tcW w:w="708" w:type="dxa"/>
          </w:tcPr>
          <w:p w:rsidR="009C688A" w:rsidRPr="00CD3A85" w:rsidRDefault="009C688A" w:rsidP="00D31976">
            <w:pPr>
              <w:pStyle w:val="a3"/>
              <w:tabs>
                <w:tab w:val="decimal" w:pos="203"/>
              </w:tabs>
              <w:rPr>
                <w:sz w:val="20"/>
                <w:szCs w:val="20"/>
              </w:rPr>
            </w:pPr>
            <w:r>
              <w:rPr>
                <w:sz w:val="20"/>
                <w:szCs w:val="20"/>
              </w:rPr>
              <w:t>5.98</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17"/>
              </w:tabs>
              <w:rPr>
                <w:sz w:val="20"/>
                <w:szCs w:val="20"/>
              </w:rPr>
            </w:pPr>
            <w:r>
              <w:rPr>
                <w:sz w:val="20"/>
                <w:szCs w:val="20"/>
              </w:rPr>
              <w:t>1</w:t>
            </w:r>
          </w:p>
        </w:tc>
        <w:tc>
          <w:tcPr>
            <w:tcW w:w="709" w:type="dxa"/>
          </w:tcPr>
          <w:p w:rsidR="009C688A" w:rsidRDefault="009C688A" w:rsidP="00D31976">
            <w:pPr>
              <w:pStyle w:val="a3"/>
              <w:tabs>
                <w:tab w:val="decimal" w:pos="245"/>
              </w:tabs>
              <w:rPr>
                <w:sz w:val="20"/>
                <w:szCs w:val="20"/>
              </w:rPr>
            </w:pPr>
            <w:r>
              <w:rPr>
                <w:sz w:val="20"/>
                <w:szCs w:val="20"/>
              </w:rPr>
              <w:t>3.74</w:t>
            </w:r>
          </w:p>
        </w:tc>
        <w:tc>
          <w:tcPr>
            <w:tcW w:w="283" w:type="dxa"/>
          </w:tcPr>
          <w:p w:rsidR="009C688A" w:rsidRDefault="009C688A" w:rsidP="00D31976">
            <w:pPr>
              <w:pStyle w:val="a3"/>
              <w:rPr>
                <w:sz w:val="20"/>
                <w:szCs w:val="20"/>
              </w:rPr>
            </w:pPr>
          </w:p>
        </w:tc>
        <w:tc>
          <w:tcPr>
            <w:tcW w:w="567" w:type="dxa"/>
          </w:tcPr>
          <w:p w:rsidR="009C688A" w:rsidRPr="00CD3A85" w:rsidRDefault="009C688A" w:rsidP="00D31976">
            <w:pPr>
              <w:pStyle w:val="a3"/>
              <w:tabs>
                <w:tab w:val="decimal" w:pos="176"/>
              </w:tabs>
              <w:jc w:val="right"/>
              <w:rPr>
                <w:sz w:val="20"/>
                <w:szCs w:val="20"/>
              </w:rPr>
            </w:pPr>
            <w:r>
              <w:rPr>
                <w:sz w:val="20"/>
                <w:szCs w:val="20"/>
              </w:rPr>
              <w:t>1</w:t>
            </w:r>
          </w:p>
        </w:tc>
        <w:tc>
          <w:tcPr>
            <w:tcW w:w="709" w:type="dxa"/>
          </w:tcPr>
          <w:p w:rsidR="009C688A" w:rsidRPr="00CD3A85" w:rsidRDefault="009C688A" w:rsidP="00D31976">
            <w:pPr>
              <w:pStyle w:val="a3"/>
              <w:tabs>
                <w:tab w:val="decimal" w:pos="229"/>
              </w:tabs>
              <w:rPr>
                <w:sz w:val="20"/>
                <w:szCs w:val="20"/>
              </w:rPr>
            </w:pPr>
            <w:r>
              <w:rPr>
                <w:sz w:val="20"/>
                <w:szCs w:val="20"/>
              </w:rPr>
              <w:t>2.70</w:t>
            </w:r>
          </w:p>
        </w:tc>
        <w:tc>
          <w:tcPr>
            <w:tcW w:w="283" w:type="dxa"/>
          </w:tcPr>
          <w:p w:rsidR="009C688A" w:rsidRPr="00CD3A85" w:rsidRDefault="009C688A" w:rsidP="00D31976">
            <w:pPr>
              <w:pStyle w:val="a3"/>
              <w:tabs>
                <w:tab w:val="decimal" w:pos="317"/>
              </w:tabs>
              <w:rPr>
                <w:sz w:val="20"/>
                <w:szCs w:val="20"/>
              </w:rPr>
            </w:pPr>
          </w:p>
        </w:tc>
        <w:tc>
          <w:tcPr>
            <w:tcW w:w="567" w:type="dxa"/>
          </w:tcPr>
          <w:p w:rsidR="009C688A" w:rsidRPr="00CD3A85" w:rsidRDefault="009C688A" w:rsidP="00D31976">
            <w:pPr>
              <w:pStyle w:val="a3"/>
              <w:jc w:val="right"/>
              <w:rPr>
                <w:sz w:val="20"/>
                <w:szCs w:val="20"/>
              </w:rPr>
            </w:pPr>
            <w:r>
              <w:rPr>
                <w:sz w:val="20"/>
                <w:szCs w:val="20"/>
              </w:rPr>
              <w:t>1</w:t>
            </w:r>
          </w:p>
        </w:tc>
        <w:tc>
          <w:tcPr>
            <w:tcW w:w="709" w:type="dxa"/>
          </w:tcPr>
          <w:p w:rsidR="009C688A" w:rsidRPr="00CD3A85" w:rsidRDefault="009C688A" w:rsidP="00D31976">
            <w:pPr>
              <w:pStyle w:val="a3"/>
              <w:tabs>
                <w:tab w:val="decimal" w:pos="242"/>
              </w:tabs>
              <w:rPr>
                <w:sz w:val="20"/>
                <w:szCs w:val="20"/>
              </w:rPr>
            </w:pPr>
            <w:r>
              <w:rPr>
                <w:sz w:val="20"/>
                <w:szCs w:val="20"/>
              </w:rPr>
              <w:t>1.15</w:t>
            </w:r>
          </w:p>
        </w:tc>
        <w:tc>
          <w:tcPr>
            <w:tcW w:w="284" w:type="dxa"/>
          </w:tcPr>
          <w:p w:rsidR="009C688A" w:rsidRDefault="009C688A" w:rsidP="00D31976">
            <w:pPr>
              <w:pStyle w:val="a3"/>
              <w:rPr>
                <w:sz w:val="20"/>
                <w:szCs w:val="20"/>
              </w:rPr>
            </w:pPr>
          </w:p>
        </w:tc>
        <w:tc>
          <w:tcPr>
            <w:tcW w:w="567" w:type="dxa"/>
          </w:tcPr>
          <w:p w:rsidR="009C688A" w:rsidRDefault="009C688A" w:rsidP="00D31976">
            <w:pPr>
              <w:pStyle w:val="a3"/>
              <w:tabs>
                <w:tab w:val="decimal" w:pos="303"/>
              </w:tabs>
              <w:rPr>
                <w:sz w:val="20"/>
                <w:szCs w:val="20"/>
              </w:rPr>
            </w:pPr>
            <w:r>
              <w:rPr>
                <w:sz w:val="20"/>
                <w:szCs w:val="20"/>
              </w:rPr>
              <w:t>1</w:t>
            </w:r>
          </w:p>
        </w:tc>
        <w:tc>
          <w:tcPr>
            <w:tcW w:w="708" w:type="dxa"/>
          </w:tcPr>
          <w:p w:rsidR="009C688A" w:rsidRDefault="009C688A" w:rsidP="00D31976">
            <w:pPr>
              <w:pStyle w:val="a3"/>
              <w:tabs>
                <w:tab w:val="decimal" w:pos="269"/>
              </w:tabs>
              <w:rPr>
                <w:sz w:val="20"/>
                <w:szCs w:val="20"/>
              </w:rPr>
            </w:pPr>
            <w:r>
              <w:rPr>
                <w:sz w:val="20"/>
                <w:szCs w:val="20"/>
              </w:rPr>
              <w:t>7.32</w:t>
            </w:r>
          </w:p>
        </w:tc>
        <w:tc>
          <w:tcPr>
            <w:tcW w:w="284" w:type="dxa"/>
          </w:tcPr>
          <w:p w:rsidR="009C688A" w:rsidRDefault="009C688A" w:rsidP="00D31976">
            <w:pPr>
              <w:pStyle w:val="a3"/>
              <w:rPr>
                <w:sz w:val="20"/>
                <w:szCs w:val="20"/>
              </w:rPr>
            </w:pPr>
          </w:p>
        </w:tc>
        <w:tc>
          <w:tcPr>
            <w:tcW w:w="850" w:type="dxa"/>
          </w:tcPr>
          <w:p w:rsidR="009C688A" w:rsidRDefault="009C688A" w:rsidP="00D31976">
            <w:pPr>
              <w:pStyle w:val="a3"/>
              <w:rPr>
                <w:sz w:val="20"/>
                <w:szCs w:val="20"/>
              </w:rPr>
            </w:pPr>
            <w:r>
              <w:rPr>
                <w:sz w:val="20"/>
                <w:szCs w:val="20"/>
              </w:rPr>
              <w:t>0.643</w:t>
            </w:r>
          </w:p>
        </w:tc>
      </w:tr>
      <w:tr w:rsidR="009C688A" w:rsidRPr="009F1DCE" w:rsidTr="00D31976">
        <w:trPr>
          <w:cantSplit/>
        </w:trPr>
        <w:tc>
          <w:tcPr>
            <w:tcW w:w="675" w:type="dxa"/>
          </w:tcPr>
          <w:p w:rsidR="009C688A" w:rsidRPr="00367C86" w:rsidRDefault="009C688A" w:rsidP="00D31976">
            <w:pPr>
              <w:pStyle w:val="a3"/>
              <w:rPr>
                <w:sz w:val="16"/>
                <w:szCs w:val="16"/>
              </w:rPr>
            </w:pPr>
          </w:p>
        </w:tc>
        <w:tc>
          <w:tcPr>
            <w:tcW w:w="3402" w:type="dxa"/>
          </w:tcPr>
          <w:p w:rsidR="009C688A" w:rsidRPr="00367C86" w:rsidRDefault="009C688A" w:rsidP="00D31976">
            <w:pPr>
              <w:pStyle w:val="a3"/>
              <w:rPr>
                <w:sz w:val="16"/>
                <w:szCs w:val="16"/>
              </w:rPr>
            </w:pPr>
          </w:p>
        </w:tc>
        <w:tc>
          <w:tcPr>
            <w:tcW w:w="567" w:type="dxa"/>
          </w:tcPr>
          <w:p w:rsidR="009C688A" w:rsidRPr="009F1DCE" w:rsidRDefault="009C688A" w:rsidP="00D31976">
            <w:pPr>
              <w:pStyle w:val="a3"/>
              <w:tabs>
                <w:tab w:val="decimal" w:pos="155"/>
                <w:tab w:val="decimal" w:pos="459"/>
              </w:tabs>
              <w:rPr>
                <w:sz w:val="16"/>
                <w:szCs w:val="16"/>
              </w:rPr>
            </w:pPr>
          </w:p>
        </w:tc>
        <w:tc>
          <w:tcPr>
            <w:tcW w:w="709" w:type="dxa"/>
          </w:tcPr>
          <w:p w:rsidR="009C688A" w:rsidRPr="009F1DCE" w:rsidRDefault="009C688A" w:rsidP="00D31976">
            <w:pPr>
              <w:pStyle w:val="a3"/>
              <w:tabs>
                <w:tab w:val="decimal" w:pos="176"/>
              </w:tabs>
              <w:rPr>
                <w:sz w:val="16"/>
                <w:szCs w:val="16"/>
              </w:rPr>
            </w:pPr>
          </w:p>
        </w:tc>
        <w:tc>
          <w:tcPr>
            <w:tcW w:w="284"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tabs>
                <w:tab w:val="decimal" w:pos="506"/>
              </w:tabs>
              <w:rPr>
                <w:sz w:val="16"/>
                <w:szCs w:val="16"/>
              </w:rPr>
            </w:pPr>
          </w:p>
        </w:tc>
        <w:tc>
          <w:tcPr>
            <w:tcW w:w="708" w:type="dxa"/>
          </w:tcPr>
          <w:p w:rsidR="009C688A" w:rsidRPr="009F1DCE" w:rsidRDefault="009C688A" w:rsidP="00D31976">
            <w:pPr>
              <w:pStyle w:val="a3"/>
              <w:tabs>
                <w:tab w:val="decimal" w:pos="203"/>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317"/>
              </w:tabs>
              <w:rPr>
                <w:sz w:val="16"/>
                <w:szCs w:val="16"/>
              </w:rPr>
            </w:pPr>
          </w:p>
        </w:tc>
        <w:tc>
          <w:tcPr>
            <w:tcW w:w="709" w:type="dxa"/>
          </w:tcPr>
          <w:p w:rsidR="009C688A" w:rsidRPr="009F1DCE" w:rsidRDefault="009C688A" w:rsidP="00D31976">
            <w:pPr>
              <w:pStyle w:val="a3"/>
              <w:tabs>
                <w:tab w:val="decimal" w:pos="245"/>
              </w:tabs>
              <w:rPr>
                <w:sz w:val="16"/>
                <w:szCs w:val="16"/>
              </w:rPr>
            </w:pPr>
          </w:p>
        </w:tc>
        <w:tc>
          <w:tcPr>
            <w:tcW w:w="283"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6"/>
                <w:tab w:val="decimal" w:pos="459"/>
              </w:tabs>
              <w:rPr>
                <w:sz w:val="16"/>
                <w:szCs w:val="16"/>
              </w:rPr>
            </w:pPr>
          </w:p>
        </w:tc>
        <w:tc>
          <w:tcPr>
            <w:tcW w:w="709" w:type="dxa"/>
          </w:tcPr>
          <w:p w:rsidR="009C688A" w:rsidRPr="009F1DCE" w:rsidRDefault="009C688A" w:rsidP="00D31976">
            <w:pPr>
              <w:pStyle w:val="a3"/>
              <w:tabs>
                <w:tab w:val="decimal" w:pos="229"/>
              </w:tabs>
              <w:rPr>
                <w:sz w:val="16"/>
                <w:szCs w:val="16"/>
              </w:rPr>
            </w:pPr>
          </w:p>
        </w:tc>
        <w:tc>
          <w:tcPr>
            <w:tcW w:w="283" w:type="dxa"/>
          </w:tcPr>
          <w:p w:rsidR="009C688A" w:rsidRPr="009F1DCE" w:rsidRDefault="009C688A" w:rsidP="00D31976">
            <w:pPr>
              <w:pStyle w:val="a3"/>
              <w:tabs>
                <w:tab w:val="decimal" w:pos="317"/>
              </w:tabs>
              <w:rPr>
                <w:sz w:val="16"/>
                <w:szCs w:val="16"/>
              </w:rPr>
            </w:pPr>
          </w:p>
        </w:tc>
        <w:tc>
          <w:tcPr>
            <w:tcW w:w="567" w:type="dxa"/>
          </w:tcPr>
          <w:p w:rsidR="009C688A" w:rsidRPr="009F1DCE" w:rsidRDefault="009C688A" w:rsidP="00D31976">
            <w:pPr>
              <w:pStyle w:val="a3"/>
              <w:tabs>
                <w:tab w:val="decimal" w:pos="506"/>
              </w:tabs>
              <w:rPr>
                <w:sz w:val="16"/>
                <w:szCs w:val="16"/>
              </w:rPr>
            </w:pPr>
          </w:p>
        </w:tc>
        <w:tc>
          <w:tcPr>
            <w:tcW w:w="709" w:type="dxa"/>
          </w:tcPr>
          <w:p w:rsidR="009C688A" w:rsidRPr="009F1DCE" w:rsidRDefault="009C688A" w:rsidP="00D31976">
            <w:pPr>
              <w:pStyle w:val="a3"/>
              <w:tabs>
                <w:tab w:val="decimal" w:pos="242"/>
              </w:tabs>
              <w:rPr>
                <w:sz w:val="16"/>
                <w:szCs w:val="16"/>
              </w:rPr>
            </w:pPr>
          </w:p>
        </w:tc>
        <w:tc>
          <w:tcPr>
            <w:tcW w:w="284" w:type="dxa"/>
          </w:tcPr>
          <w:p w:rsidR="009C688A" w:rsidRPr="009F1DCE" w:rsidRDefault="009C688A" w:rsidP="00D31976">
            <w:pPr>
              <w:pStyle w:val="a3"/>
              <w:rPr>
                <w:sz w:val="16"/>
                <w:szCs w:val="16"/>
              </w:rPr>
            </w:pPr>
          </w:p>
        </w:tc>
        <w:tc>
          <w:tcPr>
            <w:tcW w:w="567" w:type="dxa"/>
          </w:tcPr>
          <w:p w:rsidR="009C688A" w:rsidRPr="009F1DCE" w:rsidRDefault="009C688A" w:rsidP="00D31976">
            <w:pPr>
              <w:pStyle w:val="a3"/>
              <w:tabs>
                <w:tab w:val="decimal" w:pos="175"/>
                <w:tab w:val="decimal" w:pos="303"/>
              </w:tabs>
              <w:rPr>
                <w:sz w:val="16"/>
                <w:szCs w:val="16"/>
              </w:rPr>
            </w:pPr>
          </w:p>
        </w:tc>
        <w:tc>
          <w:tcPr>
            <w:tcW w:w="708" w:type="dxa"/>
          </w:tcPr>
          <w:p w:rsidR="009C688A" w:rsidRPr="009F1DCE" w:rsidRDefault="009C688A" w:rsidP="00D31976">
            <w:pPr>
              <w:pStyle w:val="a3"/>
              <w:tabs>
                <w:tab w:val="decimal" w:pos="269"/>
              </w:tabs>
              <w:rPr>
                <w:sz w:val="16"/>
                <w:szCs w:val="16"/>
              </w:rPr>
            </w:pPr>
          </w:p>
        </w:tc>
        <w:tc>
          <w:tcPr>
            <w:tcW w:w="284" w:type="dxa"/>
          </w:tcPr>
          <w:p w:rsidR="009C688A" w:rsidRPr="009F1DCE" w:rsidRDefault="009C688A" w:rsidP="00D31976">
            <w:pPr>
              <w:pStyle w:val="a3"/>
              <w:rPr>
                <w:sz w:val="16"/>
                <w:szCs w:val="16"/>
              </w:rPr>
            </w:pPr>
          </w:p>
        </w:tc>
        <w:tc>
          <w:tcPr>
            <w:tcW w:w="850" w:type="dxa"/>
          </w:tcPr>
          <w:p w:rsidR="009C688A" w:rsidRPr="009F1DCE" w:rsidRDefault="009C688A" w:rsidP="00D31976">
            <w:pPr>
              <w:pStyle w:val="a3"/>
              <w:rPr>
                <w:sz w:val="16"/>
                <w:szCs w:val="16"/>
              </w:rPr>
            </w:pPr>
          </w:p>
        </w:tc>
      </w:tr>
      <w:tr w:rsidR="009C688A" w:rsidRPr="00CD3A85" w:rsidTr="00D31976">
        <w:trPr>
          <w:cantSplit/>
        </w:trPr>
        <w:tc>
          <w:tcPr>
            <w:tcW w:w="675" w:type="dxa"/>
            <w:tcBorders>
              <w:bottom w:val="single" w:sz="4" w:space="0" w:color="auto"/>
            </w:tcBorders>
            <w:tcMar>
              <w:right w:w="0" w:type="dxa"/>
            </w:tcMar>
          </w:tcPr>
          <w:p w:rsidR="009C688A" w:rsidRPr="00CD3A85" w:rsidRDefault="009C688A" w:rsidP="00D31976">
            <w:pPr>
              <w:pStyle w:val="a3"/>
              <w:rPr>
                <w:sz w:val="20"/>
                <w:szCs w:val="20"/>
              </w:rPr>
            </w:pPr>
            <w:r>
              <w:rPr>
                <w:sz w:val="20"/>
                <w:szCs w:val="20"/>
              </w:rPr>
              <w:t>M11</w:t>
            </w:r>
          </w:p>
        </w:tc>
        <w:tc>
          <w:tcPr>
            <w:tcW w:w="3402" w:type="dxa"/>
            <w:tcBorders>
              <w:bottom w:val="single" w:sz="4" w:space="0" w:color="auto"/>
            </w:tcBorders>
          </w:tcPr>
          <w:p w:rsidR="009C688A" w:rsidRPr="00CD3A85" w:rsidRDefault="009C688A" w:rsidP="00D31976">
            <w:pPr>
              <w:pStyle w:val="a3"/>
              <w:rPr>
                <w:sz w:val="20"/>
                <w:szCs w:val="20"/>
              </w:rPr>
            </w:pPr>
            <w:r>
              <w:rPr>
                <w:sz w:val="20"/>
                <w:szCs w:val="20"/>
              </w:rPr>
              <w:t xml:space="preserve">% </w:t>
            </w:r>
            <w:r w:rsidRPr="00C64182">
              <w:rPr>
                <w:sz w:val="20"/>
                <w:szCs w:val="20"/>
              </w:rPr>
              <w:t xml:space="preserve">of </w:t>
            </w:r>
            <w:r>
              <w:rPr>
                <w:sz w:val="20"/>
                <w:szCs w:val="20"/>
              </w:rPr>
              <w:t>t</w:t>
            </w:r>
            <w:r w:rsidRPr="00C64182">
              <w:rPr>
                <w:sz w:val="20"/>
                <w:szCs w:val="20"/>
              </w:rPr>
              <w:t xml:space="preserve">rue non-smokers who report being </w:t>
            </w:r>
            <w:r>
              <w:rPr>
                <w:sz w:val="20"/>
                <w:szCs w:val="20"/>
              </w:rPr>
              <w:t>c</w:t>
            </w:r>
            <w:r w:rsidRPr="00C64182">
              <w:rPr>
                <w:sz w:val="20"/>
                <w:szCs w:val="20"/>
              </w:rPr>
              <w:t>urrent smokers</w:t>
            </w:r>
          </w:p>
        </w:tc>
        <w:tc>
          <w:tcPr>
            <w:tcW w:w="567" w:type="dxa"/>
            <w:tcBorders>
              <w:bottom w:val="single" w:sz="4" w:space="0" w:color="auto"/>
            </w:tcBorders>
          </w:tcPr>
          <w:p w:rsidR="009C688A" w:rsidRPr="00CD3A85" w:rsidRDefault="009C688A" w:rsidP="00D31976">
            <w:pPr>
              <w:pStyle w:val="a3"/>
              <w:tabs>
                <w:tab w:val="decimal" w:pos="155"/>
              </w:tabs>
              <w:jc w:val="right"/>
              <w:rPr>
                <w:sz w:val="20"/>
                <w:szCs w:val="20"/>
              </w:rPr>
            </w:pPr>
            <w:r>
              <w:rPr>
                <w:sz w:val="20"/>
                <w:szCs w:val="20"/>
              </w:rPr>
              <w:t>6</w:t>
            </w:r>
          </w:p>
        </w:tc>
        <w:tc>
          <w:tcPr>
            <w:tcW w:w="709" w:type="dxa"/>
            <w:tcBorders>
              <w:bottom w:val="single" w:sz="4" w:space="0" w:color="auto"/>
            </w:tcBorders>
          </w:tcPr>
          <w:p w:rsidR="009C688A" w:rsidRPr="00CD3A85" w:rsidRDefault="009C688A" w:rsidP="00D31976">
            <w:pPr>
              <w:pStyle w:val="a3"/>
              <w:tabs>
                <w:tab w:val="decimal" w:pos="176"/>
              </w:tabs>
              <w:rPr>
                <w:sz w:val="20"/>
                <w:szCs w:val="20"/>
              </w:rPr>
            </w:pPr>
            <w:r>
              <w:rPr>
                <w:sz w:val="20"/>
                <w:szCs w:val="20"/>
              </w:rPr>
              <w:t>1.20</w:t>
            </w:r>
          </w:p>
        </w:tc>
        <w:tc>
          <w:tcPr>
            <w:tcW w:w="284" w:type="dxa"/>
            <w:tcBorders>
              <w:bottom w:val="single" w:sz="4" w:space="0" w:color="auto"/>
            </w:tcBorders>
          </w:tcPr>
          <w:p w:rsidR="009C688A" w:rsidRPr="00CD3A85" w:rsidRDefault="009C688A" w:rsidP="00D31976">
            <w:pPr>
              <w:pStyle w:val="a3"/>
              <w:tabs>
                <w:tab w:val="decimal" w:pos="317"/>
              </w:tabs>
              <w:rPr>
                <w:sz w:val="20"/>
                <w:szCs w:val="20"/>
              </w:rPr>
            </w:pPr>
          </w:p>
        </w:tc>
        <w:tc>
          <w:tcPr>
            <w:tcW w:w="567" w:type="dxa"/>
            <w:tcBorders>
              <w:bottom w:val="single" w:sz="4" w:space="0" w:color="auto"/>
            </w:tcBorders>
          </w:tcPr>
          <w:p w:rsidR="009C688A" w:rsidRPr="00CD3A85" w:rsidRDefault="009C688A" w:rsidP="00D31976">
            <w:pPr>
              <w:pStyle w:val="a3"/>
              <w:jc w:val="right"/>
              <w:rPr>
                <w:sz w:val="20"/>
                <w:szCs w:val="20"/>
              </w:rPr>
            </w:pPr>
            <w:r>
              <w:rPr>
                <w:sz w:val="20"/>
                <w:szCs w:val="20"/>
              </w:rPr>
              <w:t>3</w:t>
            </w:r>
          </w:p>
        </w:tc>
        <w:tc>
          <w:tcPr>
            <w:tcW w:w="708" w:type="dxa"/>
            <w:tcBorders>
              <w:bottom w:val="single" w:sz="4" w:space="0" w:color="auto"/>
            </w:tcBorders>
          </w:tcPr>
          <w:p w:rsidR="009C688A" w:rsidRPr="00CD3A85" w:rsidRDefault="009C688A" w:rsidP="00D31976">
            <w:pPr>
              <w:pStyle w:val="a3"/>
              <w:tabs>
                <w:tab w:val="decimal" w:pos="203"/>
              </w:tabs>
              <w:rPr>
                <w:sz w:val="20"/>
                <w:szCs w:val="20"/>
              </w:rPr>
            </w:pPr>
            <w:r>
              <w:rPr>
                <w:sz w:val="20"/>
                <w:szCs w:val="20"/>
              </w:rPr>
              <w:t>2.20</w:t>
            </w:r>
          </w:p>
        </w:tc>
        <w:tc>
          <w:tcPr>
            <w:tcW w:w="284"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Default="009C688A" w:rsidP="00D31976">
            <w:pPr>
              <w:pStyle w:val="a3"/>
              <w:tabs>
                <w:tab w:val="decimal" w:pos="317"/>
              </w:tabs>
              <w:rPr>
                <w:sz w:val="20"/>
                <w:szCs w:val="20"/>
              </w:rPr>
            </w:pPr>
            <w:r>
              <w:rPr>
                <w:sz w:val="20"/>
                <w:szCs w:val="20"/>
              </w:rPr>
              <w:t>5</w:t>
            </w:r>
          </w:p>
        </w:tc>
        <w:tc>
          <w:tcPr>
            <w:tcW w:w="709" w:type="dxa"/>
            <w:tcBorders>
              <w:bottom w:val="single" w:sz="4" w:space="0" w:color="auto"/>
            </w:tcBorders>
          </w:tcPr>
          <w:p w:rsidR="009C688A" w:rsidRDefault="009C688A" w:rsidP="00D31976">
            <w:pPr>
              <w:pStyle w:val="a3"/>
              <w:tabs>
                <w:tab w:val="decimal" w:pos="245"/>
              </w:tabs>
              <w:rPr>
                <w:sz w:val="20"/>
                <w:szCs w:val="20"/>
              </w:rPr>
            </w:pPr>
            <w:r>
              <w:rPr>
                <w:sz w:val="20"/>
                <w:szCs w:val="20"/>
              </w:rPr>
              <w:t>2.57</w:t>
            </w:r>
          </w:p>
        </w:tc>
        <w:tc>
          <w:tcPr>
            <w:tcW w:w="283"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Pr="00CD3A85" w:rsidRDefault="009C688A" w:rsidP="00D31976">
            <w:pPr>
              <w:pStyle w:val="a3"/>
              <w:tabs>
                <w:tab w:val="decimal" w:pos="176"/>
              </w:tabs>
              <w:jc w:val="right"/>
              <w:rPr>
                <w:sz w:val="20"/>
                <w:szCs w:val="20"/>
              </w:rPr>
            </w:pPr>
            <w:r>
              <w:rPr>
                <w:sz w:val="20"/>
                <w:szCs w:val="20"/>
              </w:rPr>
              <w:t>5</w:t>
            </w:r>
          </w:p>
        </w:tc>
        <w:tc>
          <w:tcPr>
            <w:tcW w:w="709" w:type="dxa"/>
            <w:tcBorders>
              <w:bottom w:val="single" w:sz="4" w:space="0" w:color="auto"/>
            </w:tcBorders>
          </w:tcPr>
          <w:p w:rsidR="009C688A" w:rsidRPr="00CD3A85" w:rsidRDefault="009C688A" w:rsidP="00D31976">
            <w:pPr>
              <w:pStyle w:val="a3"/>
              <w:tabs>
                <w:tab w:val="decimal" w:pos="229"/>
              </w:tabs>
              <w:rPr>
                <w:sz w:val="20"/>
                <w:szCs w:val="20"/>
              </w:rPr>
            </w:pPr>
            <w:r>
              <w:rPr>
                <w:sz w:val="20"/>
                <w:szCs w:val="20"/>
              </w:rPr>
              <w:t>3.44</w:t>
            </w:r>
          </w:p>
        </w:tc>
        <w:tc>
          <w:tcPr>
            <w:tcW w:w="283" w:type="dxa"/>
            <w:tcBorders>
              <w:bottom w:val="single" w:sz="4" w:space="0" w:color="auto"/>
            </w:tcBorders>
          </w:tcPr>
          <w:p w:rsidR="009C688A" w:rsidRPr="00CD3A85" w:rsidRDefault="009C688A" w:rsidP="00D31976">
            <w:pPr>
              <w:pStyle w:val="a3"/>
              <w:tabs>
                <w:tab w:val="decimal" w:pos="317"/>
              </w:tabs>
              <w:rPr>
                <w:sz w:val="20"/>
                <w:szCs w:val="20"/>
              </w:rPr>
            </w:pPr>
          </w:p>
        </w:tc>
        <w:tc>
          <w:tcPr>
            <w:tcW w:w="567" w:type="dxa"/>
            <w:tcBorders>
              <w:bottom w:val="single" w:sz="4" w:space="0" w:color="auto"/>
            </w:tcBorders>
          </w:tcPr>
          <w:p w:rsidR="009C688A" w:rsidRPr="00CD3A85" w:rsidRDefault="009C688A" w:rsidP="00D31976">
            <w:pPr>
              <w:pStyle w:val="a3"/>
              <w:jc w:val="right"/>
              <w:rPr>
                <w:sz w:val="20"/>
                <w:szCs w:val="20"/>
              </w:rPr>
            </w:pPr>
            <w:r>
              <w:rPr>
                <w:sz w:val="20"/>
                <w:szCs w:val="20"/>
              </w:rPr>
              <w:t>3</w:t>
            </w:r>
          </w:p>
        </w:tc>
        <w:tc>
          <w:tcPr>
            <w:tcW w:w="709" w:type="dxa"/>
            <w:tcBorders>
              <w:bottom w:val="single" w:sz="4" w:space="0" w:color="auto"/>
            </w:tcBorders>
          </w:tcPr>
          <w:p w:rsidR="009C688A" w:rsidRPr="00CD3A85" w:rsidRDefault="009C688A" w:rsidP="00D31976">
            <w:pPr>
              <w:pStyle w:val="a3"/>
              <w:tabs>
                <w:tab w:val="decimal" w:pos="242"/>
              </w:tabs>
              <w:rPr>
                <w:sz w:val="20"/>
                <w:szCs w:val="20"/>
              </w:rPr>
            </w:pPr>
            <w:r>
              <w:rPr>
                <w:sz w:val="20"/>
                <w:szCs w:val="20"/>
              </w:rPr>
              <w:t>4.21</w:t>
            </w:r>
          </w:p>
        </w:tc>
        <w:tc>
          <w:tcPr>
            <w:tcW w:w="284" w:type="dxa"/>
            <w:tcBorders>
              <w:bottom w:val="single" w:sz="4" w:space="0" w:color="auto"/>
            </w:tcBorders>
          </w:tcPr>
          <w:p w:rsidR="009C688A" w:rsidRDefault="009C688A" w:rsidP="00D31976">
            <w:pPr>
              <w:pStyle w:val="a3"/>
              <w:rPr>
                <w:sz w:val="20"/>
                <w:szCs w:val="20"/>
              </w:rPr>
            </w:pPr>
          </w:p>
        </w:tc>
        <w:tc>
          <w:tcPr>
            <w:tcW w:w="567" w:type="dxa"/>
            <w:tcBorders>
              <w:bottom w:val="single" w:sz="4" w:space="0" w:color="auto"/>
            </w:tcBorders>
          </w:tcPr>
          <w:p w:rsidR="009C688A" w:rsidRDefault="009C688A" w:rsidP="00D31976">
            <w:pPr>
              <w:pStyle w:val="a3"/>
              <w:tabs>
                <w:tab w:val="decimal" w:pos="303"/>
              </w:tabs>
              <w:rPr>
                <w:sz w:val="20"/>
                <w:szCs w:val="20"/>
              </w:rPr>
            </w:pPr>
            <w:r>
              <w:rPr>
                <w:sz w:val="20"/>
                <w:szCs w:val="20"/>
              </w:rPr>
              <w:t>10</w:t>
            </w:r>
          </w:p>
        </w:tc>
        <w:tc>
          <w:tcPr>
            <w:tcW w:w="708" w:type="dxa"/>
            <w:tcBorders>
              <w:bottom w:val="single" w:sz="4" w:space="0" w:color="auto"/>
            </w:tcBorders>
          </w:tcPr>
          <w:p w:rsidR="009C688A" w:rsidRDefault="009C688A" w:rsidP="00D31976">
            <w:pPr>
              <w:pStyle w:val="a3"/>
              <w:tabs>
                <w:tab w:val="decimal" w:pos="269"/>
              </w:tabs>
              <w:rPr>
                <w:sz w:val="20"/>
                <w:szCs w:val="20"/>
              </w:rPr>
            </w:pPr>
            <w:r>
              <w:rPr>
                <w:sz w:val="20"/>
                <w:szCs w:val="20"/>
              </w:rPr>
              <w:t>10.04</w:t>
            </w:r>
          </w:p>
        </w:tc>
        <w:tc>
          <w:tcPr>
            <w:tcW w:w="284" w:type="dxa"/>
            <w:tcBorders>
              <w:bottom w:val="single" w:sz="4" w:space="0" w:color="auto"/>
            </w:tcBorders>
          </w:tcPr>
          <w:p w:rsidR="009C688A" w:rsidRDefault="009C688A" w:rsidP="00D31976">
            <w:pPr>
              <w:pStyle w:val="a3"/>
              <w:rPr>
                <w:sz w:val="20"/>
                <w:szCs w:val="20"/>
              </w:rPr>
            </w:pPr>
          </w:p>
        </w:tc>
        <w:tc>
          <w:tcPr>
            <w:tcW w:w="850" w:type="dxa"/>
            <w:tcBorders>
              <w:bottom w:val="single" w:sz="4" w:space="0" w:color="auto"/>
            </w:tcBorders>
          </w:tcPr>
          <w:p w:rsidR="009C688A" w:rsidRDefault="009C688A" w:rsidP="00D31976">
            <w:pPr>
              <w:pStyle w:val="a3"/>
              <w:rPr>
                <w:sz w:val="20"/>
                <w:szCs w:val="20"/>
              </w:rPr>
            </w:pPr>
            <w:r>
              <w:rPr>
                <w:sz w:val="20"/>
                <w:szCs w:val="20"/>
              </w:rPr>
              <w:t>0.480</w:t>
            </w:r>
          </w:p>
        </w:tc>
      </w:tr>
    </w:tbl>
    <w:p w:rsidR="009C688A" w:rsidRDefault="009C688A" w:rsidP="009C688A">
      <w:pPr>
        <w:rPr>
          <w:u w:val="single"/>
        </w:rPr>
      </w:pPr>
    </w:p>
    <w:p w:rsidR="00891CAD" w:rsidRDefault="00891CAD" w:rsidP="00891CAD">
      <w:pPr>
        <w:pStyle w:val="1"/>
      </w:pPr>
      <w:bookmarkStart w:id="0" w:name="_GoBack"/>
      <w:bookmarkEnd w:id="0"/>
    </w:p>
    <w:p w:rsidR="003C4F11" w:rsidRDefault="003C4F11" w:rsidP="003C4F11">
      <w:pPr>
        <w:rPr>
          <w:u w:val="single"/>
        </w:rPr>
      </w:pPr>
    </w:p>
    <w:sectPr w:rsidR="003C4F11" w:rsidSect="00891CAD">
      <w:footerReference w:type="default" r:id="rId21"/>
      <w:footerReference w:type="first" r:id="rId2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5F96" w:rsidRDefault="00425F96" w:rsidP="00BB7066">
      <w:pPr>
        <w:spacing w:line="240" w:lineRule="auto"/>
      </w:pPr>
      <w:r>
        <w:separator/>
      </w:r>
    </w:p>
  </w:endnote>
  <w:endnote w:type="continuationSeparator" w:id="0">
    <w:p w:rsidR="00425F96" w:rsidRDefault="00425F96" w:rsidP="00BB70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Gill Sans">
    <w:altName w:val="Lucida Sans Unicode"/>
    <w:charset w:val="00"/>
    <w:family w:val="swiss"/>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0884372"/>
      <w:docPartObj>
        <w:docPartGallery w:val="Page Numbers (Bottom of Page)"/>
        <w:docPartUnique/>
      </w:docPartObj>
    </w:sdtPr>
    <w:sdtEndPr>
      <w:rPr>
        <w:noProof/>
        <w:sz w:val="20"/>
        <w:szCs w:val="20"/>
      </w:rPr>
    </w:sdtEndPr>
    <w:sdtContent>
      <w:p w:rsidR="00F449C7" w:rsidRPr="00BB7066" w:rsidRDefault="00F449C7">
        <w:pPr>
          <w:pStyle w:val="af1"/>
          <w:jc w:val="center"/>
          <w:rPr>
            <w:sz w:val="20"/>
            <w:szCs w:val="20"/>
          </w:rPr>
        </w:pPr>
        <w:r w:rsidRPr="00BB7066">
          <w:rPr>
            <w:sz w:val="20"/>
            <w:szCs w:val="20"/>
          </w:rPr>
          <w:fldChar w:fldCharType="begin"/>
        </w:r>
        <w:r w:rsidRPr="00BB7066">
          <w:rPr>
            <w:sz w:val="20"/>
            <w:szCs w:val="20"/>
          </w:rPr>
          <w:instrText xml:space="preserve"> PAGE   \* MERGEFORMAT </w:instrText>
        </w:r>
        <w:r w:rsidRPr="00BB7066">
          <w:rPr>
            <w:sz w:val="20"/>
            <w:szCs w:val="20"/>
          </w:rPr>
          <w:fldChar w:fldCharType="separate"/>
        </w:r>
        <w:r w:rsidR="009C688A">
          <w:rPr>
            <w:noProof/>
            <w:sz w:val="20"/>
            <w:szCs w:val="20"/>
          </w:rPr>
          <w:t>25</w:t>
        </w:r>
        <w:r w:rsidRPr="00BB7066">
          <w:rPr>
            <w:noProof/>
            <w:sz w:val="20"/>
            <w:szCs w:val="20"/>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688A" w:rsidRPr="00AF447B" w:rsidRDefault="009C688A">
    <w:pPr>
      <w:pStyle w:val="af1"/>
      <w:rPr>
        <w:sz w:val="16"/>
        <w:szCs w:val="16"/>
      </w:rPr>
    </w:pPr>
    <w:r w:rsidRPr="00AF447B">
      <w:rPr>
        <w:sz w:val="16"/>
        <w:szCs w:val="16"/>
      </w:rPr>
      <w:t>(</w:t>
    </w:r>
    <w:r w:rsidRPr="00AF447B">
      <w:rPr>
        <w:sz w:val="16"/>
        <w:szCs w:val="16"/>
      </w:rPr>
      <w:fldChar w:fldCharType="begin"/>
    </w:r>
    <w:r w:rsidRPr="00AF447B">
      <w:rPr>
        <w:sz w:val="16"/>
        <w:szCs w:val="16"/>
      </w:rPr>
      <w:instrText xml:space="preserve"> FILENAME  \p  \* MERGEFORMAT </w:instrText>
    </w:r>
    <w:r w:rsidRPr="00AF447B">
      <w:rPr>
        <w:sz w:val="16"/>
        <w:szCs w:val="16"/>
      </w:rPr>
      <w:fldChar w:fldCharType="separate"/>
    </w:r>
    <w:r>
      <w:rPr>
        <w:noProof/>
        <w:sz w:val="16"/>
        <w:szCs w:val="16"/>
      </w:rPr>
      <w:t>T:\jt-int\Misclassification\Misclassification for SMMR2 supplementary file 4.docx</w:t>
    </w:r>
    <w:r w:rsidRPr="00AF447B">
      <w:rPr>
        <w:sz w:val="16"/>
        <w:szCs w:val="16"/>
      </w:rPr>
      <w:fldChar w:fldCharType="end"/>
    </w:r>
    <w:r w:rsidRPr="00AF447B">
      <w:rPr>
        <w:sz w:val="16"/>
        <w:szCs w:val="16"/>
      </w:rPr>
      <w:t>)</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512845"/>
      <w:docPartObj>
        <w:docPartGallery w:val="Page Numbers (Bottom of Page)"/>
        <w:docPartUnique/>
      </w:docPartObj>
    </w:sdtPr>
    <w:sdtEndPr>
      <w:rPr>
        <w:noProof/>
        <w:sz w:val="20"/>
        <w:szCs w:val="20"/>
      </w:rPr>
    </w:sdtEndPr>
    <w:sdtContent>
      <w:p w:rsidR="00F449C7" w:rsidRPr="00BB7066" w:rsidRDefault="00F449C7">
        <w:pPr>
          <w:pStyle w:val="af1"/>
          <w:jc w:val="center"/>
          <w:rPr>
            <w:sz w:val="20"/>
            <w:szCs w:val="20"/>
          </w:rPr>
        </w:pPr>
        <w:r w:rsidRPr="00BB7066">
          <w:rPr>
            <w:sz w:val="20"/>
            <w:szCs w:val="20"/>
          </w:rPr>
          <w:fldChar w:fldCharType="begin"/>
        </w:r>
        <w:r w:rsidRPr="00BB7066">
          <w:rPr>
            <w:sz w:val="20"/>
            <w:szCs w:val="20"/>
          </w:rPr>
          <w:instrText xml:space="preserve"> PAGE   \* MERGEFORMAT </w:instrText>
        </w:r>
        <w:r w:rsidRPr="00BB7066">
          <w:rPr>
            <w:sz w:val="20"/>
            <w:szCs w:val="20"/>
          </w:rPr>
          <w:fldChar w:fldCharType="separate"/>
        </w:r>
        <w:r w:rsidR="009C688A">
          <w:rPr>
            <w:noProof/>
            <w:sz w:val="20"/>
            <w:szCs w:val="20"/>
          </w:rPr>
          <w:t>268</w:t>
        </w:r>
        <w:r w:rsidRPr="00BB7066">
          <w:rPr>
            <w:noProof/>
            <w:sz w:val="20"/>
            <w:szCs w:val="20"/>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49C7" w:rsidRPr="00AF447B" w:rsidRDefault="00F449C7">
    <w:pPr>
      <w:pStyle w:val="af1"/>
      <w:rPr>
        <w:sz w:val="16"/>
        <w:szCs w:val="16"/>
      </w:rPr>
    </w:pPr>
    <w:r w:rsidRPr="00AF447B">
      <w:rPr>
        <w:sz w:val="16"/>
        <w:szCs w:val="16"/>
      </w:rPr>
      <w:t>(</w:t>
    </w:r>
    <w:r w:rsidRPr="00AF447B">
      <w:rPr>
        <w:sz w:val="16"/>
        <w:szCs w:val="16"/>
      </w:rPr>
      <w:fldChar w:fldCharType="begin"/>
    </w:r>
    <w:r w:rsidRPr="00AF447B">
      <w:rPr>
        <w:sz w:val="16"/>
        <w:szCs w:val="16"/>
      </w:rPr>
      <w:instrText xml:space="preserve"> FILENAME  \p  \* MERGEFORMAT </w:instrText>
    </w:r>
    <w:r w:rsidRPr="00AF447B">
      <w:rPr>
        <w:sz w:val="16"/>
        <w:szCs w:val="16"/>
      </w:rPr>
      <w:fldChar w:fldCharType="separate"/>
    </w:r>
    <w:r w:rsidR="0000267D">
      <w:rPr>
        <w:noProof/>
        <w:sz w:val="16"/>
        <w:szCs w:val="16"/>
      </w:rPr>
      <w:t>T:\jt-int\Misclassification\Misclassification for SMMR2 supplementary file 1.docx</w:t>
    </w:r>
    <w:r w:rsidRPr="00AF447B">
      <w:rPr>
        <w:sz w:val="16"/>
        <w:szCs w:val="16"/>
      </w:rPr>
      <w:fldChar w:fldCharType="end"/>
    </w:r>
    <w:r w:rsidRPr="00AF447B">
      <w:rPr>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49C7" w:rsidRPr="00BB7066" w:rsidRDefault="00F449C7">
    <w:pPr>
      <w:pStyle w:val="af1"/>
      <w:rPr>
        <w:sz w:val="20"/>
        <w:szCs w:val="20"/>
      </w:rPr>
    </w:pPr>
    <w:r w:rsidRPr="00BB7066">
      <w:rPr>
        <w:sz w:val="20"/>
        <w:szCs w:val="20"/>
      </w:rPr>
      <w:fldChar w:fldCharType="begin"/>
    </w:r>
    <w:r w:rsidRPr="00BB7066">
      <w:rPr>
        <w:sz w:val="20"/>
        <w:szCs w:val="20"/>
      </w:rPr>
      <w:instrText xml:space="preserve"> FILENAME  \p  \* MERGEFORMAT </w:instrText>
    </w:r>
    <w:r w:rsidRPr="00BB7066">
      <w:rPr>
        <w:sz w:val="20"/>
        <w:szCs w:val="20"/>
      </w:rPr>
      <w:fldChar w:fldCharType="separate"/>
    </w:r>
    <w:r w:rsidR="0000267D">
      <w:rPr>
        <w:noProof/>
        <w:sz w:val="20"/>
        <w:szCs w:val="20"/>
      </w:rPr>
      <w:t>T:\jt-int\Misclassification\Misclassification for SMMR2 supplementary file 1.docx</w:t>
    </w:r>
    <w:r w:rsidRPr="00BB7066">
      <w:rPr>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49C7" w:rsidRPr="00BB7066" w:rsidRDefault="00F449C7">
    <w:pPr>
      <w:pStyle w:val="af1"/>
      <w:rPr>
        <w:sz w:val="20"/>
        <w:szCs w:val="20"/>
      </w:rPr>
    </w:pPr>
    <w:r w:rsidRPr="00BB7066">
      <w:rPr>
        <w:sz w:val="20"/>
        <w:szCs w:val="20"/>
      </w:rPr>
      <w:fldChar w:fldCharType="begin"/>
    </w:r>
    <w:r w:rsidRPr="00BB7066">
      <w:rPr>
        <w:sz w:val="20"/>
        <w:szCs w:val="20"/>
      </w:rPr>
      <w:instrText xml:space="preserve"> FILENAME  \p  \* MERGEFORMAT </w:instrText>
    </w:r>
    <w:r w:rsidRPr="00BB7066">
      <w:rPr>
        <w:sz w:val="20"/>
        <w:szCs w:val="20"/>
      </w:rPr>
      <w:fldChar w:fldCharType="separate"/>
    </w:r>
    <w:r w:rsidR="0000267D">
      <w:rPr>
        <w:noProof/>
        <w:sz w:val="20"/>
        <w:szCs w:val="20"/>
      </w:rPr>
      <w:t>T:\jt-int\Misclassification\Misclassification for SMMR2 supplementary file 1.docx</w:t>
    </w:r>
    <w:r w:rsidRPr="00BB7066">
      <w:rPr>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0397374"/>
      <w:docPartObj>
        <w:docPartGallery w:val="Page Numbers (Bottom of Page)"/>
        <w:docPartUnique/>
      </w:docPartObj>
    </w:sdtPr>
    <w:sdtEndPr>
      <w:rPr>
        <w:noProof/>
        <w:sz w:val="20"/>
        <w:szCs w:val="20"/>
      </w:rPr>
    </w:sdtEndPr>
    <w:sdtContent>
      <w:p w:rsidR="009C688A" w:rsidRPr="00BB7066" w:rsidRDefault="009C688A">
        <w:pPr>
          <w:pStyle w:val="af1"/>
          <w:jc w:val="center"/>
          <w:rPr>
            <w:sz w:val="20"/>
            <w:szCs w:val="20"/>
          </w:rPr>
        </w:pPr>
        <w:r w:rsidRPr="00BB7066">
          <w:rPr>
            <w:sz w:val="20"/>
            <w:szCs w:val="20"/>
          </w:rPr>
          <w:fldChar w:fldCharType="begin"/>
        </w:r>
        <w:r w:rsidRPr="00BB7066">
          <w:rPr>
            <w:sz w:val="20"/>
            <w:szCs w:val="20"/>
          </w:rPr>
          <w:instrText xml:space="preserve"> PAGE   \* MERGEFORMAT </w:instrText>
        </w:r>
        <w:r w:rsidRPr="00BB7066">
          <w:rPr>
            <w:sz w:val="20"/>
            <w:szCs w:val="20"/>
          </w:rPr>
          <w:fldChar w:fldCharType="separate"/>
        </w:r>
        <w:r>
          <w:rPr>
            <w:noProof/>
            <w:sz w:val="20"/>
            <w:szCs w:val="20"/>
          </w:rPr>
          <w:t>60</w:t>
        </w:r>
        <w:r w:rsidRPr="00BB7066">
          <w:rPr>
            <w:noProof/>
            <w:sz w:val="20"/>
            <w:szCs w:val="20"/>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688A" w:rsidRPr="00AF447B" w:rsidRDefault="009C688A">
    <w:pPr>
      <w:pStyle w:val="af1"/>
      <w:rPr>
        <w:sz w:val="16"/>
        <w:szCs w:val="16"/>
      </w:rPr>
    </w:pPr>
    <w:r w:rsidRPr="00AF447B">
      <w:rPr>
        <w:sz w:val="16"/>
        <w:szCs w:val="16"/>
      </w:rPr>
      <w:t>(</w:t>
    </w:r>
    <w:r w:rsidRPr="00AF447B">
      <w:rPr>
        <w:sz w:val="16"/>
        <w:szCs w:val="16"/>
      </w:rPr>
      <w:fldChar w:fldCharType="begin"/>
    </w:r>
    <w:r w:rsidRPr="00AF447B">
      <w:rPr>
        <w:sz w:val="16"/>
        <w:szCs w:val="16"/>
      </w:rPr>
      <w:instrText xml:space="preserve"> FILENAME  \p  \* MERGEFORMAT </w:instrText>
    </w:r>
    <w:r w:rsidRPr="00AF447B">
      <w:rPr>
        <w:sz w:val="16"/>
        <w:szCs w:val="16"/>
      </w:rPr>
      <w:fldChar w:fldCharType="separate"/>
    </w:r>
    <w:r>
      <w:rPr>
        <w:noProof/>
        <w:sz w:val="16"/>
        <w:szCs w:val="16"/>
      </w:rPr>
      <w:t>T:\jt-int\Misclassification\Misclassification for SMMR2 supplementary file 2.docx</w:t>
    </w:r>
    <w:r w:rsidRPr="00AF447B">
      <w:rPr>
        <w:sz w:val="16"/>
        <w:szCs w:val="16"/>
      </w:rPr>
      <w:fldChar w:fldCharType="end"/>
    </w:r>
    <w:r w:rsidRPr="00AF447B">
      <w:rPr>
        <w:sz w:val="16"/>
        <w:szCs w:val="16"/>
      </w:rPr>
      <w: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688A" w:rsidRPr="00AF447B" w:rsidRDefault="009C688A">
    <w:pPr>
      <w:pStyle w:val="af1"/>
      <w:rPr>
        <w:sz w:val="16"/>
        <w:szCs w:val="16"/>
      </w:rPr>
    </w:pPr>
    <w:r w:rsidRPr="00AF447B">
      <w:rPr>
        <w:sz w:val="16"/>
        <w:szCs w:val="16"/>
      </w:rPr>
      <w:t>(</w:t>
    </w:r>
    <w:r w:rsidRPr="00AF447B">
      <w:rPr>
        <w:sz w:val="16"/>
        <w:szCs w:val="16"/>
      </w:rPr>
      <w:fldChar w:fldCharType="begin"/>
    </w:r>
    <w:r w:rsidRPr="00AF447B">
      <w:rPr>
        <w:sz w:val="16"/>
        <w:szCs w:val="16"/>
      </w:rPr>
      <w:instrText xml:space="preserve"> FILENAME  \p  \* MERGEFORMAT </w:instrText>
    </w:r>
    <w:r w:rsidRPr="00AF447B">
      <w:rPr>
        <w:sz w:val="16"/>
        <w:szCs w:val="16"/>
      </w:rPr>
      <w:fldChar w:fldCharType="separate"/>
    </w:r>
    <w:r>
      <w:rPr>
        <w:noProof/>
        <w:sz w:val="16"/>
        <w:szCs w:val="16"/>
      </w:rPr>
      <w:t>T:\jt-int\Misclassification\Misclassification updated review supplementary file 2.docx</w:t>
    </w:r>
    <w:r w:rsidRPr="00AF447B">
      <w:rPr>
        <w:sz w:val="16"/>
        <w:szCs w:val="16"/>
      </w:rPr>
      <w:fldChar w:fldCharType="end"/>
    </w:r>
    <w:r w:rsidRPr="00AF447B">
      <w:rPr>
        <w:sz w:val="16"/>
        <w:szCs w:val="16"/>
      </w:rPr>
      <w:t>)</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2273416"/>
      <w:docPartObj>
        <w:docPartGallery w:val="Page Numbers (Bottom of Page)"/>
        <w:docPartUnique/>
      </w:docPartObj>
    </w:sdtPr>
    <w:sdtEndPr>
      <w:rPr>
        <w:noProof/>
        <w:sz w:val="20"/>
        <w:szCs w:val="20"/>
      </w:rPr>
    </w:sdtEndPr>
    <w:sdtContent>
      <w:p w:rsidR="009C688A" w:rsidRPr="00BB7066" w:rsidRDefault="009C688A">
        <w:pPr>
          <w:pStyle w:val="af1"/>
          <w:jc w:val="center"/>
          <w:rPr>
            <w:sz w:val="20"/>
            <w:szCs w:val="20"/>
          </w:rPr>
        </w:pPr>
        <w:r w:rsidRPr="00BB7066">
          <w:rPr>
            <w:sz w:val="20"/>
            <w:szCs w:val="20"/>
          </w:rPr>
          <w:fldChar w:fldCharType="begin"/>
        </w:r>
        <w:r w:rsidRPr="00BB7066">
          <w:rPr>
            <w:sz w:val="20"/>
            <w:szCs w:val="20"/>
          </w:rPr>
          <w:instrText xml:space="preserve"> PAGE   \* MERGEFORMAT </w:instrText>
        </w:r>
        <w:r w:rsidRPr="00BB7066">
          <w:rPr>
            <w:sz w:val="20"/>
            <w:szCs w:val="20"/>
          </w:rPr>
          <w:fldChar w:fldCharType="separate"/>
        </w:r>
        <w:r>
          <w:rPr>
            <w:noProof/>
            <w:sz w:val="20"/>
            <w:szCs w:val="20"/>
          </w:rPr>
          <w:t>85</w:t>
        </w:r>
        <w:r w:rsidRPr="00BB7066">
          <w:rPr>
            <w:noProof/>
            <w:sz w:val="20"/>
            <w:szCs w:val="20"/>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688A" w:rsidRPr="00AF447B" w:rsidRDefault="009C688A">
    <w:pPr>
      <w:pStyle w:val="af1"/>
      <w:rPr>
        <w:sz w:val="16"/>
        <w:szCs w:val="16"/>
      </w:rPr>
    </w:pPr>
    <w:r w:rsidRPr="00AF447B">
      <w:rPr>
        <w:sz w:val="16"/>
        <w:szCs w:val="16"/>
      </w:rPr>
      <w:t>(</w:t>
    </w:r>
    <w:r w:rsidRPr="00AF447B">
      <w:rPr>
        <w:sz w:val="16"/>
        <w:szCs w:val="16"/>
      </w:rPr>
      <w:fldChar w:fldCharType="begin"/>
    </w:r>
    <w:r w:rsidRPr="00AF447B">
      <w:rPr>
        <w:sz w:val="16"/>
        <w:szCs w:val="16"/>
      </w:rPr>
      <w:instrText xml:space="preserve"> FILENAME  \p  \* MERGEFORMAT </w:instrText>
    </w:r>
    <w:r w:rsidRPr="00AF447B">
      <w:rPr>
        <w:sz w:val="16"/>
        <w:szCs w:val="16"/>
      </w:rPr>
      <w:fldChar w:fldCharType="separate"/>
    </w:r>
    <w:r>
      <w:rPr>
        <w:noProof/>
        <w:sz w:val="16"/>
        <w:szCs w:val="16"/>
      </w:rPr>
      <w:t>T:\jt-int\Misclassification\Misclassification for SMMR2 supplementary file 3.docx</w:t>
    </w:r>
    <w:r w:rsidRPr="00AF447B">
      <w:rPr>
        <w:sz w:val="16"/>
        <w:szCs w:val="16"/>
      </w:rPr>
      <w:fldChar w:fldCharType="end"/>
    </w:r>
    <w:r w:rsidRPr="00AF447B">
      <w:rPr>
        <w:sz w:val="16"/>
        <w:szCs w:val="16"/>
      </w:rPr>
      <w:t>)</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4058377"/>
      <w:docPartObj>
        <w:docPartGallery w:val="Page Numbers (Bottom of Page)"/>
        <w:docPartUnique/>
      </w:docPartObj>
    </w:sdtPr>
    <w:sdtEndPr>
      <w:rPr>
        <w:noProof/>
        <w:sz w:val="20"/>
        <w:szCs w:val="20"/>
      </w:rPr>
    </w:sdtEndPr>
    <w:sdtContent>
      <w:p w:rsidR="009C688A" w:rsidRPr="00BB7066" w:rsidRDefault="009C688A">
        <w:pPr>
          <w:pStyle w:val="af1"/>
          <w:jc w:val="center"/>
          <w:rPr>
            <w:sz w:val="20"/>
            <w:szCs w:val="20"/>
          </w:rPr>
        </w:pPr>
        <w:r w:rsidRPr="00BB7066">
          <w:rPr>
            <w:sz w:val="20"/>
            <w:szCs w:val="20"/>
          </w:rPr>
          <w:fldChar w:fldCharType="begin"/>
        </w:r>
        <w:r w:rsidRPr="00BB7066">
          <w:rPr>
            <w:sz w:val="20"/>
            <w:szCs w:val="20"/>
          </w:rPr>
          <w:instrText xml:space="preserve"> PAGE   \* MERGEFORMAT </w:instrText>
        </w:r>
        <w:r w:rsidRPr="00BB7066">
          <w:rPr>
            <w:sz w:val="20"/>
            <w:szCs w:val="20"/>
          </w:rPr>
          <w:fldChar w:fldCharType="separate"/>
        </w:r>
        <w:r>
          <w:rPr>
            <w:noProof/>
            <w:sz w:val="20"/>
            <w:szCs w:val="20"/>
          </w:rPr>
          <w:t>255</w:t>
        </w:r>
        <w:r w:rsidRPr="00BB7066">
          <w:rPr>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5F96" w:rsidRDefault="00425F96" w:rsidP="00BB7066">
      <w:pPr>
        <w:spacing w:line="240" w:lineRule="auto"/>
      </w:pPr>
      <w:r>
        <w:separator/>
      </w:r>
    </w:p>
  </w:footnote>
  <w:footnote w:type="continuationSeparator" w:id="0">
    <w:p w:rsidR="00425F96" w:rsidRDefault="00425F96" w:rsidP="00BB706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52467"/>
    <w:multiLevelType w:val="hybridMultilevel"/>
    <w:tmpl w:val="830A84B4"/>
    <w:lvl w:ilvl="0" w:tplc="AA7CDCB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Meta-Analysis PNL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0wz59frfwzzlets97pxw5haspsdrffwdtr&quot;&gt;JanHamling@pnlee.co.uk&lt;record-ids&gt;&lt;item&gt;3488&lt;/item&gt;&lt;item&gt;3645&lt;/item&gt;&lt;item&gt;4608&lt;/item&gt;&lt;item&gt;4610&lt;/item&gt;&lt;item&gt;4611&lt;/item&gt;&lt;item&gt;5069&lt;/item&gt;&lt;item&gt;5076&lt;/item&gt;&lt;item&gt;6595&lt;/item&gt;&lt;item&gt;7693&lt;/item&gt;&lt;item&gt;7878&lt;/item&gt;&lt;item&gt;8012&lt;/item&gt;&lt;item&gt;8013&lt;/item&gt;&lt;item&gt;8014&lt;/item&gt;&lt;item&gt;8251&lt;/item&gt;&lt;item&gt;8559&lt;/item&gt;&lt;item&gt;8701&lt;/item&gt;&lt;item&gt;8707&lt;/item&gt;&lt;item&gt;8723&lt;/item&gt;&lt;item&gt;9523&lt;/item&gt;&lt;item&gt;10781&lt;/item&gt;&lt;item&gt;10782&lt;/item&gt;&lt;item&gt;11726&lt;/item&gt;&lt;item&gt;11729&lt;/item&gt;&lt;item&gt;12469&lt;/item&gt;&lt;item&gt;13681&lt;/item&gt;&lt;item&gt;16399&lt;/item&gt;&lt;item&gt;16418&lt;/item&gt;&lt;item&gt;16421&lt;/item&gt;&lt;item&gt;16464&lt;/item&gt;&lt;item&gt;16561&lt;/item&gt;&lt;item&gt;16760&lt;/item&gt;&lt;item&gt;20791&lt;/item&gt;&lt;item&gt;20792&lt;/item&gt;&lt;item&gt;21047&lt;/item&gt;&lt;item&gt;21411&lt;/item&gt;&lt;item&gt;21415&lt;/item&gt;&lt;item&gt;21938&lt;/item&gt;&lt;item&gt;25382&lt;/item&gt;&lt;item&gt;25631&lt;/item&gt;&lt;item&gt;26103&lt;/item&gt;&lt;item&gt;26104&lt;/item&gt;&lt;item&gt;27414&lt;/item&gt;&lt;item&gt;27415&lt;/item&gt;&lt;item&gt;28117&lt;/item&gt;&lt;item&gt;28674&lt;/item&gt;&lt;item&gt;28676&lt;/item&gt;&lt;item&gt;29374&lt;/item&gt;&lt;item&gt;29414&lt;/item&gt;&lt;item&gt;29828&lt;/item&gt;&lt;item&gt;30049&lt;/item&gt;&lt;item&gt;30393&lt;/item&gt;&lt;item&gt;30440&lt;/item&gt;&lt;item&gt;30913&lt;/item&gt;&lt;item&gt;31117&lt;/item&gt;&lt;item&gt;31118&lt;/item&gt;&lt;item&gt;31122&lt;/item&gt;&lt;item&gt;31583&lt;/item&gt;&lt;item&gt;32471&lt;/item&gt;&lt;item&gt;33341&lt;/item&gt;&lt;item&gt;33362&lt;/item&gt;&lt;item&gt;33718&lt;/item&gt;&lt;item&gt;34203&lt;/item&gt;&lt;item&gt;34335&lt;/item&gt;&lt;item&gt;34516&lt;/item&gt;&lt;item&gt;34872&lt;/item&gt;&lt;item&gt;35166&lt;/item&gt;&lt;item&gt;35548&lt;/item&gt;&lt;item&gt;36036&lt;/item&gt;&lt;item&gt;36284&lt;/item&gt;&lt;item&gt;37903&lt;/item&gt;&lt;item&gt;38314&lt;/item&gt;&lt;item&gt;39367&lt;/item&gt;&lt;item&gt;40332&lt;/item&gt;&lt;item&gt;41391&lt;/item&gt;&lt;item&gt;41443&lt;/item&gt;&lt;item&gt;41625&lt;/item&gt;&lt;item&gt;41770&lt;/item&gt;&lt;item&gt;48083&lt;/item&gt;&lt;item&gt;48084&lt;/item&gt;&lt;item&gt;48102&lt;/item&gt;&lt;item&gt;48114&lt;/item&gt;&lt;item&gt;48123&lt;/item&gt;&lt;item&gt;48136&lt;/item&gt;&lt;item&gt;48141&lt;/item&gt;&lt;item&gt;48955&lt;/item&gt;&lt;item&gt;49467&lt;/item&gt;&lt;item&gt;49470&lt;/item&gt;&lt;item&gt;49480&lt;/item&gt;&lt;item&gt;49484&lt;/item&gt;&lt;item&gt;49491&lt;/item&gt;&lt;item&gt;49505&lt;/item&gt;&lt;item&gt;54178&lt;/item&gt;&lt;item&gt;55279&lt;/item&gt;&lt;item&gt;55282&lt;/item&gt;&lt;item&gt;55298&lt;/item&gt;&lt;item&gt;55304&lt;/item&gt;&lt;item&gt;55325&lt;/item&gt;&lt;item&gt;55327&lt;/item&gt;&lt;item&gt;55330&lt;/item&gt;&lt;item&gt;55331&lt;/item&gt;&lt;item&gt;55335&lt;/item&gt;&lt;item&gt;55367&lt;/item&gt;&lt;item&gt;55378&lt;/item&gt;&lt;item&gt;55394&lt;/item&gt;&lt;item&gt;55435&lt;/item&gt;&lt;item&gt;55453&lt;/item&gt;&lt;item&gt;55464&lt;/item&gt;&lt;item&gt;55465&lt;/item&gt;&lt;item&gt;55484&lt;/item&gt;&lt;item&gt;55488&lt;/item&gt;&lt;item&gt;55511&lt;/item&gt;&lt;item&gt;55520&lt;/item&gt;&lt;item&gt;55528&lt;/item&gt;&lt;item&gt;55547&lt;/item&gt;&lt;item&gt;55604&lt;/item&gt;&lt;item&gt;55672&lt;/item&gt;&lt;item&gt;55705&lt;/item&gt;&lt;/record-ids&gt;&lt;/item&gt;&lt;/Libraries&gt;"/>
  </w:docVars>
  <w:rsids>
    <w:rsidRoot w:val="00667496"/>
    <w:rsid w:val="000004C8"/>
    <w:rsid w:val="0000267D"/>
    <w:rsid w:val="000052E1"/>
    <w:rsid w:val="00016E90"/>
    <w:rsid w:val="000833A5"/>
    <w:rsid w:val="0017319B"/>
    <w:rsid w:val="0019014C"/>
    <w:rsid w:val="001940EA"/>
    <w:rsid w:val="001B3BEC"/>
    <w:rsid w:val="001D5B71"/>
    <w:rsid w:val="001F2F2B"/>
    <w:rsid w:val="0020232C"/>
    <w:rsid w:val="002129D0"/>
    <w:rsid w:val="002372A4"/>
    <w:rsid w:val="00237D01"/>
    <w:rsid w:val="002431F5"/>
    <w:rsid w:val="0024579A"/>
    <w:rsid w:val="00255BA4"/>
    <w:rsid w:val="0027312A"/>
    <w:rsid w:val="00281203"/>
    <w:rsid w:val="00292324"/>
    <w:rsid w:val="002B5682"/>
    <w:rsid w:val="002C3ABF"/>
    <w:rsid w:val="002F3DCC"/>
    <w:rsid w:val="0030308F"/>
    <w:rsid w:val="00335810"/>
    <w:rsid w:val="00386232"/>
    <w:rsid w:val="003913DC"/>
    <w:rsid w:val="003C4F11"/>
    <w:rsid w:val="003D25A5"/>
    <w:rsid w:val="003E2DDB"/>
    <w:rsid w:val="003F2368"/>
    <w:rsid w:val="00422A78"/>
    <w:rsid w:val="00425F96"/>
    <w:rsid w:val="00431E3C"/>
    <w:rsid w:val="00433B47"/>
    <w:rsid w:val="00465A16"/>
    <w:rsid w:val="00516E28"/>
    <w:rsid w:val="0056454A"/>
    <w:rsid w:val="00595170"/>
    <w:rsid w:val="005B5561"/>
    <w:rsid w:val="005B6435"/>
    <w:rsid w:val="0064248E"/>
    <w:rsid w:val="006429FA"/>
    <w:rsid w:val="00646E45"/>
    <w:rsid w:val="00667496"/>
    <w:rsid w:val="006713D4"/>
    <w:rsid w:val="006D2148"/>
    <w:rsid w:val="006F3000"/>
    <w:rsid w:val="007227D2"/>
    <w:rsid w:val="0073769E"/>
    <w:rsid w:val="00747EAC"/>
    <w:rsid w:val="00780869"/>
    <w:rsid w:val="0078578A"/>
    <w:rsid w:val="007D02C4"/>
    <w:rsid w:val="00802BF0"/>
    <w:rsid w:val="00804242"/>
    <w:rsid w:val="00891CAD"/>
    <w:rsid w:val="008B5CC9"/>
    <w:rsid w:val="008F30A7"/>
    <w:rsid w:val="00907B7D"/>
    <w:rsid w:val="00945814"/>
    <w:rsid w:val="009570A0"/>
    <w:rsid w:val="0097383D"/>
    <w:rsid w:val="009C688A"/>
    <w:rsid w:val="00A05F46"/>
    <w:rsid w:val="00A14080"/>
    <w:rsid w:val="00A41C88"/>
    <w:rsid w:val="00A5584C"/>
    <w:rsid w:val="00A80722"/>
    <w:rsid w:val="00A969E4"/>
    <w:rsid w:val="00AA3240"/>
    <w:rsid w:val="00AB1F5B"/>
    <w:rsid w:val="00AF447B"/>
    <w:rsid w:val="00B257A9"/>
    <w:rsid w:val="00B83673"/>
    <w:rsid w:val="00B91AE3"/>
    <w:rsid w:val="00B92F05"/>
    <w:rsid w:val="00BB7066"/>
    <w:rsid w:val="00C0351D"/>
    <w:rsid w:val="00C13499"/>
    <w:rsid w:val="00C2140E"/>
    <w:rsid w:val="00C51C0F"/>
    <w:rsid w:val="00C57B24"/>
    <w:rsid w:val="00C822D7"/>
    <w:rsid w:val="00CA3101"/>
    <w:rsid w:val="00CC0F36"/>
    <w:rsid w:val="00D2569E"/>
    <w:rsid w:val="00D41006"/>
    <w:rsid w:val="00D610F4"/>
    <w:rsid w:val="00DC10D5"/>
    <w:rsid w:val="00DD4612"/>
    <w:rsid w:val="00DF2C34"/>
    <w:rsid w:val="00E06274"/>
    <w:rsid w:val="00E0743C"/>
    <w:rsid w:val="00E505F6"/>
    <w:rsid w:val="00E66A14"/>
    <w:rsid w:val="00E96F49"/>
    <w:rsid w:val="00EB2ED1"/>
    <w:rsid w:val="00F449C7"/>
    <w:rsid w:val="00FD1157"/>
    <w:rsid w:val="00FE3665"/>
    <w:rsid w:val="00FE6830"/>
    <w:rsid w:val="00FF439C"/>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496"/>
    <w:pPr>
      <w:spacing w:after="0" w:line="480" w:lineRule="auto"/>
    </w:pPr>
    <w:rPr>
      <w:rFonts w:ascii="Times New Roman" w:eastAsia="Times New Roman" w:hAnsi="Times New Roman" w:cs="Times New Roman"/>
      <w:sz w:val="24"/>
      <w:szCs w:val="24"/>
    </w:rPr>
  </w:style>
  <w:style w:type="paragraph" w:styleId="1">
    <w:name w:val="heading 1"/>
    <w:basedOn w:val="a"/>
    <w:next w:val="a"/>
    <w:link w:val="1Char"/>
    <w:uiPriority w:val="9"/>
    <w:qFormat/>
    <w:rsid w:val="00595170"/>
    <w:pPr>
      <w:keepNext/>
      <w:spacing w:before="480" w:line="360" w:lineRule="auto"/>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016E90"/>
    <w:pPr>
      <w:keepNext/>
      <w:spacing w:before="200" w:line="360" w:lineRule="auto"/>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016E90"/>
    <w:pPr>
      <w:keepNext/>
      <w:spacing w:before="200" w:line="271" w:lineRule="auto"/>
      <w:outlineLvl w:val="2"/>
    </w:pPr>
    <w:rPr>
      <w:rFonts w:asciiTheme="majorHAnsi" w:eastAsiaTheme="majorEastAsia" w:hAnsiTheme="majorHAnsi" w:cstheme="majorBidi"/>
      <w:b/>
      <w:bCs/>
      <w:sz w:val="22"/>
      <w:szCs w:val="22"/>
    </w:rPr>
  </w:style>
  <w:style w:type="paragraph" w:styleId="4">
    <w:name w:val="heading 4"/>
    <w:basedOn w:val="a"/>
    <w:next w:val="a"/>
    <w:link w:val="4Char"/>
    <w:uiPriority w:val="9"/>
    <w:semiHidden/>
    <w:unhideWhenUsed/>
    <w:qFormat/>
    <w:rsid w:val="00016E90"/>
    <w:pPr>
      <w:keepNext/>
      <w:spacing w:before="200" w:line="360" w:lineRule="auto"/>
      <w:outlineLvl w:val="3"/>
    </w:pPr>
    <w:rPr>
      <w:rFonts w:asciiTheme="majorHAnsi" w:eastAsiaTheme="majorEastAsia" w:hAnsiTheme="majorHAnsi" w:cstheme="majorBidi"/>
      <w:b/>
      <w:bCs/>
      <w:i/>
      <w:iCs/>
      <w:sz w:val="22"/>
      <w:szCs w:val="22"/>
    </w:rPr>
  </w:style>
  <w:style w:type="paragraph" w:styleId="5">
    <w:name w:val="heading 5"/>
    <w:basedOn w:val="a"/>
    <w:next w:val="a"/>
    <w:link w:val="5Char"/>
    <w:uiPriority w:val="9"/>
    <w:semiHidden/>
    <w:unhideWhenUsed/>
    <w:qFormat/>
    <w:rsid w:val="003F2368"/>
    <w:pPr>
      <w:spacing w:before="200" w:line="360" w:lineRule="auto"/>
      <w:outlineLvl w:val="4"/>
    </w:pPr>
    <w:rPr>
      <w:rFonts w:asciiTheme="majorHAnsi" w:eastAsiaTheme="majorEastAsia" w:hAnsiTheme="majorHAnsi" w:cstheme="majorBidi"/>
      <w:b/>
      <w:bCs/>
      <w:color w:val="7F7F7F" w:themeColor="text1" w:themeTint="80"/>
      <w:sz w:val="22"/>
      <w:szCs w:val="22"/>
    </w:rPr>
  </w:style>
  <w:style w:type="paragraph" w:styleId="6">
    <w:name w:val="heading 6"/>
    <w:basedOn w:val="a"/>
    <w:next w:val="a"/>
    <w:link w:val="6Char"/>
    <w:uiPriority w:val="9"/>
    <w:semiHidden/>
    <w:unhideWhenUsed/>
    <w:qFormat/>
    <w:rsid w:val="003F2368"/>
    <w:pPr>
      <w:spacing w:line="271" w:lineRule="auto"/>
      <w:outlineLvl w:val="5"/>
    </w:pPr>
    <w:rPr>
      <w:rFonts w:asciiTheme="majorHAnsi" w:eastAsiaTheme="majorEastAsia" w:hAnsiTheme="majorHAnsi" w:cstheme="majorBidi"/>
      <w:b/>
      <w:bCs/>
      <w:i/>
      <w:iCs/>
      <w:color w:val="7F7F7F" w:themeColor="text1" w:themeTint="80"/>
      <w:sz w:val="22"/>
      <w:szCs w:val="22"/>
    </w:rPr>
  </w:style>
  <w:style w:type="paragraph" w:styleId="7">
    <w:name w:val="heading 7"/>
    <w:basedOn w:val="a"/>
    <w:next w:val="a"/>
    <w:link w:val="7Char"/>
    <w:uiPriority w:val="9"/>
    <w:semiHidden/>
    <w:unhideWhenUsed/>
    <w:qFormat/>
    <w:rsid w:val="003F2368"/>
    <w:pPr>
      <w:spacing w:line="360" w:lineRule="auto"/>
      <w:outlineLvl w:val="6"/>
    </w:pPr>
    <w:rPr>
      <w:rFonts w:asciiTheme="majorHAnsi" w:eastAsiaTheme="majorEastAsia" w:hAnsiTheme="majorHAnsi" w:cstheme="majorBidi"/>
      <w:i/>
      <w:iCs/>
      <w:sz w:val="22"/>
      <w:szCs w:val="22"/>
    </w:rPr>
  </w:style>
  <w:style w:type="paragraph" w:styleId="8">
    <w:name w:val="heading 8"/>
    <w:basedOn w:val="a"/>
    <w:next w:val="a"/>
    <w:link w:val="8Char"/>
    <w:uiPriority w:val="9"/>
    <w:semiHidden/>
    <w:unhideWhenUsed/>
    <w:qFormat/>
    <w:rsid w:val="003F2368"/>
    <w:pPr>
      <w:spacing w:line="360" w:lineRule="auto"/>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3F2368"/>
    <w:pPr>
      <w:spacing w:line="360" w:lineRule="auto"/>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016E90"/>
    <w:pPr>
      <w:spacing w:after="0" w:line="240" w:lineRule="auto"/>
    </w:pPr>
    <w:rPr>
      <w:rFonts w:ascii="Times New Roman" w:hAnsi="Times New Roman"/>
      <w:sz w:val="24"/>
    </w:rPr>
  </w:style>
  <w:style w:type="character" w:customStyle="1" w:styleId="1Char">
    <w:name w:val="标题 1 Char"/>
    <w:basedOn w:val="a0"/>
    <w:link w:val="1"/>
    <w:uiPriority w:val="9"/>
    <w:rsid w:val="00595170"/>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016E90"/>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016E90"/>
    <w:rPr>
      <w:rFonts w:asciiTheme="majorHAnsi" w:eastAsiaTheme="majorEastAsia" w:hAnsiTheme="majorHAnsi" w:cstheme="majorBidi"/>
      <w:b/>
      <w:bCs/>
    </w:rPr>
  </w:style>
  <w:style w:type="character" w:customStyle="1" w:styleId="4Char">
    <w:name w:val="标题 4 Char"/>
    <w:basedOn w:val="a0"/>
    <w:link w:val="4"/>
    <w:uiPriority w:val="9"/>
    <w:semiHidden/>
    <w:rsid w:val="00016E90"/>
    <w:rPr>
      <w:rFonts w:asciiTheme="majorHAnsi" w:eastAsiaTheme="majorEastAsia" w:hAnsiTheme="majorHAnsi" w:cstheme="majorBidi"/>
      <w:b/>
      <w:bCs/>
      <w:i/>
      <w:iCs/>
    </w:rPr>
  </w:style>
  <w:style w:type="character" w:customStyle="1" w:styleId="5Char">
    <w:name w:val="标题 5 Char"/>
    <w:basedOn w:val="a0"/>
    <w:link w:val="5"/>
    <w:uiPriority w:val="9"/>
    <w:semiHidden/>
    <w:rsid w:val="003F2368"/>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3F2368"/>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3F2368"/>
    <w:rPr>
      <w:rFonts w:asciiTheme="majorHAnsi" w:eastAsiaTheme="majorEastAsia" w:hAnsiTheme="majorHAnsi" w:cstheme="majorBidi"/>
      <w:i/>
      <w:iCs/>
    </w:rPr>
  </w:style>
  <w:style w:type="character" w:customStyle="1" w:styleId="8Char">
    <w:name w:val="标题 8 Char"/>
    <w:basedOn w:val="a0"/>
    <w:link w:val="8"/>
    <w:uiPriority w:val="9"/>
    <w:semiHidden/>
    <w:rsid w:val="003F2368"/>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3F2368"/>
    <w:rPr>
      <w:rFonts w:asciiTheme="majorHAnsi" w:eastAsiaTheme="majorEastAsia" w:hAnsiTheme="majorHAnsi" w:cstheme="majorBidi"/>
      <w:i/>
      <w:iCs/>
      <w:spacing w:val="5"/>
      <w:sz w:val="20"/>
      <w:szCs w:val="20"/>
    </w:rPr>
  </w:style>
  <w:style w:type="paragraph" w:styleId="a4">
    <w:name w:val="Title"/>
    <w:basedOn w:val="a"/>
    <w:next w:val="a"/>
    <w:link w:val="Char"/>
    <w:uiPriority w:val="10"/>
    <w:qFormat/>
    <w:rsid w:val="0064248E"/>
    <w:pPr>
      <w:spacing w:after="200" w:line="240" w:lineRule="auto"/>
      <w:contextualSpacing/>
    </w:pPr>
    <w:rPr>
      <w:rFonts w:asciiTheme="majorHAnsi" w:eastAsiaTheme="majorEastAsia" w:hAnsiTheme="majorHAnsi" w:cstheme="majorBidi"/>
      <w:b/>
      <w:sz w:val="28"/>
      <w:szCs w:val="52"/>
    </w:rPr>
  </w:style>
  <w:style w:type="character" w:customStyle="1" w:styleId="Char">
    <w:name w:val="标题 Char"/>
    <w:basedOn w:val="a0"/>
    <w:link w:val="a4"/>
    <w:uiPriority w:val="10"/>
    <w:rsid w:val="0064248E"/>
    <w:rPr>
      <w:rFonts w:asciiTheme="majorHAnsi" w:eastAsiaTheme="majorEastAsia" w:hAnsiTheme="majorHAnsi" w:cstheme="majorBidi"/>
      <w:b/>
      <w:sz w:val="28"/>
      <w:szCs w:val="52"/>
    </w:rPr>
  </w:style>
  <w:style w:type="paragraph" w:styleId="a5">
    <w:name w:val="Subtitle"/>
    <w:basedOn w:val="a"/>
    <w:next w:val="a"/>
    <w:link w:val="Char0"/>
    <w:uiPriority w:val="11"/>
    <w:qFormat/>
    <w:rsid w:val="008B5CC9"/>
    <w:pPr>
      <w:spacing w:line="240" w:lineRule="auto"/>
    </w:pPr>
    <w:rPr>
      <w:rFonts w:asciiTheme="majorHAnsi" w:eastAsiaTheme="majorEastAsia" w:hAnsiTheme="majorHAnsi" w:cstheme="majorBidi"/>
      <w:b/>
      <w:iCs/>
    </w:rPr>
  </w:style>
  <w:style w:type="character" w:customStyle="1" w:styleId="Char0">
    <w:name w:val="副标题 Char"/>
    <w:basedOn w:val="a0"/>
    <w:link w:val="a5"/>
    <w:uiPriority w:val="11"/>
    <w:rsid w:val="008B5CC9"/>
    <w:rPr>
      <w:rFonts w:asciiTheme="majorHAnsi" w:eastAsiaTheme="majorEastAsia" w:hAnsiTheme="majorHAnsi" w:cstheme="majorBidi"/>
      <w:b/>
      <w:iCs/>
      <w:sz w:val="24"/>
      <w:szCs w:val="24"/>
    </w:rPr>
  </w:style>
  <w:style w:type="character" w:styleId="a6">
    <w:name w:val="Strong"/>
    <w:uiPriority w:val="22"/>
    <w:qFormat/>
    <w:rsid w:val="003F2368"/>
    <w:rPr>
      <w:b/>
      <w:bCs/>
    </w:rPr>
  </w:style>
  <w:style w:type="character" w:styleId="a7">
    <w:name w:val="Emphasis"/>
    <w:uiPriority w:val="20"/>
    <w:qFormat/>
    <w:rsid w:val="003F2368"/>
    <w:rPr>
      <w:b/>
      <w:bCs/>
      <w:i/>
      <w:iCs/>
      <w:spacing w:val="10"/>
      <w:bdr w:val="none" w:sz="0" w:space="0" w:color="auto"/>
      <w:shd w:val="clear" w:color="auto" w:fill="auto"/>
    </w:rPr>
  </w:style>
  <w:style w:type="paragraph" w:styleId="a8">
    <w:name w:val="List Paragraph"/>
    <w:basedOn w:val="a"/>
    <w:uiPriority w:val="34"/>
    <w:qFormat/>
    <w:rsid w:val="003F2368"/>
    <w:pPr>
      <w:spacing w:after="200" w:line="360" w:lineRule="auto"/>
      <w:ind w:left="720"/>
      <w:contextualSpacing/>
    </w:pPr>
    <w:rPr>
      <w:rFonts w:eastAsiaTheme="minorHAnsi" w:cstheme="minorBidi"/>
      <w:szCs w:val="22"/>
    </w:rPr>
  </w:style>
  <w:style w:type="paragraph" w:styleId="a9">
    <w:name w:val="Quote"/>
    <w:basedOn w:val="a"/>
    <w:next w:val="a"/>
    <w:link w:val="Char1"/>
    <w:uiPriority w:val="29"/>
    <w:qFormat/>
    <w:rsid w:val="00016E90"/>
    <w:pPr>
      <w:spacing w:after="200" w:line="360" w:lineRule="auto"/>
      <w:ind w:left="357" w:right="357"/>
    </w:pPr>
    <w:rPr>
      <w:rFonts w:ascii="Gill Sans" w:eastAsiaTheme="minorHAnsi" w:hAnsi="Gill Sans" w:cstheme="minorBidi"/>
      <w:iCs/>
      <w:szCs w:val="22"/>
    </w:rPr>
  </w:style>
  <w:style w:type="character" w:customStyle="1" w:styleId="Char1">
    <w:name w:val="引用 Char"/>
    <w:basedOn w:val="a0"/>
    <w:link w:val="a9"/>
    <w:uiPriority w:val="29"/>
    <w:rsid w:val="00016E90"/>
    <w:rPr>
      <w:rFonts w:ascii="Gill Sans" w:hAnsi="Gill Sans"/>
      <w:iCs/>
      <w:sz w:val="24"/>
    </w:rPr>
  </w:style>
  <w:style w:type="paragraph" w:styleId="aa">
    <w:name w:val="Intense Quote"/>
    <w:basedOn w:val="a"/>
    <w:next w:val="a"/>
    <w:link w:val="Char2"/>
    <w:uiPriority w:val="30"/>
    <w:qFormat/>
    <w:rsid w:val="00016E90"/>
    <w:pPr>
      <w:pBdr>
        <w:bottom w:val="single" w:sz="4" w:space="1" w:color="auto"/>
      </w:pBdr>
      <w:spacing w:after="200" w:line="360" w:lineRule="auto"/>
      <w:ind w:left="1009" w:right="1151"/>
      <w:jc w:val="both"/>
    </w:pPr>
    <w:rPr>
      <w:rFonts w:ascii="Gill Sans" w:eastAsiaTheme="minorHAnsi" w:hAnsi="Gill Sans" w:cstheme="minorBidi"/>
      <w:b/>
      <w:bCs/>
      <w:i/>
      <w:iCs/>
      <w:szCs w:val="22"/>
    </w:rPr>
  </w:style>
  <w:style w:type="character" w:customStyle="1" w:styleId="Char2">
    <w:name w:val="明显引用 Char"/>
    <w:basedOn w:val="a0"/>
    <w:link w:val="aa"/>
    <w:uiPriority w:val="30"/>
    <w:rsid w:val="00016E90"/>
    <w:rPr>
      <w:rFonts w:ascii="Gill Sans" w:hAnsi="Gill Sans"/>
      <w:b/>
      <w:bCs/>
      <w:i/>
      <w:iCs/>
      <w:sz w:val="24"/>
    </w:rPr>
  </w:style>
  <w:style w:type="character" w:styleId="ab">
    <w:name w:val="Subtle Emphasis"/>
    <w:uiPriority w:val="19"/>
    <w:qFormat/>
    <w:rsid w:val="003F2368"/>
    <w:rPr>
      <w:i/>
      <w:iCs/>
    </w:rPr>
  </w:style>
  <w:style w:type="character" w:styleId="ac">
    <w:name w:val="Intense Emphasis"/>
    <w:uiPriority w:val="21"/>
    <w:qFormat/>
    <w:rsid w:val="003F2368"/>
    <w:rPr>
      <w:b/>
      <w:bCs/>
    </w:rPr>
  </w:style>
  <w:style w:type="character" w:styleId="ad">
    <w:name w:val="Subtle Reference"/>
    <w:uiPriority w:val="31"/>
    <w:qFormat/>
    <w:rsid w:val="003F2368"/>
    <w:rPr>
      <w:smallCaps/>
    </w:rPr>
  </w:style>
  <w:style w:type="character" w:styleId="ae">
    <w:name w:val="Intense Reference"/>
    <w:uiPriority w:val="32"/>
    <w:qFormat/>
    <w:rsid w:val="003F2368"/>
    <w:rPr>
      <w:smallCaps/>
      <w:spacing w:val="5"/>
      <w:u w:val="single"/>
    </w:rPr>
  </w:style>
  <w:style w:type="character" w:styleId="af">
    <w:name w:val="Book Title"/>
    <w:uiPriority w:val="33"/>
    <w:qFormat/>
    <w:rsid w:val="003F2368"/>
    <w:rPr>
      <w:i/>
      <w:iCs/>
      <w:smallCaps/>
      <w:spacing w:val="5"/>
    </w:rPr>
  </w:style>
  <w:style w:type="paragraph" w:styleId="TOC">
    <w:name w:val="TOC Heading"/>
    <w:basedOn w:val="1"/>
    <w:next w:val="a"/>
    <w:uiPriority w:val="39"/>
    <w:semiHidden/>
    <w:unhideWhenUsed/>
    <w:qFormat/>
    <w:rsid w:val="003F2368"/>
    <w:pPr>
      <w:outlineLvl w:val="9"/>
    </w:pPr>
    <w:rPr>
      <w:lang w:bidi="en-US"/>
    </w:rPr>
  </w:style>
  <w:style w:type="paragraph" w:styleId="af0">
    <w:name w:val="header"/>
    <w:basedOn w:val="a"/>
    <w:link w:val="Char3"/>
    <w:uiPriority w:val="99"/>
    <w:unhideWhenUsed/>
    <w:rsid w:val="00BB7066"/>
    <w:pPr>
      <w:tabs>
        <w:tab w:val="center" w:pos="4513"/>
        <w:tab w:val="right" w:pos="9026"/>
      </w:tabs>
      <w:spacing w:line="240" w:lineRule="auto"/>
    </w:pPr>
    <w:rPr>
      <w:rFonts w:eastAsiaTheme="minorHAnsi" w:cstheme="minorBidi"/>
      <w:szCs w:val="22"/>
    </w:rPr>
  </w:style>
  <w:style w:type="character" w:customStyle="1" w:styleId="Char3">
    <w:name w:val="页眉 Char"/>
    <w:basedOn w:val="a0"/>
    <w:link w:val="af0"/>
    <w:uiPriority w:val="99"/>
    <w:rsid w:val="00BB7066"/>
    <w:rPr>
      <w:rFonts w:ascii="Times New Roman" w:hAnsi="Times New Roman"/>
      <w:sz w:val="24"/>
    </w:rPr>
  </w:style>
  <w:style w:type="paragraph" w:styleId="af1">
    <w:name w:val="footer"/>
    <w:basedOn w:val="a"/>
    <w:link w:val="Char4"/>
    <w:uiPriority w:val="99"/>
    <w:unhideWhenUsed/>
    <w:rsid w:val="00BB7066"/>
    <w:pPr>
      <w:tabs>
        <w:tab w:val="center" w:pos="4513"/>
        <w:tab w:val="right" w:pos="9026"/>
      </w:tabs>
      <w:spacing w:line="240" w:lineRule="auto"/>
    </w:pPr>
    <w:rPr>
      <w:rFonts w:eastAsiaTheme="minorHAnsi" w:cstheme="minorBidi"/>
      <w:szCs w:val="22"/>
    </w:rPr>
  </w:style>
  <w:style w:type="character" w:customStyle="1" w:styleId="Char4">
    <w:name w:val="页脚 Char"/>
    <w:basedOn w:val="a0"/>
    <w:link w:val="af1"/>
    <w:uiPriority w:val="99"/>
    <w:rsid w:val="00BB7066"/>
    <w:rPr>
      <w:rFonts w:ascii="Times New Roman" w:hAnsi="Times New Roman"/>
      <w:sz w:val="24"/>
    </w:rPr>
  </w:style>
  <w:style w:type="table" w:styleId="af2">
    <w:name w:val="Table Grid"/>
    <w:basedOn w:val="a1"/>
    <w:uiPriority w:val="59"/>
    <w:rsid w:val="00431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alloon Text"/>
    <w:basedOn w:val="a"/>
    <w:link w:val="Char5"/>
    <w:uiPriority w:val="99"/>
    <w:semiHidden/>
    <w:unhideWhenUsed/>
    <w:rsid w:val="00891CAD"/>
    <w:pPr>
      <w:spacing w:line="240" w:lineRule="auto"/>
    </w:pPr>
    <w:rPr>
      <w:rFonts w:ascii="Segoe UI" w:eastAsiaTheme="minorEastAsia" w:hAnsi="Segoe UI" w:cs="Segoe UI"/>
      <w:sz w:val="18"/>
      <w:szCs w:val="18"/>
      <w:lang w:eastAsia="ko-KR"/>
    </w:rPr>
  </w:style>
  <w:style w:type="character" w:customStyle="1" w:styleId="Char5">
    <w:name w:val="批注框文本 Char"/>
    <w:basedOn w:val="a0"/>
    <w:link w:val="af3"/>
    <w:uiPriority w:val="99"/>
    <w:semiHidden/>
    <w:rsid w:val="00891CAD"/>
    <w:rPr>
      <w:rFonts w:ascii="Segoe UI" w:eastAsiaTheme="minorEastAsia" w:hAnsi="Segoe UI" w:cs="Segoe UI"/>
      <w:sz w:val="18"/>
      <w:szCs w:val="18"/>
      <w:lang w:eastAsia="ko-KR"/>
    </w:rPr>
  </w:style>
  <w:style w:type="paragraph" w:customStyle="1" w:styleId="EndNoteBibliographyTitle">
    <w:name w:val="EndNote Bibliography Title"/>
    <w:basedOn w:val="a"/>
    <w:link w:val="EndNoteBibliographyTitleChar"/>
    <w:rsid w:val="00891CAD"/>
    <w:pPr>
      <w:spacing w:line="360" w:lineRule="auto"/>
      <w:jc w:val="center"/>
    </w:pPr>
    <w:rPr>
      <w:rFonts w:eastAsiaTheme="minorEastAsia"/>
      <w:noProof/>
      <w:szCs w:val="22"/>
      <w:lang w:eastAsia="ko-KR"/>
    </w:rPr>
  </w:style>
  <w:style w:type="character" w:customStyle="1" w:styleId="EndNoteBibliographyTitleChar">
    <w:name w:val="EndNote Bibliography Title Char"/>
    <w:basedOn w:val="a0"/>
    <w:link w:val="EndNoteBibliographyTitle"/>
    <w:rsid w:val="00891CAD"/>
    <w:rPr>
      <w:rFonts w:ascii="Times New Roman" w:eastAsiaTheme="minorEastAsia" w:hAnsi="Times New Roman" w:cs="Times New Roman"/>
      <w:noProof/>
      <w:sz w:val="24"/>
      <w:lang w:eastAsia="ko-KR"/>
    </w:rPr>
  </w:style>
  <w:style w:type="paragraph" w:customStyle="1" w:styleId="EndNoteBibliography">
    <w:name w:val="EndNote Bibliography"/>
    <w:basedOn w:val="a"/>
    <w:link w:val="EndNoteBibliographyChar"/>
    <w:rsid w:val="00891CAD"/>
    <w:pPr>
      <w:spacing w:after="200" w:line="240" w:lineRule="auto"/>
    </w:pPr>
    <w:rPr>
      <w:rFonts w:eastAsiaTheme="minorEastAsia"/>
      <w:noProof/>
      <w:szCs w:val="22"/>
      <w:lang w:eastAsia="ko-KR"/>
    </w:rPr>
  </w:style>
  <w:style w:type="character" w:customStyle="1" w:styleId="EndNoteBibliographyChar">
    <w:name w:val="EndNote Bibliography Char"/>
    <w:basedOn w:val="a0"/>
    <w:link w:val="EndNoteBibliography"/>
    <w:rsid w:val="00891CAD"/>
    <w:rPr>
      <w:rFonts w:ascii="Times New Roman" w:eastAsiaTheme="minorEastAsia" w:hAnsi="Times New Roman" w:cs="Times New Roman"/>
      <w:noProof/>
      <w:sz w:val="24"/>
      <w:lang w:eastAsia="ko-KR"/>
    </w:rPr>
  </w:style>
  <w:style w:type="character" w:styleId="af4">
    <w:name w:val="Hyperlink"/>
    <w:basedOn w:val="a0"/>
    <w:uiPriority w:val="99"/>
    <w:unhideWhenUsed/>
    <w:rsid w:val="00891CAD"/>
    <w:rPr>
      <w:color w:val="0000FF" w:themeColor="hyperlink"/>
      <w:u w:val="single"/>
    </w:rPr>
  </w:style>
  <w:style w:type="paragraph" w:customStyle="1" w:styleId="RLStyle">
    <w:name w:val="RL_Style"/>
    <w:rsid w:val="009C688A"/>
    <w:pPr>
      <w:widowControl w:val="0"/>
      <w:autoSpaceDE w:val="0"/>
      <w:autoSpaceDN w:val="0"/>
      <w:adjustRightInd w:val="0"/>
      <w:spacing w:after="0" w:line="240" w:lineRule="auto"/>
    </w:pPr>
    <w:rPr>
      <w:rFonts w:eastAsiaTheme="minorEastAsia" w:cs="Times New Roman"/>
      <w:sz w:val="24"/>
      <w:szCs w:val="24"/>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496"/>
    <w:pPr>
      <w:spacing w:after="0" w:line="480" w:lineRule="auto"/>
    </w:pPr>
    <w:rPr>
      <w:rFonts w:ascii="Times New Roman" w:eastAsia="Times New Roman" w:hAnsi="Times New Roman" w:cs="Times New Roman"/>
      <w:sz w:val="24"/>
      <w:szCs w:val="24"/>
    </w:rPr>
  </w:style>
  <w:style w:type="paragraph" w:styleId="1">
    <w:name w:val="heading 1"/>
    <w:basedOn w:val="a"/>
    <w:next w:val="a"/>
    <w:link w:val="1Char"/>
    <w:uiPriority w:val="9"/>
    <w:qFormat/>
    <w:rsid w:val="00595170"/>
    <w:pPr>
      <w:keepNext/>
      <w:spacing w:before="480" w:line="360" w:lineRule="auto"/>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016E90"/>
    <w:pPr>
      <w:keepNext/>
      <w:spacing w:before="200" w:line="360" w:lineRule="auto"/>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016E90"/>
    <w:pPr>
      <w:keepNext/>
      <w:spacing w:before="200" w:line="271" w:lineRule="auto"/>
      <w:outlineLvl w:val="2"/>
    </w:pPr>
    <w:rPr>
      <w:rFonts w:asciiTheme="majorHAnsi" w:eastAsiaTheme="majorEastAsia" w:hAnsiTheme="majorHAnsi" w:cstheme="majorBidi"/>
      <w:b/>
      <w:bCs/>
      <w:sz w:val="22"/>
      <w:szCs w:val="22"/>
    </w:rPr>
  </w:style>
  <w:style w:type="paragraph" w:styleId="4">
    <w:name w:val="heading 4"/>
    <w:basedOn w:val="a"/>
    <w:next w:val="a"/>
    <w:link w:val="4Char"/>
    <w:uiPriority w:val="9"/>
    <w:semiHidden/>
    <w:unhideWhenUsed/>
    <w:qFormat/>
    <w:rsid w:val="00016E90"/>
    <w:pPr>
      <w:keepNext/>
      <w:spacing w:before="200" w:line="360" w:lineRule="auto"/>
      <w:outlineLvl w:val="3"/>
    </w:pPr>
    <w:rPr>
      <w:rFonts w:asciiTheme="majorHAnsi" w:eastAsiaTheme="majorEastAsia" w:hAnsiTheme="majorHAnsi" w:cstheme="majorBidi"/>
      <w:b/>
      <w:bCs/>
      <w:i/>
      <w:iCs/>
      <w:sz w:val="22"/>
      <w:szCs w:val="22"/>
    </w:rPr>
  </w:style>
  <w:style w:type="paragraph" w:styleId="5">
    <w:name w:val="heading 5"/>
    <w:basedOn w:val="a"/>
    <w:next w:val="a"/>
    <w:link w:val="5Char"/>
    <w:uiPriority w:val="9"/>
    <w:semiHidden/>
    <w:unhideWhenUsed/>
    <w:qFormat/>
    <w:rsid w:val="003F2368"/>
    <w:pPr>
      <w:spacing w:before="200" w:line="360" w:lineRule="auto"/>
      <w:outlineLvl w:val="4"/>
    </w:pPr>
    <w:rPr>
      <w:rFonts w:asciiTheme="majorHAnsi" w:eastAsiaTheme="majorEastAsia" w:hAnsiTheme="majorHAnsi" w:cstheme="majorBidi"/>
      <w:b/>
      <w:bCs/>
      <w:color w:val="7F7F7F" w:themeColor="text1" w:themeTint="80"/>
      <w:sz w:val="22"/>
      <w:szCs w:val="22"/>
    </w:rPr>
  </w:style>
  <w:style w:type="paragraph" w:styleId="6">
    <w:name w:val="heading 6"/>
    <w:basedOn w:val="a"/>
    <w:next w:val="a"/>
    <w:link w:val="6Char"/>
    <w:uiPriority w:val="9"/>
    <w:semiHidden/>
    <w:unhideWhenUsed/>
    <w:qFormat/>
    <w:rsid w:val="003F2368"/>
    <w:pPr>
      <w:spacing w:line="271" w:lineRule="auto"/>
      <w:outlineLvl w:val="5"/>
    </w:pPr>
    <w:rPr>
      <w:rFonts w:asciiTheme="majorHAnsi" w:eastAsiaTheme="majorEastAsia" w:hAnsiTheme="majorHAnsi" w:cstheme="majorBidi"/>
      <w:b/>
      <w:bCs/>
      <w:i/>
      <w:iCs/>
      <w:color w:val="7F7F7F" w:themeColor="text1" w:themeTint="80"/>
      <w:sz w:val="22"/>
      <w:szCs w:val="22"/>
    </w:rPr>
  </w:style>
  <w:style w:type="paragraph" w:styleId="7">
    <w:name w:val="heading 7"/>
    <w:basedOn w:val="a"/>
    <w:next w:val="a"/>
    <w:link w:val="7Char"/>
    <w:uiPriority w:val="9"/>
    <w:semiHidden/>
    <w:unhideWhenUsed/>
    <w:qFormat/>
    <w:rsid w:val="003F2368"/>
    <w:pPr>
      <w:spacing w:line="360" w:lineRule="auto"/>
      <w:outlineLvl w:val="6"/>
    </w:pPr>
    <w:rPr>
      <w:rFonts w:asciiTheme="majorHAnsi" w:eastAsiaTheme="majorEastAsia" w:hAnsiTheme="majorHAnsi" w:cstheme="majorBidi"/>
      <w:i/>
      <w:iCs/>
      <w:sz w:val="22"/>
      <w:szCs w:val="22"/>
    </w:rPr>
  </w:style>
  <w:style w:type="paragraph" w:styleId="8">
    <w:name w:val="heading 8"/>
    <w:basedOn w:val="a"/>
    <w:next w:val="a"/>
    <w:link w:val="8Char"/>
    <w:uiPriority w:val="9"/>
    <w:semiHidden/>
    <w:unhideWhenUsed/>
    <w:qFormat/>
    <w:rsid w:val="003F2368"/>
    <w:pPr>
      <w:spacing w:line="360" w:lineRule="auto"/>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3F2368"/>
    <w:pPr>
      <w:spacing w:line="360" w:lineRule="auto"/>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016E90"/>
    <w:pPr>
      <w:spacing w:after="0" w:line="240" w:lineRule="auto"/>
    </w:pPr>
    <w:rPr>
      <w:rFonts w:ascii="Times New Roman" w:hAnsi="Times New Roman"/>
      <w:sz w:val="24"/>
    </w:rPr>
  </w:style>
  <w:style w:type="character" w:customStyle="1" w:styleId="1Char">
    <w:name w:val="标题 1 Char"/>
    <w:basedOn w:val="a0"/>
    <w:link w:val="1"/>
    <w:uiPriority w:val="9"/>
    <w:rsid w:val="00595170"/>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016E90"/>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016E90"/>
    <w:rPr>
      <w:rFonts w:asciiTheme="majorHAnsi" w:eastAsiaTheme="majorEastAsia" w:hAnsiTheme="majorHAnsi" w:cstheme="majorBidi"/>
      <w:b/>
      <w:bCs/>
    </w:rPr>
  </w:style>
  <w:style w:type="character" w:customStyle="1" w:styleId="4Char">
    <w:name w:val="标题 4 Char"/>
    <w:basedOn w:val="a0"/>
    <w:link w:val="4"/>
    <w:uiPriority w:val="9"/>
    <w:semiHidden/>
    <w:rsid w:val="00016E90"/>
    <w:rPr>
      <w:rFonts w:asciiTheme="majorHAnsi" w:eastAsiaTheme="majorEastAsia" w:hAnsiTheme="majorHAnsi" w:cstheme="majorBidi"/>
      <w:b/>
      <w:bCs/>
      <w:i/>
      <w:iCs/>
    </w:rPr>
  </w:style>
  <w:style w:type="character" w:customStyle="1" w:styleId="5Char">
    <w:name w:val="标题 5 Char"/>
    <w:basedOn w:val="a0"/>
    <w:link w:val="5"/>
    <w:uiPriority w:val="9"/>
    <w:semiHidden/>
    <w:rsid w:val="003F2368"/>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3F2368"/>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3F2368"/>
    <w:rPr>
      <w:rFonts w:asciiTheme="majorHAnsi" w:eastAsiaTheme="majorEastAsia" w:hAnsiTheme="majorHAnsi" w:cstheme="majorBidi"/>
      <w:i/>
      <w:iCs/>
    </w:rPr>
  </w:style>
  <w:style w:type="character" w:customStyle="1" w:styleId="8Char">
    <w:name w:val="标题 8 Char"/>
    <w:basedOn w:val="a0"/>
    <w:link w:val="8"/>
    <w:uiPriority w:val="9"/>
    <w:semiHidden/>
    <w:rsid w:val="003F2368"/>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3F2368"/>
    <w:rPr>
      <w:rFonts w:asciiTheme="majorHAnsi" w:eastAsiaTheme="majorEastAsia" w:hAnsiTheme="majorHAnsi" w:cstheme="majorBidi"/>
      <w:i/>
      <w:iCs/>
      <w:spacing w:val="5"/>
      <w:sz w:val="20"/>
      <w:szCs w:val="20"/>
    </w:rPr>
  </w:style>
  <w:style w:type="paragraph" w:styleId="a4">
    <w:name w:val="Title"/>
    <w:basedOn w:val="a"/>
    <w:next w:val="a"/>
    <w:link w:val="Char"/>
    <w:uiPriority w:val="10"/>
    <w:qFormat/>
    <w:rsid w:val="0064248E"/>
    <w:pPr>
      <w:spacing w:after="200" w:line="240" w:lineRule="auto"/>
      <w:contextualSpacing/>
    </w:pPr>
    <w:rPr>
      <w:rFonts w:asciiTheme="majorHAnsi" w:eastAsiaTheme="majorEastAsia" w:hAnsiTheme="majorHAnsi" w:cstheme="majorBidi"/>
      <w:b/>
      <w:sz w:val="28"/>
      <w:szCs w:val="52"/>
    </w:rPr>
  </w:style>
  <w:style w:type="character" w:customStyle="1" w:styleId="Char">
    <w:name w:val="标题 Char"/>
    <w:basedOn w:val="a0"/>
    <w:link w:val="a4"/>
    <w:uiPriority w:val="10"/>
    <w:rsid w:val="0064248E"/>
    <w:rPr>
      <w:rFonts w:asciiTheme="majorHAnsi" w:eastAsiaTheme="majorEastAsia" w:hAnsiTheme="majorHAnsi" w:cstheme="majorBidi"/>
      <w:b/>
      <w:sz w:val="28"/>
      <w:szCs w:val="52"/>
    </w:rPr>
  </w:style>
  <w:style w:type="paragraph" w:styleId="a5">
    <w:name w:val="Subtitle"/>
    <w:basedOn w:val="a"/>
    <w:next w:val="a"/>
    <w:link w:val="Char0"/>
    <w:uiPriority w:val="11"/>
    <w:qFormat/>
    <w:rsid w:val="008B5CC9"/>
    <w:pPr>
      <w:spacing w:line="240" w:lineRule="auto"/>
    </w:pPr>
    <w:rPr>
      <w:rFonts w:asciiTheme="majorHAnsi" w:eastAsiaTheme="majorEastAsia" w:hAnsiTheme="majorHAnsi" w:cstheme="majorBidi"/>
      <w:b/>
      <w:iCs/>
    </w:rPr>
  </w:style>
  <w:style w:type="character" w:customStyle="1" w:styleId="Char0">
    <w:name w:val="副标题 Char"/>
    <w:basedOn w:val="a0"/>
    <w:link w:val="a5"/>
    <w:uiPriority w:val="11"/>
    <w:rsid w:val="008B5CC9"/>
    <w:rPr>
      <w:rFonts w:asciiTheme="majorHAnsi" w:eastAsiaTheme="majorEastAsia" w:hAnsiTheme="majorHAnsi" w:cstheme="majorBidi"/>
      <w:b/>
      <w:iCs/>
      <w:sz w:val="24"/>
      <w:szCs w:val="24"/>
    </w:rPr>
  </w:style>
  <w:style w:type="character" w:styleId="a6">
    <w:name w:val="Strong"/>
    <w:uiPriority w:val="22"/>
    <w:qFormat/>
    <w:rsid w:val="003F2368"/>
    <w:rPr>
      <w:b/>
      <w:bCs/>
    </w:rPr>
  </w:style>
  <w:style w:type="character" w:styleId="a7">
    <w:name w:val="Emphasis"/>
    <w:uiPriority w:val="20"/>
    <w:qFormat/>
    <w:rsid w:val="003F2368"/>
    <w:rPr>
      <w:b/>
      <w:bCs/>
      <w:i/>
      <w:iCs/>
      <w:spacing w:val="10"/>
      <w:bdr w:val="none" w:sz="0" w:space="0" w:color="auto"/>
      <w:shd w:val="clear" w:color="auto" w:fill="auto"/>
    </w:rPr>
  </w:style>
  <w:style w:type="paragraph" w:styleId="a8">
    <w:name w:val="List Paragraph"/>
    <w:basedOn w:val="a"/>
    <w:uiPriority w:val="34"/>
    <w:qFormat/>
    <w:rsid w:val="003F2368"/>
    <w:pPr>
      <w:spacing w:after="200" w:line="360" w:lineRule="auto"/>
      <w:ind w:left="720"/>
      <w:contextualSpacing/>
    </w:pPr>
    <w:rPr>
      <w:rFonts w:eastAsiaTheme="minorHAnsi" w:cstheme="minorBidi"/>
      <w:szCs w:val="22"/>
    </w:rPr>
  </w:style>
  <w:style w:type="paragraph" w:styleId="a9">
    <w:name w:val="Quote"/>
    <w:basedOn w:val="a"/>
    <w:next w:val="a"/>
    <w:link w:val="Char1"/>
    <w:uiPriority w:val="29"/>
    <w:qFormat/>
    <w:rsid w:val="00016E90"/>
    <w:pPr>
      <w:spacing w:after="200" w:line="360" w:lineRule="auto"/>
      <w:ind w:left="357" w:right="357"/>
    </w:pPr>
    <w:rPr>
      <w:rFonts w:ascii="Gill Sans" w:eastAsiaTheme="minorHAnsi" w:hAnsi="Gill Sans" w:cstheme="minorBidi"/>
      <w:iCs/>
      <w:szCs w:val="22"/>
    </w:rPr>
  </w:style>
  <w:style w:type="character" w:customStyle="1" w:styleId="Char1">
    <w:name w:val="引用 Char"/>
    <w:basedOn w:val="a0"/>
    <w:link w:val="a9"/>
    <w:uiPriority w:val="29"/>
    <w:rsid w:val="00016E90"/>
    <w:rPr>
      <w:rFonts w:ascii="Gill Sans" w:hAnsi="Gill Sans"/>
      <w:iCs/>
      <w:sz w:val="24"/>
    </w:rPr>
  </w:style>
  <w:style w:type="paragraph" w:styleId="aa">
    <w:name w:val="Intense Quote"/>
    <w:basedOn w:val="a"/>
    <w:next w:val="a"/>
    <w:link w:val="Char2"/>
    <w:uiPriority w:val="30"/>
    <w:qFormat/>
    <w:rsid w:val="00016E90"/>
    <w:pPr>
      <w:pBdr>
        <w:bottom w:val="single" w:sz="4" w:space="1" w:color="auto"/>
      </w:pBdr>
      <w:spacing w:after="200" w:line="360" w:lineRule="auto"/>
      <w:ind w:left="1009" w:right="1151"/>
      <w:jc w:val="both"/>
    </w:pPr>
    <w:rPr>
      <w:rFonts w:ascii="Gill Sans" w:eastAsiaTheme="minorHAnsi" w:hAnsi="Gill Sans" w:cstheme="minorBidi"/>
      <w:b/>
      <w:bCs/>
      <w:i/>
      <w:iCs/>
      <w:szCs w:val="22"/>
    </w:rPr>
  </w:style>
  <w:style w:type="character" w:customStyle="1" w:styleId="Char2">
    <w:name w:val="明显引用 Char"/>
    <w:basedOn w:val="a0"/>
    <w:link w:val="aa"/>
    <w:uiPriority w:val="30"/>
    <w:rsid w:val="00016E90"/>
    <w:rPr>
      <w:rFonts w:ascii="Gill Sans" w:hAnsi="Gill Sans"/>
      <w:b/>
      <w:bCs/>
      <w:i/>
      <w:iCs/>
      <w:sz w:val="24"/>
    </w:rPr>
  </w:style>
  <w:style w:type="character" w:styleId="ab">
    <w:name w:val="Subtle Emphasis"/>
    <w:uiPriority w:val="19"/>
    <w:qFormat/>
    <w:rsid w:val="003F2368"/>
    <w:rPr>
      <w:i/>
      <w:iCs/>
    </w:rPr>
  </w:style>
  <w:style w:type="character" w:styleId="ac">
    <w:name w:val="Intense Emphasis"/>
    <w:uiPriority w:val="21"/>
    <w:qFormat/>
    <w:rsid w:val="003F2368"/>
    <w:rPr>
      <w:b/>
      <w:bCs/>
    </w:rPr>
  </w:style>
  <w:style w:type="character" w:styleId="ad">
    <w:name w:val="Subtle Reference"/>
    <w:uiPriority w:val="31"/>
    <w:qFormat/>
    <w:rsid w:val="003F2368"/>
    <w:rPr>
      <w:smallCaps/>
    </w:rPr>
  </w:style>
  <w:style w:type="character" w:styleId="ae">
    <w:name w:val="Intense Reference"/>
    <w:uiPriority w:val="32"/>
    <w:qFormat/>
    <w:rsid w:val="003F2368"/>
    <w:rPr>
      <w:smallCaps/>
      <w:spacing w:val="5"/>
      <w:u w:val="single"/>
    </w:rPr>
  </w:style>
  <w:style w:type="character" w:styleId="af">
    <w:name w:val="Book Title"/>
    <w:uiPriority w:val="33"/>
    <w:qFormat/>
    <w:rsid w:val="003F2368"/>
    <w:rPr>
      <w:i/>
      <w:iCs/>
      <w:smallCaps/>
      <w:spacing w:val="5"/>
    </w:rPr>
  </w:style>
  <w:style w:type="paragraph" w:styleId="TOC">
    <w:name w:val="TOC Heading"/>
    <w:basedOn w:val="1"/>
    <w:next w:val="a"/>
    <w:uiPriority w:val="39"/>
    <w:semiHidden/>
    <w:unhideWhenUsed/>
    <w:qFormat/>
    <w:rsid w:val="003F2368"/>
    <w:pPr>
      <w:outlineLvl w:val="9"/>
    </w:pPr>
    <w:rPr>
      <w:lang w:bidi="en-US"/>
    </w:rPr>
  </w:style>
  <w:style w:type="paragraph" w:styleId="af0">
    <w:name w:val="header"/>
    <w:basedOn w:val="a"/>
    <w:link w:val="Char3"/>
    <w:uiPriority w:val="99"/>
    <w:unhideWhenUsed/>
    <w:rsid w:val="00BB7066"/>
    <w:pPr>
      <w:tabs>
        <w:tab w:val="center" w:pos="4513"/>
        <w:tab w:val="right" w:pos="9026"/>
      </w:tabs>
      <w:spacing w:line="240" w:lineRule="auto"/>
    </w:pPr>
    <w:rPr>
      <w:rFonts w:eastAsiaTheme="minorHAnsi" w:cstheme="minorBidi"/>
      <w:szCs w:val="22"/>
    </w:rPr>
  </w:style>
  <w:style w:type="character" w:customStyle="1" w:styleId="Char3">
    <w:name w:val="页眉 Char"/>
    <w:basedOn w:val="a0"/>
    <w:link w:val="af0"/>
    <w:uiPriority w:val="99"/>
    <w:rsid w:val="00BB7066"/>
    <w:rPr>
      <w:rFonts w:ascii="Times New Roman" w:hAnsi="Times New Roman"/>
      <w:sz w:val="24"/>
    </w:rPr>
  </w:style>
  <w:style w:type="paragraph" w:styleId="af1">
    <w:name w:val="footer"/>
    <w:basedOn w:val="a"/>
    <w:link w:val="Char4"/>
    <w:uiPriority w:val="99"/>
    <w:unhideWhenUsed/>
    <w:rsid w:val="00BB7066"/>
    <w:pPr>
      <w:tabs>
        <w:tab w:val="center" w:pos="4513"/>
        <w:tab w:val="right" w:pos="9026"/>
      </w:tabs>
      <w:spacing w:line="240" w:lineRule="auto"/>
    </w:pPr>
    <w:rPr>
      <w:rFonts w:eastAsiaTheme="minorHAnsi" w:cstheme="minorBidi"/>
      <w:szCs w:val="22"/>
    </w:rPr>
  </w:style>
  <w:style w:type="character" w:customStyle="1" w:styleId="Char4">
    <w:name w:val="页脚 Char"/>
    <w:basedOn w:val="a0"/>
    <w:link w:val="af1"/>
    <w:uiPriority w:val="99"/>
    <w:rsid w:val="00BB7066"/>
    <w:rPr>
      <w:rFonts w:ascii="Times New Roman" w:hAnsi="Times New Roman"/>
      <w:sz w:val="24"/>
    </w:rPr>
  </w:style>
  <w:style w:type="table" w:styleId="af2">
    <w:name w:val="Table Grid"/>
    <w:basedOn w:val="a1"/>
    <w:uiPriority w:val="59"/>
    <w:rsid w:val="00431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alloon Text"/>
    <w:basedOn w:val="a"/>
    <w:link w:val="Char5"/>
    <w:uiPriority w:val="99"/>
    <w:semiHidden/>
    <w:unhideWhenUsed/>
    <w:rsid w:val="00891CAD"/>
    <w:pPr>
      <w:spacing w:line="240" w:lineRule="auto"/>
    </w:pPr>
    <w:rPr>
      <w:rFonts w:ascii="Segoe UI" w:eastAsiaTheme="minorEastAsia" w:hAnsi="Segoe UI" w:cs="Segoe UI"/>
      <w:sz w:val="18"/>
      <w:szCs w:val="18"/>
      <w:lang w:eastAsia="ko-KR"/>
    </w:rPr>
  </w:style>
  <w:style w:type="character" w:customStyle="1" w:styleId="Char5">
    <w:name w:val="批注框文本 Char"/>
    <w:basedOn w:val="a0"/>
    <w:link w:val="af3"/>
    <w:uiPriority w:val="99"/>
    <w:semiHidden/>
    <w:rsid w:val="00891CAD"/>
    <w:rPr>
      <w:rFonts w:ascii="Segoe UI" w:eastAsiaTheme="minorEastAsia" w:hAnsi="Segoe UI" w:cs="Segoe UI"/>
      <w:sz w:val="18"/>
      <w:szCs w:val="18"/>
      <w:lang w:eastAsia="ko-KR"/>
    </w:rPr>
  </w:style>
  <w:style w:type="paragraph" w:customStyle="1" w:styleId="EndNoteBibliographyTitle">
    <w:name w:val="EndNote Bibliography Title"/>
    <w:basedOn w:val="a"/>
    <w:link w:val="EndNoteBibliographyTitleChar"/>
    <w:rsid w:val="00891CAD"/>
    <w:pPr>
      <w:spacing w:line="360" w:lineRule="auto"/>
      <w:jc w:val="center"/>
    </w:pPr>
    <w:rPr>
      <w:rFonts w:eastAsiaTheme="minorEastAsia"/>
      <w:noProof/>
      <w:szCs w:val="22"/>
      <w:lang w:eastAsia="ko-KR"/>
    </w:rPr>
  </w:style>
  <w:style w:type="character" w:customStyle="1" w:styleId="EndNoteBibliographyTitleChar">
    <w:name w:val="EndNote Bibliography Title Char"/>
    <w:basedOn w:val="a0"/>
    <w:link w:val="EndNoteBibliographyTitle"/>
    <w:rsid w:val="00891CAD"/>
    <w:rPr>
      <w:rFonts w:ascii="Times New Roman" w:eastAsiaTheme="minorEastAsia" w:hAnsi="Times New Roman" w:cs="Times New Roman"/>
      <w:noProof/>
      <w:sz w:val="24"/>
      <w:lang w:eastAsia="ko-KR"/>
    </w:rPr>
  </w:style>
  <w:style w:type="paragraph" w:customStyle="1" w:styleId="EndNoteBibliography">
    <w:name w:val="EndNote Bibliography"/>
    <w:basedOn w:val="a"/>
    <w:link w:val="EndNoteBibliographyChar"/>
    <w:rsid w:val="00891CAD"/>
    <w:pPr>
      <w:spacing w:after="200" w:line="240" w:lineRule="auto"/>
    </w:pPr>
    <w:rPr>
      <w:rFonts w:eastAsiaTheme="minorEastAsia"/>
      <w:noProof/>
      <w:szCs w:val="22"/>
      <w:lang w:eastAsia="ko-KR"/>
    </w:rPr>
  </w:style>
  <w:style w:type="character" w:customStyle="1" w:styleId="EndNoteBibliographyChar">
    <w:name w:val="EndNote Bibliography Char"/>
    <w:basedOn w:val="a0"/>
    <w:link w:val="EndNoteBibliography"/>
    <w:rsid w:val="00891CAD"/>
    <w:rPr>
      <w:rFonts w:ascii="Times New Roman" w:eastAsiaTheme="minorEastAsia" w:hAnsi="Times New Roman" w:cs="Times New Roman"/>
      <w:noProof/>
      <w:sz w:val="24"/>
      <w:lang w:eastAsia="ko-KR"/>
    </w:rPr>
  </w:style>
  <w:style w:type="character" w:styleId="af4">
    <w:name w:val="Hyperlink"/>
    <w:basedOn w:val="a0"/>
    <w:uiPriority w:val="99"/>
    <w:unhideWhenUsed/>
    <w:rsid w:val="00891CAD"/>
    <w:rPr>
      <w:color w:val="0000FF" w:themeColor="hyperlink"/>
      <w:u w:val="single"/>
    </w:rPr>
  </w:style>
  <w:style w:type="paragraph" w:customStyle="1" w:styleId="RLStyle">
    <w:name w:val="RL_Style"/>
    <w:rsid w:val="009C688A"/>
    <w:pPr>
      <w:widowControl w:val="0"/>
      <w:autoSpaceDE w:val="0"/>
      <w:autoSpaceDN w:val="0"/>
      <w:adjustRightInd w:val="0"/>
      <w:spacing w:after="0" w:line="240" w:lineRule="auto"/>
    </w:pPr>
    <w:rPr>
      <w:rFonts w:eastAsiaTheme="minorEastAsia" w:cs="Times New Roman"/>
      <w:sz w:val="24"/>
      <w:szCs w:val="24"/>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11.xml"/><Relationship Id="rId7" Type="http://schemas.openxmlformats.org/officeDocument/2006/relationships/footnotes" Target="footnotes.xml"/><Relationship Id="rId12" Type="http://schemas.openxmlformats.org/officeDocument/2006/relationships/hyperlink" Target="http://webarchive.nationalarchives.gov.uk/20131205100653/http://www.archive2.official-documents.co.uk/document/deps/doh/survey02/hcyp/hcyp07.htm" TargetMode="External"/><Relationship Id="rId17"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yperlink" Target="http://webarchive.nationalarchives.gov.uk/20131205100653/http://www.archive2.official-documents.co.uk/document/deps/doh/survey02/hcyp/hcyp07.htm" TargetMode="External"/><Relationship Id="rId20"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9.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CBCE6-EA23-4C43-B8DA-CE412FA5E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68</Pages>
  <Words>131358</Words>
  <Characters>748741</Characters>
  <Application>Microsoft Office Word</Application>
  <DocSecurity>0</DocSecurity>
  <Lines>6239</Lines>
  <Paragraphs>17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8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Windows 用户</cp:lastModifiedBy>
  <cp:revision>7</cp:revision>
  <cp:lastPrinted>2018-11-26T13:42:00Z</cp:lastPrinted>
  <dcterms:created xsi:type="dcterms:W3CDTF">2018-11-26T13:00:00Z</dcterms:created>
  <dcterms:modified xsi:type="dcterms:W3CDTF">2019-01-21T01:32:00Z</dcterms:modified>
</cp:coreProperties>
</file>